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295D" w:rsidRPr="00B1295D" w:rsidRDefault="00665E4F" w:rsidP="00B1295D">
      <w:pPr>
        <w:jc w:val="center"/>
        <w:rPr>
          <w:rFonts w:ascii="Times New Roman" w:hAnsi="Times New Roman" w:cs="Times New Roman"/>
          <w:b/>
          <w:sz w:val="28"/>
          <w:szCs w:val="28"/>
        </w:rPr>
      </w:pPr>
      <w:r>
        <w:rPr>
          <w:rFonts w:ascii="Times New Roman" w:hAnsi="Times New Roman" w:cs="Times New Roman"/>
          <w:b/>
          <w:noProof/>
          <w:sz w:val="28"/>
          <w:szCs w:val="28"/>
          <w:lang w:eastAsia="id-ID"/>
        </w:rPr>
        <mc:AlternateContent>
          <mc:Choice Requires="wps">
            <w:drawing>
              <wp:anchor distT="0" distB="0" distL="114300" distR="114300" simplePos="0" relativeHeight="251722752" behindDoc="0" locked="0" layoutInCell="1" allowOverlap="1">
                <wp:simplePos x="0" y="0"/>
                <wp:positionH relativeFrom="column">
                  <wp:posOffset>4760595</wp:posOffset>
                </wp:positionH>
                <wp:positionV relativeFrom="paragraph">
                  <wp:posOffset>-1059180</wp:posOffset>
                </wp:positionV>
                <wp:extent cx="647700" cy="438150"/>
                <wp:effectExtent l="0" t="0" r="19050" b="19050"/>
                <wp:wrapNone/>
                <wp:docPr id="858" name="Rectangle 858"/>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58" o:spid="_x0000_s1026" style="position:absolute;margin-left:374.85pt;margin-top:-83.4pt;width:51pt;height:34.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" fillcolor="white [3201]" strokecolor="white [3212]" strokeweight="2pt"/>
            </w:pict>
          </mc:Fallback>
        </mc:AlternateContent>
      </w:r>
      <w:r w:rsidR="00B1295D" w:rsidRPr="00B1295D">
        <w:rPr>
          <w:rFonts w:ascii="Times New Roman" w:hAnsi="Times New Roman" w:cs="Times New Roman"/>
          <w:b/>
          <w:sz w:val="28"/>
          <w:szCs w:val="28"/>
          <w:lang w:val="en-US"/>
        </w:rPr>
        <w:t>FAKTOR-FAKTOR YANG BERHUBUNGAN DENGAN KETEPATAN PENGEMBALIAN BERKAS REKAM MEDIS DI RUANG RAWAT INAP TERPADU (RINDU A) DI RSUP H. ADAM MALIK</w:t>
      </w:r>
    </w:p>
    <w:p w:rsidR="00B1295D" w:rsidRPr="00B1295D" w:rsidRDefault="00B1295D" w:rsidP="00B1295D">
      <w:pPr>
        <w:spacing w:after="0" w:line="240" w:lineRule="auto"/>
        <w:jc w:val="both"/>
        <w:rPr>
          <w:rFonts w:ascii="Times New Roman" w:hAnsi="Times New Roman" w:cs="Times New Roman"/>
          <w:sz w:val="24"/>
          <w:szCs w:val="24"/>
        </w:rPr>
      </w:pPr>
    </w:p>
    <w:p w:rsidR="00B1295D" w:rsidRPr="00B1295D" w:rsidRDefault="00B1295D" w:rsidP="00B1295D">
      <w:pPr>
        <w:spacing w:after="0" w:line="240" w:lineRule="auto"/>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rPr>
          <w:b/>
        </w:rPr>
      </w:pPr>
    </w:p>
    <w:p w:rsidR="00B1295D" w:rsidRPr="00B1295D" w:rsidRDefault="00B1295D" w:rsidP="00B1295D">
      <w:pPr>
        <w:jc w:val="center"/>
        <w:rPr>
          <w:rFonts w:ascii="Times New Roman" w:hAnsi="Times New Roman" w:cs="Times New Roman"/>
          <w:b/>
          <w:sz w:val="24"/>
          <w:szCs w:val="24"/>
        </w:rPr>
      </w:pPr>
      <w:r w:rsidRPr="00B1295D">
        <w:rPr>
          <w:rFonts w:ascii="Times New Roman" w:hAnsi="Times New Roman" w:cs="Times New Roman"/>
          <w:b/>
          <w:sz w:val="24"/>
          <w:szCs w:val="24"/>
        </w:rPr>
        <w:t>SKRIPSI</w:t>
      </w: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OLEH:</w:t>
      </w: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F53A90" w:rsidRDefault="00B1295D" w:rsidP="00B1295D">
      <w:pPr>
        <w:spacing w:after="0" w:line="240" w:lineRule="auto"/>
        <w:jc w:val="center"/>
        <w:rPr>
          <w:rFonts w:ascii="Times New Roman" w:hAnsi="Times New Roman" w:cs="Times New Roman"/>
          <w:b/>
          <w:sz w:val="24"/>
          <w:szCs w:val="24"/>
        </w:rPr>
      </w:pPr>
      <w:r w:rsidRPr="00F53A90">
        <w:rPr>
          <w:rFonts w:ascii="Times New Roman" w:hAnsi="Times New Roman" w:cs="Times New Roman"/>
          <w:b/>
          <w:sz w:val="24"/>
          <w:szCs w:val="24"/>
        </w:rPr>
        <w:t>AGUSTINA GINTING</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NIM: 1602042001</w:t>
      </w: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r w:rsidRPr="00B1295D">
        <w:rPr>
          <w:noProof/>
          <w:lang w:eastAsia="id-ID"/>
        </w:rPr>
        <w:drawing>
          <wp:inline distT="0" distB="0" distL="0" distR="0" wp14:anchorId="4E967030" wp14:editId="7C5AD127">
            <wp:extent cx="180000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1800000" cy="1800000"/>
                    </a:xfrm>
                    <a:prstGeom prst="rect">
                      <a:avLst/>
                    </a:prstGeom>
                  </pic:spPr>
                </pic:pic>
              </a:graphicData>
            </a:graphic>
          </wp:inline>
        </w:drawing>
      </w: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PROGRAM STUDI S1 ADMINISTRASI RUMAH SAKIT</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 xml:space="preserve">FAKULTAS KESEHATAN MASYARAKAT </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INSTITUT KESEHATAN HELVETIA</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MEDAN</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2018</w:t>
      </w: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665E4F" w:rsidP="00B1295D">
      <w:pPr>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24800" behindDoc="0" locked="0" layoutInCell="1" allowOverlap="1" wp14:anchorId="55F2418A" wp14:editId="49C92FE9">
                <wp:simplePos x="0" y="0"/>
                <wp:positionH relativeFrom="column">
                  <wp:posOffset>4693920</wp:posOffset>
                </wp:positionH>
                <wp:positionV relativeFrom="paragraph">
                  <wp:posOffset>-1040130</wp:posOffset>
                </wp:positionV>
                <wp:extent cx="647700" cy="438150"/>
                <wp:effectExtent l="0" t="0" r="19050" b="19050"/>
                <wp:wrapNone/>
                <wp:docPr id="859" name="Rectangle 859"/>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59" o:spid="_x0000_s1026" style="position:absolute;margin-left:369.6pt;margin-top:-81.9pt;width:51pt;height:34.5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" fillcolor="white [3201]" strokecolor="white [3212]" strokeweight="2pt"/>
            </w:pict>
          </mc:Fallback>
        </mc:AlternateContent>
      </w:r>
      <w:r w:rsidR="00B1295D" w:rsidRPr="00B1295D">
        <w:rPr>
          <w:rFonts w:ascii="Times New Roman" w:hAnsi="Times New Roman" w:cs="Times New Roman"/>
          <w:b/>
          <w:sz w:val="24"/>
          <w:szCs w:val="24"/>
        </w:rPr>
        <w:t>FAKTOR-FAKTOR YANG BERHUBUNGAN DENGAN KETEPATAN PENGEMBALIAN BERKAS REKAM MEDIS DI RUANG RAWAT INAP TERPADU (RINDU A) DI RSUP H. ADAM MALIK</w:t>
      </w:r>
    </w:p>
    <w:p w:rsidR="00B1295D" w:rsidRPr="00B1295D" w:rsidRDefault="00B1295D" w:rsidP="00B1295D">
      <w:pPr>
        <w:spacing w:after="0" w:line="240" w:lineRule="auto"/>
        <w:jc w:val="both"/>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SKRIPSI</w:t>
      </w: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 xml:space="preserve">Diajukan Sebagai Salah Satu Syarat </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Untuk Memperoleh Gelar Sarjana Kesehatan (S.Kes)</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 xml:space="preserve">Pada Program Studi S1 Administrasi Rumah Sakit </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Fakultas Kesehatan Masyarakat</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Institut Kesehatan Helvetia</w:t>
      </w: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OLEH:</w:t>
      </w: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u w:val="single"/>
        </w:rPr>
      </w:pPr>
      <w:r w:rsidRPr="00B1295D">
        <w:rPr>
          <w:rFonts w:ascii="Times New Roman" w:hAnsi="Times New Roman" w:cs="Times New Roman"/>
          <w:b/>
          <w:sz w:val="24"/>
          <w:szCs w:val="24"/>
          <w:u w:val="single"/>
        </w:rPr>
        <w:t>AGUSTINA GINTING</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NIM: 1602042001</w:t>
      </w: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r w:rsidRPr="00B1295D">
        <w:rPr>
          <w:noProof/>
          <w:lang w:eastAsia="id-ID"/>
        </w:rPr>
        <w:drawing>
          <wp:inline distT="0" distB="0" distL="0" distR="0" wp14:anchorId="4316BEB4" wp14:editId="5A9ECAB1">
            <wp:extent cx="1800000" cy="180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1800000" cy="1800000"/>
                    </a:xfrm>
                    <a:prstGeom prst="rect">
                      <a:avLst/>
                    </a:prstGeom>
                  </pic:spPr>
                </pic:pic>
              </a:graphicData>
            </a:graphic>
          </wp:inline>
        </w:drawing>
      </w: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PROGRAM STUDI S1 ADMINISTRASI RUMAH SAKIT</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 xml:space="preserve">FAKULTAS KESEHATAN MASYARAKAT </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INSTITUT KESEHATAN HELVETIA</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MEDAN</w:t>
      </w:r>
    </w:p>
    <w:p w:rsidR="00B1295D" w:rsidRPr="00B1295D" w:rsidRDefault="00B1295D" w:rsidP="00B1295D">
      <w:pPr>
        <w:spacing w:after="0" w:line="240" w:lineRule="auto"/>
        <w:jc w:val="center"/>
        <w:rPr>
          <w:rFonts w:ascii="Times New Roman" w:hAnsi="Times New Roman" w:cs="Times New Roman"/>
          <w:b/>
          <w:sz w:val="24"/>
          <w:szCs w:val="24"/>
        </w:rPr>
      </w:pPr>
      <w:r w:rsidRPr="00B1295D">
        <w:rPr>
          <w:rFonts w:ascii="Times New Roman" w:hAnsi="Times New Roman" w:cs="Times New Roman"/>
          <w:b/>
          <w:sz w:val="24"/>
          <w:szCs w:val="24"/>
        </w:rPr>
        <w:t>2018</w:t>
      </w:r>
    </w:p>
    <w:p w:rsidR="00B1295D" w:rsidRPr="00B1295D" w:rsidRDefault="00B1295D" w:rsidP="00B1295D">
      <w:pPr>
        <w:spacing w:after="0" w:line="240" w:lineRule="auto"/>
        <w:jc w:val="both"/>
        <w:rPr>
          <w:rFonts w:ascii="Times New Roman" w:hAnsi="Times New Roman" w:cs="Times New Roman"/>
          <w:b/>
          <w:sz w:val="24"/>
          <w:szCs w:val="24"/>
        </w:rPr>
      </w:pPr>
    </w:p>
    <w:p w:rsidR="00B1295D" w:rsidRPr="00B1295D" w:rsidRDefault="00B1295D" w:rsidP="00B1295D">
      <w:pPr>
        <w:spacing w:line="360" w:lineRule="auto"/>
        <w:rPr>
          <w:rFonts w:ascii="Times New Roman" w:hAnsi="Times New Roman" w:cs="Times New Roman"/>
          <w:b/>
          <w:sz w:val="24"/>
          <w:szCs w:val="24"/>
        </w:rPr>
      </w:pPr>
    </w:p>
    <w:p w:rsidR="00B1295D" w:rsidRPr="00B1295D" w:rsidRDefault="00665E4F" w:rsidP="00B1295D">
      <w:pPr>
        <w:spacing w:before="240" w:after="0" w:line="480" w:lineRule="auto"/>
        <w:jc w:val="center"/>
        <w:rPr>
          <w:rFonts w:ascii="Times New Roman" w:eastAsia="Calibri" w:hAnsi="Times New Roman" w:cs="Times New Roman"/>
          <w:b/>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26848" behindDoc="0" locked="0" layoutInCell="1" allowOverlap="1" wp14:anchorId="066EC4BB" wp14:editId="627DFB0B">
                <wp:simplePos x="0" y="0"/>
                <wp:positionH relativeFrom="column">
                  <wp:posOffset>4646295</wp:posOffset>
                </wp:positionH>
                <wp:positionV relativeFrom="paragraph">
                  <wp:posOffset>-982980</wp:posOffset>
                </wp:positionV>
                <wp:extent cx="647700" cy="438150"/>
                <wp:effectExtent l="0" t="0" r="19050" b="19050"/>
                <wp:wrapNone/>
                <wp:docPr id="860" name="Rectangle 860"/>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60" o:spid="_x0000_s1026" style="position:absolute;margin-left:365.85pt;margin-top:-77.4pt;width:51pt;height:34.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" fillcolor="white [3201]" strokecolor="white [3212]" strokeweight="2pt"/>
            </w:pict>
          </mc:Fallback>
        </mc:AlternateContent>
      </w:r>
      <w:r w:rsidR="00B1295D" w:rsidRPr="00B1295D">
        <w:rPr>
          <w:rFonts w:ascii="Times New Roman" w:eastAsia="Calibri" w:hAnsi="Times New Roman" w:cs="Times New Roman"/>
          <w:b/>
          <w:sz w:val="24"/>
          <w:szCs w:val="24"/>
        </w:rPr>
        <w:t>HALAMAN PENGESAHAN SKRIPSI</w:t>
      </w:r>
    </w:p>
    <w:p w:rsidR="00B1295D" w:rsidRPr="00B1295D" w:rsidRDefault="00B1295D" w:rsidP="00B1295D">
      <w:pPr>
        <w:spacing w:after="0" w:line="240" w:lineRule="auto"/>
        <w:ind w:left="2880" w:hanging="2880"/>
        <w:rPr>
          <w:rFonts w:ascii="Times New Roman" w:eastAsia="Calibri" w:hAnsi="Times New Roman" w:cs="Times New Roman"/>
          <w:b/>
          <w:sz w:val="24"/>
          <w:szCs w:val="24"/>
        </w:rPr>
      </w:pPr>
      <w:r w:rsidRPr="00B1295D">
        <w:rPr>
          <w:rFonts w:ascii="Times New Roman" w:eastAsia="Calibri" w:hAnsi="Times New Roman" w:cs="Times New Roman"/>
          <w:b/>
          <w:sz w:val="24"/>
          <w:szCs w:val="24"/>
        </w:rPr>
        <w:t>Judul Skripsi</w:t>
      </w:r>
      <w:r w:rsidRPr="00B1295D">
        <w:rPr>
          <w:rFonts w:ascii="Times New Roman" w:eastAsia="Calibri" w:hAnsi="Times New Roman" w:cs="Times New Roman"/>
          <w:b/>
          <w:sz w:val="24"/>
          <w:szCs w:val="24"/>
        </w:rPr>
        <w:tab/>
        <w:t xml:space="preserve">: </w:t>
      </w:r>
      <w:r w:rsidR="00A41C22">
        <w:rPr>
          <w:rFonts w:ascii="Times New Roman" w:eastAsia="Calibri" w:hAnsi="Times New Roman" w:cs="Times New Roman"/>
          <w:b/>
          <w:sz w:val="24"/>
          <w:szCs w:val="24"/>
        </w:rPr>
        <w:t xml:space="preserve">Faktor-Faktor Yang Berhubungan Dengan Ketepatan Pengembalian Berkas </w:t>
      </w:r>
      <w:r w:rsidR="0058090F">
        <w:rPr>
          <w:rFonts w:ascii="Times New Roman" w:eastAsia="Calibri" w:hAnsi="Times New Roman" w:cs="Times New Roman"/>
          <w:b/>
          <w:sz w:val="24"/>
          <w:szCs w:val="24"/>
        </w:rPr>
        <w:t xml:space="preserve">Rekam Medis </w:t>
      </w:r>
      <w:r w:rsidR="00A41C22">
        <w:rPr>
          <w:rFonts w:ascii="Times New Roman" w:eastAsia="Calibri" w:hAnsi="Times New Roman" w:cs="Times New Roman"/>
          <w:b/>
          <w:sz w:val="24"/>
          <w:szCs w:val="24"/>
        </w:rPr>
        <w:t>Di Ruang Rawat Inap Terpadu (RINDU) A Di RSUP H. Adam Malik</w:t>
      </w:r>
    </w:p>
    <w:p w:rsidR="00B1295D" w:rsidRPr="00B1295D" w:rsidRDefault="00A41C22" w:rsidP="00B1295D">
      <w:pPr>
        <w:spacing w:after="0"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t>Nama Mahasiswa</w:t>
      </w:r>
      <w:r>
        <w:rPr>
          <w:rFonts w:ascii="Times New Roman" w:eastAsia="Calibri" w:hAnsi="Times New Roman" w:cs="Times New Roman"/>
          <w:b/>
          <w:sz w:val="24"/>
          <w:szCs w:val="24"/>
        </w:rPr>
        <w:tab/>
      </w:r>
      <w:r>
        <w:rPr>
          <w:rFonts w:ascii="Times New Roman" w:eastAsia="Calibri" w:hAnsi="Times New Roman" w:cs="Times New Roman"/>
          <w:b/>
          <w:sz w:val="24"/>
          <w:szCs w:val="24"/>
        </w:rPr>
        <w:tab/>
        <w:t>: Agustina Ginting</w:t>
      </w:r>
    </w:p>
    <w:p w:rsidR="00B1295D" w:rsidRPr="00B1295D" w:rsidRDefault="00B1295D" w:rsidP="00B1295D">
      <w:pPr>
        <w:spacing w:after="0" w:line="240" w:lineRule="auto"/>
        <w:rPr>
          <w:rFonts w:ascii="Times New Roman" w:eastAsia="Calibri" w:hAnsi="Times New Roman" w:cs="Times New Roman"/>
          <w:b/>
          <w:sz w:val="24"/>
          <w:szCs w:val="24"/>
        </w:rPr>
      </w:pPr>
      <w:r w:rsidRPr="00B1295D">
        <w:rPr>
          <w:rFonts w:ascii="Times New Roman" w:eastAsia="Calibri" w:hAnsi="Times New Roman" w:cs="Times New Roman"/>
          <w:b/>
          <w:sz w:val="24"/>
          <w:szCs w:val="24"/>
        </w:rPr>
        <w:t>No</w:t>
      </w:r>
      <w:r w:rsidR="00A41C22">
        <w:rPr>
          <w:rFonts w:ascii="Times New Roman" w:eastAsia="Calibri" w:hAnsi="Times New Roman" w:cs="Times New Roman"/>
          <w:b/>
          <w:sz w:val="24"/>
          <w:szCs w:val="24"/>
        </w:rPr>
        <w:t>mor Induk Mahasiswa</w:t>
      </w:r>
      <w:r w:rsidR="00A41C22">
        <w:rPr>
          <w:rFonts w:ascii="Times New Roman" w:eastAsia="Calibri" w:hAnsi="Times New Roman" w:cs="Times New Roman"/>
          <w:b/>
          <w:sz w:val="24"/>
          <w:szCs w:val="24"/>
        </w:rPr>
        <w:tab/>
        <w:t>: 1602042001</w:t>
      </w:r>
    </w:p>
    <w:p w:rsidR="00B1295D" w:rsidRPr="00B1295D" w:rsidRDefault="00B1295D" w:rsidP="00B1295D">
      <w:pPr>
        <w:spacing w:after="0" w:line="240" w:lineRule="auto"/>
        <w:rPr>
          <w:rFonts w:ascii="Times New Roman" w:eastAsia="Calibri" w:hAnsi="Times New Roman" w:cs="Times New Roman"/>
          <w:b/>
          <w:sz w:val="24"/>
          <w:szCs w:val="24"/>
        </w:rPr>
      </w:pPr>
      <w:r w:rsidRPr="00B1295D">
        <w:rPr>
          <w:rFonts w:ascii="Times New Roman" w:eastAsia="Calibri" w:hAnsi="Times New Roman" w:cs="Times New Roman"/>
          <w:b/>
          <w:sz w:val="24"/>
          <w:szCs w:val="24"/>
        </w:rPr>
        <w:t>Minat Studi</w:t>
      </w:r>
      <w:r w:rsidRPr="00B1295D">
        <w:rPr>
          <w:rFonts w:ascii="Times New Roman" w:eastAsia="Calibri" w:hAnsi="Times New Roman" w:cs="Times New Roman"/>
          <w:b/>
          <w:sz w:val="24"/>
          <w:szCs w:val="24"/>
        </w:rPr>
        <w:tab/>
      </w:r>
      <w:r w:rsidRPr="00B1295D">
        <w:rPr>
          <w:rFonts w:ascii="Times New Roman" w:eastAsia="Calibri" w:hAnsi="Times New Roman" w:cs="Times New Roman"/>
          <w:b/>
          <w:sz w:val="24"/>
          <w:szCs w:val="24"/>
        </w:rPr>
        <w:tab/>
      </w:r>
      <w:r w:rsidRPr="00B1295D">
        <w:rPr>
          <w:rFonts w:ascii="Times New Roman" w:eastAsia="Calibri" w:hAnsi="Times New Roman" w:cs="Times New Roman"/>
          <w:b/>
          <w:sz w:val="24"/>
          <w:szCs w:val="24"/>
        </w:rPr>
        <w:tab/>
        <w:t>: Rekam Medis</w:t>
      </w:r>
    </w:p>
    <w:p w:rsidR="00B1295D" w:rsidRPr="00B1295D" w:rsidRDefault="00B1295D" w:rsidP="00B1295D">
      <w:pPr>
        <w:spacing w:before="240" w:after="0" w:line="480" w:lineRule="auto"/>
        <w:rPr>
          <w:rFonts w:ascii="Times New Roman" w:eastAsia="Calibri" w:hAnsi="Times New Roman" w:cs="Times New Roman"/>
          <w:b/>
          <w:sz w:val="24"/>
          <w:szCs w:val="24"/>
        </w:rPr>
      </w:pPr>
    </w:p>
    <w:p w:rsidR="00B1295D" w:rsidRPr="00B1295D" w:rsidRDefault="00B1295D" w:rsidP="00B1295D">
      <w:pPr>
        <w:spacing w:before="240" w:after="0" w:line="480" w:lineRule="auto"/>
        <w:jc w:val="center"/>
        <w:rPr>
          <w:rFonts w:ascii="Times New Roman" w:eastAsia="Calibri" w:hAnsi="Times New Roman" w:cs="Times New Roman"/>
          <w:b/>
          <w:sz w:val="24"/>
          <w:szCs w:val="24"/>
        </w:rPr>
      </w:pPr>
      <w:r w:rsidRPr="00B1295D">
        <w:rPr>
          <w:rFonts w:ascii="Times New Roman" w:eastAsia="Calibri" w:hAnsi="Times New Roman" w:cs="Times New Roman"/>
          <w:b/>
          <w:sz w:val="24"/>
          <w:szCs w:val="24"/>
        </w:rPr>
        <w:t>Menyetujui</w:t>
      </w:r>
    </w:p>
    <w:p w:rsidR="00B1295D" w:rsidRPr="00B1295D" w:rsidRDefault="00B1295D" w:rsidP="00B1295D">
      <w:pPr>
        <w:spacing w:after="0" w:line="360" w:lineRule="auto"/>
        <w:jc w:val="center"/>
        <w:rPr>
          <w:rFonts w:ascii="Times New Roman" w:eastAsia="Calibri" w:hAnsi="Times New Roman" w:cs="Times New Roman"/>
          <w:b/>
          <w:sz w:val="24"/>
          <w:szCs w:val="24"/>
        </w:rPr>
      </w:pPr>
      <w:r w:rsidRPr="00B1295D">
        <w:rPr>
          <w:rFonts w:ascii="Times New Roman" w:eastAsia="Calibri" w:hAnsi="Times New Roman" w:cs="Times New Roman"/>
          <w:b/>
          <w:sz w:val="24"/>
          <w:szCs w:val="24"/>
        </w:rPr>
        <w:t>Komisi Pembimbing</w:t>
      </w:r>
    </w:p>
    <w:p w:rsidR="00B1295D" w:rsidRPr="00B1295D" w:rsidRDefault="00B1295D" w:rsidP="00B1295D">
      <w:pPr>
        <w:spacing w:after="0"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Medan, 24</w:t>
      </w:r>
      <w:r w:rsidRPr="00B1295D">
        <w:rPr>
          <w:rFonts w:ascii="Times New Roman" w:eastAsia="Calibri" w:hAnsi="Times New Roman" w:cs="Times New Roman"/>
          <w:b/>
          <w:sz w:val="24"/>
          <w:szCs w:val="24"/>
        </w:rPr>
        <w:t xml:space="preserve"> Agustus 2018</w:t>
      </w:r>
    </w:p>
    <w:p w:rsidR="00B1295D" w:rsidRPr="00B1295D" w:rsidRDefault="00B1295D" w:rsidP="00B1295D">
      <w:pPr>
        <w:spacing w:before="240" w:after="0" w:line="480" w:lineRule="auto"/>
        <w:ind w:firstLine="720"/>
        <w:rPr>
          <w:rFonts w:ascii="Times New Roman" w:eastAsia="Calibri" w:hAnsi="Times New Roman" w:cs="Times New Roman"/>
          <w:b/>
          <w:sz w:val="24"/>
          <w:szCs w:val="24"/>
        </w:rPr>
      </w:pPr>
      <w:r w:rsidRPr="00B1295D">
        <w:rPr>
          <w:rFonts w:ascii="Times New Roman" w:eastAsia="Calibri" w:hAnsi="Times New Roman" w:cs="Times New Roman"/>
          <w:b/>
          <w:sz w:val="24"/>
          <w:szCs w:val="24"/>
        </w:rPr>
        <w:t>Pembimbing I</w:t>
      </w:r>
      <w:r w:rsidRPr="00B1295D">
        <w:rPr>
          <w:rFonts w:ascii="Times New Roman" w:eastAsia="Calibri" w:hAnsi="Times New Roman" w:cs="Times New Roman"/>
          <w:b/>
          <w:sz w:val="24"/>
          <w:szCs w:val="24"/>
        </w:rPr>
        <w:tab/>
      </w:r>
      <w:r w:rsidRPr="00B1295D">
        <w:rPr>
          <w:rFonts w:ascii="Times New Roman" w:eastAsia="Calibri" w:hAnsi="Times New Roman" w:cs="Times New Roman"/>
          <w:b/>
          <w:sz w:val="24"/>
          <w:szCs w:val="24"/>
        </w:rPr>
        <w:tab/>
      </w:r>
      <w:r w:rsidRPr="00B1295D">
        <w:rPr>
          <w:rFonts w:ascii="Times New Roman" w:eastAsia="Calibri" w:hAnsi="Times New Roman" w:cs="Times New Roman"/>
          <w:b/>
          <w:sz w:val="24"/>
          <w:szCs w:val="24"/>
        </w:rPr>
        <w:tab/>
      </w:r>
      <w:r w:rsidRPr="00B1295D">
        <w:rPr>
          <w:rFonts w:ascii="Times New Roman" w:eastAsia="Calibri" w:hAnsi="Times New Roman" w:cs="Times New Roman"/>
          <w:b/>
          <w:sz w:val="24"/>
          <w:szCs w:val="24"/>
        </w:rPr>
        <w:tab/>
      </w:r>
      <w:r w:rsidRPr="00B1295D">
        <w:rPr>
          <w:rFonts w:ascii="Times New Roman" w:eastAsia="Calibri" w:hAnsi="Times New Roman" w:cs="Times New Roman"/>
          <w:b/>
          <w:sz w:val="24"/>
          <w:szCs w:val="24"/>
        </w:rPr>
        <w:tab/>
        <w:t>Pembimbing II</w:t>
      </w:r>
    </w:p>
    <w:p w:rsidR="00B1295D" w:rsidRPr="00B1295D" w:rsidRDefault="00B1295D" w:rsidP="00B1295D">
      <w:pPr>
        <w:spacing w:before="240" w:after="0" w:line="480" w:lineRule="auto"/>
        <w:rPr>
          <w:rFonts w:ascii="Times New Roman" w:eastAsia="Calibri" w:hAnsi="Times New Roman" w:cs="Times New Roman"/>
          <w:b/>
          <w:sz w:val="24"/>
          <w:szCs w:val="24"/>
        </w:rPr>
      </w:pPr>
    </w:p>
    <w:p w:rsidR="00B1295D" w:rsidRPr="00B1295D" w:rsidRDefault="00B1295D" w:rsidP="00B1295D">
      <w:pPr>
        <w:spacing w:after="0" w:line="240" w:lineRule="auto"/>
        <w:rPr>
          <w:rFonts w:ascii="Times New Roman" w:eastAsia="Calibri" w:hAnsi="Times New Roman" w:cs="Times New Roman"/>
          <w:b/>
          <w:sz w:val="24"/>
          <w:szCs w:val="24"/>
          <w:u w:val="single"/>
        </w:rPr>
      </w:pPr>
    </w:p>
    <w:p w:rsidR="00B1295D" w:rsidRPr="00B1295D" w:rsidRDefault="00B1295D" w:rsidP="00B1295D">
      <w:pPr>
        <w:spacing w:after="0" w:line="240" w:lineRule="auto"/>
        <w:rPr>
          <w:rFonts w:ascii="Times New Roman" w:eastAsia="Calibri" w:hAnsi="Times New Roman" w:cs="Times New Roman"/>
          <w:b/>
          <w:sz w:val="24"/>
          <w:szCs w:val="24"/>
          <w:u w:val="single"/>
        </w:rPr>
      </w:pPr>
      <w:r w:rsidRPr="00B1295D">
        <w:rPr>
          <w:rFonts w:ascii="Times New Roman" w:eastAsia="Calibri" w:hAnsi="Times New Roman" w:cs="Times New Roman"/>
          <w:b/>
          <w:sz w:val="24"/>
          <w:szCs w:val="24"/>
          <w:u w:val="single"/>
        </w:rPr>
        <w:t>Yenri Mariani S, Amd. PK., S.Kom., M.KM</w:t>
      </w:r>
      <w:r w:rsidRPr="00B1295D">
        <w:rPr>
          <w:rFonts w:ascii="Times New Roman" w:eastAsia="Calibri" w:hAnsi="Times New Roman" w:cs="Times New Roman"/>
          <w:b/>
          <w:sz w:val="24"/>
          <w:szCs w:val="24"/>
        </w:rPr>
        <w:tab/>
        <w:t xml:space="preserve">       </w:t>
      </w:r>
      <w:r w:rsidRPr="00B1295D">
        <w:rPr>
          <w:rFonts w:ascii="Times New Roman" w:eastAsia="Calibri" w:hAnsi="Times New Roman" w:cs="Times New Roman"/>
          <w:b/>
          <w:sz w:val="24"/>
          <w:szCs w:val="24"/>
          <w:u w:val="single"/>
        </w:rPr>
        <w:t>Aidil Akbar, S. RMIK</w:t>
      </w:r>
    </w:p>
    <w:p w:rsidR="00B1295D" w:rsidRPr="00B1295D" w:rsidRDefault="00B1295D" w:rsidP="00B1295D">
      <w:pPr>
        <w:tabs>
          <w:tab w:val="left" w:pos="4860"/>
        </w:tabs>
        <w:spacing w:after="0" w:line="240" w:lineRule="auto"/>
        <w:rPr>
          <w:rFonts w:ascii="Times New Roman" w:eastAsia="Calibri" w:hAnsi="Times New Roman" w:cs="Times New Roman"/>
          <w:b/>
          <w:sz w:val="24"/>
          <w:szCs w:val="24"/>
        </w:rPr>
      </w:pPr>
    </w:p>
    <w:p w:rsidR="00B1295D" w:rsidRPr="00B1295D" w:rsidRDefault="00B1295D" w:rsidP="00B1295D">
      <w:pPr>
        <w:spacing w:before="240" w:after="0" w:line="240" w:lineRule="auto"/>
        <w:rPr>
          <w:rFonts w:ascii="Times New Roman" w:eastAsia="Calibri" w:hAnsi="Times New Roman" w:cs="Times New Roman"/>
          <w:b/>
          <w:sz w:val="24"/>
          <w:szCs w:val="24"/>
        </w:rPr>
      </w:pPr>
    </w:p>
    <w:p w:rsidR="00B1295D" w:rsidRPr="00B1295D" w:rsidRDefault="00B1295D" w:rsidP="00B1295D">
      <w:pPr>
        <w:spacing w:before="240" w:after="0" w:line="360" w:lineRule="auto"/>
        <w:rPr>
          <w:rFonts w:ascii="Times New Roman" w:eastAsia="Calibri" w:hAnsi="Times New Roman" w:cs="Times New Roman"/>
          <w:b/>
          <w:sz w:val="24"/>
          <w:szCs w:val="24"/>
        </w:rPr>
      </w:pPr>
    </w:p>
    <w:p w:rsidR="00B1295D" w:rsidRPr="00B1295D" w:rsidRDefault="00B1295D" w:rsidP="00B1295D">
      <w:pPr>
        <w:spacing w:before="240" w:after="0" w:line="360" w:lineRule="auto"/>
        <w:jc w:val="center"/>
        <w:rPr>
          <w:rFonts w:ascii="Times New Roman" w:eastAsia="Calibri" w:hAnsi="Times New Roman" w:cs="Times New Roman"/>
          <w:b/>
          <w:sz w:val="24"/>
          <w:szCs w:val="24"/>
        </w:rPr>
      </w:pPr>
    </w:p>
    <w:p w:rsidR="00B1295D" w:rsidRPr="00B1295D" w:rsidRDefault="00B1295D" w:rsidP="00B1295D">
      <w:pPr>
        <w:spacing w:after="0" w:line="240" w:lineRule="auto"/>
        <w:jc w:val="center"/>
        <w:rPr>
          <w:rFonts w:ascii="Times New Roman" w:eastAsia="Calibri" w:hAnsi="Times New Roman" w:cs="Times New Roman"/>
          <w:b/>
          <w:sz w:val="24"/>
          <w:szCs w:val="24"/>
        </w:rPr>
      </w:pPr>
      <w:r w:rsidRPr="00B1295D">
        <w:rPr>
          <w:rFonts w:ascii="Times New Roman" w:eastAsia="Calibri" w:hAnsi="Times New Roman" w:cs="Times New Roman"/>
          <w:b/>
          <w:sz w:val="24"/>
          <w:szCs w:val="24"/>
        </w:rPr>
        <w:t xml:space="preserve">Fakultas Kesehatan Masyarakat </w:t>
      </w:r>
    </w:p>
    <w:p w:rsidR="00B1295D" w:rsidRPr="00B1295D" w:rsidRDefault="00B1295D" w:rsidP="00B1295D">
      <w:pPr>
        <w:spacing w:after="0" w:line="240" w:lineRule="auto"/>
        <w:jc w:val="center"/>
        <w:rPr>
          <w:rFonts w:ascii="Times New Roman" w:eastAsia="Calibri" w:hAnsi="Times New Roman" w:cs="Times New Roman"/>
          <w:b/>
          <w:sz w:val="24"/>
          <w:szCs w:val="24"/>
        </w:rPr>
      </w:pPr>
      <w:r w:rsidRPr="00B1295D">
        <w:rPr>
          <w:rFonts w:ascii="Times New Roman" w:eastAsia="Calibri" w:hAnsi="Times New Roman" w:cs="Times New Roman"/>
          <w:b/>
          <w:sz w:val="24"/>
          <w:szCs w:val="24"/>
        </w:rPr>
        <w:t>Institut Kesehatan Helvetia</w:t>
      </w:r>
    </w:p>
    <w:p w:rsidR="00B1295D" w:rsidRPr="00B1295D" w:rsidRDefault="00B1295D" w:rsidP="00B1295D">
      <w:pPr>
        <w:spacing w:after="0" w:line="240" w:lineRule="auto"/>
        <w:jc w:val="center"/>
        <w:rPr>
          <w:rFonts w:ascii="Times New Roman" w:eastAsia="Calibri" w:hAnsi="Times New Roman" w:cs="Times New Roman"/>
          <w:b/>
          <w:sz w:val="24"/>
          <w:szCs w:val="24"/>
        </w:rPr>
      </w:pPr>
      <w:r w:rsidRPr="00B1295D">
        <w:rPr>
          <w:rFonts w:ascii="Times New Roman" w:eastAsia="Calibri" w:hAnsi="Times New Roman" w:cs="Times New Roman"/>
          <w:b/>
          <w:sz w:val="24"/>
          <w:szCs w:val="24"/>
        </w:rPr>
        <w:t>Dekan,</w:t>
      </w:r>
    </w:p>
    <w:p w:rsidR="00B1295D" w:rsidRPr="00B1295D" w:rsidRDefault="00B1295D" w:rsidP="00B1295D">
      <w:pPr>
        <w:spacing w:after="0" w:line="240" w:lineRule="auto"/>
        <w:jc w:val="center"/>
        <w:rPr>
          <w:rFonts w:ascii="Times New Roman" w:eastAsia="Calibri" w:hAnsi="Times New Roman" w:cs="Times New Roman"/>
          <w:b/>
          <w:sz w:val="24"/>
          <w:szCs w:val="24"/>
        </w:rPr>
      </w:pPr>
    </w:p>
    <w:p w:rsidR="00B1295D" w:rsidRPr="00B1295D" w:rsidRDefault="00B1295D" w:rsidP="00B1295D">
      <w:pPr>
        <w:spacing w:after="0" w:line="240" w:lineRule="auto"/>
        <w:jc w:val="center"/>
        <w:rPr>
          <w:rFonts w:ascii="Times New Roman" w:eastAsia="Calibri" w:hAnsi="Times New Roman" w:cs="Times New Roman"/>
          <w:b/>
          <w:sz w:val="24"/>
          <w:szCs w:val="24"/>
        </w:rPr>
      </w:pPr>
    </w:p>
    <w:p w:rsidR="00B1295D" w:rsidRPr="00B1295D" w:rsidRDefault="00B1295D" w:rsidP="00B1295D">
      <w:pPr>
        <w:spacing w:after="0" w:line="240" w:lineRule="auto"/>
        <w:jc w:val="center"/>
        <w:rPr>
          <w:rFonts w:ascii="Times New Roman" w:eastAsia="Calibri" w:hAnsi="Times New Roman" w:cs="Times New Roman"/>
          <w:b/>
          <w:sz w:val="24"/>
          <w:szCs w:val="24"/>
        </w:rPr>
      </w:pPr>
    </w:p>
    <w:p w:rsidR="00B1295D" w:rsidRPr="00B1295D" w:rsidRDefault="00B1295D" w:rsidP="00B1295D">
      <w:pPr>
        <w:spacing w:after="0" w:line="240" w:lineRule="auto"/>
        <w:jc w:val="center"/>
        <w:rPr>
          <w:rFonts w:ascii="Times New Roman" w:eastAsia="Calibri" w:hAnsi="Times New Roman" w:cs="Times New Roman"/>
          <w:b/>
          <w:sz w:val="24"/>
          <w:szCs w:val="24"/>
        </w:rPr>
      </w:pPr>
    </w:p>
    <w:p w:rsidR="00B1295D" w:rsidRPr="00B1295D" w:rsidRDefault="00B1295D" w:rsidP="00B1295D">
      <w:pPr>
        <w:spacing w:after="0" w:line="240" w:lineRule="auto"/>
        <w:jc w:val="center"/>
        <w:rPr>
          <w:rFonts w:ascii="Times New Roman" w:eastAsia="Calibri" w:hAnsi="Times New Roman" w:cs="Times New Roman"/>
          <w:b/>
          <w:sz w:val="24"/>
          <w:szCs w:val="24"/>
        </w:rPr>
      </w:pPr>
    </w:p>
    <w:p w:rsidR="00B1295D" w:rsidRPr="00B1295D" w:rsidRDefault="00B1295D" w:rsidP="00B1295D">
      <w:pPr>
        <w:spacing w:after="0" w:line="240" w:lineRule="auto"/>
        <w:jc w:val="center"/>
        <w:rPr>
          <w:rFonts w:ascii="Times New Roman" w:eastAsia="Calibri" w:hAnsi="Times New Roman" w:cs="Times New Roman"/>
          <w:b/>
          <w:sz w:val="24"/>
          <w:szCs w:val="24"/>
        </w:rPr>
      </w:pPr>
      <w:r w:rsidRPr="00B1295D">
        <w:rPr>
          <w:rFonts w:ascii="Times New Roman" w:eastAsia="Calibri" w:hAnsi="Times New Roman" w:cs="Times New Roman"/>
          <w:b/>
          <w:sz w:val="24"/>
          <w:szCs w:val="24"/>
        </w:rPr>
        <w:t>(Dr, Ayi Darmana, M.Si)</w:t>
      </w:r>
    </w:p>
    <w:p w:rsidR="00B1295D" w:rsidRPr="00B1295D" w:rsidRDefault="00B1295D" w:rsidP="00B1295D">
      <w:pPr>
        <w:spacing w:after="0" w:line="240" w:lineRule="auto"/>
        <w:jc w:val="center"/>
        <w:rPr>
          <w:rFonts w:ascii="Times New Roman" w:eastAsia="Calibri" w:hAnsi="Times New Roman" w:cs="Times New Roman"/>
          <w:b/>
          <w:sz w:val="24"/>
          <w:szCs w:val="24"/>
        </w:rPr>
      </w:pPr>
      <w:r w:rsidRPr="00B1295D">
        <w:rPr>
          <w:rFonts w:ascii="Times New Roman" w:eastAsia="Calibri" w:hAnsi="Times New Roman" w:cs="Times New Roman"/>
          <w:b/>
          <w:sz w:val="24"/>
          <w:szCs w:val="24"/>
        </w:rPr>
        <w:t>NIDN.0007086602</w:t>
      </w:r>
    </w:p>
    <w:p w:rsidR="00B1295D" w:rsidRPr="00B1295D" w:rsidRDefault="00B1295D" w:rsidP="00B1295D">
      <w:pPr>
        <w:spacing w:after="0" w:line="240" w:lineRule="auto"/>
        <w:rPr>
          <w:rFonts w:ascii="Times New Roman" w:eastAsia="Calibri" w:hAnsi="Times New Roman" w:cs="Times New Roman"/>
          <w:sz w:val="24"/>
          <w:szCs w:val="24"/>
        </w:rPr>
      </w:pPr>
    </w:p>
    <w:p w:rsidR="00B1295D" w:rsidRPr="00B1295D" w:rsidRDefault="00B1295D" w:rsidP="00B1295D">
      <w:pPr>
        <w:spacing w:after="0" w:line="240" w:lineRule="auto"/>
        <w:rPr>
          <w:rFonts w:ascii="Times New Roman" w:eastAsia="Calibri"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665E4F" w:rsidP="00B1295D">
      <w:pPr>
        <w:spacing w:before="240" w:after="0" w:line="240" w:lineRule="auto"/>
        <w:jc w:val="both"/>
        <w:rPr>
          <w:rFonts w:ascii="Times New Roman" w:eastAsia="Calibri" w:hAnsi="Times New Roman" w:cs="Times New Roman"/>
          <w:b/>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28896" behindDoc="0" locked="0" layoutInCell="1" allowOverlap="1" wp14:anchorId="40BEE644" wp14:editId="7694A6C7">
                <wp:simplePos x="0" y="0"/>
                <wp:positionH relativeFrom="column">
                  <wp:posOffset>4665345</wp:posOffset>
                </wp:positionH>
                <wp:positionV relativeFrom="paragraph">
                  <wp:posOffset>-1116330</wp:posOffset>
                </wp:positionV>
                <wp:extent cx="647700" cy="438150"/>
                <wp:effectExtent l="0" t="0" r="19050" b="19050"/>
                <wp:wrapNone/>
                <wp:docPr id="861" name="Rectangle 861"/>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61" o:spid="_x0000_s1026" style="position:absolute;margin-left:367.35pt;margin-top:-87.9pt;width:51pt;height:34.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" fillcolor="white [3201]" strokecolor="white [3212]" strokeweight="2pt"/>
            </w:pict>
          </mc:Fallback>
        </mc:AlternateContent>
      </w:r>
      <w:r w:rsidR="00B1295D" w:rsidRPr="00B1295D">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60288" behindDoc="0" locked="0" layoutInCell="1" allowOverlap="1" wp14:anchorId="3FCF0599" wp14:editId="0416883E">
                <wp:simplePos x="0" y="0"/>
                <wp:positionH relativeFrom="column">
                  <wp:posOffset>7620</wp:posOffset>
                </wp:positionH>
                <wp:positionV relativeFrom="paragraph">
                  <wp:posOffset>177800</wp:posOffset>
                </wp:positionV>
                <wp:extent cx="5029200" cy="19050"/>
                <wp:effectExtent l="7620" t="6350" r="11430" b="12700"/>
                <wp:wrapNone/>
                <wp:docPr id="4" name="Curved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29200" cy="19050"/>
                        </a:xfrm>
                        <a:prstGeom prst="curvedConnector3">
                          <a:avLst>
                            <a:gd name="adj1" fmla="val 50000"/>
                          </a:avLst>
                        </a:prstGeom>
                        <a:noFill/>
                        <a:ln w="9525">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 o:spid="_x0000_s1026" type="#_x0000_t38" style="position:absolute;margin-left:.6pt;margin-top:14pt;width:396pt;height:1.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" adj="10800"/>
            </w:pict>
          </mc:Fallback>
        </mc:AlternateContent>
      </w:r>
      <w:r w:rsidR="00B1295D" w:rsidRPr="00B1295D">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59264" behindDoc="0" locked="0" layoutInCell="1" allowOverlap="1" wp14:anchorId="6F7554D7" wp14:editId="03449D4B">
                <wp:simplePos x="0" y="0"/>
                <wp:positionH relativeFrom="column">
                  <wp:posOffset>7620</wp:posOffset>
                </wp:positionH>
                <wp:positionV relativeFrom="paragraph">
                  <wp:posOffset>158750</wp:posOffset>
                </wp:positionV>
                <wp:extent cx="5029200" cy="19050"/>
                <wp:effectExtent l="7620" t="6350" r="11430" b="12700"/>
                <wp:wrapNone/>
                <wp:docPr id="3" name="Curved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29200" cy="19050"/>
                        </a:xfrm>
                        <a:prstGeom prst="curvedConnector3">
                          <a:avLst>
                            <a:gd name="adj1" fmla="val 50000"/>
                          </a:avLst>
                        </a:prstGeom>
                        <a:noFill/>
                        <a:ln w="9525">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Curved Connector 3" o:spid="_x0000_s1026" type="#_x0000_t38" style="position:absolute;margin-left:.6pt;margin-top:12.5pt;width:396pt;height:1.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" adj="10800"/>
            </w:pict>
          </mc:Fallback>
        </mc:AlternateContent>
      </w:r>
      <w:r w:rsidR="00B1295D">
        <w:rPr>
          <w:rFonts w:ascii="Times New Roman" w:eastAsia="Calibri" w:hAnsi="Times New Roman" w:cs="Times New Roman"/>
          <w:b/>
          <w:sz w:val="24"/>
          <w:szCs w:val="24"/>
        </w:rPr>
        <w:t>Telah diuji pada tanggal: 24</w:t>
      </w:r>
      <w:r w:rsidR="00B1295D" w:rsidRPr="00B1295D">
        <w:rPr>
          <w:rFonts w:ascii="Times New Roman" w:eastAsia="Calibri" w:hAnsi="Times New Roman" w:cs="Times New Roman"/>
          <w:b/>
          <w:sz w:val="24"/>
          <w:szCs w:val="24"/>
        </w:rPr>
        <w:t xml:space="preserve"> Agustus 2018</w:t>
      </w:r>
    </w:p>
    <w:p w:rsidR="00B1295D" w:rsidRPr="00B1295D" w:rsidRDefault="00B1295D" w:rsidP="00B1295D">
      <w:pPr>
        <w:spacing w:before="240" w:after="0" w:line="480" w:lineRule="auto"/>
        <w:jc w:val="both"/>
        <w:rPr>
          <w:rFonts w:ascii="Times New Roman" w:eastAsia="Calibri" w:hAnsi="Times New Roman" w:cs="Times New Roman"/>
          <w:b/>
          <w:sz w:val="24"/>
          <w:szCs w:val="24"/>
        </w:rPr>
      </w:pPr>
    </w:p>
    <w:p w:rsidR="00B1295D" w:rsidRPr="00B1295D" w:rsidRDefault="00B1295D" w:rsidP="00B1295D">
      <w:pPr>
        <w:spacing w:before="240" w:after="0" w:line="480" w:lineRule="auto"/>
        <w:jc w:val="both"/>
        <w:rPr>
          <w:rFonts w:ascii="Times New Roman" w:eastAsia="Calibri" w:hAnsi="Times New Roman" w:cs="Times New Roman"/>
          <w:b/>
          <w:sz w:val="24"/>
          <w:szCs w:val="24"/>
        </w:rPr>
      </w:pPr>
    </w:p>
    <w:p w:rsidR="00B1295D" w:rsidRPr="00B1295D" w:rsidRDefault="00B1295D" w:rsidP="00B1295D">
      <w:pPr>
        <w:spacing w:before="240" w:after="0" w:line="480" w:lineRule="auto"/>
        <w:jc w:val="both"/>
        <w:rPr>
          <w:rFonts w:ascii="Times New Roman" w:eastAsia="Calibri" w:hAnsi="Times New Roman" w:cs="Times New Roman"/>
          <w:b/>
          <w:sz w:val="24"/>
          <w:szCs w:val="24"/>
        </w:rPr>
      </w:pPr>
    </w:p>
    <w:p w:rsidR="00B1295D" w:rsidRPr="00B1295D" w:rsidRDefault="00B1295D" w:rsidP="00B1295D">
      <w:pPr>
        <w:spacing w:before="240" w:after="0" w:line="480" w:lineRule="auto"/>
        <w:jc w:val="both"/>
        <w:rPr>
          <w:rFonts w:ascii="Times New Roman" w:eastAsia="Calibri" w:hAnsi="Times New Roman" w:cs="Times New Roman"/>
          <w:b/>
          <w:sz w:val="24"/>
          <w:szCs w:val="24"/>
        </w:rPr>
      </w:pPr>
    </w:p>
    <w:p w:rsidR="00B1295D" w:rsidRPr="00B1295D" w:rsidRDefault="00B1295D" w:rsidP="00B1295D">
      <w:pPr>
        <w:spacing w:before="240" w:after="0" w:line="480" w:lineRule="auto"/>
        <w:jc w:val="both"/>
        <w:rPr>
          <w:rFonts w:ascii="Times New Roman" w:eastAsia="Calibri" w:hAnsi="Times New Roman" w:cs="Times New Roman"/>
          <w:b/>
          <w:sz w:val="24"/>
          <w:szCs w:val="24"/>
        </w:rPr>
      </w:pPr>
    </w:p>
    <w:p w:rsidR="00B1295D" w:rsidRPr="00B1295D" w:rsidRDefault="00B1295D" w:rsidP="00B1295D">
      <w:pPr>
        <w:spacing w:before="240" w:after="0" w:line="480" w:lineRule="auto"/>
        <w:jc w:val="both"/>
        <w:rPr>
          <w:rFonts w:ascii="Times New Roman" w:eastAsia="Calibri" w:hAnsi="Times New Roman" w:cs="Times New Roman"/>
          <w:b/>
          <w:sz w:val="24"/>
          <w:szCs w:val="24"/>
        </w:rPr>
      </w:pPr>
    </w:p>
    <w:p w:rsidR="00B1295D" w:rsidRPr="00B1295D" w:rsidRDefault="00B1295D" w:rsidP="00B1295D">
      <w:pPr>
        <w:spacing w:before="240" w:after="0" w:line="480" w:lineRule="auto"/>
        <w:jc w:val="both"/>
        <w:rPr>
          <w:rFonts w:ascii="Times New Roman" w:eastAsia="Calibri" w:hAnsi="Times New Roman" w:cs="Times New Roman"/>
          <w:b/>
          <w:sz w:val="24"/>
          <w:szCs w:val="24"/>
        </w:rPr>
      </w:pPr>
    </w:p>
    <w:p w:rsidR="00B1295D" w:rsidRPr="00B1295D" w:rsidRDefault="00B1295D" w:rsidP="00B1295D">
      <w:pPr>
        <w:spacing w:before="240" w:after="0" w:line="480" w:lineRule="auto"/>
        <w:jc w:val="both"/>
        <w:rPr>
          <w:rFonts w:ascii="Times New Roman" w:eastAsia="Calibri" w:hAnsi="Times New Roman" w:cs="Times New Roman"/>
          <w:b/>
          <w:sz w:val="24"/>
          <w:szCs w:val="24"/>
        </w:rPr>
      </w:pPr>
    </w:p>
    <w:p w:rsidR="00B1295D" w:rsidRPr="00B1295D" w:rsidRDefault="00B1295D" w:rsidP="00B1295D">
      <w:pPr>
        <w:spacing w:before="240" w:after="0" w:line="480" w:lineRule="auto"/>
        <w:jc w:val="both"/>
        <w:rPr>
          <w:rFonts w:ascii="Times New Roman" w:eastAsia="Calibri" w:hAnsi="Times New Roman" w:cs="Times New Roman"/>
          <w:b/>
          <w:sz w:val="24"/>
          <w:szCs w:val="24"/>
        </w:rPr>
      </w:pPr>
    </w:p>
    <w:p w:rsidR="00B1295D" w:rsidRPr="00B1295D" w:rsidRDefault="00B1295D" w:rsidP="00B1295D">
      <w:pPr>
        <w:spacing w:before="240" w:after="0" w:line="240" w:lineRule="auto"/>
        <w:jc w:val="both"/>
        <w:rPr>
          <w:rFonts w:ascii="Times New Roman" w:eastAsia="Calibri" w:hAnsi="Times New Roman" w:cs="Times New Roman"/>
          <w:b/>
          <w:sz w:val="24"/>
          <w:szCs w:val="24"/>
        </w:rPr>
      </w:pPr>
    </w:p>
    <w:p w:rsidR="00B1295D" w:rsidRPr="00B1295D" w:rsidRDefault="00B1295D" w:rsidP="00B1295D">
      <w:pPr>
        <w:spacing w:before="240" w:after="0" w:line="240" w:lineRule="auto"/>
        <w:jc w:val="both"/>
        <w:rPr>
          <w:rFonts w:ascii="Times New Roman" w:eastAsia="Calibri" w:hAnsi="Times New Roman" w:cs="Times New Roman"/>
          <w:b/>
          <w:sz w:val="24"/>
          <w:szCs w:val="24"/>
        </w:rPr>
      </w:pPr>
    </w:p>
    <w:p w:rsidR="00B1295D" w:rsidRPr="00B1295D" w:rsidRDefault="00B1295D" w:rsidP="00B1295D">
      <w:pPr>
        <w:spacing w:before="240" w:after="0" w:line="240" w:lineRule="auto"/>
        <w:jc w:val="both"/>
        <w:rPr>
          <w:rFonts w:ascii="Times New Roman" w:eastAsia="Calibri" w:hAnsi="Times New Roman" w:cs="Times New Roman"/>
          <w:b/>
          <w:sz w:val="24"/>
          <w:szCs w:val="24"/>
        </w:rPr>
      </w:pPr>
    </w:p>
    <w:p w:rsidR="00B1295D" w:rsidRPr="00B1295D" w:rsidRDefault="00B1295D" w:rsidP="00B1295D">
      <w:pPr>
        <w:spacing w:before="240" w:after="0" w:line="240" w:lineRule="auto"/>
        <w:jc w:val="both"/>
        <w:rPr>
          <w:rFonts w:ascii="Times New Roman" w:eastAsia="Calibri" w:hAnsi="Times New Roman" w:cs="Times New Roman"/>
          <w:b/>
          <w:sz w:val="24"/>
          <w:szCs w:val="24"/>
        </w:rPr>
      </w:pPr>
    </w:p>
    <w:p w:rsidR="00B1295D" w:rsidRPr="00B1295D" w:rsidRDefault="00B1295D" w:rsidP="00B1295D">
      <w:pPr>
        <w:spacing w:before="240" w:after="0" w:line="240" w:lineRule="auto"/>
        <w:jc w:val="both"/>
        <w:rPr>
          <w:rFonts w:ascii="Times New Roman" w:eastAsia="Calibri" w:hAnsi="Times New Roman" w:cs="Times New Roman"/>
          <w:b/>
          <w:sz w:val="24"/>
          <w:szCs w:val="24"/>
        </w:rPr>
      </w:pPr>
    </w:p>
    <w:p w:rsidR="00B1295D" w:rsidRPr="00B1295D" w:rsidRDefault="00B1295D" w:rsidP="00B1295D">
      <w:pPr>
        <w:spacing w:before="240" w:after="0" w:line="240" w:lineRule="auto"/>
        <w:jc w:val="both"/>
        <w:rPr>
          <w:rFonts w:ascii="Times New Roman" w:eastAsia="Calibri" w:hAnsi="Times New Roman" w:cs="Times New Roman"/>
          <w:b/>
          <w:sz w:val="24"/>
          <w:szCs w:val="24"/>
        </w:rPr>
      </w:pPr>
    </w:p>
    <w:p w:rsidR="00B1295D" w:rsidRPr="00B1295D" w:rsidRDefault="00B1295D" w:rsidP="00B1295D">
      <w:pPr>
        <w:spacing w:before="240" w:after="0" w:line="240" w:lineRule="auto"/>
        <w:jc w:val="both"/>
        <w:rPr>
          <w:rFonts w:ascii="Times New Roman" w:eastAsia="Calibri" w:hAnsi="Times New Roman" w:cs="Times New Roman"/>
          <w:b/>
          <w:sz w:val="24"/>
          <w:szCs w:val="24"/>
        </w:rPr>
      </w:pPr>
    </w:p>
    <w:p w:rsidR="00B1295D" w:rsidRPr="00B1295D" w:rsidRDefault="00B1295D" w:rsidP="00B1295D">
      <w:pPr>
        <w:spacing w:after="0" w:line="240" w:lineRule="auto"/>
        <w:jc w:val="both"/>
        <w:rPr>
          <w:rFonts w:ascii="Times New Roman" w:eastAsia="Calibri" w:hAnsi="Times New Roman" w:cs="Times New Roman"/>
          <w:b/>
          <w:sz w:val="24"/>
          <w:szCs w:val="24"/>
        </w:rPr>
      </w:pPr>
      <w:r w:rsidRPr="00B1295D">
        <w:rPr>
          <w:rFonts w:ascii="Times New Roman" w:eastAsia="Calibri" w:hAnsi="Times New Roman" w:cs="Times New Roman"/>
          <w:b/>
          <w:sz w:val="24"/>
          <w:szCs w:val="24"/>
        </w:rPr>
        <w:t>PANITIA PENGUJI SKRIPSI</w:t>
      </w:r>
    </w:p>
    <w:p w:rsidR="00B1295D" w:rsidRPr="00B1295D" w:rsidRDefault="00B1295D" w:rsidP="00B1295D">
      <w:pPr>
        <w:spacing w:after="0" w:line="240" w:lineRule="auto"/>
        <w:jc w:val="both"/>
        <w:rPr>
          <w:rFonts w:ascii="Times New Roman" w:eastAsia="Calibri" w:hAnsi="Times New Roman" w:cs="Times New Roman"/>
          <w:b/>
          <w:sz w:val="24"/>
          <w:szCs w:val="24"/>
        </w:rPr>
      </w:pPr>
      <w:r w:rsidRPr="00B1295D">
        <w:rPr>
          <w:rFonts w:ascii="Times New Roman" w:eastAsia="Calibri" w:hAnsi="Times New Roman" w:cs="Times New Roman"/>
          <w:b/>
          <w:sz w:val="24"/>
          <w:szCs w:val="24"/>
        </w:rPr>
        <w:t>Ketua</w:t>
      </w:r>
      <w:r w:rsidRPr="00B1295D">
        <w:rPr>
          <w:rFonts w:ascii="Times New Roman" w:eastAsia="Calibri" w:hAnsi="Times New Roman" w:cs="Times New Roman"/>
          <w:b/>
          <w:sz w:val="24"/>
          <w:szCs w:val="24"/>
        </w:rPr>
        <w:tab/>
      </w:r>
      <w:r w:rsidRPr="00B1295D">
        <w:rPr>
          <w:rFonts w:ascii="Times New Roman" w:eastAsia="Calibri" w:hAnsi="Times New Roman" w:cs="Times New Roman"/>
          <w:b/>
          <w:sz w:val="24"/>
          <w:szCs w:val="24"/>
        </w:rPr>
        <w:tab/>
        <w:t>: Yenri Mariani S, Amd. PK., S.Kom., M.K.M</w:t>
      </w:r>
    </w:p>
    <w:p w:rsidR="00B1295D" w:rsidRPr="00B1295D" w:rsidRDefault="00B1295D" w:rsidP="00B1295D">
      <w:pPr>
        <w:spacing w:after="0" w:line="240" w:lineRule="auto"/>
        <w:jc w:val="both"/>
        <w:rPr>
          <w:rFonts w:ascii="Times New Roman" w:eastAsia="Calibri" w:hAnsi="Times New Roman" w:cs="Times New Roman"/>
          <w:b/>
          <w:sz w:val="24"/>
          <w:szCs w:val="24"/>
        </w:rPr>
      </w:pPr>
      <w:r w:rsidRPr="00B1295D">
        <w:rPr>
          <w:rFonts w:ascii="Times New Roman" w:eastAsia="Calibri" w:hAnsi="Times New Roman" w:cs="Times New Roman"/>
          <w:b/>
          <w:sz w:val="24"/>
          <w:szCs w:val="24"/>
        </w:rPr>
        <w:t>Anggota</w:t>
      </w:r>
      <w:r w:rsidRPr="00B1295D">
        <w:rPr>
          <w:rFonts w:ascii="Times New Roman" w:eastAsia="Calibri" w:hAnsi="Times New Roman" w:cs="Times New Roman"/>
          <w:b/>
          <w:sz w:val="24"/>
          <w:szCs w:val="24"/>
        </w:rPr>
        <w:tab/>
        <w:t>: 1. Aidil Akbar, S. RMIK</w:t>
      </w:r>
    </w:p>
    <w:p w:rsidR="00B1295D" w:rsidRPr="00B1295D" w:rsidRDefault="00B1295D" w:rsidP="00B1295D">
      <w:pPr>
        <w:spacing w:after="0" w:line="240" w:lineRule="auto"/>
        <w:jc w:val="both"/>
        <w:rPr>
          <w:rFonts w:ascii="Times New Roman" w:eastAsia="Calibri" w:hAnsi="Times New Roman" w:cs="Times New Roman"/>
          <w:b/>
          <w:sz w:val="24"/>
          <w:szCs w:val="24"/>
        </w:rPr>
      </w:pPr>
      <w:r w:rsidRPr="00B1295D">
        <w:rPr>
          <w:rFonts w:ascii="Times New Roman" w:eastAsia="Calibri" w:hAnsi="Times New Roman" w:cs="Times New Roman"/>
          <w:b/>
          <w:sz w:val="24"/>
          <w:szCs w:val="24"/>
        </w:rPr>
        <w:tab/>
      </w:r>
      <w:r w:rsidRPr="00B1295D">
        <w:rPr>
          <w:rFonts w:ascii="Times New Roman" w:eastAsia="Calibri" w:hAnsi="Times New Roman" w:cs="Times New Roman"/>
          <w:b/>
          <w:sz w:val="24"/>
          <w:szCs w:val="24"/>
        </w:rPr>
        <w:tab/>
        <w:t xml:space="preserve">  2. Nangari Sembiring, Drs., M.H.A., M.K.M.</w:t>
      </w:r>
    </w:p>
    <w:p w:rsidR="00B1295D" w:rsidRPr="00B1295D" w:rsidRDefault="00B1295D" w:rsidP="00B1295D">
      <w:pPr>
        <w:rPr>
          <w:rFonts w:ascii="Times New Roman" w:hAnsi="Times New Roman" w:cs="Times New Roman"/>
          <w:sz w:val="24"/>
          <w:szCs w:val="24"/>
        </w:rPr>
      </w:pPr>
    </w:p>
    <w:p w:rsidR="00B1295D" w:rsidRPr="00B1295D" w:rsidRDefault="00665E4F" w:rsidP="00B1295D">
      <w:pPr>
        <w:spacing w:line="480" w:lineRule="auto"/>
        <w:jc w:val="center"/>
        <w:rPr>
          <w:rFonts w:ascii="Times New Roman" w:hAnsi="Times New Roman" w:cs="Times New Roman"/>
          <w:b/>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30944" behindDoc="0" locked="0" layoutInCell="1" allowOverlap="1" wp14:anchorId="7A52E9FC" wp14:editId="59E75B0A">
                <wp:simplePos x="0" y="0"/>
                <wp:positionH relativeFrom="column">
                  <wp:posOffset>4551045</wp:posOffset>
                </wp:positionH>
                <wp:positionV relativeFrom="paragraph">
                  <wp:posOffset>-1030605</wp:posOffset>
                </wp:positionV>
                <wp:extent cx="647700" cy="438150"/>
                <wp:effectExtent l="0" t="0" r="19050" b="19050"/>
                <wp:wrapNone/>
                <wp:docPr id="862" name="Rectangle 862"/>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62" o:spid="_x0000_s1026" style="position:absolute;margin-left:358.35pt;margin-top:-81.15pt;width:51pt;height:34.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" fillcolor="white [3201]" strokecolor="white [3212]" strokeweight="2pt"/>
            </w:pict>
          </mc:Fallback>
        </mc:AlternateContent>
      </w:r>
      <w:r w:rsidR="00B1295D" w:rsidRPr="00B1295D">
        <w:rPr>
          <w:rFonts w:ascii="Times New Roman" w:hAnsi="Times New Roman" w:cs="Times New Roman"/>
          <w:b/>
          <w:sz w:val="24"/>
          <w:szCs w:val="24"/>
        </w:rPr>
        <w:t>LEMBAR PERNYATAAN</w:t>
      </w:r>
    </w:p>
    <w:p w:rsidR="00B1295D" w:rsidRPr="00B1295D" w:rsidRDefault="00B1295D" w:rsidP="00B1295D">
      <w:pPr>
        <w:spacing w:line="480" w:lineRule="auto"/>
        <w:jc w:val="both"/>
        <w:rPr>
          <w:rFonts w:ascii="Times New Roman" w:hAnsi="Times New Roman" w:cs="Times New Roman"/>
          <w:sz w:val="24"/>
          <w:szCs w:val="24"/>
        </w:rPr>
      </w:pPr>
      <w:r w:rsidRPr="00B1295D">
        <w:rPr>
          <w:rFonts w:ascii="Times New Roman" w:hAnsi="Times New Roman" w:cs="Times New Roman"/>
          <w:sz w:val="24"/>
          <w:szCs w:val="24"/>
        </w:rPr>
        <w:t>Dengan ini saya menyatakan bahwa:</w:t>
      </w:r>
    </w:p>
    <w:p w:rsidR="00B1295D" w:rsidRPr="00B1295D" w:rsidRDefault="00B1295D" w:rsidP="00B1295D">
      <w:pPr>
        <w:numPr>
          <w:ilvl w:val="0"/>
          <w:numId w:val="1"/>
        </w:numPr>
        <w:spacing w:line="240" w:lineRule="auto"/>
        <w:ind w:hanging="720"/>
        <w:contextualSpacing/>
        <w:jc w:val="both"/>
        <w:rPr>
          <w:rFonts w:ascii="Times New Roman" w:hAnsi="Times New Roman" w:cs="Times New Roman"/>
          <w:sz w:val="24"/>
          <w:szCs w:val="24"/>
        </w:rPr>
      </w:pPr>
      <w:r w:rsidRPr="00B1295D">
        <w:rPr>
          <w:rFonts w:ascii="Times New Roman" w:hAnsi="Times New Roman" w:cs="Times New Roman"/>
          <w:sz w:val="24"/>
          <w:szCs w:val="24"/>
        </w:rPr>
        <w:t>Skripsi ini adalah asli dan belum pernah diajukan untuk mendapatkan gelar akademik Sarjana Administrasi Rumah Sakit (S.ARS.), di Fakultas Kesehatan Masyarakat Institut Kesehatan Helvetia.</w:t>
      </w:r>
    </w:p>
    <w:p w:rsidR="00B1295D" w:rsidRPr="00B1295D" w:rsidRDefault="00B1295D" w:rsidP="00B1295D">
      <w:pPr>
        <w:numPr>
          <w:ilvl w:val="0"/>
          <w:numId w:val="1"/>
        </w:numPr>
        <w:spacing w:line="240" w:lineRule="auto"/>
        <w:ind w:hanging="720"/>
        <w:contextualSpacing/>
        <w:jc w:val="both"/>
        <w:rPr>
          <w:rFonts w:ascii="Times New Roman" w:hAnsi="Times New Roman" w:cs="Times New Roman"/>
          <w:sz w:val="24"/>
          <w:szCs w:val="24"/>
        </w:rPr>
      </w:pPr>
      <w:r w:rsidRPr="00B1295D">
        <w:rPr>
          <w:rFonts w:ascii="Times New Roman" w:hAnsi="Times New Roman" w:cs="Times New Roman"/>
          <w:sz w:val="24"/>
          <w:szCs w:val="24"/>
        </w:rPr>
        <w:t>Skripsi ini adalah murni gagasan, rumusan, dan penelitian saya sendiri tanpa bantuan pihak lain, kecuali arahan tim  pembimbing dan masukan tim penelaah/tim penguji.</w:t>
      </w:r>
    </w:p>
    <w:p w:rsidR="00B1295D" w:rsidRPr="00B1295D" w:rsidRDefault="00B1295D" w:rsidP="00B1295D">
      <w:pPr>
        <w:numPr>
          <w:ilvl w:val="0"/>
          <w:numId w:val="1"/>
        </w:numPr>
        <w:spacing w:line="240" w:lineRule="auto"/>
        <w:ind w:hanging="720"/>
        <w:contextualSpacing/>
        <w:jc w:val="both"/>
        <w:rPr>
          <w:rFonts w:ascii="Times New Roman" w:hAnsi="Times New Roman" w:cs="Times New Roman"/>
          <w:sz w:val="24"/>
          <w:szCs w:val="24"/>
        </w:rPr>
      </w:pPr>
      <w:r w:rsidRPr="00B1295D">
        <w:rPr>
          <w:rFonts w:ascii="Times New Roman" w:hAnsi="Times New Roman" w:cs="Times New Roman"/>
          <w:sz w:val="24"/>
          <w:szCs w:val="24"/>
        </w:rPr>
        <w:t>Isi Skripsi ini tidak dapat karya atau pendapat yang telah ditulis atau dipublikasikan orang lain, kecuali secara tertulis dengan jelas dicantumkan sebagai acuan dalam naskah dengan disebutkan nama pengarang dan dicantumkan dalam daftar pustaka.</w:t>
      </w:r>
    </w:p>
    <w:p w:rsidR="00B1295D" w:rsidRPr="00B1295D" w:rsidRDefault="00B1295D" w:rsidP="00B1295D">
      <w:pPr>
        <w:numPr>
          <w:ilvl w:val="0"/>
          <w:numId w:val="1"/>
        </w:numPr>
        <w:spacing w:line="240" w:lineRule="auto"/>
        <w:ind w:hanging="720"/>
        <w:contextualSpacing/>
        <w:jc w:val="both"/>
        <w:rPr>
          <w:rFonts w:ascii="Times New Roman" w:hAnsi="Times New Roman" w:cs="Times New Roman"/>
          <w:sz w:val="24"/>
          <w:szCs w:val="24"/>
        </w:rPr>
      </w:pPr>
      <w:r w:rsidRPr="00B1295D">
        <w:rPr>
          <w:rFonts w:ascii="Times New Roman" w:hAnsi="Times New Roman" w:cs="Times New Roman"/>
          <w:sz w:val="24"/>
          <w:szCs w:val="24"/>
        </w:rPr>
        <w:t>Pernyataan ini saya buat dengan sesungguhnya dan apabila di kemudian hari terdapat penyimpangan dan ketidak benaran dalam pernyataan ini, maka saya bersedia menerima sanksi akademik berupa pencabutan gelar yang telah diperoleh karna karya ini, serta sanksi lainnya sesuai dengan norma yang berlaku di perguruan tinggi ini.</w:t>
      </w:r>
    </w:p>
    <w:p w:rsidR="00B1295D" w:rsidRPr="00B1295D" w:rsidRDefault="00B1295D" w:rsidP="00B1295D">
      <w:pPr>
        <w:spacing w:line="480" w:lineRule="auto"/>
        <w:ind w:left="720"/>
        <w:contextualSpacing/>
        <w:jc w:val="both"/>
        <w:rPr>
          <w:rFonts w:ascii="Times New Roman" w:hAnsi="Times New Roman" w:cs="Times New Roman"/>
          <w:sz w:val="24"/>
          <w:szCs w:val="24"/>
        </w:rPr>
      </w:pPr>
    </w:p>
    <w:p w:rsidR="00B1295D" w:rsidRPr="00B1295D" w:rsidRDefault="00B1295D" w:rsidP="00B1295D">
      <w:pPr>
        <w:spacing w:line="480" w:lineRule="auto"/>
        <w:contextualSpacing/>
        <w:jc w:val="right"/>
        <w:rPr>
          <w:rFonts w:ascii="Times New Roman" w:hAnsi="Times New Roman" w:cs="Times New Roman"/>
          <w:sz w:val="24"/>
          <w:szCs w:val="24"/>
        </w:rPr>
      </w:pPr>
    </w:p>
    <w:p w:rsidR="00B1295D" w:rsidRPr="00B1295D" w:rsidRDefault="00B1295D" w:rsidP="00B1295D">
      <w:pPr>
        <w:spacing w:line="480" w:lineRule="auto"/>
        <w:contextualSpacing/>
        <w:jc w:val="right"/>
        <w:rPr>
          <w:rFonts w:ascii="Times New Roman" w:hAnsi="Times New Roman" w:cs="Times New Roman"/>
          <w:sz w:val="24"/>
          <w:szCs w:val="24"/>
        </w:rPr>
      </w:pPr>
    </w:p>
    <w:p w:rsidR="00B1295D" w:rsidRPr="00B1295D" w:rsidRDefault="00B1295D" w:rsidP="00B1295D">
      <w:pPr>
        <w:spacing w:line="480" w:lineRule="auto"/>
        <w:contextualSpacing/>
        <w:jc w:val="right"/>
        <w:rPr>
          <w:rFonts w:ascii="Times New Roman" w:hAnsi="Times New Roman" w:cs="Times New Roman"/>
          <w:sz w:val="24"/>
          <w:szCs w:val="24"/>
        </w:rPr>
      </w:pPr>
    </w:p>
    <w:p w:rsidR="00B1295D" w:rsidRPr="00B1295D" w:rsidRDefault="00B1295D" w:rsidP="00B1295D">
      <w:pPr>
        <w:spacing w:line="240" w:lineRule="auto"/>
        <w:contextualSpacing/>
        <w:jc w:val="right"/>
        <w:rPr>
          <w:rFonts w:ascii="Times New Roman" w:hAnsi="Times New Roman" w:cs="Times New Roman"/>
          <w:sz w:val="24"/>
          <w:szCs w:val="24"/>
        </w:rPr>
      </w:pPr>
      <w:r w:rsidRPr="00B1295D">
        <w:rPr>
          <w:rFonts w:ascii="Times New Roman" w:hAnsi="Times New Roman" w:cs="Times New Roman"/>
          <w:sz w:val="24"/>
          <w:szCs w:val="24"/>
        </w:rPr>
        <w:t>Medan 19 November 2018</w:t>
      </w:r>
    </w:p>
    <w:p w:rsidR="00B1295D" w:rsidRPr="00B1295D" w:rsidRDefault="00B1295D" w:rsidP="00B1295D">
      <w:pPr>
        <w:spacing w:line="240" w:lineRule="auto"/>
        <w:contextualSpacing/>
        <w:jc w:val="right"/>
        <w:rPr>
          <w:rFonts w:ascii="Times New Roman" w:hAnsi="Times New Roman" w:cs="Times New Roman"/>
          <w:sz w:val="24"/>
          <w:szCs w:val="24"/>
        </w:rPr>
      </w:pPr>
      <w:r w:rsidRPr="00B1295D">
        <w:rPr>
          <w:rFonts w:ascii="Times New Roman" w:hAnsi="Times New Roman" w:cs="Times New Roman"/>
          <w:sz w:val="24"/>
          <w:szCs w:val="24"/>
        </w:rPr>
        <w:t>Yang membuat pernyataan,</w:t>
      </w:r>
    </w:p>
    <w:p w:rsidR="00B1295D" w:rsidRPr="00B1295D" w:rsidRDefault="00B1295D" w:rsidP="00B1295D">
      <w:pPr>
        <w:spacing w:line="240" w:lineRule="auto"/>
        <w:contextualSpacing/>
        <w:jc w:val="right"/>
        <w:rPr>
          <w:rFonts w:ascii="Times New Roman" w:hAnsi="Times New Roman" w:cs="Times New Roman"/>
          <w:sz w:val="24"/>
          <w:szCs w:val="24"/>
        </w:rPr>
      </w:pPr>
    </w:p>
    <w:p w:rsidR="00B1295D" w:rsidRPr="00B1295D" w:rsidRDefault="00B1295D" w:rsidP="00B1295D">
      <w:pPr>
        <w:spacing w:line="240" w:lineRule="auto"/>
        <w:contextualSpacing/>
        <w:jc w:val="right"/>
        <w:rPr>
          <w:rFonts w:ascii="Times New Roman" w:hAnsi="Times New Roman" w:cs="Times New Roman"/>
          <w:sz w:val="24"/>
          <w:szCs w:val="24"/>
        </w:rPr>
      </w:pPr>
    </w:p>
    <w:p w:rsidR="00B1295D" w:rsidRPr="00B1295D" w:rsidRDefault="00B1295D" w:rsidP="00B1295D">
      <w:pPr>
        <w:spacing w:line="240" w:lineRule="auto"/>
        <w:contextualSpacing/>
        <w:jc w:val="right"/>
        <w:rPr>
          <w:rFonts w:ascii="Times New Roman" w:hAnsi="Times New Roman" w:cs="Times New Roman"/>
          <w:sz w:val="24"/>
          <w:szCs w:val="24"/>
        </w:rPr>
      </w:pPr>
    </w:p>
    <w:p w:rsidR="00B1295D" w:rsidRPr="00B1295D" w:rsidRDefault="00B1295D" w:rsidP="00B1295D">
      <w:pPr>
        <w:spacing w:line="240" w:lineRule="auto"/>
        <w:contextualSpacing/>
        <w:jc w:val="right"/>
        <w:rPr>
          <w:rFonts w:ascii="Times New Roman" w:hAnsi="Times New Roman" w:cs="Times New Roman"/>
          <w:sz w:val="24"/>
          <w:szCs w:val="24"/>
        </w:rPr>
      </w:pPr>
    </w:p>
    <w:p w:rsidR="00B1295D" w:rsidRPr="00B1295D" w:rsidRDefault="00B1295D" w:rsidP="00B1295D">
      <w:pPr>
        <w:spacing w:line="240" w:lineRule="auto"/>
        <w:contextualSpacing/>
        <w:jc w:val="right"/>
        <w:rPr>
          <w:rFonts w:ascii="Times New Roman" w:hAnsi="Times New Roman" w:cs="Times New Roman"/>
          <w:sz w:val="24"/>
          <w:szCs w:val="24"/>
        </w:rPr>
      </w:pPr>
    </w:p>
    <w:p w:rsidR="00B1295D" w:rsidRPr="00B1295D" w:rsidRDefault="00B1295D" w:rsidP="00B1295D">
      <w:pPr>
        <w:spacing w:line="240" w:lineRule="auto"/>
        <w:contextualSpacing/>
        <w:rPr>
          <w:rFonts w:ascii="Times New Roman" w:hAnsi="Times New Roman" w:cs="Times New Roman"/>
          <w:sz w:val="24"/>
          <w:szCs w:val="24"/>
        </w:rPr>
      </w:pPr>
    </w:p>
    <w:p w:rsidR="00B1295D" w:rsidRPr="00B1295D" w:rsidRDefault="00B1295D" w:rsidP="00B1295D">
      <w:pPr>
        <w:spacing w:line="240" w:lineRule="auto"/>
        <w:contextualSpacing/>
        <w:jc w:val="right"/>
        <w:rPr>
          <w:rFonts w:ascii="Times New Roman" w:hAnsi="Times New Roman" w:cs="Times New Roman"/>
          <w:sz w:val="24"/>
          <w:szCs w:val="24"/>
        </w:rPr>
      </w:pPr>
      <w:r w:rsidRPr="00B1295D">
        <w:rPr>
          <w:rFonts w:ascii="Times New Roman" w:hAnsi="Times New Roman" w:cs="Times New Roman"/>
          <w:sz w:val="24"/>
          <w:szCs w:val="24"/>
        </w:rPr>
        <w:t>(Agustina Ginting)</w:t>
      </w:r>
    </w:p>
    <w:p w:rsidR="00B1295D" w:rsidRPr="00B1295D" w:rsidRDefault="00B1295D" w:rsidP="00B1295D">
      <w:pPr>
        <w:spacing w:line="240" w:lineRule="auto"/>
        <w:contextualSpacing/>
        <w:jc w:val="right"/>
        <w:rPr>
          <w:rFonts w:ascii="Times New Roman" w:hAnsi="Times New Roman" w:cs="Times New Roman"/>
          <w:sz w:val="24"/>
          <w:szCs w:val="24"/>
        </w:rPr>
      </w:pPr>
      <w:r w:rsidRPr="00B1295D">
        <w:rPr>
          <w:rFonts w:ascii="Times New Roman" w:hAnsi="Times New Roman" w:cs="Times New Roman"/>
          <w:sz w:val="24"/>
          <w:szCs w:val="24"/>
        </w:rPr>
        <w:t>NIM1602042001</w:t>
      </w:r>
    </w:p>
    <w:p w:rsidR="00B1295D" w:rsidRPr="00B1295D" w:rsidRDefault="00B1295D" w:rsidP="00B1295D">
      <w:pPr>
        <w:spacing w:line="240" w:lineRule="auto"/>
        <w:contextualSpacing/>
        <w:jc w:val="right"/>
        <w:rPr>
          <w:rFonts w:ascii="Times New Roman" w:hAnsi="Times New Roman" w:cs="Times New Roman"/>
          <w:sz w:val="24"/>
          <w:szCs w:val="24"/>
        </w:rPr>
      </w:pPr>
    </w:p>
    <w:p w:rsidR="00B1295D" w:rsidRPr="00B1295D" w:rsidRDefault="00B1295D" w:rsidP="00B1295D">
      <w:pPr>
        <w:spacing w:line="240" w:lineRule="auto"/>
        <w:contextualSpacing/>
        <w:jc w:val="right"/>
        <w:rPr>
          <w:rFonts w:ascii="Times New Roman" w:hAnsi="Times New Roman" w:cs="Times New Roman"/>
          <w:sz w:val="24"/>
          <w:szCs w:val="24"/>
        </w:rPr>
      </w:pPr>
    </w:p>
    <w:p w:rsidR="00B1295D" w:rsidRPr="00B1295D" w:rsidRDefault="00B1295D" w:rsidP="00B1295D">
      <w:pPr>
        <w:spacing w:line="240" w:lineRule="auto"/>
        <w:contextualSpacing/>
        <w:jc w:val="right"/>
        <w:rPr>
          <w:rFonts w:ascii="Times New Roman" w:hAnsi="Times New Roman" w:cs="Times New Roman"/>
          <w:sz w:val="24"/>
          <w:szCs w:val="24"/>
        </w:rPr>
      </w:pPr>
    </w:p>
    <w:p w:rsidR="00B1295D" w:rsidRPr="00B1295D" w:rsidRDefault="00B1295D" w:rsidP="00B1295D">
      <w:pPr>
        <w:spacing w:line="240" w:lineRule="auto"/>
        <w:contextualSpacing/>
        <w:jc w:val="right"/>
        <w:rPr>
          <w:rFonts w:ascii="Times New Roman" w:hAnsi="Times New Roman" w:cs="Times New Roman"/>
          <w:sz w:val="24"/>
          <w:szCs w:val="24"/>
        </w:rPr>
      </w:pPr>
    </w:p>
    <w:p w:rsidR="00B1295D" w:rsidRPr="00B1295D" w:rsidRDefault="00B1295D" w:rsidP="00B1295D">
      <w:pPr>
        <w:spacing w:line="240" w:lineRule="auto"/>
        <w:contextualSpacing/>
        <w:jc w:val="right"/>
        <w:rPr>
          <w:rFonts w:ascii="Times New Roman" w:hAnsi="Times New Roman" w:cs="Times New Roman"/>
          <w:sz w:val="24"/>
          <w:szCs w:val="24"/>
        </w:rPr>
      </w:pPr>
    </w:p>
    <w:p w:rsidR="00B1295D" w:rsidRPr="00B1295D" w:rsidRDefault="00B1295D" w:rsidP="00B1295D">
      <w:pPr>
        <w:spacing w:line="240" w:lineRule="auto"/>
        <w:contextualSpacing/>
        <w:jc w:val="right"/>
        <w:rPr>
          <w:rFonts w:ascii="Times New Roman" w:hAnsi="Times New Roman" w:cs="Times New Roman"/>
          <w:sz w:val="24"/>
          <w:szCs w:val="24"/>
        </w:rPr>
      </w:pPr>
    </w:p>
    <w:p w:rsidR="00B1295D" w:rsidRPr="00B1295D" w:rsidRDefault="00B1295D" w:rsidP="00B1295D">
      <w:pPr>
        <w:spacing w:line="480" w:lineRule="auto"/>
        <w:contextualSpacing/>
        <w:jc w:val="right"/>
        <w:rPr>
          <w:rFonts w:ascii="Times New Roman" w:hAnsi="Times New Roman" w:cs="Times New Roman"/>
          <w:sz w:val="24"/>
          <w:szCs w:val="24"/>
        </w:rPr>
      </w:pPr>
    </w:p>
    <w:p w:rsidR="00B1295D" w:rsidRPr="00B1295D" w:rsidRDefault="00665E4F" w:rsidP="00B1295D">
      <w:pPr>
        <w:spacing w:line="480" w:lineRule="auto"/>
        <w:contextualSpacing/>
        <w:jc w:val="center"/>
        <w:rPr>
          <w:rFonts w:ascii="Times New Roman" w:hAnsi="Times New Roman" w:cs="Times New Roman"/>
          <w:b/>
          <w:i/>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32992" behindDoc="0" locked="0" layoutInCell="1" allowOverlap="1" wp14:anchorId="1B9C6E05" wp14:editId="5B35720F">
                <wp:simplePos x="0" y="0"/>
                <wp:positionH relativeFrom="column">
                  <wp:posOffset>4646295</wp:posOffset>
                </wp:positionH>
                <wp:positionV relativeFrom="paragraph">
                  <wp:posOffset>-1059180</wp:posOffset>
                </wp:positionV>
                <wp:extent cx="647700" cy="438150"/>
                <wp:effectExtent l="0" t="0" r="19050" b="19050"/>
                <wp:wrapNone/>
                <wp:docPr id="863" name="Rectangle 863"/>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63" o:spid="_x0000_s1026" style="position:absolute;margin-left:365.85pt;margin-top:-83.4pt;width:51pt;height:34.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" fillcolor="white [3201]" strokecolor="white [3212]" strokeweight="2pt"/>
            </w:pict>
          </mc:Fallback>
        </mc:AlternateContent>
      </w:r>
      <w:r w:rsidR="00B1295D" w:rsidRPr="00B1295D">
        <w:rPr>
          <w:rFonts w:ascii="Times New Roman" w:hAnsi="Times New Roman" w:cs="Times New Roman"/>
          <w:b/>
          <w:i/>
          <w:sz w:val="24"/>
          <w:szCs w:val="24"/>
        </w:rPr>
        <w:t>ABSTRACT</w:t>
      </w:r>
    </w:p>
    <w:p w:rsidR="00B1295D" w:rsidRDefault="00B1295D" w:rsidP="00B1295D">
      <w:pPr>
        <w:jc w:val="center"/>
        <w:rPr>
          <w:rFonts w:ascii="Times New Roman" w:hAnsi="Times New Roman" w:cs="Times New Roman"/>
          <w:b/>
        </w:rPr>
      </w:pPr>
      <w:r w:rsidRPr="00582AB1">
        <w:rPr>
          <w:rFonts w:ascii="Times New Roman" w:hAnsi="Times New Roman" w:cs="Times New Roman"/>
          <w:b/>
        </w:rPr>
        <w:t>THE RELATED</w:t>
      </w:r>
      <w:r>
        <w:rPr>
          <w:rFonts w:ascii="Times New Roman" w:hAnsi="Times New Roman" w:cs="Times New Roman"/>
          <w:b/>
        </w:rPr>
        <w:t xml:space="preserve"> FACTORS</w:t>
      </w:r>
      <w:r w:rsidRPr="00582AB1">
        <w:rPr>
          <w:rFonts w:ascii="Times New Roman" w:hAnsi="Times New Roman" w:cs="Times New Roman"/>
          <w:b/>
        </w:rPr>
        <w:t xml:space="preserve"> </w:t>
      </w:r>
      <w:r>
        <w:rPr>
          <w:rFonts w:ascii="Times New Roman" w:hAnsi="Times New Roman" w:cs="Times New Roman"/>
          <w:b/>
        </w:rPr>
        <w:t>TO THE ACCURACY OF</w:t>
      </w:r>
      <w:r w:rsidRPr="00582AB1">
        <w:rPr>
          <w:rFonts w:ascii="Times New Roman" w:hAnsi="Times New Roman" w:cs="Times New Roman"/>
          <w:b/>
        </w:rPr>
        <w:t xml:space="preserve"> </w:t>
      </w:r>
      <w:r>
        <w:rPr>
          <w:rFonts w:ascii="Times New Roman" w:hAnsi="Times New Roman" w:cs="Times New Roman"/>
          <w:b/>
        </w:rPr>
        <w:t>RETURNING MEDICAL RECORD</w:t>
      </w:r>
      <w:r w:rsidRPr="00582AB1">
        <w:rPr>
          <w:rFonts w:ascii="Times New Roman" w:hAnsi="Times New Roman" w:cs="Times New Roman"/>
          <w:b/>
        </w:rPr>
        <w:t xml:space="preserve"> </w:t>
      </w:r>
      <w:r>
        <w:rPr>
          <w:rFonts w:ascii="Times New Roman" w:hAnsi="Times New Roman" w:cs="Times New Roman"/>
          <w:b/>
        </w:rPr>
        <w:t>FILES IN AN INTEGRATED</w:t>
      </w:r>
      <w:r w:rsidRPr="00582AB1">
        <w:rPr>
          <w:rFonts w:ascii="Times New Roman" w:hAnsi="Times New Roman" w:cs="Times New Roman"/>
          <w:b/>
        </w:rPr>
        <w:t xml:space="preserve"> </w:t>
      </w:r>
      <w:r>
        <w:rPr>
          <w:rFonts w:ascii="Times New Roman" w:hAnsi="Times New Roman" w:cs="Times New Roman"/>
          <w:b/>
        </w:rPr>
        <w:t xml:space="preserve">INPATIENT </w:t>
      </w:r>
      <w:r w:rsidRPr="00582AB1">
        <w:rPr>
          <w:rFonts w:ascii="Times New Roman" w:hAnsi="Times New Roman" w:cs="Times New Roman"/>
          <w:b/>
        </w:rPr>
        <w:t xml:space="preserve">(RINDU) A </w:t>
      </w:r>
      <w:r>
        <w:rPr>
          <w:rFonts w:ascii="Times New Roman" w:hAnsi="Times New Roman" w:cs="Times New Roman"/>
          <w:b/>
        </w:rPr>
        <w:t>AT H. ADAM MALIK CENTRAL GENERAL HOSPITAL</w:t>
      </w:r>
    </w:p>
    <w:p w:rsidR="00B1295D" w:rsidRDefault="00B1295D" w:rsidP="00B1295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GUSTINA GINTING</w:t>
      </w:r>
    </w:p>
    <w:p w:rsidR="00B1295D" w:rsidRDefault="00B1295D" w:rsidP="00B1295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1602042001</w:t>
      </w:r>
    </w:p>
    <w:p w:rsidR="00B1295D" w:rsidRDefault="00B1295D" w:rsidP="00775BA4">
      <w:pPr>
        <w:spacing w:after="0" w:line="240" w:lineRule="auto"/>
        <w:ind w:firstLine="426"/>
        <w:jc w:val="both"/>
        <w:rPr>
          <w:rFonts w:ascii="Times New Roman" w:hAnsi="Times New Roman" w:cs="Times New Roman"/>
          <w:i/>
        </w:rPr>
      </w:pPr>
      <w:r>
        <w:rPr>
          <w:rFonts w:ascii="Times New Roman" w:hAnsi="Times New Roman" w:cs="Times New Roman"/>
          <w:i/>
        </w:rPr>
        <w:t>The acuracy of returning medical record files that are in accordance with the established rules, ie 1x24 hours, is one of the factors of several factors of quality improvement in information quality in  hospitals. Returning the right medical record file is very necessary to avoid disruption of the service system and reduced quality of the hospital.</w:t>
      </w:r>
    </w:p>
    <w:p w:rsidR="00B1295D" w:rsidRDefault="00B1295D" w:rsidP="00775BA4">
      <w:pPr>
        <w:spacing w:after="0" w:line="240" w:lineRule="auto"/>
        <w:ind w:firstLine="426"/>
        <w:jc w:val="both"/>
        <w:rPr>
          <w:rFonts w:ascii="Times New Roman" w:hAnsi="Times New Roman" w:cs="Times New Roman"/>
          <w:i/>
        </w:rPr>
      </w:pPr>
      <w:r>
        <w:rPr>
          <w:rFonts w:ascii="Times New Roman" w:hAnsi="Times New Roman" w:cs="Times New Roman"/>
          <w:i/>
        </w:rPr>
        <w:t>The method in this study is a cross-sectional quantitative method, which is one of the research designs or it can also be seen as one of the social research methodologies by involving more than one case in one process and also involving several variabels to see the relationship pattern.</w:t>
      </w:r>
    </w:p>
    <w:p w:rsidR="00B1295D" w:rsidRDefault="00B1295D" w:rsidP="00775BA4">
      <w:pPr>
        <w:spacing w:after="0" w:line="240" w:lineRule="auto"/>
        <w:ind w:firstLine="426"/>
        <w:jc w:val="both"/>
        <w:rPr>
          <w:rFonts w:ascii="Times New Roman" w:hAnsi="Times New Roman" w:cs="Times New Roman"/>
          <w:i/>
        </w:rPr>
      </w:pPr>
      <w:r w:rsidRPr="00157626">
        <w:rPr>
          <w:rFonts w:ascii="Times New Roman" w:hAnsi="Times New Roman" w:cs="Times New Roman"/>
          <w:i/>
        </w:rPr>
        <w:t>C</w:t>
      </w:r>
      <w:r>
        <w:rPr>
          <w:rFonts w:ascii="Times New Roman" w:hAnsi="Times New Roman" w:cs="Times New Roman"/>
          <w:i/>
        </w:rPr>
        <w:t>hi-square test between education variables with variable accuracy of returning medical record files results there was a relationship. It is known that Ha is accepted because the value of p=. 023 (p value &lt; 0,05). Chi-square test between variable work placement and variable accuracy of returning medical record files result in no relationship. It is known that Ho is received a value because the value of p= .798 (p value &gt;0,05). Chi-square between working time variables with a variable accuracy of returning medical record files results n no relationship. It is known that the value of Ho is accepted because of the value of p=. 1889 (p value &gt;0,05). Chi-square test between work environment varibles and the variable accuracy of returning medical record files results in no relationship. It is known that Ho is accepted because tje value of p =.798 (p value &gt;0,05).</w:t>
      </w:r>
    </w:p>
    <w:p w:rsidR="00B1295D" w:rsidRDefault="00B1295D" w:rsidP="00775BA4">
      <w:pPr>
        <w:spacing w:after="0" w:line="240" w:lineRule="auto"/>
        <w:ind w:firstLine="426"/>
        <w:jc w:val="both"/>
        <w:rPr>
          <w:rFonts w:ascii="Times New Roman" w:hAnsi="Times New Roman" w:cs="Times New Roman"/>
        </w:rPr>
      </w:pPr>
      <w:r>
        <w:rPr>
          <w:rFonts w:ascii="Times New Roman" w:hAnsi="Times New Roman" w:cs="Times New Roman"/>
          <w:i/>
        </w:rPr>
        <w:t>The conclusion in thi study is that the medical record file returned from the medical record file returned from the integrated inpatient (Rindu) A has returned on time. Where if seen from the criteria for the return of medical records or commonly abbreviated as PRM, the return medical record has reached 80% of the 100% target. The advice that can be given is that the management and the medical record installation unit need to provide socialization related to the importance of returning the medical record file in a timely manner. In order to incrase the percentage of return on medical record files, and further examine the factors that affect the accuracy of the return of medical record files.</w:t>
      </w:r>
    </w:p>
    <w:p w:rsidR="00B1295D" w:rsidRPr="00582AB1" w:rsidRDefault="00B1295D" w:rsidP="00B1295D">
      <w:pPr>
        <w:spacing w:after="0" w:line="240" w:lineRule="auto"/>
        <w:jc w:val="both"/>
        <w:rPr>
          <w:rFonts w:ascii="Times New Roman" w:hAnsi="Times New Roman" w:cs="Times New Roman"/>
        </w:rPr>
      </w:pPr>
      <w:r>
        <w:rPr>
          <w:rFonts w:ascii="Times New Roman" w:hAnsi="Times New Roman" w:cs="Times New Roman"/>
          <w:b/>
          <w:i/>
        </w:rPr>
        <w:t>Keywords; Accuracy of Returns, Medical Record, Inpatient</w:t>
      </w:r>
    </w:p>
    <w:p w:rsidR="00B1295D" w:rsidRPr="00B1295D" w:rsidRDefault="00B1295D" w:rsidP="00B1295D">
      <w:pPr>
        <w:spacing w:line="480" w:lineRule="auto"/>
        <w:contextualSpacing/>
        <w:jc w:val="both"/>
        <w:rPr>
          <w:rFonts w:ascii="Times New Roman" w:hAnsi="Times New Roman" w:cs="Times New Roman"/>
          <w:sz w:val="24"/>
          <w:szCs w:val="24"/>
        </w:rPr>
      </w:pPr>
    </w:p>
    <w:p w:rsidR="00B1295D" w:rsidRPr="00B1295D" w:rsidRDefault="00B1295D" w:rsidP="00B1295D">
      <w:pPr>
        <w:spacing w:line="480" w:lineRule="auto"/>
        <w:contextualSpacing/>
        <w:jc w:val="both"/>
        <w:rPr>
          <w:rFonts w:ascii="Times New Roman" w:hAnsi="Times New Roman" w:cs="Times New Roman"/>
          <w:b/>
          <w:i/>
          <w:sz w:val="24"/>
          <w:szCs w:val="24"/>
        </w:rPr>
      </w:pPr>
    </w:p>
    <w:p w:rsidR="00B1295D" w:rsidRPr="00B1295D" w:rsidRDefault="00B1295D" w:rsidP="00B1295D">
      <w:pPr>
        <w:spacing w:line="480" w:lineRule="auto"/>
        <w:contextualSpacing/>
        <w:jc w:val="both"/>
        <w:rPr>
          <w:rFonts w:ascii="Times New Roman" w:hAnsi="Times New Roman" w:cs="Times New Roman"/>
          <w:b/>
          <w:i/>
          <w:sz w:val="24"/>
          <w:szCs w:val="24"/>
        </w:rPr>
      </w:pPr>
    </w:p>
    <w:p w:rsidR="00B1295D" w:rsidRDefault="00B1295D" w:rsidP="00B1295D">
      <w:pPr>
        <w:spacing w:line="480" w:lineRule="auto"/>
        <w:contextualSpacing/>
        <w:rPr>
          <w:rFonts w:ascii="Times New Roman" w:hAnsi="Times New Roman" w:cs="Times New Roman"/>
          <w:b/>
          <w:i/>
          <w:sz w:val="24"/>
          <w:szCs w:val="24"/>
        </w:rPr>
      </w:pPr>
    </w:p>
    <w:p w:rsidR="00B1295D" w:rsidRDefault="00665E4F" w:rsidP="00F41CB3">
      <w:pPr>
        <w:spacing w:line="480" w:lineRule="auto"/>
        <w:contextualSpacing/>
        <w:rPr>
          <w:rFonts w:ascii="Times New Roman" w:hAnsi="Times New Roman" w:cs="Times New Roman"/>
          <w:b/>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37088" behindDoc="0" locked="0" layoutInCell="1" allowOverlap="1" wp14:anchorId="550A0254" wp14:editId="7C0836A4">
                <wp:simplePos x="0" y="0"/>
                <wp:positionH relativeFrom="column">
                  <wp:posOffset>1988820</wp:posOffset>
                </wp:positionH>
                <wp:positionV relativeFrom="paragraph">
                  <wp:posOffset>249555</wp:posOffset>
                </wp:positionV>
                <wp:extent cx="647700" cy="438150"/>
                <wp:effectExtent l="0" t="0" r="19050" b="19050"/>
                <wp:wrapNone/>
                <wp:docPr id="865" name="Rectangle 865"/>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665E4F" w:rsidRPr="00665E4F" w:rsidRDefault="00665E4F" w:rsidP="00665E4F">
                            <w:pPr>
                              <w:jc w:val="center"/>
                              <w:rPr>
                                <w:rFonts w:ascii="Times New Roman" w:hAnsi="Times New Roman" w:cs="Times New Roman"/>
                                <w:sz w:val="24"/>
                              </w:rPr>
                            </w:pPr>
                            <w:r w:rsidRPr="00665E4F">
                              <w:rPr>
                                <w:rFonts w:ascii="Times New Roman" w:hAnsi="Times New Roman" w:cs="Times New Roman"/>
                                <w:sz w:val="24"/>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65" o:spid="_x0000_s1026" style="position:absolute;left:0;text-align:left;margin-left:156.6pt;margin-top:19.65pt;width:51pt;height:34.5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" fillcolor="white [3201]" strokecolor="white [3212]" strokeweight="2pt">
                <v:textbox>
                  <w:txbxContent>
                    <w:p w:rsidR="00665E4F" w:rsidRPr="00665E4F" w:rsidRDefault="00665E4F" w:rsidP="00665E4F">
                      <w:pPr>
                        <w:jc w:val="center"/>
                        <w:rPr>
                          <w:rFonts w:ascii="Times New Roman" w:hAnsi="Times New Roman" w:cs="Times New Roman"/>
                          <w:sz w:val="24"/>
                        </w:rPr>
                      </w:pPr>
                      <w:r w:rsidRPr="00665E4F">
                        <w:rPr>
                          <w:rFonts w:ascii="Times New Roman" w:hAnsi="Times New Roman" w:cs="Times New Roman"/>
                          <w:sz w:val="24"/>
                        </w:rPr>
                        <w:t>i</w:t>
                      </w:r>
                    </w:p>
                  </w:txbxContent>
                </v:textbox>
              </v:rect>
            </w:pict>
          </mc:Fallback>
        </mc:AlternateContent>
      </w:r>
    </w:p>
    <w:p w:rsidR="00B1295D" w:rsidRPr="00B1295D" w:rsidRDefault="00665E4F" w:rsidP="00B1295D">
      <w:pPr>
        <w:spacing w:line="480" w:lineRule="auto"/>
        <w:contextualSpacing/>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35040" behindDoc="0" locked="0" layoutInCell="1" allowOverlap="1" wp14:anchorId="272C89CA" wp14:editId="72AEE019">
                <wp:simplePos x="0" y="0"/>
                <wp:positionH relativeFrom="column">
                  <wp:posOffset>4617720</wp:posOffset>
                </wp:positionH>
                <wp:positionV relativeFrom="paragraph">
                  <wp:posOffset>-1040130</wp:posOffset>
                </wp:positionV>
                <wp:extent cx="647700" cy="438150"/>
                <wp:effectExtent l="0" t="0" r="19050" b="19050"/>
                <wp:wrapNone/>
                <wp:docPr id="864" name="Rectangle 864"/>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64" o:spid="_x0000_s1026" style="position:absolute;margin-left:363.6pt;margin-top:-81.9pt;width:51pt;height:34.5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" fillcolor="white [3201]" strokecolor="white [3212]" strokeweight="2pt"/>
            </w:pict>
          </mc:Fallback>
        </mc:AlternateContent>
      </w:r>
      <w:r w:rsidR="00B1295D" w:rsidRPr="00B1295D">
        <w:rPr>
          <w:rFonts w:ascii="Times New Roman" w:hAnsi="Times New Roman" w:cs="Times New Roman"/>
          <w:b/>
          <w:sz w:val="24"/>
          <w:szCs w:val="24"/>
        </w:rPr>
        <w:t>ABSTRAK</w:t>
      </w:r>
    </w:p>
    <w:p w:rsidR="00B1295D" w:rsidRPr="00B1295D" w:rsidRDefault="00B1295D" w:rsidP="00B1295D">
      <w:pPr>
        <w:spacing w:line="480" w:lineRule="auto"/>
        <w:contextualSpacing/>
        <w:jc w:val="both"/>
        <w:rPr>
          <w:rFonts w:ascii="Times New Roman" w:hAnsi="Times New Roman" w:cs="Times New Roman"/>
          <w:sz w:val="24"/>
          <w:szCs w:val="24"/>
        </w:rPr>
      </w:pPr>
    </w:p>
    <w:p w:rsidR="00B1295D" w:rsidRDefault="00B1295D" w:rsidP="00B1295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AKTOR-FAKTOR YANG BERHUBUNGAN DENGAN KETEPATAN PENGEMBALIAN BERKAS REKAM MEDIS DI RUANG RAWAT INAP TERPADU (RINDU) A DI RSUP H. ADAM MALIK</w:t>
      </w:r>
    </w:p>
    <w:p w:rsidR="00B1295D" w:rsidRDefault="00B1295D" w:rsidP="00B1295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GUSTINA GINTING</w:t>
      </w:r>
    </w:p>
    <w:p w:rsidR="00B1295D" w:rsidRDefault="00B1295D" w:rsidP="00B1295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1602042001</w:t>
      </w:r>
    </w:p>
    <w:p w:rsidR="00B1295D" w:rsidRDefault="00B1295D" w:rsidP="00775BA4">
      <w:pPr>
        <w:tabs>
          <w:tab w:val="left" w:pos="426"/>
        </w:tabs>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Ketepatan pengembalian berkas rekam medis yang sesuai dengan aturan yang telah ditetapkan, yakni 1x24 jam, merupakan salah satu faktor dari beberapa faktor peningkatan mutu informasi yang berkualitas di rumah sakit. Pengembalian berkas rekam medis yang tepat sangat diperlukan guna menghindari terganggunya sistem pelayanan dan berkurangnya kualitas rumah sakit.</w:t>
      </w:r>
    </w:p>
    <w:p w:rsidR="00B1295D" w:rsidRDefault="00B1295D" w:rsidP="00775BA4">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Metode dalam penelitian ini adalah metode kuantitatif crossesctional, yaitu salah satu desain penelitian atau bisa pula dilihat sebagai salah satu metodologi penelitian sosial dengan melibatkan lebih dari satu kasus dalam sekali olah dan juga melibatkan beberapa variabel untuk melihat pola hubungannya.</w:t>
      </w:r>
    </w:p>
    <w:p w:rsidR="00B1295D" w:rsidRDefault="00B1295D" w:rsidP="00775BA4">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Uji Chi square antara variabel pendidikan dengan variabel ketepatan pengembalian berkas rekam medis hasilnya tidak ada hubungan. Diketahui bahwa Ho diterima karena nilai p= .023 (nilai p&gt; 0,05). Uji Chi square antara variabel penempatan kerja dengan variabel ketepatan pengembalian berkas rekam medis hasilnya tidak ada hubungan. Diketahui bahwa Ho diterima nilai karena nilai p= .798 (nilai p&gt; 0,05). Uji Chi square antara variabel lama kerja dengan variabel ketepatan pengembalian berkas rekam medis hasilnya tidak ada hubungan. Diketahui bahwa nilai Ho diterima karena nilai p= .1889 (nilai p&gt; 0,05). Uji Chi square antara variabel lingkungan kerja dengan variabel ketepatan pengembalian berkas rekam medis hasilnya tidak ada hubungan. Diketahui bahwa Ho diterima karena nilai p= .798 (nilai p&gt; 0,05).</w:t>
      </w:r>
    </w:p>
    <w:p w:rsidR="00B1295D" w:rsidRDefault="00B1295D" w:rsidP="00775BA4">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Kesimpulan dalam penelitian ini adalah berkas rekam medis yang kembali dari ruang rawat inap terpadu (Rindu) A sudah kembali tepat waktu. Dimana jika dilihat dari kriteria penilaian pengembalian rekam medis atau yang biasa disingkat dengan PRM, rekam medis yang kembali sudah mencapai 80% dari target 100%. Saran yang dapat diberikan adalah pihak manajemen beserta unit instalasi rekam medis perlu memberi sosialisi terkait pentingnya pengembalian berkas rekam medis secara tepat waktu. Agar persentase pengembalian berkas rekam medis semakin meningkat, dan meneliti lebih lagi terkait faktor-faktor yang mempengaruhi ketepatan pengembalian berkas rekam medis.</w:t>
      </w:r>
    </w:p>
    <w:p w:rsidR="00B1295D" w:rsidRDefault="00B1295D" w:rsidP="00B129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ta kunci</w:t>
      </w:r>
      <w:r>
        <w:rPr>
          <w:rFonts w:ascii="Times New Roman" w:hAnsi="Times New Roman" w:cs="Times New Roman"/>
          <w:sz w:val="24"/>
          <w:szCs w:val="24"/>
        </w:rPr>
        <w:tab/>
        <w:t>:  Ketepatan Pengembalian, Rekam Medis, Rawat Inap</w:t>
      </w:r>
    </w:p>
    <w:p w:rsidR="00B1295D" w:rsidRDefault="00B1295D" w:rsidP="00B1295D">
      <w:pPr>
        <w:spacing w:line="480" w:lineRule="auto"/>
        <w:contextualSpacing/>
        <w:jc w:val="both"/>
        <w:rPr>
          <w:rFonts w:ascii="Times New Roman" w:hAnsi="Times New Roman" w:cs="Times New Roman"/>
          <w:sz w:val="24"/>
          <w:szCs w:val="24"/>
        </w:rPr>
      </w:pPr>
    </w:p>
    <w:p w:rsidR="00775BA4" w:rsidRPr="00B1295D" w:rsidRDefault="00775BA4" w:rsidP="00B1295D">
      <w:pPr>
        <w:spacing w:line="480" w:lineRule="auto"/>
        <w:contextualSpacing/>
        <w:jc w:val="both"/>
        <w:rPr>
          <w:rFonts w:ascii="Times New Roman" w:hAnsi="Times New Roman" w:cs="Times New Roman"/>
          <w:sz w:val="24"/>
          <w:szCs w:val="24"/>
        </w:rPr>
      </w:pPr>
    </w:p>
    <w:p w:rsidR="00B1295D" w:rsidRPr="00B1295D" w:rsidRDefault="00665E4F" w:rsidP="00B1295D">
      <w:pPr>
        <w:spacing w:line="480" w:lineRule="auto"/>
        <w:contextualSpacing/>
        <w:jc w:val="both"/>
        <w:rPr>
          <w:rFonts w:ascii="Times New Roman" w:hAnsi="Times New Roman" w:cs="Times New Roman"/>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41184" behindDoc="0" locked="0" layoutInCell="1" allowOverlap="1" wp14:anchorId="39D8177E" wp14:editId="320A12B8">
                <wp:simplePos x="0" y="0"/>
                <wp:positionH relativeFrom="column">
                  <wp:posOffset>1912620</wp:posOffset>
                </wp:positionH>
                <wp:positionV relativeFrom="paragraph">
                  <wp:posOffset>332740</wp:posOffset>
                </wp:positionV>
                <wp:extent cx="647700" cy="438150"/>
                <wp:effectExtent l="0" t="0" r="19050" b="19050"/>
                <wp:wrapNone/>
                <wp:docPr id="867" name="Rectangle 867"/>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665E4F" w:rsidRPr="00665E4F" w:rsidRDefault="00665E4F" w:rsidP="00665E4F">
                            <w:pPr>
                              <w:jc w:val="center"/>
                              <w:rPr>
                                <w:rFonts w:ascii="Times New Roman" w:hAnsi="Times New Roman" w:cs="Times New Roman"/>
                                <w:sz w:val="24"/>
                              </w:rPr>
                            </w:pPr>
                            <w:r w:rsidRPr="00665E4F">
                              <w:rPr>
                                <w:rFonts w:ascii="Times New Roman" w:hAnsi="Times New Roman" w:cs="Times New Roman"/>
                                <w:sz w:val="24"/>
                              </w:rP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67" o:spid="_x0000_s1027" style="position:absolute;left:0;text-align:left;margin-left:150.6pt;margin-top:26.2pt;width:51pt;height:34.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" fillcolor="white [3201]" strokecolor="white [3212]" strokeweight="2pt">
                <v:textbox>
                  <w:txbxContent>
                    <w:p w:rsidR="00665E4F" w:rsidRPr="00665E4F" w:rsidRDefault="00665E4F" w:rsidP="00665E4F">
                      <w:pPr>
                        <w:jc w:val="center"/>
                        <w:rPr>
                          <w:rFonts w:ascii="Times New Roman" w:hAnsi="Times New Roman" w:cs="Times New Roman"/>
                          <w:sz w:val="24"/>
                        </w:rPr>
                      </w:pPr>
                      <w:r w:rsidRPr="00665E4F">
                        <w:rPr>
                          <w:rFonts w:ascii="Times New Roman" w:hAnsi="Times New Roman" w:cs="Times New Roman"/>
                          <w:sz w:val="24"/>
                        </w:rPr>
                        <w:t>ii</w:t>
                      </w:r>
                    </w:p>
                  </w:txbxContent>
                </v:textbox>
              </v:rect>
            </w:pict>
          </mc:Fallback>
        </mc:AlternateContent>
      </w:r>
    </w:p>
    <w:p w:rsidR="00B1295D" w:rsidRPr="00B1295D" w:rsidRDefault="00665E4F" w:rsidP="00B1295D">
      <w:pPr>
        <w:spacing w:line="480" w:lineRule="auto"/>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39136" behindDoc="0" locked="0" layoutInCell="1" allowOverlap="1" wp14:anchorId="477CDD6F" wp14:editId="1C47B4D5">
                <wp:simplePos x="0" y="0"/>
                <wp:positionH relativeFrom="column">
                  <wp:posOffset>4646295</wp:posOffset>
                </wp:positionH>
                <wp:positionV relativeFrom="paragraph">
                  <wp:posOffset>-1011555</wp:posOffset>
                </wp:positionV>
                <wp:extent cx="647700" cy="438150"/>
                <wp:effectExtent l="0" t="0" r="19050" b="19050"/>
                <wp:wrapNone/>
                <wp:docPr id="866" name="Rectangle 866"/>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66" o:spid="_x0000_s1026" style="position:absolute;margin-left:365.85pt;margin-top:-79.65pt;width:51pt;height:34.5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" fillcolor="white [3201]" strokecolor="white [3212]" strokeweight="2pt"/>
            </w:pict>
          </mc:Fallback>
        </mc:AlternateContent>
      </w:r>
      <w:r w:rsidR="00B1295D" w:rsidRPr="00B1295D">
        <w:rPr>
          <w:rFonts w:ascii="Times New Roman" w:hAnsi="Times New Roman" w:cs="Times New Roman"/>
          <w:b/>
          <w:sz w:val="24"/>
          <w:szCs w:val="24"/>
        </w:rPr>
        <w:t>KATA PENGANTAR</w:t>
      </w:r>
    </w:p>
    <w:p w:rsidR="00B1295D" w:rsidRPr="00B1295D" w:rsidRDefault="00B1295D" w:rsidP="00B1295D">
      <w:pPr>
        <w:spacing w:line="480" w:lineRule="auto"/>
        <w:ind w:firstLine="709"/>
        <w:jc w:val="both"/>
        <w:rPr>
          <w:rFonts w:ascii="Times New Roman" w:hAnsi="Times New Roman" w:cs="Times New Roman"/>
          <w:sz w:val="24"/>
          <w:szCs w:val="24"/>
        </w:rPr>
      </w:pPr>
      <w:r w:rsidRPr="00B1295D">
        <w:rPr>
          <w:rFonts w:ascii="Times New Roman" w:hAnsi="Times New Roman" w:cs="Times New Roman"/>
          <w:sz w:val="24"/>
          <w:szCs w:val="24"/>
        </w:rPr>
        <w:t xml:space="preserve">Puji dan syukur kehadirat TUHAN Yang Maha Esa atas segala berkat dan anugerah-Nya yang berlimpah sehingga penulis dapat menyelesaikan Skripsi yang berjudul </w:t>
      </w:r>
      <w:r w:rsidRPr="00B1295D">
        <w:rPr>
          <w:rFonts w:ascii="Times New Roman" w:hAnsi="Times New Roman" w:cs="Times New Roman"/>
          <w:b/>
          <w:sz w:val="24"/>
          <w:szCs w:val="24"/>
        </w:rPr>
        <w:t>“FAKTOR-FAKTOR YANG BERHUBUNGAN DENGAN KETEPATAN PENGEMBALIAN BERKAS REKAM MEDIS DI RUANG RAWAT INAP TERPADU (RINDU) A DI RSUP H. ADAM MALIK.”</w:t>
      </w:r>
    </w:p>
    <w:p w:rsidR="00B1295D" w:rsidRPr="00B1295D" w:rsidRDefault="00B1295D" w:rsidP="00B1295D">
      <w:pPr>
        <w:spacing w:line="480" w:lineRule="auto"/>
        <w:ind w:firstLine="709"/>
        <w:jc w:val="both"/>
        <w:rPr>
          <w:rFonts w:ascii="Times New Roman" w:hAnsi="Times New Roman" w:cs="Times New Roman"/>
          <w:sz w:val="24"/>
          <w:szCs w:val="24"/>
        </w:rPr>
      </w:pPr>
      <w:r w:rsidRPr="00B1295D">
        <w:rPr>
          <w:rFonts w:ascii="Times New Roman" w:hAnsi="Times New Roman" w:cs="Times New Roman"/>
          <w:sz w:val="24"/>
          <w:szCs w:val="24"/>
        </w:rPr>
        <w:t>Skripsi ini disusun dalam rangka memenuhi salah satu syarat untuk mendapatkan gelar Sarjana Administrasi Rumah Sakit (S.ARS) pada Program Studi S1 Administrasi Rumah Sakit Institut Kesehatan Helvetia. Penulis menyadarai sepenuhnya bahwa skripsi ini tidak dapat diselesaikan tanpa bantuan berbagai pihak, baik dukungan moril, materil dan sumbangan pemikiran. Untuk itu, penulis mengucapkan terima kasih yang sebesar-besarnya kepada:</w:t>
      </w:r>
    </w:p>
    <w:p w:rsidR="00B1295D" w:rsidRPr="00B1295D" w:rsidRDefault="00B1295D" w:rsidP="00B1295D">
      <w:pPr>
        <w:numPr>
          <w:ilvl w:val="0"/>
          <w:numId w:val="2"/>
        </w:numPr>
        <w:spacing w:line="480" w:lineRule="auto"/>
        <w:ind w:left="709"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Dr. dr. Hj. Razia Begum Suroyo, M.Sc., M.Kes., selaku Pembina Yayasan Helvetia Medan.</w:t>
      </w:r>
    </w:p>
    <w:p w:rsidR="00B1295D" w:rsidRPr="00B1295D" w:rsidRDefault="00B1295D" w:rsidP="00B1295D">
      <w:pPr>
        <w:numPr>
          <w:ilvl w:val="0"/>
          <w:numId w:val="2"/>
        </w:numPr>
        <w:spacing w:line="480" w:lineRule="auto"/>
        <w:ind w:left="709"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Imam Muhammad, SE., S.Kom., MM., M.Kes selaku Ketua Yayasan Helvetia Medan.</w:t>
      </w:r>
    </w:p>
    <w:p w:rsidR="00B1295D" w:rsidRPr="00B1295D" w:rsidRDefault="00B1295D" w:rsidP="00B1295D">
      <w:pPr>
        <w:numPr>
          <w:ilvl w:val="0"/>
          <w:numId w:val="2"/>
        </w:numPr>
        <w:spacing w:line="480" w:lineRule="auto"/>
        <w:ind w:left="709"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Dr. H. Ismail Effendy, M.Si., selaku Rektor Institut Kesehatan Helvetia.</w:t>
      </w:r>
    </w:p>
    <w:p w:rsidR="00B1295D" w:rsidRPr="00B1295D" w:rsidRDefault="00B1295D" w:rsidP="00B1295D">
      <w:pPr>
        <w:numPr>
          <w:ilvl w:val="0"/>
          <w:numId w:val="2"/>
        </w:numPr>
        <w:spacing w:line="480" w:lineRule="auto"/>
        <w:ind w:left="709"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Dr. Ayi Darmana, M.Si., selaku Dekan Fakultas Kesehatan Masyarakat Institut Kesehatan Helevetia.</w:t>
      </w:r>
    </w:p>
    <w:p w:rsidR="00B1295D" w:rsidRPr="00B1295D" w:rsidRDefault="00665E4F" w:rsidP="00B1295D">
      <w:pPr>
        <w:numPr>
          <w:ilvl w:val="0"/>
          <w:numId w:val="2"/>
        </w:numPr>
        <w:spacing w:line="480" w:lineRule="auto"/>
        <w:ind w:left="709" w:hanging="709"/>
        <w:contextualSpacing/>
        <w:jc w:val="both"/>
        <w:rPr>
          <w:rFonts w:ascii="Times New Roman" w:hAnsi="Times New Roman" w:cs="Times New Roman"/>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45280" behindDoc="0" locked="0" layoutInCell="1" allowOverlap="1" wp14:anchorId="05F10A20" wp14:editId="0B1E30B0">
                <wp:simplePos x="0" y="0"/>
                <wp:positionH relativeFrom="column">
                  <wp:posOffset>1903095</wp:posOffset>
                </wp:positionH>
                <wp:positionV relativeFrom="paragraph">
                  <wp:posOffset>1168400</wp:posOffset>
                </wp:positionV>
                <wp:extent cx="647700" cy="438150"/>
                <wp:effectExtent l="0" t="0" r="19050" b="19050"/>
                <wp:wrapNone/>
                <wp:docPr id="869" name="Rectangle 869"/>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665E4F" w:rsidRPr="00665E4F" w:rsidRDefault="00665E4F" w:rsidP="00665E4F">
                            <w:pPr>
                              <w:jc w:val="center"/>
                              <w:rPr>
                                <w:rFonts w:ascii="Times New Roman" w:hAnsi="Times New Roman" w:cs="Times New Roman"/>
                                <w:sz w:val="24"/>
                              </w:rPr>
                            </w:pPr>
                            <w:r w:rsidRPr="00665E4F">
                              <w:rPr>
                                <w:rFonts w:ascii="Times New Roman" w:hAnsi="Times New Roman" w:cs="Times New Roman"/>
                                <w:sz w:val="24"/>
                              </w:rPr>
                              <w:t>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69" o:spid="_x0000_s1028" style="position:absolute;left:0;text-align:left;margin-left:149.85pt;margin-top:92pt;width:51pt;height:34.5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" fillcolor="white [3201]" strokecolor="white [3212]" strokeweight="2pt">
                <v:textbox>
                  <w:txbxContent>
                    <w:p w:rsidR="00665E4F" w:rsidRPr="00665E4F" w:rsidRDefault="00665E4F" w:rsidP="00665E4F">
                      <w:pPr>
                        <w:jc w:val="center"/>
                        <w:rPr>
                          <w:rFonts w:ascii="Times New Roman" w:hAnsi="Times New Roman" w:cs="Times New Roman"/>
                          <w:sz w:val="24"/>
                        </w:rPr>
                      </w:pPr>
                      <w:r w:rsidRPr="00665E4F">
                        <w:rPr>
                          <w:rFonts w:ascii="Times New Roman" w:hAnsi="Times New Roman" w:cs="Times New Roman"/>
                          <w:sz w:val="24"/>
                        </w:rPr>
                        <w:t>iii</w:t>
                      </w:r>
                    </w:p>
                  </w:txbxContent>
                </v:textbox>
              </v:rect>
            </w:pict>
          </mc:Fallback>
        </mc:AlternateContent>
      </w:r>
      <w:r w:rsidR="00B1295D" w:rsidRPr="00B1295D">
        <w:rPr>
          <w:rFonts w:ascii="Times New Roman" w:hAnsi="Times New Roman" w:cs="Times New Roman"/>
          <w:sz w:val="24"/>
          <w:szCs w:val="24"/>
        </w:rPr>
        <w:t>Sri Agustina Meliala, SKM., MKM., selaku Ketua Program Studi S1 Administrasi Rumah Sakit Institut Kesehatan Helvetia.</w:t>
      </w:r>
    </w:p>
    <w:p w:rsidR="00B1295D" w:rsidRPr="00B1295D" w:rsidRDefault="00665E4F" w:rsidP="00B1295D">
      <w:pPr>
        <w:numPr>
          <w:ilvl w:val="0"/>
          <w:numId w:val="2"/>
        </w:numPr>
        <w:spacing w:line="480" w:lineRule="auto"/>
        <w:ind w:left="709" w:hanging="709"/>
        <w:contextualSpacing/>
        <w:jc w:val="both"/>
        <w:rPr>
          <w:rFonts w:ascii="Times New Roman" w:hAnsi="Times New Roman" w:cs="Times New Roman"/>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43232" behindDoc="0" locked="0" layoutInCell="1" allowOverlap="1" wp14:anchorId="203E9938" wp14:editId="1C88C58C">
                <wp:simplePos x="0" y="0"/>
                <wp:positionH relativeFrom="column">
                  <wp:posOffset>4741545</wp:posOffset>
                </wp:positionH>
                <wp:positionV relativeFrom="paragraph">
                  <wp:posOffset>-1068705</wp:posOffset>
                </wp:positionV>
                <wp:extent cx="647700" cy="438150"/>
                <wp:effectExtent l="0" t="0" r="19050" b="19050"/>
                <wp:wrapNone/>
                <wp:docPr id="868" name="Rectangle 868"/>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68" o:spid="_x0000_s1026" style="position:absolute;margin-left:373.35pt;margin-top:-84.15pt;width:51pt;height:34.5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" fillcolor="white [3201]" strokecolor="white [3212]" strokeweight="2pt"/>
            </w:pict>
          </mc:Fallback>
        </mc:AlternateContent>
      </w:r>
      <w:r w:rsidR="00B1295D" w:rsidRPr="00B1295D">
        <w:rPr>
          <w:rFonts w:ascii="Times New Roman" w:hAnsi="Times New Roman" w:cs="Times New Roman"/>
          <w:sz w:val="24"/>
          <w:szCs w:val="24"/>
        </w:rPr>
        <w:t>Yenri Mariani S.Amd, PK.., S.Kom., M.K.M, selaku Dosen Pembimbing I yang telah memberikan bimbingan dan mencurahkan waktu, perhatian, ide dan motivasi selama penyusunan skripsi ini.</w:t>
      </w:r>
    </w:p>
    <w:p w:rsidR="00B1295D" w:rsidRPr="00B1295D" w:rsidRDefault="00B1295D" w:rsidP="00B1295D">
      <w:pPr>
        <w:numPr>
          <w:ilvl w:val="0"/>
          <w:numId w:val="2"/>
        </w:numPr>
        <w:spacing w:line="480" w:lineRule="auto"/>
        <w:ind w:left="709"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Aidil Akbar, S.RMIK, selaku Dosen Pembimbing II yang telah meluangkan waktu dan memberikan pemikiran dalam membimbing penulis selama penyusunan skripsi ini.</w:t>
      </w:r>
    </w:p>
    <w:p w:rsidR="00B1295D" w:rsidRPr="00B1295D" w:rsidRDefault="00B1295D" w:rsidP="00B1295D">
      <w:pPr>
        <w:numPr>
          <w:ilvl w:val="0"/>
          <w:numId w:val="2"/>
        </w:numPr>
        <w:spacing w:line="480" w:lineRule="auto"/>
        <w:ind w:left="709"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Nangari Sembiring, Drs, M.H.A., M.KM., selaku Penguji yang telah meluangkan waktunya untuk memberikan kritik dan saran yang membangun guna penyelesaian skripsi ini.</w:t>
      </w:r>
    </w:p>
    <w:p w:rsidR="00B1295D" w:rsidRPr="00B1295D" w:rsidRDefault="00B1295D" w:rsidP="00B1295D">
      <w:pPr>
        <w:numPr>
          <w:ilvl w:val="0"/>
          <w:numId w:val="2"/>
        </w:numPr>
        <w:spacing w:line="480" w:lineRule="auto"/>
        <w:ind w:left="709"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Seluruh Dosen Program Studi S1 Administrasi Rumah Sakit yang telah mendidik dan mengajarkan berbagai ilmu yang bermanfaat kepada penulis.</w:t>
      </w:r>
    </w:p>
    <w:p w:rsidR="00B1295D" w:rsidRPr="00B1295D" w:rsidRDefault="00B1295D" w:rsidP="00B1295D">
      <w:pPr>
        <w:numPr>
          <w:ilvl w:val="0"/>
          <w:numId w:val="2"/>
        </w:numPr>
        <w:spacing w:line="480" w:lineRule="auto"/>
        <w:ind w:left="709"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Agustina Ginting, AMD PK, selaku Kepala Instalasi Rekam Medis.</w:t>
      </w:r>
    </w:p>
    <w:p w:rsidR="00B1295D" w:rsidRPr="00B1295D" w:rsidRDefault="00B1295D" w:rsidP="00B1295D">
      <w:pPr>
        <w:numPr>
          <w:ilvl w:val="0"/>
          <w:numId w:val="2"/>
        </w:numPr>
        <w:spacing w:line="480" w:lineRule="auto"/>
        <w:ind w:left="709"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Teristimewa kepada Kedua Orang Tua, Suami dan Anak saya yang selalu memberikan pandangan, dukungan dan motivasi sehingga penulis dapat menyelesaikan skripsi ini.</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Penulis menyadari bahwa skripsi ini masih meiliki banyak kekurangan. Oleh karena itu, penulis meminta kritik dan saran demi kesempurnaan skripsi ini. Semoga TUHAN selalu memberikan rahmat dan hidayah-Nya atas sgala kebaikan yang telah diberikan.</w:t>
      </w:r>
    </w:p>
    <w:p w:rsidR="00B1295D" w:rsidRPr="00B1295D" w:rsidRDefault="00B1295D" w:rsidP="00B1295D">
      <w:pPr>
        <w:spacing w:line="480" w:lineRule="auto"/>
        <w:contextualSpacing/>
        <w:jc w:val="right"/>
        <w:rPr>
          <w:rFonts w:ascii="Times New Roman" w:hAnsi="Times New Roman" w:cs="Times New Roman"/>
          <w:sz w:val="24"/>
          <w:szCs w:val="24"/>
        </w:rPr>
      </w:pPr>
      <w:r w:rsidRPr="00B1295D">
        <w:rPr>
          <w:rFonts w:ascii="Times New Roman" w:hAnsi="Times New Roman" w:cs="Times New Roman"/>
          <w:sz w:val="24"/>
          <w:szCs w:val="24"/>
        </w:rPr>
        <w:t>Medan,    November 2018</w:t>
      </w:r>
    </w:p>
    <w:p w:rsidR="00B1295D" w:rsidRPr="00B1295D" w:rsidRDefault="00B1295D" w:rsidP="00B1295D">
      <w:pPr>
        <w:spacing w:line="480" w:lineRule="auto"/>
        <w:contextualSpacing/>
        <w:jc w:val="right"/>
        <w:rPr>
          <w:rFonts w:ascii="Times New Roman" w:hAnsi="Times New Roman" w:cs="Times New Roman"/>
          <w:sz w:val="24"/>
          <w:szCs w:val="24"/>
        </w:rPr>
      </w:pPr>
    </w:p>
    <w:p w:rsidR="00B1295D" w:rsidRPr="00B1295D" w:rsidRDefault="00B1295D" w:rsidP="00B1295D">
      <w:pPr>
        <w:spacing w:line="480" w:lineRule="auto"/>
        <w:contextualSpacing/>
        <w:jc w:val="right"/>
        <w:rPr>
          <w:rFonts w:ascii="Times New Roman" w:hAnsi="Times New Roman" w:cs="Times New Roman"/>
          <w:sz w:val="24"/>
          <w:szCs w:val="24"/>
        </w:rPr>
      </w:pPr>
    </w:p>
    <w:p w:rsidR="00B1295D" w:rsidRPr="00B1295D" w:rsidRDefault="00665E4F" w:rsidP="00B1295D">
      <w:pPr>
        <w:spacing w:line="480" w:lineRule="auto"/>
        <w:contextualSpacing/>
        <w:jc w:val="right"/>
        <w:rPr>
          <w:rFonts w:ascii="Times New Roman" w:hAnsi="Times New Roman" w:cs="Times New Roman"/>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49376" behindDoc="0" locked="0" layoutInCell="1" allowOverlap="1" wp14:anchorId="460F5B49" wp14:editId="562DC7AD">
                <wp:simplePos x="0" y="0"/>
                <wp:positionH relativeFrom="column">
                  <wp:posOffset>2055495</wp:posOffset>
                </wp:positionH>
                <wp:positionV relativeFrom="paragraph">
                  <wp:posOffset>431165</wp:posOffset>
                </wp:positionV>
                <wp:extent cx="647700" cy="438150"/>
                <wp:effectExtent l="0" t="0" r="19050" b="19050"/>
                <wp:wrapNone/>
                <wp:docPr id="871" name="Rectangle 871"/>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665E4F" w:rsidRPr="00665E4F" w:rsidRDefault="00665E4F" w:rsidP="00665E4F">
                            <w:pPr>
                              <w:jc w:val="center"/>
                              <w:rPr>
                                <w:rFonts w:ascii="Times New Roman" w:hAnsi="Times New Roman" w:cs="Times New Roman"/>
                                <w:sz w:val="24"/>
                              </w:rPr>
                            </w:pPr>
                            <w:r w:rsidRPr="00665E4F">
                              <w:rPr>
                                <w:rFonts w:ascii="Times New Roman" w:hAnsi="Times New Roman" w:cs="Times New Roman"/>
                                <w:sz w:val="24"/>
                              </w:rPr>
                              <w:t>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71" o:spid="_x0000_s1029" style="position:absolute;left:0;text-align:left;margin-left:161.85pt;margin-top:33.95pt;width:51pt;height:34.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" fillcolor="white [3201]" strokecolor="white [3212]" strokeweight="2pt">
                <v:textbox>
                  <w:txbxContent>
                    <w:p w:rsidR="00665E4F" w:rsidRPr="00665E4F" w:rsidRDefault="00665E4F" w:rsidP="00665E4F">
                      <w:pPr>
                        <w:jc w:val="center"/>
                        <w:rPr>
                          <w:rFonts w:ascii="Times New Roman" w:hAnsi="Times New Roman" w:cs="Times New Roman"/>
                          <w:sz w:val="24"/>
                        </w:rPr>
                      </w:pPr>
                      <w:r w:rsidRPr="00665E4F">
                        <w:rPr>
                          <w:rFonts w:ascii="Times New Roman" w:hAnsi="Times New Roman" w:cs="Times New Roman"/>
                          <w:sz w:val="24"/>
                        </w:rPr>
                        <w:t>iv</w:t>
                      </w:r>
                    </w:p>
                  </w:txbxContent>
                </v:textbox>
              </v:rect>
            </w:pict>
          </mc:Fallback>
        </mc:AlternateContent>
      </w:r>
      <w:r w:rsidR="00B1295D" w:rsidRPr="00B1295D">
        <w:rPr>
          <w:rFonts w:ascii="Times New Roman" w:hAnsi="Times New Roman" w:cs="Times New Roman"/>
          <w:sz w:val="24"/>
          <w:szCs w:val="24"/>
        </w:rPr>
        <w:t>Agustina Ginting</w:t>
      </w:r>
    </w:p>
    <w:p w:rsidR="00B1295D" w:rsidRPr="00B1295D" w:rsidRDefault="00665E4F" w:rsidP="00B1295D">
      <w:pPr>
        <w:spacing w:line="480" w:lineRule="auto"/>
        <w:contextualSpacing/>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47328" behindDoc="0" locked="0" layoutInCell="1" allowOverlap="1" wp14:anchorId="35520E9E" wp14:editId="280783EA">
                <wp:simplePos x="0" y="0"/>
                <wp:positionH relativeFrom="column">
                  <wp:posOffset>4636770</wp:posOffset>
                </wp:positionH>
                <wp:positionV relativeFrom="paragraph">
                  <wp:posOffset>-1002030</wp:posOffset>
                </wp:positionV>
                <wp:extent cx="647700" cy="438150"/>
                <wp:effectExtent l="0" t="0" r="19050" b="19050"/>
                <wp:wrapNone/>
                <wp:docPr id="870" name="Rectangle 870"/>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70" o:spid="_x0000_s1026" style="position:absolute;margin-left:365.1pt;margin-top:-78.9pt;width:51pt;height:34.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" fillcolor="white [3201]" strokecolor="white [3212]" strokeweight="2pt"/>
            </w:pict>
          </mc:Fallback>
        </mc:AlternateContent>
      </w:r>
      <w:r w:rsidR="00B1295D" w:rsidRPr="00B1295D">
        <w:rPr>
          <w:rFonts w:ascii="Times New Roman" w:hAnsi="Times New Roman" w:cs="Times New Roman"/>
          <w:b/>
          <w:sz w:val="24"/>
          <w:szCs w:val="24"/>
        </w:rPr>
        <w:t>DAFTAR RIWAYAT HIDUP</w:t>
      </w:r>
    </w:p>
    <w:p w:rsidR="00775BA4" w:rsidRDefault="00775BA4" w:rsidP="00775BA4">
      <w:pPr>
        <w:pStyle w:val="ListParagraph"/>
        <w:tabs>
          <w:tab w:val="left" w:pos="426"/>
        </w:tabs>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Peneliti bernama Agustina Ginting lahir di pada tanggal</w:t>
      </w:r>
      <w:r w:rsidR="00F53A90">
        <w:rPr>
          <w:rFonts w:ascii="Times New Roman" w:hAnsi="Times New Roman" w:cs="Times New Roman"/>
          <w:sz w:val="24"/>
          <w:szCs w:val="24"/>
        </w:rPr>
        <w:t xml:space="preserve"> 17 Agustus 1975</w:t>
      </w:r>
      <w:r>
        <w:rPr>
          <w:rFonts w:ascii="Times New Roman" w:hAnsi="Times New Roman" w:cs="Times New Roman"/>
          <w:sz w:val="24"/>
          <w:szCs w:val="24"/>
        </w:rPr>
        <w:t xml:space="preserve"> anak ke</w:t>
      </w:r>
      <w:r w:rsidR="00F53A90">
        <w:rPr>
          <w:rFonts w:ascii="Times New Roman" w:hAnsi="Times New Roman" w:cs="Times New Roman"/>
          <w:sz w:val="24"/>
          <w:szCs w:val="24"/>
        </w:rPr>
        <w:t>lima</w:t>
      </w:r>
      <w:r>
        <w:rPr>
          <w:rFonts w:ascii="Times New Roman" w:hAnsi="Times New Roman" w:cs="Times New Roman"/>
          <w:sz w:val="24"/>
          <w:szCs w:val="24"/>
        </w:rPr>
        <w:t xml:space="preserve"> dari</w:t>
      </w:r>
      <w:r w:rsidR="00F53A90">
        <w:rPr>
          <w:rFonts w:ascii="Times New Roman" w:hAnsi="Times New Roman" w:cs="Times New Roman"/>
          <w:sz w:val="24"/>
          <w:szCs w:val="24"/>
        </w:rPr>
        <w:t xml:space="preserve"> lima</w:t>
      </w:r>
      <w:r>
        <w:rPr>
          <w:rFonts w:ascii="Times New Roman" w:hAnsi="Times New Roman" w:cs="Times New Roman"/>
          <w:sz w:val="24"/>
          <w:szCs w:val="24"/>
        </w:rPr>
        <w:t xml:space="preserve"> bersaudara. Anak dari Bapak Alm A. Ginting dan Ibu Almh N. Br Pinem. Bertempat tinggal jalan Parang Ras No 31 B, Padang Bulan Medan.</w:t>
      </w:r>
    </w:p>
    <w:p w:rsidR="00B1295D" w:rsidRPr="00B1295D" w:rsidRDefault="00775BA4" w:rsidP="00775BA4">
      <w:pPr>
        <w:tabs>
          <w:tab w:val="left" w:pos="426"/>
        </w:tabs>
        <w:spacing w:line="480" w:lineRule="auto"/>
        <w:ind w:firstLine="426"/>
        <w:contextualSpacing/>
        <w:jc w:val="both"/>
        <w:rPr>
          <w:rFonts w:ascii="Times New Roman" w:hAnsi="Times New Roman" w:cs="Times New Roman"/>
          <w:b/>
          <w:sz w:val="24"/>
          <w:szCs w:val="24"/>
        </w:rPr>
      </w:pPr>
      <w:r>
        <w:rPr>
          <w:rFonts w:ascii="Times New Roman" w:hAnsi="Times New Roman" w:cs="Times New Roman"/>
          <w:sz w:val="24"/>
          <w:szCs w:val="24"/>
        </w:rPr>
        <w:t>Peneliti menamatkan pendidikan di SD Negeri Tanah Pinem pada tahun 1989.  Kemudian menamatkan pendidikan di SMP Negeri Tanah Pinem pada tahun 1992. Kemudian menamatkan pendidikan di SMA Taman Siswa Padang pada tahun 1995. Kemudian menamatkan pendidikan D3 pada tahun 2000 di Apikes Darma Landbaw. Kemudian peneliti melanjutkan studi S1 Administrasi Rumah Sakit di Instititut Kesehatan Helvetia Medan</w:t>
      </w: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Default="00B1295D" w:rsidP="00B1295D">
      <w:pPr>
        <w:spacing w:line="480" w:lineRule="auto"/>
        <w:contextualSpacing/>
        <w:jc w:val="both"/>
        <w:rPr>
          <w:rFonts w:ascii="Times New Roman" w:hAnsi="Times New Roman" w:cs="Times New Roman"/>
          <w:b/>
          <w:sz w:val="24"/>
          <w:szCs w:val="24"/>
        </w:rPr>
      </w:pPr>
    </w:p>
    <w:p w:rsidR="00775BA4" w:rsidRPr="00B1295D" w:rsidRDefault="00775BA4"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665E4F" w:rsidP="00B1295D">
      <w:pPr>
        <w:spacing w:line="480" w:lineRule="auto"/>
        <w:contextualSpacing/>
        <w:jc w:val="both"/>
        <w:rPr>
          <w:rFonts w:ascii="Times New Roman" w:hAnsi="Times New Roman" w:cs="Times New Roman"/>
          <w:b/>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53472" behindDoc="0" locked="0" layoutInCell="1" allowOverlap="1" wp14:anchorId="435C6A8B" wp14:editId="4B703BB9">
                <wp:simplePos x="0" y="0"/>
                <wp:positionH relativeFrom="column">
                  <wp:posOffset>1960245</wp:posOffset>
                </wp:positionH>
                <wp:positionV relativeFrom="paragraph">
                  <wp:posOffset>196215</wp:posOffset>
                </wp:positionV>
                <wp:extent cx="647700" cy="438150"/>
                <wp:effectExtent l="0" t="0" r="19050" b="19050"/>
                <wp:wrapNone/>
                <wp:docPr id="873" name="Rectangle 873"/>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665E4F" w:rsidRPr="00665E4F" w:rsidRDefault="00665E4F" w:rsidP="00665E4F">
                            <w:pPr>
                              <w:jc w:val="center"/>
                              <w:rPr>
                                <w:rFonts w:ascii="Times New Roman" w:hAnsi="Times New Roman" w:cs="Times New Roman"/>
                                <w:sz w:val="24"/>
                              </w:rPr>
                            </w:pPr>
                            <w:r w:rsidRPr="00665E4F">
                              <w:rPr>
                                <w:rFonts w:ascii="Times New Roman" w:hAnsi="Times New Roman" w:cs="Times New Roman"/>
                                <w:sz w:val="24"/>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73" o:spid="_x0000_s1030" style="position:absolute;left:0;text-align:left;margin-left:154.35pt;margin-top:15.45pt;width:51pt;height:34.5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" fillcolor="white [3201]" strokecolor="white [3212]" strokeweight="2pt">
                <v:textbox>
                  <w:txbxContent>
                    <w:p w:rsidR="00665E4F" w:rsidRPr="00665E4F" w:rsidRDefault="00665E4F" w:rsidP="00665E4F">
                      <w:pPr>
                        <w:jc w:val="center"/>
                        <w:rPr>
                          <w:rFonts w:ascii="Times New Roman" w:hAnsi="Times New Roman" w:cs="Times New Roman"/>
                          <w:sz w:val="24"/>
                        </w:rPr>
                      </w:pPr>
                      <w:r w:rsidRPr="00665E4F">
                        <w:rPr>
                          <w:rFonts w:ascii="Times New Roman" w:hAnsi="Times New Roman" w:cs="Times New Roman"/>
                          <w:sz w:val="24"/>
                        </w:rPr>
                        <w:t>v</w:t>
                      </w:r>
                    </w:p>
                  </w:txbxContent>
                </v:textbox>
              </v:rect>
            </w:pict>
          </mc:Fallback>
        </mc:AlternateContent>
      </w:r>
    </w:p>
    <w:p w:rsidR="00B1295D" w:rsidRPr="00B1295D" w:rsidRDefault="00665E4F" w:rsidP="00B1295D">
      <w:pPr>
        <w:spacing w:line="480" w:lineRule="auto"/>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51424" behindDoc="0" locked="0" layoutInCell="1" allowOverlap="1" wp14:anchorId="2BB01142" wp14:editId="1C92DDC8">
                <wp:simplePos x="0" y="0"/>
                <wp:positionH relativeFrom="column">
                  <wp:posOffset>4627245</wp:posOffset>
                </wp:positionH>
                <wp:positionV relativeFrom="paragraph">
                  <wp:posOffset>-1087755</wp:posOffset>
                </wp:positionV>
                <wp:extent cx="647700" cy="438150"/>
                <wp:effectExtent l="0" t="0" r="19050" b="19050"/>
                <wp:wrapNone/>
                <wp:docPr id="872" name="Rectangle 872"/>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72" o:spid="_x0000_s1026" style="position:absolute;margin-left:364.35pt;margin-top:-85.65pt;width:51pt;height:34.5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" fillcolor="white [3201]" strokecolor="white [3212]" strokeweight="2pt"/>
            </w:pict>
          </mc:Fallback>
        </mc:AlternateContent>
      </w:r>
      <w:r w:rsidR="00B1295D" w:rsidRPr="00B1295D">
        <w:rPr>
          <w:rFonts w:ascii="Times New Roman" w:hAnsi="Times New Roman" w:cs="Times New Roman"/>
          <w:b/>
          <w:sz w:val="24"/>
          <w:szCs w:val="24"/>
        </w:rPr>
        <w:t>DAFTAR ISI</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b/>
          <w:sz w:val="24"/>
          <w:szCs w:val="24"/>
        </w:rPr>
      </w:pPr>
      <w:r w:rsidRPr="00B1295D">
        <w:rPr>
          <w:rFonts w:ascii="Times New Roman" w:hAnsi="Times New Roman" w:cs="Times New Roman"/>
          <w:b/>
          <w:sz w:val="24"/>
          <w:szCs w:val="24"/>
        </w:rPr>
        <w:t xml:space="preserve">LEMBAR PENGESAHAN </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b/>
          <w:sz w:val="24"/>
          <w:szCs w:val="24"/>
        </w:rPr>
      </w:pPr>
      <w:r w:rsidRPr="00B1295D">
        <w:rPr>
          <w:rFonts w:ascii="Times New Roman" w:hAnsi="Times New Roman" w:cs="Times New Roman"/>
          <w:b/>
          <w:sz w:val="24"/>
          <w:szCs w:val="24"/>
        </w:rPr>
        <w:t>LEMBAR PANITIA PENGUJI SKRIPSI</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b/>
          <w:sz w:val="24"/>
          <w:szCs w:val="24"/>
        </w:rPr>
      </w:pPr>
      <w:r w:rsidRPr="00B1295D">
        <w:rPr>
          <w:rFonts w:ascii="Times New Roman" w:hAnsi="Times New Roman" w:cs="Times New Roman"/>
          <w:b/>
          <w:sz w:val="24"/>
          <w:szCs w:val="24"/>
        </w:rPr>
        <w:t>LEMBAR PERNYATAAN</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sz w:val="24"/>
          <w:szCs w:val="24"/>
        </w:rPr>
        <w:t>Abstract</w:t>
      </w:r>
      <w:r w:rsidRPr="00B1295D">
        <w:rPr>
          <w:rFonts w:ascii="Times New Roman" w:hAnsi="Times New Roman" w:cs="Times New Roman"/>
          <w:sz w:val="24"/>
          <w:szCs w:val="24"/>
        </w:rPr>
        <w:tab/>
        <w:t>i</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sz w:val="24"/>
          <w:szCs w:val="24"/>
        </w:rPr>
        <w:t>Abstrak</w:t>
      </w:r>
      <w:r w:rsidRPr="00B1295D">
        <w:rPr>
          <w:rFonts w:ascii="Times New Roman" w:hAnsi="Times New Roman" w:cs="Times New Roman"/>
          <w:sz w:val="24"/>
          <w:szCs w:val="24"/>
        </w:rPr>
        <w:tab/>
        <w:t>ii</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sz w:val="24"/>
          <w:szCs w:val="24"/>
        </w:rPr>
        <w:t>Kata Pengantar</w:t>
      </w:r>
      <w:r w:rsidRPr="00B1295D">
        <w:rPr>
          <w:rFonts w:ascii="Times New Roman" w:hAnsi="Times New Roman" w:cs="Times New Roman"/>
          <w:sz w:val="24"/>
          <w:szCs w:val="24"/>
        </w:rPr>
        <w:tab/>
        <w:t>iii</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sz w:val="24"/>
          <w:szCs w:val="24"/>
        </w:rPr>
        <w:t>Daftar Riwayat Hidup</w:t>
      </w:r>
      <w:r w:rsidRPr="00B1295D">
        <w:rPr>
          <w:rFonts w:ascii="Times New Roman" w:hAnsi="Times New Roman" w:cs="Times New Roman"/>
          <w:sz w:val="24"/>
          <w:szCs w:val="24"/>
        </w:rPr>
        <w:tab/>
        <w:t>v</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sz w:val="24"/>
          <w:szCs w:val="24"/>
        </w:rPr>
        <w:t>Daftar Isi</w:t>
      </w:r>
      <w:r w:rsidRPr="00B1295D">
        <w:rPr>
          <w:rFonts w:ascii="Times New Roman" w:hAnsi="Times New Roman" w:cs="Times New Roman"/>
          <w:sz w:val="24"/>
          <w:szCs w:val="24"/>
        </w:rPr>
        <w:tab/>
        <w:t>vi</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sz w:val="24"/>
          <w:szCs w:val="24"/>
        </w:rPr>
        <w:t>Daftar Gambar</w:t>
      </w:r>
      <w:r w:rsidRPr="00B1295D">
        <w:rPr>
          <w:rFonts w:ascii="Times New Roman" w:hAnsi="Times New Roman" w:cs="Times New Roman"/>
          <w:sz w:val="24"/>
          <w:szCs w:val="24"/>
        </w:rPr>
        <w:tab/>
        <w:t>viii</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sz w:val="24"/>
          <w:szCs w:val="24"/>
        </w:rPr>
        <w:t>Daftar Tabel</w:t>
      </w:r>
      <w:r w:rsidRPr="00B1295D">
        <w:rPr>
          <w:rFonts w:ascii="Times New Roman" w:hAnsi="Times New Roman" w:cs="Times New Roman"/>
          <w:sz w:val="24"/>
          <w:szCs w:val="24"/>
        </w:rPr>
        <w:tab/>
        <w:t>ix</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sz w:val="24"/>
          <w:szCs w:val="24"/>
        </w:rPr>
        <w:t>Daftar Lampiran</w:t>
      </w:r>
      <w:r w:rsidRPr="00B1295D">
        <w:rPr>
          <w:rFonts w:ascii="Times New Roman" w:hAnsi="Times New Roman" w:cs="Times New Roman"/>
          <w:sz w:val="24"/>
          <w:szCs w:val="24"/>
        </w:rPr>
        <w:tab/>
        <w:t>x</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b/>
          <w:sz w:val="24"/>
          <w:szCs w:val="24"/>
        </w:rPr>
        <w:t>BAB I PENDAHULUAN</w:t>
      </w:r>
      <w:r w:rsidRPr="00B1295D">
        <w:rPr>
          <w:rFonts w:ascii="Times New Roman" w:hAnsi="Times New Roman" w:cs="Times New Roman"/>
          <w:sz w:val="24"/>
          <w:szCs w:val="24"/>
        </w:rPr>
        <w:tab/>
        <w:t>1</w:t>
      </w:r>
    </w:p>
    <w:p w:rsidR="00B1295D" w:rsidRPr="00B1295D" w:rsidRDefault="00B1295D" w:rsidP="00B1295D">
      <w:pPr>
        <w:numPr>
          <w:ilvl w:val="0"/>
          <w:numId w:val="3"/>
        </w:numPr>
        <w:tabs>
          <w:tab w:val="right" w:leader="dot" w:pos="6804"/>
          <w:tab w:val="left" w:pos="7371"/>
        </w:tabs>
        <w:spacing w:after="0"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Latar Belakang </w:t>
      </w:r>
      <w:r w:rsidRPr="00B1295D">
        <w:rPr>
          <w:rFonts w:ascii="Times New Roman" w:hAnsi="Times New Roman" w:cs="Times New Roman"/>
          <w:sz w:val="24"/>
          <w:szCs w:val="24"/>
        </w:rPr>
        <w:tab/>
        <w:t>1</w:t>
      </w:r>
    </w:p>
    <w:p w:rsidR="00B1295D" w:rsidRPr="00B1295D" w:rsidRDefault="00B1295D" w:rsidP="00B1295D">
      <w:pPr>
        <w:numPr>
          <w:ilvl w:val="0"/>
          <w:numId w:val="4"/>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Rumusan Masalah</w:t>
      </w:r>
      <w:r w:rsidRPr="00B1295D">
        <w:rPr>
          <w:rFonts w:ascii="Times New Roman" w:hAnsi="Times New Roman" w:cs="Times New Roman"/>
          <w:sz w:val="24"/>
          <w:szCs w:val="24"/>
        </w:rPr>
        <w:tab/>
        <w:t>6</w:t>
      </w:r>
    </w:p>
    <w:p w:rsidR="00B1295D" w:rsidRPr="00B1295D" w:rsidRDefault="00B1295D" w:rsidP="00B1295D">
      <w:pPr>
        <w:numPr>
          <w:ilvl w:val="0"/>
          <w:numId w:val="5"/>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Tujuan Penelitian</w:t>
      </w:r>
      <w:r w:rsidRPr="00B1295D">
        <w:rPr>
          <w:rFonts w:ascii="Times New Roman" w:hAnsi="Times New Roman" w:cs="Times New Roman"/>
          <w:sz w:val="24"/>
          <w:szCs w:val="24"/>
        </w:rPr>
        <w:tab/>
        <w:t>6</w:t>
      </w:r>
    </w:p>
    <w:p w:rsidR="00B1295D" w:rsidRPr="00B1295D" w:rsidRDefault="00B1295D" w:rsidP="00B1295D">
      <w:pPr>
        <w:numPr>
          <w:ilvl w:val="0"/>
          <w:numId w:val="6"/>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Manfaat Penelitian</w:t>
      </w:r>
      <w:r w:rsidRPr="00B1295D">
        <w:rPr>
          <w:rFonts w:ascii="Times New Roman" w:hAnsi="Times New Roman" w:cs="Times New Roman"/>
          <w:sz w:val="24"/>
          <w:szCs w:val="24"/>
        </w:rPr>
        <w:tab/>
        <w:t>7</w:t>
      </w:r>
    </w:p>
    <w:p w:rsidR="00B1295D" w:rsidRPr="00B1295D" w:rsidRDefault="00B1295D" w:rsidP="00B1295D">
      <w:pPr>
        <w:numPr>
          <w:ilvl w:val="0"/>
          <w:numId w:val="18"/>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Keaslian Penelitian</w:t>
      </w:r>
      <w:r w:rsidRPr="00B1295D">
        <w:rPr>
          <w:rFonts w:ascii="Times New Roman" w:hAnsi="Times New Roman" w:cs="Times New Roman"/>
          <w:sz w:val="24"/>
          <w:szCs w:val="24"/>
        </w:rPr>
        <w:tab/>
        <w:t>9</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b/>
          <w:sz w:val="24"/>
          <w:szCs w:val="24"/>
        </w:rPr>
        <w:t>BAB II TINJAUAN PUSTAKA</w:t>
      </w:r>
      <w:r w:rsidRPr="00B1295D">
        <w:rPr>
          <w:rFonts w:ascii="Times New Roman" w:hAnsi="Times New Roman" w:cs="Times New Roman"/>
          <w:sz w:val="24"/>
          <w:szCs w:val="24"/>
        </w:rPr>
        <w:tab/>
        <w:t>11</w:t>
      </w:r>
    </w:p>
    <w:p w:rsidR="00B1295D" w:rsidRPr="00B1295D" w:rsidRDefault="00B1295D" w:rsidP="00B1295D">
      <w:pPr>
        <w:numPr>
          <w:ilvl w:val="0"/>
          <w:numId w:val="3"/>
        </w:numPr>
        <w:tabs>
          <w:tab w:val="right" w:leader="dot" w:pos="6804"/>
          <w:tab w:val="left" w:pos="7371"/>
        </w:tabs>
        <w:spacing w:after="0"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Pengertian Rekam Medis</w:t>
      </w:r>
      <w:r w:rsidRPr="00B1295D">
        <w:rPr>
          <w:rFonts w:ascii="Times New Roman" w:hAnsi="Times New Roman" w:cs="Times New Roman"/>
          <w:sz w:val="24"/>
          <w:szCs w:val="24"/>
        </w:rPr>
        <w:tab/>
        <w:t>11</w:t>
      </w:r>
    </w:p>
    <w:p w:rsidR="00B1295D" w:rsidRPr="00B1295D" w:rsidRDefault="00B1295D" w:rsidP="00B1295D">
      <w:pPr>
        <w:numPr>
          <w:ilvl w:val="0"/>
          <w:numId w:val="7"/>
        </w:numPr>
        <w:tabs>
          <w:tab w:val="left" w:pos="851"/>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Tujuan Rekam Medis</w:t>
      </w:r>
      <w:r w:rsidRPr="00B1295D">
        <w:rPr>
          <w:rFonts w:ascii="Times New Roman" w:hAnsi="Times New Roman" w:cs="Times New Roman"/>
          <w:sz w:val="24"/>
          <w:szCs w:val="24"/>
        </w:rPr>
        <w:tab/>
        <w:t>12</w:t>
      </w:r>
    </w:p>
    <w:p w:rsidR="00B1295D" w:rsidRPr="00B1295D" w:rsidRDefault="00B1295D" w:rsidP="00B1295D">
      <w:pPr>
        <w:numPr>
          <w:ilvl w:val="0"/>
          <w:numId w:val="12"/>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Kegunaan Rekam Medis</w:t>
      </w:r>
      <w:r w:rsidRPr="00B1295D">
        <w:rPr>
          <w:rFonts w:ascii="Times New Roman" w:hAnsi="Times New Roman" w:cs="Times New Roman"/>
          <w:sz w:val="24"/>
          <w:szCs w:val="24"/>
        </w:rPr>
        <w:tab/>
        <w:t>13</w:t>
      </w:r>
    </w:p>
    <w:p w:rsidR="00B1295D" w:rsidRPr="00B1295D" w:rsidRDefault="00B1295D" w:rsidP="00B1295D">
      <w:pPr>
        <w:numPr>
          <w:ilvl w:val="0"/>
          <w:numId w:val="13"/>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Ketentuan Pengisian Berkas Rekam Medis</w:t>
      </w:r>
      <w:r w:rsidRPr="00B1295D">
        <w:rPr>
          <w:rFonts w:ascii="Times New Roman" w:hAnsi="Times New Roman" w:cs="Times New Roman"/>
          <w:sz w:val="24"/>
          <w:szCs w:val="24"/>
        </w:rPr>
        <w:tab/>
        <w:t>15</w:t>
      </w:r>
    </w:p>
    <w:p w:rsidR="00B1295D" w:rsidRPr="00B1295D" w:rsidRDefault="00B1295D" w:rsidP="00B1295D">
      <w:pPr>
        <w:numPr>
          <w:ilvl w:val="0"/>
          <w:numId w:val="14"/>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Standar Pengembalian Berkas Rekam Medis</w:t>
      </w:r>
      <w:r w:rsidRPr="00B1295D">
        <w:rPr>
          <w:rFonts w:ascii="Times New Roman" w:hAnsi="Times New Roman" w:cs="Times New Roman"/>
          <w:sz w:val="24"/>
          <w:szCs w:val="24"/>
        </w:rPr>
        <w:tab/>
        <w:t>16</w:t>
      </w:r>
    </w:p>
    <w:p w:rsidR="00B1295D" w:rsidRPr="00B1295D" w:rsidRDefault="00B1295D" w:rsidP="00B1295D">
      <w:pPr>
        <w:numPr>
          <w:ilvl w:val="0"/>
          <w:numId w:val="15"/>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Faktor Yang Berhubungan Dengan Karakteristik Individu</w:t>
      </w:r>
      <w:r w:rsidRPr="00B1295D">
        <w:rPr>
          <w:rFonts w:ascii="Times New Roman" w:hAnsi="Times New Roman" w:cs="Times New Roman"/>
          <w:sz w:val="24"/>
          <w:szCs w:val="24"/>
        </w:rPr>
        <w:tab/>
      </w:r>
    </w:p>
    <w:p w:rsidR="00B1295D" w:rsidRPr="00B1295D" w:rsidRDefault="00B1295D" w:rsidP="00B1295D">
      <w:pPr>
        <w:tabs>
          <w:tab w:val="right" w:leader="dot" w:pos="6804"/>
          <w:tab w:val="left" w:pos="7371"/>
        </w:tabs>
        <w:spacing w:line="240" w:lineRule="auto"/>
        <w:ind w:left="1276"/>
        <w:contextualSpacing/>
        <w:jc w:val="both"/>
        <w:rPr>
          <w:rFonts w:ascii="Times New Roman" w:hAnsi="Times New Roman" w:cs="Times New Roman"/>
          <w:sz w:val="24"/>
          <w:szCs w:val="24"/>
        </w:rPr>
      </w:pPr>
      <w:r w:rsidRPr="00B1295D">
        <w:rPr>
          <w:rFonts w:ascii="Times New Roman" w:hAnsi="Times New Roman" w:cs="Times New Roman"/>
          <w:sz w:val="24"/>
          <w:szCs w:val="24"/>
        </w:rPr>
        <w:tab/>
        <w:t>16</w:t>
      </w:r>
    </w:p>
    <w:p w:rsidR="00B1295D" w:rsidRPr="00B1295D" w:rsidRDefault="00B1295D" w:rsidP="00B1295D">
      <w:pPr>
        <w:numPr>
          <w:ilvl w:val="0"/>
          <w:numId w:val="19"/>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Karakteristik dan Variabel Individu</w:t>
      </w:r>
      <w:r w:rsidRPr="00B1295D">
        <w:rPr>
          <w:rFonts w:ascii="Times New Roman" w:hAnsi="Times New Roman" w:cs="Times New Roman"/>
          <w:sz w:val="24"/>
          <w:szCs w:val="24"/>
        </w:rPr>
        <w:tab/>
        <w:t>19</w:t>
      </w:r>
    </w:p>
    <w:p w:rsidR="00B1295D" w:rsidRPr="00B1295D" w:rsidRDefault="00B1295D" w:rsidP="00B1295D">
      <w:pPr>
        <w:numPr>
          <w:ilvl w:val="0"/>
          <w:numId w:val="20"/>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Pengertian Rawat Inap</w:t>
      </w:r>
      <w:r w:rsidRPr="00B1295D">
        <w:rPr>
          <w:rFonts w:ascii="Times New Roman" w:hAnsi="Times New Roman" w:cs="Times New Roman"/>
          <w:sz w:val="24"/>
          <w:szCs w:val="24"/>
        </w:rPr>
        <w:tab/>
        <w:t>23</w:t>
      </w:r>
    </w:p>
    <w:p w:rsidR="00B1295D" w:rsidRPr="00B1295D" w:rsidRDefault="00B1295D" w:rsidP="00B1295D">
      <w:pPr>
        <w:numPr>
          <w:ilvl w:val="0"/>
          <w:numId w:val="21"/>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Hipotesis</w:t>
      </w:r>
      <w:r w:rsidRPr="00B1295D">
        <w:rPr>
          <w:rFonts w:ascii="Times New Roman" w:hAnsi="Times New Roman" w:cs="Times New Roman"/>
          <w:sz w:val="24"/>
          <w:szCs w:val="24"/>
        </w:rPr>
        <w:tab/>
        <w:t>24</w:t>
      </w:r>
    </w:p>
    <w:p w:rsidR="00B1295D" w:rsidRPr="00B1295D" w:rsidRDefault="00B1295D" w:rsidP="00B1295D">
      <w:pPr>
        <w:numPr>
          <w:ilvl w:val="0"/>
          <w:numId w:val="35"/>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Kerangka Konsep</w:t>
      </w:r>
      <w:r w:rsidRPr="00B1295D">
        <w:rPr>
          <w:rFonts w:ascii="Times New Roman" w:hAnsi="Times New Roman" w:cs="Times New Roman"/>
          <w:sz w:val="24"/>
          <w:szCs w:val="24"/>
        </w:rPr>
        <w:tab/>
        <w:t>26</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b/>
          <w:sz w:val="24"/>
          <w:szCs w:val="24"/>
        </w:rPr>
        <w:t>BAB III METODOLOGI PENELITIAN</w:t>
      </w:r>
      <w:r w:rsidRPr="00B1295D">
        <w:rPr>
          <w:rFonts w:ascii="Times New Roman" w:hAnsi="Times New Roman" w:cs="Times New Roman"/>
          <w:sz w:val="24"/>
          <w:szCs w:val="24"/>
        </w:rPr>
        <w:tab/>
        <w:t>27</w:t>
      </w:r>
    </w:p>
    <w:p w:rsidR="00B1295D" w:rsidRPr="00B1295D" w:rsidRDefault="00B1295D" w:rsidP="00B1295D">
      <w:pPr>
        <w:numPr>
          <w:ilvl w:val="0"/>
          <w:numId w:val="3"/>
        </w:numPr>
        <w:tabs>
          <w:tab w:val="right" w:leader="dot" w:pos="6804"/>
          <w:tab w:val="left" w:pos="7371"/>
        </w:tabs>
        <w:spacing w:after="0"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Desain Penelitian</w:t>
      </w:r>
      <w:r w:rsidRPr="00B1295D">
        <w:rPr>
          <w:rFonts w:ascii="Times New Roman" w:hAnsi="Times New Roman" w:cs="Times New Roman"/>
          <w:sz w:val="24"/>
          <w:szCs w:val="24"/>
        </w:rPr>
        <w:tab/>
        <w:t>27</w:t>
      </w:r>
    </w:p>
    <w:p w:rsidR="00B1295D" w:rsidRPr="00B1295D" w:rsidRDefault="00B1295D" w:rsidP="00B1295D">
      <w:pPr>
        <w:numPr>
          <w:ilvl w:val="0"/>
          <w:numId w:val="8"/>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Lokasi dan Waktu Penelitian</w:t>
      </w:r>
      <w:r w:rsidRPr="00B1295D">
        <w:rPr>
          <w:rFonts w:ascii="Times New Roman" w:hAnsi="Times New Roman" w:cs="Times New Roman"/>
          <w:sz w:val="24"/>
          <w:szCs w:val="24"/>
        </w:rPr>
        <w:tab/>
        <w:t>27</w:t>
      </w:r>
    </w:p>
    <w:p w:rsidR="00B1295D" w:rsidRPr="00B1295D" w:rsidRDefault="00B1295D" w:rsidP="00B1295D">
      <w:pPr>
        <w:numPr>
          <w:ilvl w:val="0"/>
          <w:numId w:val="25"/>
        </w:numPr>
        <w:tabs>
          <w:tab w:val="right" w:leader="dot" w:pos="6804"/>
          <w:tab w:val="left" w:pos="7371"/>
        </w:tabs>
        <w:spacing w:line="240" w:lineRule="auto"/>
        <w:ind w:left="1985"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Lokasi Penelitian</w:t>
      </w:r>
      <w:r w:rsidRPr="00B1295D">
        <w:rPr>
          <w:rFonts w:ascii="Times New Roman" w:hAnsi="Times New Roman" w:cs="Times New Roman"/>
          <w:sz w:val="24"/>
          <w:szCs w:val="24"/>
        </w:rPr>
        <w:tab/>
        <w:t>27</w:t>
      </w:r>
    </w:p>
    <w:p w:rsidR="00B1295D" w:rsidRPr="00B1295D" w:rsidRDefault="00B1295D" w:rsidP="00B1295D">
      <w:pPr>
        <w:numPr>
          <w:ilvl w:val="0"/>
          <w:numId w:val="24"/>
        </w:numPr>
        <w:tabs>
          <w:tab w:val="right" w:leader="dot" w:pos="6804"/>
          <w:tab w:val="left" w:pos="7371"/>
        </w:tabs>
        <w:spacing w:line="240" w:lineRule="auto"/>
        <w:ind w:left="1985"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Waktu Penelitian</w:t>
      </w:r>
      <w:r w:rsidRPr="00B1295D">
        <w:rPr>
          <w:rFonts w:ascii="Times New Roman" w:hAnsi="Times New Roman" w:cs="Times New Roman"/>
          <w:sz w:val="24"/>
          <w:szCs w:val="24"/>
        </w:rPr>
        <w:tab/>
        <w:t>27</w:t>
      </w:r>
    </w:p>
    <w:p w:rsidR="00B1295D" w:rsidRPr="00B1295D" w:rsidRDefault="00B1295D" w:rsidP="00B1295D">
      <w:pPr>
        <w:numPr>
          <w:ilvl w:val="0"/>
          <w:numId w:val="10"/>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Populasi dan Sampel</w:t>
      </w:r>
      <w:r w:rsidRPr="00B1295D">
        <w:rPr>
          <w:rFonts w:ascii="Times New Roman" w:hAnsi="Times New Roman" w:cs="Times New Roman"/>
          <w:sz w:val="24"/>
          <w:szCs w:val="24"/>
        </w:rPr>
        <w:tab/>
        <w:t>28</w:t>
      </w:r>
    </w:p>
    <w:p w:rsidR="00B1295D" w:rsidRPr="00B1295D" w:rsidRDefault="00B1295D" w:rsidP="00B1295D">
      <w:pPr>
        <w:numPr>
          <w:ilvl w:val="0"/>
          <w:numId w:val="26"/>
        </w:numPr>
        <w:tabs>
          <w:tab w:val="right" w:leader="dot" w:pos="6804"/>
          <w:tab w:val="left" w:pos="7371"/>
        </w:tabs>
        <w:spacing w:line="240" w:lineRule="auto"/>
        <w:ind w:left="1985"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Populasi</w:t>
      </w:r>
      <w:r w:rsidRPr="00B1295D">
        <w:rPr>
          <w:rFonts w:ascii="Times New Roman" w:hAnsi="Times New Roman" w:cs="Times New Roman"/>
          <w:sz w:val="24"/>
          <w:szCs w:val="24"/>
        </w:rPr>
        <w:tab/>
        <w:t>28</w:t>
      </w:r>
    </w:p>
    <w:p w:rsidR="00B1295D" w:rsidRPr="00B1295D" w:rsidRDefault="00B1295D" w:rsidP="00B1295D">
      <w:pPr>
        <w:numPr>
          <w:ilvl w:val="0"/>
          <w:numId w:val="27"/>
        </w:numPr>
        <w:tabs>
          <w:tab w:val="right" w:leader="dot" w:pos="6804"/>
          <w:tab w:val="left" w:pos="7371"/>
        </w:tabs>
        <w:spacing w:line="240" w:lineRule="auto"/>
        <w:ind w:left="1985"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Sampel</w:t>
      </w:r>
      <w:r w:rsidRPr="00B1295D">
        <w:rPr>
          <w:rFonts w:ascii="Times New Roman" w:hAnsi="Times New Roman" w:cs="Times New Roman"/>
          <w:sz w:val="24"/>
          <w:szCs w:val="24"/>
        </w:rPr>
        <w:tab/>
        <w:t>28</w:t>
      </w:r>
    </w:p>
    <w:p w:rsidR="00B1295D" w:rsidRPr="00B1295D" w:rsidRDefault="00B1295D" w:rsidP="00B1295D">
      <w:pPr>
        <w:numPr>
          <w:ilvl w:val="0"/>
          <w:numId w:val="9"/>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Definisi Operasional dan Aspek Pengukuran</w:t>
      </w:r>
      <w:r w:rsidRPr="00B1295D">
        <w:rPr>
          <w:rFonts w:ascii="Times New Roman" w:hAnsi="Times New Roman" w:cs="Times New Roman"/>
          <w:sz w:val="24"/>
          <w:szCs w:val="24"/>
        </w:rPr>
        <w:tab/>
        <w:t>29</w:t>
      </w:r>
    </w:p>
    <w:p w:rsidR="00B1295D" w:rsidRPr="00B1295D" w:rsidRDefault="00B1295D" w:rsidP="00B1295D">
      <w:pPr>
        <w:numPr>
          <w:ilvl w:val="0"/>
          <w:numId w:val="28"/>
        </w:numPr>
        <w:tabs>
          <w:tab w:val="right" w:leader="dot" w:pos="6804"/>
          <w:tab w:val="left" w:pos="7371"/>
        </w:tabs>
        <w:spacing w:line="240" w:lineRule="auto"/>
        <w:ind w:left="1985"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Definisi Operasional</w:t>
      </w:r>
      <w:r w:rsidRPr="00B1295D">
        <w:rPr>
          <w:rFonts w:ascii="Times New Roman" w:hAnsi="Times New Roman" w:cs="Times New Roman"/>
          <w:sz w:val="24"/>
          <w:szCs w:val="24"/>
        </w:rPr>
        <w:tab/>
        <w:t>29</w:t>
      </w:r>
    </w:p>
    <w:p w:rsidR="00B1295D" w:rsidRPr="00B1295D" w:rsidRDefault="00B1295D" w:rsidP="00B1295D">
      <w:pPr>
        <w:numPr>
          <w:ilvl w:val="0"/>
          <w:numId w:val="29"/>
        </w:numPr>
        <w:tabs>
          <w:tab w:val="right" w:leader="dot" w:pos="6804"/>
          <w:tab w:val="left" w:pos="7371"/>
        </w:tabs>
        <w:spacing w:line="240" w:lineRule="auto"/>
        <w:ind w:left="1985"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Aspek Pengukuran</w:t>
      </w:r>
      <w:r w:rsidRPr="00B1295D">
        <w:rPr>
          <w:rFonts w:ascii="Times New Roman" w:hAnsi="Times New Roman" w:cs="Times New Roman"/>
          <w:sz w:val="24"/>
          <w:szCs w:val="24"/>
        </w:rPr>
        <w:tab/>
        <w:t>31</w:t>
      </w:r>
    </w:p>
    <w:p w:rsidR="00B1295D" w:rsidRPr="00B1295D" w:rsidRDefault="00B1295D" w:rsidP="00B1295D">
      <w:pPr>
        <w:numPr>
          <w:ilvl w:val="0"/>
          <w:numId w:val="16"/>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Metode Pengumpulan Data</w:t>
      </w:r>
      <w:r w:rsidRPr="00B1295D">
        <w:rPr>
          <w:rFonts w:ascii="Times New Roman" w:hAnsi="Times New Roman" w:cs="Times New Roman"/>
          <w:sz w:val="24"/>
          <w:szCs w:val="24"/>
        </w:rPr>
        <w:tab/>
        <w:t>31</w:t>
      </w:r>
    </w:p>
    <w:p w:rsidR="00B1295D" w:rsidRPr="00B1295D" w:rsidRDefault="003D6C19" w:rsidP="00B1295D">
      <w:pPr>
        <w:numPr>
          <w:ilvl w:val="0"/>
          <w:numId w:val="30"/>
        </w:numPr>
        <w:tabs>
          <w:tab w:val="right" w:leader="dot" w:pos="6804"/>
          <w:tab w:val="left" w:pos="7371"/>
        </w:tabs>
        <w:spacing w:line="240" w:lineRule="auto"/>
        <w:ind w:left="1985" w:hanging="709"/>
        <w:contextualSpacing/>
        <w:jc w:val="both"/>
        <w:rPr>
          <w:rFonts w:ascii="Times New Roman" w:hAnsi="Times New Roman" w:cs="Times New Roman"/>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57568" behindDoc="0" locked="0" layoutInCell="1" allowOverlap="1" wp14:anchorId="4952FC1A" wp14:editId="0F9E3F00">
                <wp:simplePos x="0" y="0"/>
                <wp:positionH relativeFrom="column">
                  <wp:posOffset>2026920</wp:posOffset>
                </wp:positionH>
                <wp:positionV relativeFrom="paragraph">
                  <wp:posOffset>389890</wp:posOffset>
                </wp:positionV>
                <wp:extent cx="647700" cy="438150"/>
                <wp:effectExtent l="0" t="0" r="19050" b="19050"/>
                <wp:wrapNone/>
                <wp:docPr id="875" name="Rectangle 875"/>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3D6C19" w:rsidRPr="003D6C19" w:rsidRDefault="003D6C19" w:rsidP="003D6C19">
                            <w:pPr>
                              <w:jc w:val="center"/>
                              <w:rPr>
                                <w:rFonts w:ascii="Times New Roman" w:hAnsi="Times New Roman" w:cs="Times New Roman"/>
                                <w:sz w:val="24"/>
                              </w:rPr>
                            </w:pPr>
                            <w:r w:rsidRPr="003D6C19">
                              <w:rPr>
                                <w:rFonts w:ascii="Times New Roman" w:hAnsi="Times New Roman" w:cs="Times New Roman"/>
                                <w:sz w:val="24"/>
                              </w:rPr>
                              <w:t>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75" o:spid="_x0000_s1031" style="position:absolute;left:0;text-align:left;margin-left:159.6pt;margin-top:30.7pt;width:51pt;height:34.5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" fillcolor="white [3201]" strokecolor="white [3212]" strokeweight="2pt">
                <v:textbox>
                  <w:txbxContent>
                    <w:p w:rsidR="003D6C19" w:rsidRPr="003D6C19" w:rsidRDefault="003D6C19" w:rsidP="003D6C19">
                      <w:pPr>
                        <w:jc w:val="center"/>
                        <w:rPr>
                          <w:rFonts w:ascii="Times New Roman" w:hAnsi="Times New Roman" w:cs="Times New Roman"/>
                          <w:sz w:val="24"/>
                        </w:rPr>
                      </w:pPr>
                      <w:r w:rsidRPr="003D6C19">
                        <w:rPr>
                          <w:rFonts w:ascii="Times New Roman" w:hAnsi="Times New Roman" w:cs="Times New Roman"/>
                          <w:sz w:val="24"/>
                        </w:rPr>
                        <w:t>vi</w:t>
                      </w:r>
                    </w:p>
                  </w:txbxContent>
                </v:textbox>
              </v:rect>
            </w:pict>
          </mc:Fallback>
        </mc:AlternateContent>
      </w:r>
      <w:r w:rsidR="00B1295D" w:rsidRPr="00B1295D">
        <w:rPr>
          <w:rFonts w:ascii="Times New Roman" w:hAnsi="Times New Roman" w:cs="Times New Roman"/>
          <w:sz w:val="24"/>
          <w:szCs w:val="24"/>
        </w:rPr>
        <w:t>Jenis Data</w:t>
      </w:r>
      <w:r w:rsidR="00B1295D" w:rsidRPr="00B1295D">
        <w:rPr>
          <w:rFonts w:ascii="Times New Roman" w:hAnsi="Times New Roman" w:cs="Times New Roman"/>
          <w:sz w:val="24"/>
          <w:szCs w:val="24"/>
        </w:rPr>
        <w:tab/>
        <w:t>31</w:t>
      </w:r>
    </w:p>
    <w:p w:rsidR="00B1295D" w:rsidRPr="00B1295D" w:rsidRDefault="003D6C19" w:rsidP="00B1295D">
      <w:pPr>
        <w:numPr>
          <w:ilvl w:val="0"/>
          <w:numId w:val="31"/>
        </w:numPr>
        <w:tabs>
          <w:tab w:val="right" w:leader="dot" w:pos="6804"/>
          <w:tab w:val="left" w:pos="7371"/>
        </w:tabs>
        <w:spacing w:line="240" w:lineRule="auto"/>
        <w:ind w:left="1985" w:hanging="709"/>
        <w:contextualSpacing/>
        <w:jc w:val="both"/>
        <w:rPr>
          <w:rFonts w:ascii="Times New Roman" w:hAnsi="Times New Roman" w:cs="Times New Roman"/>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55520" behindDoc="0" locked="0" layoutInCell="1" allowOverlap="1" wp14:anchorId="44E39667" wp14:editId="6A0DB81F">
                <wp:simplePos x="0" y="0"/>
                <wp:positionH relativeFrom="column">
                  <wp:posOffset>4541520</wp:posOffset>
                </wp:positionH>
                <wp:positionV relativeFrom="paragraph">
                  <wp:posOffset>-1002030</wp:posOffset>
                </wp:positionV>
                <wp:extent cx="647700" cy="438150"/>
                <wp:effectExtent l="0" t="0" r="19050" b="19050"/>
                <wp:wrapNone/>
                <wp:docPr id="874" name="Rectangle 874"/>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74" o:spid="_x0000_s1026" style="position:absolute;margin-left:357.6pt;margin-top:-78.9pt;width:51pt;height:34.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" fillcolor="white [3201]" strokecolor="white [3212]" strokeweight="2pt"/>
            </w:pict>
          </mc:Fallback>
        </mc:AlternateContent>
      </w:r>
      <w:r w:rsidR="00B1295D" w:rsidRPr="00B1295D">
        <w:rPr>
          <w:rFonts w:ascii="Times New Roman" w:hAnsi="Times New Roman" w:cs="Times New Roman"/>
          <w:sz w:val="24"/>
          <w:szCs w:val="24"/>
        </w:rPr>
        <w:t>Teknik Pengumpulan Data</w:t>
      </w:r>
      <w:r w:rsidR="00B1295D" w:rsidRPr="00B1295D">
        <w:rPr>
          <w:rFonts w:ascii="Times New Roman" w:hAnsi="Times New Roman" w:cs="Times New Roman"/>
          <w:sz w:val="24"/>
          <w:szCs w:val="24"/>
        </w:rPr>
        <w:tab/>
        <w:t>32</w:t>
      </w:r>
    </w:p>
    <w:p w:rsidR="00B1295D" w:rsidRPr="00B1295D" w:rsidRDefault="00B1295D" w:rsidP="00B1295D">
      <w:pPr>
        <w:numPr>
          <w:ilvl w:val="0"/>
          <w:numId w:val="32"/>
        </w:numPr>
        <w:tabs>
          <w:tab w:val="right" w:leader="dot" w:pos="6804"/>
          <w:tab w:val="left" w:pos="7371"/>
        </w:tabs>
        <w:spacing w:line="240" w:lineRule="auto"/>
        <w:ind w:left="1985"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Uji Validitas dan Reliabilitas</w:t>
      </w:r>
      <w:r w:rsidRPr="00B1295D">
        <w:rPr>
          <w:rFonts w:ascii="Times New Roman" w:hAnsi="Times New Roman" w:cs="Times New Roman"/>
          <w:sz w:val="24"/>
          <w:szCs w:val="24"/>
        </w:rPr>
        <w:tab/>
        <w:t>33</w:t>
      </w:r>
    </w:p>
    <w:p w:rsidR="00B1295D" w:rsidRPr="00B1295D" w:rsidRDefault="00B1295D" w:rsidP="00B1295D">
      <w:pPr>
        <w:numPr>
          <w:ilvl w:val="0"/>
          <w:numId w:val="22"/>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Metode Pengolahan Data</w:t>
      </w:r>
      <w:r w:rsidRPr="00B1295D">
        <w:rPr>
          <w:rFonts w:ascii="Times New Roman" w:hAnsi="Times New Roman" w:cs="Times New Roman"/>
          <w:sz w:val="24"/>
          <w:szCs w:val="24"/>
        </w:rPr>
        <w:tab/>
        <w:t>35</w:t>
      </w:r>
    </w:p>
    <w:p w:rsidR="00B1295D" w:rsidRPr="00B1295D" w:rsidRDefault="00B1295D" w:rsidP="00B1295D">
      <w:pPr>
        <w:numPr>
          <w:ilvl w:val="0"/>
          <w:numId w:val="23"/>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Analisis Data</w:t>
      </w:r>
      <w:r w:rsidRPr="00B1295D">
        <w:rPr>
          <w:rFonts w:ascii="Times New Roman" w:hAnsi="Times New Roman" w:cs="Times New Roman"/>
          <w:sz w:val="24"/>
          <w:szCs w:val="24"/>
        </w:rPr>
        <w:tab/>
        <w:t>36</w:t>
      </w:r>
    </w:p>
    <w:p w:rsidR="00B1295D" w:rsidRPr="00B1295D" w:rsidRDefault="00B1295D" w:rsidP="00B1295D">
      <w:pPr>
        <w:numPr>
          <w:ilvl w:val="0"/>
          <w:numId w:val="33"/>
        </w:numPr>
        <w:tabs>
          <w:tab w:val="right" w:leader="dot" w:pos="6804"/>
          <w:tab w:val="left" w:pos="7371"/>
        </w:tabs>
        <w:spacing w:line="240" w:lineRule="auto"/>
        <w:ind w:left="1985"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Analisis Univariat</w:t>
      </w:r>
      <w:r w:rsidRPr="00B1295D">
        <w:rPr>
          <w:rFonts w:ascii="Times New Roman" w:hAnsi="Times New Roman" w:cs="Times New Roman"/>
          <w:sz w:val="24"/>
          <w:szCs w:val="24"/>
        </w:rPr>
        <w:tab/>
        <w:t>37</w:t>
      </w:r>
    </w:p>
    <w:p w:rsidR="00B1295D" w:rsidRPr="00B1295D" w:rsidRDefault="00B1295D" w:rsidP="00B1295D">
      <w:pPr>
        <w:numPr>
          <w:ilvl w:val="0"/>
          <w:numId w:val="34"/>
        </w:numPr>
        <w:tabs>
          <w:tab w:val="right" w:leader="dot" w:pos="6804"/>
          <w:tab w:val="left" w:pos="7371"/>
        </w:tabs>
        <w:spacing w:line="240" w:lineRule="auto"/>
        <w:ind w:left="1985"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Analisis Bivariat</w:t>
      </w:r>
      <w:r w:rsidRPr="00B1295D">
        <w:rPr>
          <w:rFonts w:ascii="Times New Roman" w:hAnsi="Times New Roman" w:cs="Times New Roman"/>
          <w:sz w:val="24"/>
          <w:szCs w:val="24"/>
        </w:rPr>
        <w:tab/>
        <w:t>37</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lang w:val="en-US"/>
        </w:rPr>
      </w:pPr>
      <w:r w:rsidRPr="00B1295D">
        <w:rPr>
          <w:rFonts w:ascii="Times New Roman" w:hAnsi="Times New Roman" w:cs="Times New Roman"/>
          <w:b/>
          <w:sz w:val="24"/>
          <w:szCs w:val="24"/>
        </w:rPr>
        <w:t>BAB IV HASIL DAN PEMBAHASAN</w:t>
      </w:r>
      <w:r w:rsidRPr="00B1295D">
        <w:rPr>
          <w:rFonts w:ascii="Times New Roman" w:hAnsi="Times New Roman" w:cs="Times New Roman"/>
          <w:sz w:val="24"/>
          <w:szCs w:val="24"/>
        </w:rPr>
        <w:tab/>
        <w:t>38</w:t>
      </w:r>
    </w:p>
    <w:p w:rsidR="00B1295D" w:rsidRPr="00B1295D" w:rsidRDefault="00B1295D" w:rsidP="00B1295D">
      <w:pPr>
        <w:numPr>
          <w:ilvl w:val="0"/>
          <w:numId w:val="3"/>
        </w:numPr>
        <w:tabs>
          <w:tab w:val="right" w:leader="dot" w:pos="6804"/>
          <w:tab w:val="left" w:pos="7371"/>
        </w:tabs>
        <w:spacing w:after="0"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Deskripsi Lokasi Penelitian</w:t>
      </w:r>
      <w:r w:rsidRPr="00B1295D">
        <w:rPr>
          <w:rFonts w:ascii="Times New Roman" w:hAnsi="Times New Roman" w:cs="Times New Roman"/>
          <w:sz w:val="24"/>
          <w:szCs w:val="24"/>
        </w:rPr>
        <w:tab/>
        <w:t>38</w:t>
      </w:r>
    </w:p>
    <w:p w:rsidR="00B1295D" w:rsidRPr="00B1295D" w:rsidRDefault="00B1295D" w:rsidP="00B1295D">
      <w:pPr>
        <w:numPr>
          <w:ilvl w:val="0"/>
          <w:numId w:val="17"/>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Hasil Penelitian</w:t>
      </w:r>
      <w:r w:rsidRPr="00B1295D">
        <w:rPr>
          <w:rFonts w:ascii="Times New Roman" w:hAnsi="Times New Roman" w:cs="Times New Roman"/>
          <w:sz w:val="24"/>
          <w:szCs w:val="24"/>
        </w:rPr>
        <w:tab/>
        <w:t>43</w:t>
      </w:r>
    </w:p>
    <w:p w:rsidR="00B1295D" w:rsidRPr="00B1295D" w:rsidRDefault="00B1295D" w:rsidP="00B1295D">
      <w:pPr>
        <w:numPr>
          <w:ilvl w:val="0"/>
          <w:numId w:val="36"/>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Pembahasan</w:t>
      </w:r>
      <w:r w:rsidRPr="00B1295D">
        <w:rPr>
          <w:rFonts w:ascii="Times New Roman" w:hAnsi="Times New Roman" w:cs="Times New Roman"/>
          <w:sz w:val="24"/>
          <w:szCs w:val="24"/>
        </w:rPr>
        <w:tab/>
        <w:t>65</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b/>
          <w:sz w:val="24"/>
          <w:szCs w:val="24"/>
        </w:rPr>
        <w:t>BAB V KESIMPULAN DAN SARAN</w:t>
      </w:r>
      <w:r w:rsidRPr="00B1295D">
        <w:rPr>
          <w:rFonts w:ascii="Times New Roman" w:hAnsi="Times New Roman" w:cs="Times New Roman"/>
          <w:sz w:val="24"/>
          <w:szCs w:val="24"/>
        </w:rPr>
        <w:tab/>
        <w:t>72</w:t>
      </w:r>
    </w:p>
    <w:p w:rsidR="00B1295D" w:rsidRPr="00B1295D" w:rsidRDefault="00B1295D" w:rsidP="00B1295D">
      <w:pPr>
        <w:numPr>
          <w:ilvl w:val="0"/>
          <w:numId w:val="3"/>
        </w:numPr>
        <w:tabs>
          <w:tab w:val="right" w:leader="dot" w:pos="6804"/>
          <w:tab w:val="left" w:pos="7371"/>
        </w:tabs>
        <w:spacing w:after="0"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Kesimpulan</w:t>
      </w:r>
      <w:r w:rsidRPr="00B1295D">
        <w:rPr>
          <w:rFonts w:ascii="Times New Roman" w:hAnsi="Times New Roman" w:cs="Times New Roman"/>
          <w:sz w:val="24"/>
          <w:szCs w:val="24"/>
        </w:rPr>
        <w:tab/>
        <w:t>72</w:t>
      </w:r>
    </w:p>
    <w:p w:rsidR="00B1295D" w:rsidRPr="00B1295D" w:rsidRDefault="00B1295D" w:rsidP="00B1295D">
      <w:pPr>
        <w:numPr>
          <w:ilvl w:val="0"/>
          <w:numId w:val="11"/>
        </w:numPr>
        <w:tabs>
          <w:tab w:val="right" w:leader="dot" w:pos="6804"/>
          <w:tab w:val="left" w:pos="7371"/>
        </w:tabs>
        <w:spacing w:line="240" w:lineRule="auto"/>
        <w:ind w:left="1276" w:hanging="567"/>
        <w:contextualSpacing/>
        <w:jc w:val="both"/>
        <w:rPr>
          <w:rFonts w:ascii="Times New Roman" w:hAnsi="Times New Roman" w:cs="Times New Roman"/>
          <w:sz w:val="24"/>
          <w:szCs w:val="24"/>
        </w:rPr>
      </w:pPr>
      <w:r w:rsidRPr="00B1295D">
        <w:rPr>
          <w:rFonts w:ascii="Times New Roman" w:hAnsi="Times New Roman" w:cs="Times New Roman"/>
          <w:sz w:val="24"/>
          <w:szCs w:val="24"/>
        </w:rPr>
        <w:t>Saran</w:t>
      </w:r>
      <w:r w:rsidRPr="00B1295D">
        <w:rPr>
          <w:rFonts w:ascii="Times New Roman" w:hAnsi="Times New Roman" w:cs="Times New Roman"/>
          <w:sz w:val="24"/>
          <w:szCs w:val="24"/>
        </w:rPr>
        <w:tab/>
        <w:t>73</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sz w:val="24"/>
          <w:szCs w:val="24"/>
        </w:rPr>
      </w:pPr>
      <w:r w:rsidRPr="00B1295D">
        <w:rPr>
          <w:rFonts w:ascii="Times New Roman" w:hAnsi="Times New Roman" w:cs="Times New Roman"/>
          <w:b/>
          <w:sz w:val="24"/>
          <w:szCs w:val="24"/>
        </w:rPr>
        <w:t>DAFTAR PUSTAKA</w:t>
      </w:r>
      <w:r w:rsidRPr="00B1295D">
        <w:rPr>
          <w:rFonts w:ascii="Times New Roman" w:hAnsi="Times New Roman" w:cs="Times New Roman"/>
          <w:sz w:val="24"/>
          <w:szCs w:val="24"/>
        </w:rPr>
        <w:tab/>
        <w:t>74</w:t>
      </w:r>
    </w:p>
    <w:p w:rsidR="00B1295D" w:rsidRPr="00B1295D" w:rsidRDefault="00B1295D" w:rsidP="00B1295D">
      <w:pPr>
        <w:tabs>
          <w:tab w:val="right" w:leader="dot" w:pos="6804"/>
          <w:tab w:val="left" w:pos="7371"/>
        </w:tabs>
        <w:spacing w:after="0" w:line="240" w:lineRule="auto"/>
        <w:jc w:val="both"/>
        <w:rPr>
          <w:rFonts w:ascii="Times New Roman" w:hAnsi="Times New Roman" w:cs="Times New Roman"/>
          <w:b/>
          <w:sz w:val="24"/>
          <w:szCs w:val="24"/>
        </w:rPr>
      </w:pPr>
      <w:r w:rsidRPr="00B1295D">
        <w:rPr>
          <w:rFonts w:ascii="Times New Roman" w:hAnsi="Times New Roman" w:cs="Times New Roman"/>
          <w:b/>
          <w:sz w:val="24"/>
          <w:szCs w:val="24"/>
        </w:rPr>
        <w:t>LAMPIRAN</w:t>
      </w:r>
    </w:p>
    <w:p w:rsidR="00B1295D" w:rsidRPr="00B1295D" w:rsidRDefault="00B1295D" w:rsidP="00B1295D">
      <w:pPr>
        <w:tabs>
          <w:tab w:val="right" w:leader="dot" w:pos="6804"/>
          <w:tab w:val="left" w:pos="7371"/>
        </w:tabs>
        <w:spacing w:line="240" w:lineRule="auto"/>
        <w:jc w:val="both"/>
        <w:rPr>
          <w:rFonts w:ascii="Times New Roman" w:hAnsi="Times New Roman" w:cs="Times New Roman"/>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Default="00B1295D" w:rsidP="00B1295D">
      <w:pPr>
        <w:spacing w:line="480" w:lineRule="auto"/>
        <w:contextualSpacing/>
        <w:jc w:val="both"/>
        <w:rPr>
          <w:rFonts w:ascii="Times New Roman" w:hAnsi="Times New Roman" w:cs="Times New Roman"/>
          <w:b/>
          <w:sz w:val="24"/>
          <w:szCs w:val="24"/>
        </w:rPr>
      </w:pPr>
    </w:p>
    <w:p w:rsidR="00775BA4" w:rsidRDefault="00775BA4" w:rsidP="00B1295D">
      <w:pPr>
        <w:spacing w:line="480" w:lineRule="auto"/>
        <w:contextualSpacing/>
        <w:jc w:val="both"/>
        <w:rPr>
          <w:rFonts w:ascii="Times New Roman" w:hAnsi="Times New Roman" w:cs="Times New Roman"/>
          <w:b/>
          <w:sz w:val="24"/>
          <w:szCs w:val="24"/>
        </w:rPr>
      </w:pPr>
    </w:p>
    <w:p w:rsidR="00775BA4" w:rsidRPr="00B1295D" w:rsidRDefault="00775BA4" w:rsidP="00B1295D">
      <w:pPr>
        <w:spacing w:line="480" w:lineRule="auto"/>
        <w:contextualSpacing/>
        <w:jc w:val="both"/>
        <w:rPr>
          <w:rFonts w:ascii="Times New Roman" w:hAnsi="Times New Roman" w:cs="Times New Roman"/>
          <w:b/>
          <w:sz w:val="24"/>
          <w:szCs w:val="24"/>
        </w:rPr>
      </w:pPr>
    </w:p>
    <w:p w:rsidR="00B1295D" w:rsidRPr="00B1295D" w:rsidRDefault="002E7190" w:rsidP="00B1295D">
      <w:pPr>
        <w:spacing w:line="480" w:lineRule="auto"/>
        <w:contextualSpacing/>
        <w:jc w:val="both"/>
        <w:rPr>
          <w:rFonts w:ascii="Times New Roman" w:hAnsi="Times New Roman" w:cs="Times New Roman"/>
          <w:b/>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61664" behindDoc="0" locked="0" layoutInCell="1" allowOverlap="1" wp14:anchorId="2B5D5AC6" wp14:editId="37702BC8">
                <wp:simplePos x="0" y="0"/>
                <wp:positionH relativeFrom="column">
                  <wp:posOffset>1874520</wp:posOffset>
                </wp:positionH>
                <wp:positionV relativeFrom="paragraph">
                  <wp:posOffset>494665</wp:posOffset>
                </wp:positionV>
                <wp:extent cx="647700" cy="438150"/>
                <wp:effectExtent l="0" t="0" r="19050" b="19050"/>
                <wp:wrapNone/>
                <wp:docPr id="878" name="Rectangle 878"/>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2E7190" w:rsidRPr="002E7190" w:rsidRDefault="002E7190" w:rsidP="002E7190">
                            <w:pPr>
                              <w:jc w:val="center"/>
                              <w:rPr>
                                <w:rFonts w:ascii="Times New Roman" w:hAnsi="Times New Roman" w:cs="Times New Roman"/>
                                <w:sz w:val="24"/>
                              </w:rPr>
                            </w:pPr>
                            <w:r w:rsidRPr="002E7190">
                              <w:rPr>
                                <w:rFonts w:ascii="Times New Roman" w:hAnsi="Times New Roman" w:cs="Times New Roman"/>
                                <w:sz w:val="24"/>
                              </w:rPr>
                              <w:t>v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78" o:spid="_x0000_s1032" style="position:absolute;left:0;text-align:left;margin-left:147.6pt;margin-top:38.95pt;width:51pt;height:34.5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" fillcolor="white [3201]" strokecolor="white [3212]" strokeweight="2pt">
                <v:textbox>
                  <w:txbxContent>
                    <w:p w:rsidR="002E7190" w:rsidRPr="002E7190" w:rsidRDefault="002E7190" w:rsidP="002E7190">
                      <w:pPr>
                        <w:jc w:val="center"/>
                        <w:rPr>
                          <w:rFonts w:ascii="Times New Roman" w:hAnsi="Times New Roman" w:cs="Times New Roman"/>
                          <w:sz w:val="24"/>
                        </w:rPr>
                      </w:pPr>
                      <w:r w:rsidRPr="002E7190">
                        <w:rPr>
                          <w:rFonts w:ascii="Times New Roman" w:hAnsi="Times New Roman" w:cs="Times New Roman"/>
                          <w:sz w:val="24"/>
                        </w:rPr>
                        <w:t>vii</w:t>
                      </w:r>
                    </w:p>
                  </w:txbxContent>
                </v:textbox>
              </v:rect>
            </w:pict>
          </mc:Fallback>
        </mc:AlternateContent>
      </w:r>
    </w:p>
    <w:p w:rsidR="00B1295D" w:rsidRPr="00B1295D" w:rsidRDefault="002E7190" w:rsidP="00B1295D">
      <w:pPr>
        <w:spacing w:line="480" w:lineRule="auto"/>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59616" behindDoc="0" locked="0" layoutInCell="1" allowOverlap="1" wp14:anchorId="654C66EE" wp14:editId="3F15990B">
                <wp:simplePos x="0" y="0"/>
                <wp:positionH relativeFrom="column">
                  <wp:posOffset>4741545</wp:posOffset>
                </wp:positionH>
                <wp:positionV relativeFrom="paragraph">
                  <wp:posOffset>-963930</wp:posOffset>
                </wp:positionV>
                <wp:extent cx="647700" cy="438150"/>
                <wp:effectExtent l="0" t="0" r="19050" b="19050"/>
                <wp:wrapNone/>
                <wp:docPr id="877" name="Rectangle 877"/>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77" o:spid="_x0000_s1026" style="position:absolute;margin-left:373.35pt;margin-top:-75.9pt;width:51pt;height:34.5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" fillcolor="white [3201]" strokecolor="white [3212]" strokeweight="2pt"/>
            </w:pict>
          </mc:Fallback>
        </mc:AlternateContent>
      </w:r>
      <w:r w:rsidR="00B1295D" w:rsidRPr="00B1295D">
        <w:rPr>
          <w:rFonts w:ascii="Times New Roman" w:hAnsi="Times New Roman" w:cs="Times New Roman"/>
          <w:b/>
          <w:sz w:val="24"/>
          <w:szCs w:val="24"/>
        </w:rPr>
        <w:t>DAFTAR GAMBAR</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Gambar 2.1 Kerangka Konsep</w:t>
      </w:r>
      <w:r w:rsidRPr="00B1295D">
        <w:rPr>
          <w:rFonts w:ascii="Times New Roman" w:hAnsi="Times New Roman" w:cs="Times New Roman"/>
          <w:sz w:val="24"/>
          <w:szCs w:val="24"/>
        </w:rPr>
        <w:tab/>
      </w:r>
      <w:r w:rsidRPr="00F41CB3">
        <w:rPr>
          <w:rFonts w:ascii="Times New Roman" w:hAnsi="Times New Roman" w:cs="Times New Roman"/>
          <w:sz w:val="24"/>
          <w:szCs w:val="24"/>
        </w:rPr>
        <w:t>26</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Gambar 4.1 Struktur Organisasi RSUP H. Adam Malik</w:t>
      </w:r>
      <w:r w:rsidRPr="00F41CB3">
        <w:rPr>
          <w:rFonts w:ascii="Times New Roman" w:hAnsi="Times New Roman" w:cs="Times New Roman"/>
          <w:sz w:val="24"/>
          <w:szCs w:val="24"/>
        </w:rPr>
        <w:tab/>
        <w:t>40</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Gambar 4.2 Struktur Organisasi Instalasi Rekam Medis</w:t>
      </w:r>
      <w:r w:rsidRPr="00F41CB3">
        <w:rPr>
          <w:rFonts w:ascii="Times New Roman" w:hAnsi="Times New Roman" w:cs="Times New Roman"/>
          <w:sz w:val="24"/>
          <w:szCs w:val="24"/>
        </w:rPr>
        <w:tab/>
        <w:t>42</w:t>
      </w:r>
    </w:p>
    <w:p w:rsidR="00B1295D" w:rsidRPr="00B1295D"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480" w:lineRule="auto"/>
        <w:ind w:hanging="578"/>
        <w:jc w:val="both"/>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 w:rsidR="00B1295D" w:rsidRPr="00B1295D" w:rsidRDefault="00B1295D" w:rsidP="00B1295D"/>
    <w:p w:rsidR="00B1295D" w:rsidRPr="00B1295D" w:rsidRDefault="00B1295D" w:rsidP="00B1295D"/>
    <w:p w:rsidR="00B1295D" w:rsidRPr="00B1295D" w:rsidRDefault="00B1295D" w:rsidP="00B1295D"/>
    <w:p w:rsidR="00B1295D" w:rsidRPr="00B1295D" w:rsidRDefault="00B1295D" w:rsidP="00B1295D"/>
    <w:p w:rsidR="00B1295D" w:rsidRPr="00B1295D" w:rsidRDefault="00B1295D" w:rsidP="00B1295D"/>
    <w:p w:rsidR="00B1295D" w:rsidRPr="00B1295D" w:rsidRDefault="00B1295D" w:rsidP="00B1295D"/>
    <w:p w:rsidR="00B1295D" w:rsidRPr="00B1295D" w:rsidRDefault="00B1295D" w:rsidP="00B1295D"/>
    <w:p w:rsidR="00B1295D" w:rsidRPr="00B1295D" w:rsidRDefault="00B1295D" w:rsidP="00B1295D"/>
    <w:p w:rsidR="00B1295D" w:rsidRPr="00B1295D" w:rsidRDefault="00B1295D" w:rsidP="00B1295D">
      <w:pPr>
        <w:jc w:val="cente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2E7190" w:rsidP="00B1295D">
      <w:pPr>
        <w:spacing w:line="480" w:lineRule="auto"/>
        <w:contextualSpacing/>
        <w:jc w:val="both"/>
        <w:rPr>
          <w:rFonts w:ascii="Times New Roman" w:hAnsi="Times New Roman" w:cs="Times New Roman"/>
          <w:b/>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65760" behindDoc="0" locked="0" layoutInCell="1" allowOverlap="1" wp14:anchorId="3A9D1A01" wp14:editId="37FB7E7E">
                <wp:simplePos x="0" y="0"/>
                <wp:positionH relativeFrom="column">
                  <wp:posOffset>2017395</wp:posOffset>
                </wp:positionH>
                <wp:positionV relativeFrom="paragraph">
                  <wp:posOffset>577850</wp:posOffset>
                </wp:positionV>
                <wp:extent cx="647700" cy="438150"/>
                <wp:effectExtent l="0" t="0" r="19050" b="19050"/>
                <wp:wrapNone/>
                <wp:docPr id="880" name="Rectangle 880"/>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2E7190" w:rsidRPr="002E7190" w:rsidRDefault="002E7190" w:rsidP="002E7190">
                            <w:pPr>
                              <w:jc w:val="center"/>
                              <w:rPr>
                                <w:rFonts w:ascii="Times New Roman" w:hAnsi="Times New Roman" w:cs="Times New Roman"/>
                                <w:sz w:val="24"/>
                              </w:rPr>
                            </w:pPr>
                            <w:r w:rsidRPr="002E7190">
                              <w:rPr>
                                <w:rFonts w:ascii="Times New Roman" w:hAnsi="Times New Roman" w:cs="Times New Roman"/>
                                <w:sz w:val="24"/>
                              </w:rPr>
                              <w:t>v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80" o:spid="_x0000_s1033" style="position:absolute;left:0;text-align:left;margin-left:158.85pt;margin-top:45.5pt;width:51pt;height:34.5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" fillcolor="white [3201]" strokecolor="white [3212]" strokeweight="2pt">
                <v:textbox>
                  <w:txbxContent>
                    <w:p w:rsidR="002E7190" w:rsidRPr="002E7190" w:rsidRDefault="002E7190" w:rsidP="002E7190">
                      <w:pPr>
                        <w:jc w:val="center"/>
                        <w:rPr>
                          <w:rFonts w:ascii="Times New Roman" w:hAnsi="Times New Roman" w:cs="Times New Roman"/>
                          <w:sz w:val="24"/>
                        </w:rPr>
                      </w:pPr>
                      <w:r w:rsidRPr="002E7190">
                        <w:rPr>
                          <w:rFonts w:ascii="Times New Roman" w:hAnsi="Times New Roman" w:cs="Times New Roman"/>
                          <w:sz w:val="24"/>
                        </w:rPr>
                        <w:t>viii</w:t>
                      </w:r>
                    </w:p>
                  </w:txbxContent>
                </v:textbox>
              </v:rect>
            </w:pict>
          </mc:Fallback>
        </mc:AlternateContent>
      </w:r>
    </w:p>
    <w:p w:rsidR="00B1295D" w:rsidRPr="00B1295D" w:rsidRDefault="002E7190" w:rsidP="00B1295D">
      <w:pPr>
        <w:spacing w:line="480" w:lineRule="auto"/>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63712" behindDoc="0" locked="0" layoutInCell="1" allowOverlap="1" wp14:anchorId="4630715A" wp14:editId="4B7971C5">
                <wp:simplePos x="0" y="0"/>
                <wp:positionH relativeFrom="column">
                  <wp:posOffset>4484370</wp:posOffset>
                </wp:positionH>
                <wp:positionV relativeFrom="paragraph">
                  <wp:posOffset>-1154430</wp:posOffset>
                </wp:positionV>
                <wp:extent cx="647700" cy="438150"/>
                <wp:effectExtent l="0" t="0" r="19050" b="19050"/>
                <wp:wrapNone/>
                <wp:docPr id="879" name="Rectangle 879"/>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79" o:spid="_x0000_s1026" style="position:absolute;margin-left:353.1pt;margin-top:-90.9pt;width:51pt;height:34.5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" fillcolor="white [3201]" strokecolor="white [3212]" strokeweight="2pt"/>
            </w:pict>
          </mc:Fallback>
        </mc:AlternateContent>
      </w:r>
      <w:r w:rsidR="00B1295D" w:rsidRPr="00B1295D">
        <w:rPr>
          <w:rFonts w:ascii="Times New Roman" w:hAnsi="Times New Roman" w:cs="Times New Roman"/>
          <w:b/>
          <w:sz w:val="24"/>
          <w:szCs w:val="24"/>
        </w:rPr>
        <w:t>DAFTAR TABEL</w:t>
      </w:r>
    </w:p>
    <w:p w:rsidR="00B1295D" w:rsidRPr="00B1295D"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Tabel 1.1 Keaslian Penelitian</w:t>
      </w:r>
      <w:r w:rsidRPr="00B1295D">
        <w:rPr>
          <w:rFonts w:ascii="Times New Roman" w:hAnsi="Times New Roman" w:cs="Times New Roman"/>
          <w:sz w:val="24"/>
          <w:szCs w:val="24"/>
        </w:rPr>
        <w:tab/>
      </w:r>
      <w:r w:rsidRPr="00F41CB3">
        <w:rPr>
          <w:rFonts w:ascii="Times New Roman" w:hAnsi="Times New Roman" w:cs="Times New Roman"/>
          <w:sz w:val="24"/>
          <w:szCs w:val="24"/>
        </w:rPr>
        <w:t>9</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Tabel 3.1 Aspek Pengukuran</w:t>
      </w:r>
      <w:r w:rsidRPr="00B1295D">
        <w:rPr>
          <w:rFonts w:ascii="Times New Roman" w:hAnsi="Times New Roman" w:cs="Times New Roman"/>
          <w:sz w:val="24"/>
          <w:szCs w:val="24"/>
        </w:rPr>
        <w:tab/>
      </w:r>
      <w:r w:rsidRPr="00F41CB3">
        <w:rPr>
          <w:rFonts w:ascii="Times New Roman" w:hAnsi="Times New Roman" w:cs="Times New Roman"/>
          <w:sz w:val="24"/>
          <w:szCs w:val="24"/>
        </w:rPr>
        <w:t>31</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Tabel 3.2 Uji Validitas Variabel Lingkungan Kerja</w:t>
      </w:r>
      <w:r w:rsidRPr="00F41CB3">
        <w:rPr>
          <w:rFonts w:ascii="Times New Roman" w:hAnsi="Times New Roman" w:cs="Times New Roman"/>
          <w:sz w:val="24"/>
          <w:szCs w:val="24"/>
        </w:rPr>
        <w:tab/>
        <w:t>34</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 xml:space="preserve">Tabel 3.3 Uji Validitas Variabel Ketepatan </w:t>
      </w:r>
      <w:r w:rsidRPr="00F41CB3">
        <w:rPr>
          <w:rFonts w:ascii="Times New Roman" w:hAnsi="Times New Roman" w:cs="Times New Roman"/>
          <w:sz w:val="24"/>
          <w:szCs w:val="24"/>
        </w:rPr>
        <w:tab/>
        <w:t>34</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Tabel 3.4 Uji Reliabilitas Variabel Lingkungan Kerja</w:t>
      </w:r>
      <w:r w:rsidRPr="00F41CB3">
        <w:rPr>
          <w:rFonts w:ascii="Times New Roman" w:hAnsi="Times New Roman" w:cs="Times New Roman"/>
          <w:sz w:val="24"/>
          <w:szCs w:val="24"/>
        </w:rPr>
        <w:tab/>
        <w:t>35</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Tabel 3.5 Uji Reliabilitas Variabel Ketepatan Pengembalian RM</w:t>
      </w:r>
      <w:r w:rsidRPr="00F41CB3">
        <w:rPr>
          <w:rFonts w:ascii="Times New Roman" w:hAnsi="Times New Roman" w:cs="Times New Roman"/>
          <w:sz w:val="24"/>
          <w:szCs w:val="24"/>
        </w:rPr>
        <w:tab/>
        <w:t>35</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Tabel 4.1 Uji Univariat Variabel Pendidikan</w:t>
      </w:r>
      <w:r w:rsidRPr="00F41CB3">
        <w:rPr>
          <w:rFonts w:ascii="Times New Roman" w:hAnsi="Times New Roman" w:cs="Times New Roman"/>
          <w:sz w:val="24"/>
          <w:szCs w:val="24"/>
        </w:rPr>
        <w:tab/>
        <w:t>43</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Tabel 4.2 Uji Univariat Variabel Lama Kerja</w:t>
      </w:r>
      <w:r w:rsidRPr="00F41CB3">
        <w:rPr>
          <w:rFonts w:ascii="Times New Roman" w:hAnsi="Times New Roman" w:cs="Times New Roman"/>
          <w:sz w:val="24"/>
          <w:szCs w:val="24"/>
        </w:rPr>
        <w:tab/>
        <w:t>45</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Tabel 4.3 Uji Univariat Variabel Penempatan Kerja</w:t>
      </w:r>
      <w:r w:rsidRPr="00F41CB3">
        <w:rPr>
          <w:rFonts w:ascii="Times New Roman" w:hAnsi="Times New Roman" w:cs="Times New Roman"/>
          <w:sz w:val="24"/>
          <w:szCs w:val="24"/>
        </w:rPr>
        <w:tab/>
        <w:t>46</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Tabel 4.4 Uji Univariat Variabel Lingkungan Kerja</w:t>
      </w:r>
      <w:r w:rsidRPr="00F41CB3">
        <w:rPr>
          <w:rFonts w:ascii="Times New Roman" w:hAnsi="Times New Roman" w:cs="Times New Roman"/>
          <w:sz w:val="24"/>
          <w:szCs w:val="24"/>
        </w:rPr>
        <w:tab/>
        <w:t>47</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Tabel 4.5 Uji Univariat Variabel Ketepatan Pengembalian RM</w:t>
      </w:r>
      <w:r w:rsidRPr="00F41CB3">
        <w:rPr>
          <w:rFonts w:ascii="Times New Roman" w:hAnsi="Times New Roman" w:cs="Times New Roman"/>
          <w:sz w:val="24"/>
          <w:szCs w:val="24"/>
        </w:rPr>
        <w:tab/>
        <w:t>54</w:t>
      </w:r>
    </w:p>
    <w:p w:rsidR="00B1295D" w:rsidRPr="00B1295D"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Tabel 4.6 Uji Chi Square Variabel Pendidikan Dengan Variabel</w:t>
      </w:r>
    </w:p>
    <w:p w:rsidR="00B1295D" w:rsidRPr="00F41CB3" w:rsidRDefault="00B1295D" w:rsidP="00B1295D">
      <w:pPr>
        <w:tabs>
          <w:tab w:val="right" w:leader="dot" w:pos="6804"/>
          <w:tab w:val="left" w:pos="7371"/>
        </w:tabs>
        <w:spacing w:line="240" w:lineRule="auto"/>
        <w:ind w:firstLine="993"/>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Ketepatan Pengembalian RM </w:t>
      </w:r>
      <w:r w:rsidRPr="00B1295D">
        <w:rPr>
          <w:rFonts w:ascii="Times New Roman" w:hAnsi="Times New Roman" w:cs="Times New Roman"/>
          <w:sz w:val="24"/>
          <w:szCs w:val="24"/>
        </w:rPr>
        <w:tab/>
      </w:r>
      <w:r w:rsidRPr="00F41CB3">
        <w:rPr>
          <w:rFonts w:ascii="Times New Roman" w:hAnsi="Times New Roman" w:cs="Times New Roman"/>
          <w:sz w:val="24"/>
          <w:szCs w:val="24"/>
        </w:rPr>
        <w:t>61</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 xml:space="preserve">Tabel 4.7 Uji Chi Square Variabel Penempatan Kerja Dengan </w:t>
      </w:r>
    </w:p>
    <w:p w:rsidR="00B1295D" w:rsidRPr="00F41CB3" w:rsidRDefault="00B1295D" w:rsidP="00B1295D">
      <w:pPr>
        <w:tabs>
          <w:tab w:val="right" w:leader="dot" w:pos="6804"/>
          <w:tab w:val="left" w:pos="7371"/>
        </w:tabs>
        <w:spacing w:line="240" w:lineRule="auto"/>
        <w:ind w:firstLine="993"/>
        <w:contextualSpacing/>
        <w:jc w:val="both"/>
        <w:rPr>
          <w:rFonts w:ascii="Times New Roman" w:hAnsi="Times New Roman" w:cs="Times New Roman"/>
          <w:sz w:val="24"/>
          <w:szCs w:val="24"/>
        </w:rPr>
      </w:pPr>
      <w:r w:rsidRPr="00F41CB3">
        <w:rPr>
          <w:rFonts w:ascii="Times New Roman" w:hAnsi="Times New Roman" w:cs="Times New Roman"/>
          <w:sz w:val="24"/>
          <w:szCs w:val="24"/>
        </w:rPr>
        <w:t xml:space="preserve">Variabel Ketepatan Pengembalian RM </w:t>
      </w:r>
      <w:r w:rsidRPr="00F41CB3">
        <w:rPr>
          <w:rFonts w:ascii="Times New Roman" w:hAnsi="Times New Roman" w:cs="Times New Roman"/>
          <w:sz w:val="24"/>
          <w:szCs w:val="24"/>
        </w:rPr>
        <w:tab/>
        <w:t>62</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Tabel 4.8 Uji Chi Square Variabel Lama Kerja Dengan Variabel</w:t>
      </w:r>
    </w:p>
    <w:p w:rsidR="00B1295D" w:rsidRPr="00F41CB3" w:rsidRDefault="00B1295D" w:rsidP="00B1295D">
      <w:pPr>
        <w:tabs>
          <w:tab w:val="right" w:leader="dot" w:pos="6804"/>
          <w:tab w:val="left" w:pos="7371"/>
        </w:tabs>
        <w:spacing w:line="240" w:lineRule="auto"/>
        <w:ind w:firstLine="993"/>
        <w:contextualSpacing/>
        <w:jc w:val="both"/>
        <w:rPr>
          <w:rFonts w:ascii="Times New Roman" w:hAnsi="Times New Roman" w:cs="Times New Roman"/>
          <w:sz w:val="24"/>
          <w:szCs w:val="24"/>
        </w:rPr>
      </w:pPr>
      <w:r w:rsidRPr="00F41CB3">
        <w:rPr>
          <w:rFonts w:ascii="Times New Roman" w:hAnsi="Times New Roman" w:cs="Times New Roman"/>
          <w:sz w:val="24"/>
          <w:szCs w:val="24"/>
        </w:rPr>
        <w:t xml:space="preserve">Ketepatan Pengembalian RM </w:t>
      </w:r>
      <w:r w:rsidRPr="00F41CB3">
        <w:rPr>
          <w:rFonts w:ascii="Times New Roman" w:hAnsi="Times New Roman" w:cs="Times New Roman"/>
          <w:sz w:val="24"/>
          <w:szCs w:val="24"/>
        </w:rPr>
        <w:tab/>
        <w:t>63</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 xml:space="preserve">Tabel 4.9 Uji Chi Square Variabel Lingkungan Kerja Dengan </w:t>
      </w:r>
    </w:p>
    <w:p w:rsidR="00B1295D" w:rsidRPr="00F41CB3" w:rsidRDefault="00B1295D" w:rsidP="00B1295D">
      <w:pPr>
        <w:tabs>
          <w:tab w:val="right" w:leader="dot" w:pos="6804"/>
          <w:tab w:val="left" w:pos="7371"/>
        </w:tabs>
        <w:spacing w:line="240" w:lineRule="auto"/>
        <w:ind w:firstLine="993"/>
        <w:contextualSpacing/>
        <w:jc w:val="both"/>
        <w:rPr>
          <w:rFonts w:ascii="Times New Roman" w:hAnsi="Times New Roman" w:cs="Times New Roman"/>
          <w:sz w:val="24"/>
          <w:szCs w:val="24"/>
        </w:rPr>
      </w:pPr>
      <w:r w:rsidRPr="00F41CB3">
        <w:rPr>
          <w:rFonts w:ascii="Times New Roman" w:hAnsi="Times New Roman" w:cs="Times New Roman"/>
          <w:sz w:val="24"/>
          <w:szCs w:val="24"/>
        </w:rPr>
        <w:t xml:space="preserve">Variabel Ketepatan Pengembalian RM </w:t>
      </w:r>
      <w:r w:rsidRPr="00F41CB3">
        <w:rPr>
          <w:rFonts w:ascii="Times New Roman" w:hAnsi="Times New Roman" w:cs="Times New Roman"/>
          <w:sz w:val="24"/>
          <w:szCs w:val="24"/>
        </w:rPr>
        <w:tab/>
        <w:t>64</w:t>
      </w:r>
    </w:p>
    <w:p w:rsidR="00B1295D" w:rsidRPr="00F41CB3" w:rsidRDefault="00B1295D" w:rsidP="00B1295D">
      <w:pPr>
        <w:tabs>
          <w:tab w:val="right" w:leader="dot" w:pos="6804"/>
          <w:tab w:val="left" w:pos="7371"/>
        </w:tabs>
        <w:spacing w:line="240" w:lineRule="auto"/>
        <w:ind w:left="567" w:firstLine="142"/>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ind w:left="567" w:firstLine="142"/>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ind w:left="567" w:firstLine="142"/>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ind w:left="567" w:firstLine="142"/>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ind w:left="567"/>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ind w:left="720"/>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ind w:left="720"/>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ind w:left="142"/>
        <w:jc w:val="both"/>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2E7190" w:rsidP="00B1295D">
      <w:pPr>
        <w:spacing w:line="480" w:lineRule="auto"/>
        <w:contextualSpacing/>
        <w:jc w:val="both"/>
        <w:rPr>
          <w:rFonts w:ascii="Times New Roman" w:hAnsi="Times New Roman" w:cs="Times New Roman"/>
          <w:b/>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69856" behindDoc="0" locked="0" layoutInCell="1" allowOverlap="1" wp14:anchorId="0D0E77DF" wp14:editId="7F196FAA">
                <wp:simplePos x="0" y="0"/>
                <wp:positionH relativeFrom="column">
                  <wp:posOffset>1960245</wp:posOffset>
                </wp:positionH>
                <wp:positionV relativeFrom="paragraph">
                  <wp:posOffset>469900</wp:posOffset>
                </wp:positionV>
                <wp:extent cx="647700" cy="438150"/>
                <wp:effectExtent l="0" t="0" r="19050" b="19050"/>
                <wp:wrapNone/>
                <wp:docPr id="882" name="Rectangle 882"/>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2E7190" w:rsidRPr="002E7190" w:rsidRDefault="002E7190" w:rsidP="002E7190">
                            <w:pPr>
                              <w:jc w:val="center"/>
                              <w:rPr>
                                <w:rFonts w:ascii="Times New Roman" w:hAnsi="Times New Roman" w:cs="Times New Roman"/>
                                <w:sz w:val="24"/>
                              </w:rPr>
                            </w:pPr>
                            <w:r w:rsidRPr="002E7190">
                              <w:rPr>
                                <w:rFonts w:ascii="Times New Roman" w:hAnsi="Times New Roman" w:cs="Times New Roman"/>
                                <w:sz w:val="24"/>
                              </w:rPr>
                              <w:t>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82" o:spid="_x0000_s1034" style="position:absolute;left:0;text-align:left;margin-left:154.35pt;margin-top:37pt;width:51pt;height:34.5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" fillcolor="white [3201]" strokecolor="white [3212]" strokeweight="2pt">
                <v:textbox>
                  <w:txbxContent>
                    <w:p w:rsidR="002E7190" w:rsidRPr="002E7190" w:rsidRDefault="002E7190" w:rsidP="002E7190">
                      <w:pPr>
                        <w:jc w:val="center"/>
                        <w:rPr>
                          <w:rFonts w:ascii="Times New Roman" w:hAnsi="Times New Roman" w:cs="Times New Roman"/>
                          <w:sz w:val="24"/>
                        </w:rPr>
                      </w:pPr>
                      <w:r w:rsidRPr="002E7190">
                        <w:rPr>
                          <w:rFonts w:ascii="Times New Roman" w:hAnsi="Times New Roman" w:cs="Times New Roman"/>
                          <w:sz w:val="24"/>
                        </w:rPr>
                        <w:t>ix</w:t>
                      </w:r>
                    </w:p>
                  </w:txbxContent>
                </v:textbox>
              </v:rect>
            </w:pict>
          </mc:Fallback>
        </mc:AlternateContent>
      </w:r>
    </w:p>
    <w:p w:rsidR="00B1295D" w:rsidRPr="00B1295D" w:rsidRDefault="002E7190" w:rsidP="00B1295D">
      <w:pPr>
        <w:spacing w:line="480" w:lineRule="auto"/>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67808" behindDoc="0" locked="0" layoutInCell="1" allowOverlap="1" wp14:anchorId="0DDDBBCE" wp14:editId="0E7A88A8">
                <wp:simplePos x="0" y="0"/>
                <wp:positionH relativeFrom="column">
                  <wp:posOffset>4684395</wp:posOffset>
                </wp:positionH>
                <wp:positionV relativeFrom="paragraph">
                  <wp:posOffset>-1059180</wp:posOffset>
                </wp:positionV>
                <wp:extent cx="647700" cy="438150"/>
                <wp:effectExtent l="0" t="0" r="19050" b="19050"/>
                <wp:wrapNone/>
                <wp:docPr id="881" name="Rectangle 881"/>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81" o:spid="_x0000_s1026" style="position:absolute;margin-left:368.85pt;margin-top:-83.4pt;width:51pt;height:34.5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" fillcolor="white [3201]" strokecolor="white [3212]" strokeweight="2pt"/>
            </w:pict>
          </mc:Fallback>
        </mc:AlternateContent>
      </w:r>
      <w:r w:rsidR="00B1295D" w:rsidRPr="00B1295D">
        <w:rPr>
          <w:rFonts w:ascii="Times New Roman" w:hAnsi="Times New Roman" w:cs="Times New Roman"/>
          <w:b/>
          <w:sz w:val="24"/>
          <w:szCs w:val="24"/>
        </w:rPr>
        <w:t>DAFTAR LAMPIRAN</w:t>
      </w:r>
    </w:p>
    <w:p w:rsidR="00B1295D" w:rsidRPr="00B1295D"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Lampiran Kuesioner Faktor-Faktor Yang Berhubungan Dengan </w:t>
      </w:r>
    </w:p>
    <w:p w:rsidR="00B1295D" w:rsidRPr="00F41CB3" w:rsidRDefault="00B1295D" w:rsidP="00B1295D">
      <w:pPr>
        <w:tabs>
          <w:tab w:val="right" w:leader="dot" w:pos="6804"/>
          <w:tab w:val="left" w:pos="7371"/>
        </w:tabs>
        <w:spacing w:line="240" w:lineRule="auto"/>
        <w:ind w:firstLine="993"/>
        <w:contextualSpacing/>
        <w:jc w:val="both"/>
        <w:rPr>
          <w:rFonts w:ascii="Times New Roman" w:hAnsi="Times New Roman" w:cs="Times New Roman"/>
          <w:sz w:val="24"/>
          <w:szCs w:val="24"/>
        </w:rPr>
      </w:pPr>
      <w:r w:rsidRPr="00F41CB3">
        <w:rPr>
          <w:rFonts w:ascii="Times New Roman" w:hAnsi="Times New Roman" w:cs="Times New Roman"/>
          <w:sz w:val="24"/>
          <w:szCs w:val="24"/>
        </w:rPr>
        <w:t xml:space="preserve">Ketepatan Pengembalian Berkas RM Di Ruang Rawat </w:t>
      </w:r>
    </w:p>
    <w:p w:rsidR="00B1295D" w:rsidRPr="00F41CB3" w:rsidRDefault="00B1295D" w:rsidP="00B1295D">
      <w:pPr>
        <w:tabs>
          <w:tab w:val="right" w:leader="dot" w:pos="6804"/>
          <w:tab w:val="left" w:pos="7371"/>
        </w:tabs>
        <w:spacing w:line="240" w:lineRule="auto"/>
        <w:ind w:firstLine="993"/>
        <w:contextualSpacing/>
        <w:jc w:val="both"/>
        <w:rPr>
          <w:rFonts w:ascii="Times New Roman" w:hAnsi="Times New Roman" w:cs="Times New Roman"/>
          <w:sz w:val="24"/>
          <w:szCs w:val="24"/>
        </w:rPr>
      </w:pPr>
      <w:r w:rsidRPr="00F41CB3">
        <w:rPr>
          <w:rFonts w:ascii="Times New Roman" w:hAnsi="Times New Roman" w:cs="Times New Roman"/>
          <w:sz w:val="24"/>
          <w:szCs w:val="24"/>
        </w:rPr>
        <w:t>Inap Tepadu (Rindu) A Di RSUP H. Adam Malik</w:t>
      </w:r>
      <w:r w:rsidRPr="00F41CB3">
        <w:rPr>
          <w:rFonts w:ascii="Times New Roman" w:hAnsi="Times New Roman" w:cs="Times New Roman"/>
          <w:sz w:val="24"/>
          <w:szCs w:val="24"/>
        </w:rPr>
        <w:tab/>
        <w:t>75</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Lampiran Uji Validitas</w:t>
      </w:r>
      <w:r w:rsidRPr="00F41CB3">
        <w:rPr>
          <w:rFonts w:ascii="Times New Roman" w:hAnsi="Times New Roman" w:cs="Times New Roman"/>
          <w:sz w:val="24"/>
          <w:szCs w:val="24"/>
        </w:rPr>
        <w:tab/>
        <w:t>77</w:t>
      </w:r>
      <w:r w:rsidRPr="00F41CB3">
        <w:rPr>
          <w:rFonts w:ascii="Times New Roman" w:hAnsi="Times New Roman" w:cs="Times New Roman"/>
          <w:sz w:val="24"/>
          <w:szCs w:val="24"/>
        </w:rPr>
        <w:br/>
        <w:t>Lampiran Uji Reliabilitas</w:t>
      </w:r>
      <w:r w:rsidRPr="00F41CB3">
        <w:rPr>
          <w:rFonts w:ascii="Times New Roman" w:hAnsi="Times New Roman" w:cs="Times New Roman"/>
          <w:sz w:val="24"/>
          <w:szCs w:val="24"/>
        </w:rPr>
        <w:tab/>
        <w:t>81</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Lampiran Uji Univariat</w:t>
      </w:r>
      <w:r w:rsidRPr="00F41CB3">
        <w:rPr>
          <w:rFonts w:ascii="Times New Roman" w:hAnsi="Times New Roman" w:cs="Times New Roman"/>
          <w:sz w:val="24"/>
          <w:szCs w:val="24"/>
        </w:rPr>
        <w:tab/>
        <w:t>82</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Lampiran Uji Bivariat</w:t>
      </w:r>
      <w:r w:rsidRPr="00F41CB3">
        <w:rPr>
          <w:rFonts w:ascii="Times New Roman" w:hAnsi="Times New Roman" w:cs="Times New Roman"/>
          <w:sz w:val="24"/>
          <w:szCs w:val="24"/>
        </w:rPr>
        <w:tab/>
        <w:t>99</w:t>
      </w:r>
      <w:r w:rsidRPr="00F41CB3">
        <w:rPr>
          <w:rFonts w:ascii="Times New Roman" w:hAnsi="Times New Roman" w:cs="Times New Roman"/>
          <w:sz w:val="24"/>
          <w:szCs w:val="24"/>
        </w:rPr>
        <w:br/>
        <w:t>Lampiran Hasil Kuesioner Pendidikan</w:t>
      </w:r>
      <w:r w:rsidRPr="00F41CB3">
        <w:rPr>
          <w:rFonts w:ascii="Times New Roman" w:hAnsi="Times New Roman" w:cs="Times New Roman"/>
          <w:sz w:val="24"/>
          <w:szCs w:val="24"/>
        </w:rPr>
        <w:tab/>
        <w:t>77</w:t>
      </w:r>
      <w:r w:rsidRPr="00F41CB3">
        <w:rPr>
          <w:rFonts w:ascii="Times New Roman" w:hAnsi="Times New Roman" w:cs="Times New Roman"/>
          <w:sz w:val="24"/>
          <w:szCs w:val="24"/>
        </w:rPr>
        <w:br/>
        <w:t>Lampiran Hasil Kuesioner Lama Kerja</w:t>
      </w:r>
      <w:r w:rsidRPr="00F41CB3">
        <w:rPr>
          <w:rFonts w:ascii="Times New Roman" w:hAnsi="Times New Roman" w:cs="Times New Roman"/>
          <w:sz w:val="24"/>
          <w:szCs w:val="24"/>
        </w:rPr>
        <w:tab/>
        <w:t>77</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Lampiran Hasil Kuesioner Penempatan Kerja</w:t>
      </w:r>
      <w:r w:rsidRPr="00F41CB3">
        <w:rPr>
          <w:rFonts w:ascii="Times New Roman" w:hAnsi="Times New Roman" w:cs="Times New Roman"/>
          <w:sz w:val="24"/>
          <w:szCs w:val="24"/>
        </w:rPr>
        <w:tab/>
        <w:t>77</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r w:rsidRPr="00F41CB3">
        <w:rPr>
          <w:rFonts w:ascii="Times New Roman" w:hAnsi="Times New Roman" w:cs="Times New Roman"/>
          <w:sz w:val="24"/>
          <w:szCs w:val="24"/>
        </w:rPr>
        <w:t>Lampiran Hasil Kuesioner Lingkungan Kerja</w:t>
      </w:r>
      <w:r w:rsidRPr="00F41CB3">
        <w:rPr>
          <w:rFonts w:ascii="Times New Roman" w:hAnsi="Times New Roman" w:cs="Times New Roman"/>
          <w:sz w:val="24"/>
          <w:szCs w:val="24"/>
        </w:rPr>
        <w:tab/>
        <w:t>77</w:t>
      </w:r>
      <w:r w:rsidRPr="00F41CB3">
        <w:rPr>
          <w:rFonts w:ascii="Times New Roman" w:hAnsi="Times New Roman" w:cs="Times New Roman"/>
          <w:sz w:val="24"/>
          <w:szCs w:val="24"/>
        </w:rPr>
        <w:br/>
        <w:t>Lampiran Hasil Kuesioner Ketepatan Pengembalian Berkas RM</w:t>
      </w:r>
      <w:r w:rsidRPr="00F41CB3">
        <w:rPr>
          <w:rFonts w:ascii="Times New Roman" w:hAnsi="Times New Roman" w:cs="Times New Roman"/>
          <w:sz w:val="24"/>
          <w:szCs w:val="24"/>
        </w:rPr>
        <w:tab/>
        <w:t>77</w:t>
      </w:r>
    </w:p>
    <w:p w:rsidR="00B1295D" w:rsidRPr="00F41CB3"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contextualSpacing/>
        <w:jc w:val="both"/>
        <w:rPr>
          <w:rFonts w:ascii="Times New Roman" w:hAnsi="Times New Roman" w:cs="Times New Roman"/>
          <w:sz w:val="24"/>
          <w:szCs w:val="24"/>
        </w:rPr>
      </w:pPr>
    </w:p>
    <w:p w:rsidR="00B1295D" w:rsidRPr="00B1295D" w:rsidRDefault="00B1295D" w:rsidP="00B1295D">
      <w:pPr>
        <w:tabs>
          <w:tab w:val="right" w:leader="dot" w:pos="6804"/>
          <w:tab w:val="left" w:pos="7371"/>
        </w:tabs>
        <w:spacing w:line="240" w:lineRule="auto"/>
        <w:ind w:firstLine="993"/>
        <w:contextualSpacing/>
        <w:jc w:val="both"/>
        <w:rPr>
          <w:rFonts w:ascii="Times New Roman" w:hAnsi="Times New Roman" w:cs="Times New Roman"/>
          <w:b/>
          <w:sz w:val="24"/>
          <w:szCs w:val="24"/>
        </w:rPr>
      </w:pPr>
    </w:p>
    <w:p w:rsidR="00B1295D" w:rsidRPr="00B1295D" w:rsidRDefault="00B1295D" w:rsidP="00B1295D">
      <w:pPr>
        <w:tabs>
          <w:tab w:val="right" w:leader="dot" w:pos="6804"/>
          <w:tab w:val="left" w:pos="7371"/>
        </w:tabs>
        <w:spacing w:line="240" w:lineRule="auto"/>
        <w:ind w:firstLine="993"/>
        <w:contextualSpacing/>
        <w:jc w:val="both"/>
        <w:rPr>
          <w:rFonts w:ascii="Times New Roman" w:hAnsi="Times New Roman" w:cs="Times New Roman"/>
          <w:sz w:val="24"/>
          <w:szCs w:val="24"/>
        </w:rPr>
      </w:pPr>
    </w:p>
    <w:p w:rsidR="00B1295D" w:rsidRPr="00B1295D" w:rsidRDefault="00B1295D" w:rsidP="00B1295D">
      <w:pPr>
        <w:spacing w:line="240" w:lineRule="auto"/>
        <w:jc w:val="both"/>
        <w:rPr>
          <w:rFonts w:ascii="Times New Roman" w:hAnsi="Times New Roman" w:cs="Times New Roman"/>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B1295D" w:rsidRPr="00B1295D" w:rsidRDefault="00B1295D" w:rsidP="00B1295D">
      <w:pPr>
        <w:spacing w:line="480" w:lineRule="auto"/>
        <w:contextualSpacing/>
        <w:jc w:val="both"/>
        <w:rPr>
          <w:rFonts w:ascii="Times New Roman" w:hAnsi="Times New Roman" w:cs="Times New Roman"/>
          <w:b/>
          <w:sz w:val="24"/>
          <w:szCs w:val="24"/>
        </w:rPr>
      </w:pPr>
    </w:p>
    <w:p w:rsidR="00353ECD" w:rsidRDefault="00353ECD" w:rsidP="00B1295D">
      <w:pPr>
        <w:spacing w:line="480" w:lineRule="auto"/>
        <w:jc w:val="center"/>
        <w:rPr>
          <w:rFonts w:ascii="Times New Roman" w:hAnsi="Times New Roman" w:cs="Times New Roman"/>
          <w:b/>
          <w:sz w:val="24"/>
          <w:szCs w:val="24"/>
        </w:rPr>
        <w:sectPr w:rsidR="00353ECD" w:rsidSect="00353ECD">
          <w:headerReference w:type="default" r:id="rId10"/>
          <w:pgSz w:w="11906" w:h="16838"/>
          <w:pgMar w:top="2268" w:right="1701" w:bottom="1701" w:left="2268" w:header="709" w:footer="709" w:gutter="0"/>
          <w:pgNumType w:start="1"/>
          <w:cols w:space="708"/>
          <w:docGrid w:linePitch="360"/>
        </w:sectPr>
      </w:pPr>
    </w:p>
    <w:p w:rsidR="00B1295D" w:rsidRPr="00B1295D" w:rsidRDefault="002E7190" w:rsidP="00B1295D">
      <w:pPr>
        <w:spacing w:line="480" w:lineRule="auto"/>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71904" behindDoc="0" locked="0" layoutInCell="1" allowOverlap="1" wp14:anchorId="0DD95F10" wp14:editId="6720ADF8">
                <wp:simplePos x="0" y="0"/>
                <wp:positionH relativeFrom="column">
                  <wp:posOffset>4570095</wp:posOffset>
                </wp:positionH>
                <wp:positionV relativeFrom="paragraph">
                  <wp:posOffset>-1163955</wp:posOffset>
                </wp:positionV>
                <wp:extent cx="647700" cy="438150"/>
                <wp:effectExtent l="0" t="0" r="19050" b="19050"/>
                <wp:wrapNone/>
                <wp:docPr id="883" name="Rectangle 883"/>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83" o:spid="_x0000_s1026" style="position:absolute;margin-left:359.85pt;margin-top:-91.65pt;width:51pt;height:34.5pt;z-index:25177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" fillcolor="white [3201]" strokecolor="white [3212]" strokeweight="2pt"/>
            </w:pict>
          </mc:Fallback>
        </mc:AlternateContent>
      </w:r>
      <w:r w:rsidR="00B1295D" w:rsidRPr="00B1295D">
        <w:rPr>
          <w:rFonts w:ascii="Times New Roman" w:hAnsi="Times New Roman" w:cs="Times New Roman"/>
          <w:b/>
          <w:sz w:val="24"/>
          <w:szCs w:val="24"/>
        </w:rPr>
        <w:t>BAB I</w:t>
      </w:r>
    </w:p>
    <w:p w:rsidR="00B1295D" w:rsidRPr="00B1295D" w:rsidRDefault="00B1295D" w:rsidP="00B1295D">
      <w:pPr>
        <w:spacing w:line="480" w:lineRule="auto"/>
        <w:jc w:val="center"/>
        <w:rPr>
          <w:rFonts w:ascii="Times New Roman" w:hAnsi="Times New Roman" w:cs="Times New Roman"/>
          <w:b/>
          <w:sz w:val="24"/>
          <w:szCs w:val="24"/>
        </w:rPr>
      </w:pPr>
      <w:r w:rsidRPr="00B1295D">
        <w:rPr>
          <w:rFonts w:ascii="Times New Roman" w:hAnsi="Times New Roman" w:cs="Times New Roman"/>
          <w:b/>
          <w:sz w:val="24"/>
          <w:szCs w:val="24"/>
        </w:rPr>
        <w:t>PENDAHULUAN</w:t>
      </w:r>
    </w:p>
    <w:p w:rsidR="00B1295D" w:rsidRPr="00B1295D" w:rsidRDefault="00B1295D" w:rsidP="00B1295D">
      <w:pPr>
        <w:numPr>
          <w:ilvl w:val="0"/>
          <w:numId w:val="37"/>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Latar Belakang</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Rumah sakit merupakan tempat rujukan kesehatan yang melayani pasien rawat jalan, rawat inap dan gawat darurat dengan berbagai jenis pelayanan medis dan penunjang medis dalam satu sistem pelayanan. Rumah sakit adalah institusi pelayanan kesehatan yang menyelenggarakan pelayanan kesehatan perorangan secara paripurna yang menyediakan pelayanan rawat inap, rawat jalan dan gawat darurat (1).</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Pengertian lainnya mengenai rumah sakit ialah</w:t>
      </w:r>
      <w:r w:rsidRPr="00B1295D">
        <w:rPr>
          <w:rFonts w:ascii="Times New Roman" w:hAnsi="Times New Roman" w:cs="Times New Roman"/>
          <w:sz w:val="24"/>
          <w:szCs w:val="24"/>
          <w:lang w:val="en-US"/>
        </w:rPr>
        <w:t xml:space="preserve"> rumah sakit adalah suatu institusi yang fungsi utamanya adalah memberikan pelayanan kepada pasien rumah sakit</w:t>
      </w:r>
      <w:r w:rsidRPr="00B1295D">
        <w:rPr>
          <w:rFonts w:ascii="Times New Roman" w:hAnsi="Times New Roman" w:cs="Times New Roman"/>
          <w:sz w:val="24"/>
          <w:szCs w:val="24"/>
        </w:rPr>
        <w:t xml:space="preserve"> yang</w:t>
      </w:r>
      <w:r w:rsidRPr="00B1295D">
        <w:rPr>
          <w:rFonts w:ascii="Times New Roman" w:hAnsi="Times New Roman" w:cs="Times New Roman"/>
          <w:sz w:val="24"/>
          <w:szCs w:val="24"/>
          <w:lang w:val="en-US"/>
        </w:rPr>
        <w:t xml:space="preserve"> diselenggarakan berdasarkan Pancasila dan didasarkan kepada nilai kemanusiaan, etika dan profesionalitas, manfaat, keadilan, persamaan hak dan anti diskriminasi, pemerataan, perlindungan dan keselamatan pasien, serta mempunyai fungsi sosial </w:t>
      </w:r>
      <w:r w:rsidRPr="00B1295D">
        <w:rPr>
          <w:rFonts w:ascii="Times New Roman" w:hAnsi="Times New Roman" w:cs="Times New Roman"/>
          <w:sz w:val="24"/>
          <w:szCs w:val="24"/>
        </w:rPr>
        <w:t>(2).</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Pengertian selanjutnya mengenai rumah sakit  adalah sebagai salah satu sistem pelayanan kesehatan secara garis besar memberikan pelayanan untuk masyarakat berupa pelayanan kesehatan mencakup pelayanan medik, pelayanan penunjang medik, rehabilitasi medik dan pelayanan perawatan (3).</w:t>
      </w:r>
    </w:p>
    <w:p w:rsidR="00B1295D" w:rsidRPr="00B1295D" w:rsidRDefault="002E7190" w:rsidP="00B1295D">
      <w:pPr>
        <w:spacing w:line="480" w:lineRule="auto"/>
        <w:ind w:firstLine="709"/>
        <w:contextualSpacing/>
        <w:jc w:val="both"/>
        <w:rPr>
          <w:rFonts w:ascii="Times New Roman" w:hAnsi="Times New Roman" w:cs="Times New Roman"/>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73952" behindDoc="0" locked="0" layoutInCell="1" allowOverlap="1" wp14:anchorId="6BBEF608" wp14:editId="17F1832D">
                <wp:simplePos x="0" y="0"/>
                <wp:positionH relativeFrom="column">
                  <wp:posOffset>2007870</wp:posOffset>
                </wp:positionH>
                <wp:positionV relativeFrom="paragraph">
                  <wp:posOffset>1419225</wp:posOffset>
                </wp:positionV>
                <wp:extent cx="647700" cy="438150"/>
                <wp:effectExtent l="0" t="0" r="19050" b="19050"/>
                <wp:wrapNone/>
                <wp:docPr id="884" name="Rectangle 884"/>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2E7190" w:rsidRPr="002E7190" w:rsidRDefault="002E7190" w:rsidP="002E7190">
                            <w:pPr>
                              <w:jc w:val="center"/>
                              <w:rPr>
                                <w:rFonts w:ascii="Times New Roman" w:hAnsi="Times New Roman" w:cs="Times New Roman"/>
                                <w:sz w:val="24"/>
                              </w:rPr>
                            </w:pPr>
                            <w:r w:rsidRPr="002E7190">
                              <w:rPr>
                                <w:rFonts w:ascii="Times New Roman" w:hAnsi="Times New Roman" w:cs="Times New Roman"/>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84" o:spid="_x0000_s1035" style="position:absolute;left:0;text-align:left;margin-left:158.1pt;margin-top:111.75pt;width:51pt;height:34.5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" fillcolor="white [3201]" strokecolor="white [3212]" strokeweight="2pt">
                <v:textbox>
                  <w:txbxContent>
                    <w:p w:rsidR="002E7190" w:rsidRPr="002E7190" w:rsidRDefault="002E7190" w:rsidP="002E7190">
                      <w:pPr>
                        <w:jc w:val="center"/>
                        <w:rPr>
                          <w:rFonts w:ascii="Times New Roman" w:hAnsi="Times New Roman" w:cs="Times New Roman"/>
                          <w:sz w:val="24"/>
                        </w:rPr>
                      </w:pPr>
                      <w:r w:rsidRPr="002E7190">
                        <w:rPr>
                          <w:rFonts w:ascii="Times New Roman" w:hAnsi="Times New Roman" w:cs="Times New Roman"/>
                          <w:sz w:val="24"/>
                        </w:rPr>
                        <w:t>1</w:t>
                      </w:r>
                    </w:p>
                  </w:txbxContent>
                </v:textbox>
              </v:rect>
            </w:pict>
          </mc:Fallback>
        </mc:AlternateContent>
      </w:r>
      <w:r w:rsidR="00B1295D" w:rsidRPr="00B1295D">
        <w:rPr>
          <w:rFonts w:ascii="Times New Roman" w:hAnsi="Times New Roman" w:cs="Times New Roman"/>
          <w:sz w:val="24"/>
          <w:szCs w:val="24"/>
        </w:rPr>
        <w:t xml:space="preserve">Melayani pasien merupakan salah satu bentuk pelayanan rumah sakit tersebut, maka terkena kewajiaban menyelenggarakan pelayanan rekam medis sesuai dengan Peraturan Menteri Kesehatan Republik Indonesia No. 269/MENKES/PER/III/2008 tentang rekam medis. Menurut Peraturan No. </w:t>
      </w:r>
      <w:r w:rsidR="00B1295D" w:rsidRPr="00B1295D">
        <w:rPr>
          <w:rFonts w:ascii="Times New Roman" w:hAnsi="Times New Roman" w:cs="Times New Roman"/>
          <w:sz w:val="24"/>
          <w:szCs w:val="24"/>
        </w:rPr>
        <w:lastRenderedPageBreak/>
        <w:t xml:space="preserve">269/MENKES/PER/III 2008, rekam medis adalah berkas yang berisikan catatan dan dokumen tentang identitas pasien, pemeriksaan pengobatan, tindakan dan pelayanan lain yang telah diberikan kepada pasien. </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Rekam medis adalah informasi mengenai siapa, apa, mengapa, dimana, bilamana dan bagaiaman pelayanan yang diberikan kepada pasien selama masa perawatannya, agar lengkap maka rekam medis harus berisi informasi yang cukup dan secara jelas menerangkan identitas pasien, mendukung diagnose, membenarkan pengobatan yang diterimanya serta mencatat hasil-hasil pemeriksaan secara tepat (4).</w:t>
      </w:r>
      <w:r w:rsidR="00F41CB3">
        <w:rPr>
          <w:rFonts w:ascii="Times New Roman" w:hAnsi="Times New Roman" w:cs="Times New Roman"/>
          <w:sz w:val="24"/>
          <w:szCs w:val="24"/>
        </w:rPr>
        <w:t xml:space="preserve"> </w:t>
      </w:r>
      <w:r w:rsidRPr="00B1295D">
        <w:rPr>
          <w:rFonts w:ascii="Times New Roman" w:hAnsi="Times New Roman" w:cs="Times New Roman"/>
          <w:sz w:val="24"/>
          <w:szCs w:val="24"/>
        </w:rPr>
        <w:t>Pengertian lainnya mengenai rekam medis merupakan siapa, apa, mengapa, dimana, harapan dan bagaimana pelayanan yang diperoleh seorang pasien selama dirawat dan diobati (5).</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Unit rekam medis merupakan unit terdepan yang memberikan pelayanan terhadap pasien. Proses di rekam medis bukan sekedar kegiatan pencatatan, tetapi suatu sistem penyelenggaraan rekam medis, yaitu proses kegiatan yang dimulai dari saat diterimanya pasien di rumah sakit, diteruskan dengan kegiatan pencatatan data medis pasien, selama pasien itu mendapatkan pelayanan pasien di rumah sakit, dan dilanjutkan dengan penanganan berkas rekam medis yang meliputi penyelenggaraan penyimpanan untuk melayani permintaan dari pasien atau untuk keperluan lainnya.</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Syarat rekam medis yang bermutu menurut adalah terkait kelengkapan isian rekam medis, keakuratan, ketapatan catatan rekam medis, ketepatan waktu, dan pemenuhan persyaratan aspek hukum (6).</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lastRenderedPageBreak/>
        <w:t>Dalam rangka peningkatan mutu informasi yang berkualitas di rumah sakit perlu adanya dukungan dari beberapa faktor yang terkait. Salah satu faktor yang ikut mendukung keberhasilan upaya tersebut adalah pengembalian berkas rekam medis yang sesuai dengan aturan yang telah ditetapkan. Standar untuk pengembalian berkas rekam medis yang tepat waktu iala 1x24 jam. Pengembalian rekam medis lengkap dalam waktu 24 (dua puluh empat) jam yang dimaksud adalah jumlah dokumen rekam medis pasien yang diisi lengkap dan dikembalikan ke pengelola rekam medis dalam waku lebih kurang 24 (dua puluh empat) jam setelah pasien pulang. Kriteria lengkap mengacu pada Peraturan Menteri Kesehatan Nomor 269 Tahun 2008 tentang rekam medis.</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Pengembalian berasal dari kata kembali, kembali adalah balik ke tempat atau keadaan semula. Sedangkan menurut Kamus Besar Bahasa Indonesia, pengembalian adalah proses, cara perbuatan mengembalikan pemulangan, pemulihan. Waktu satu kali dua puluh empat jam adalah waktu paling maksimal untuk pengembalian rekam medis atau rekam medis yang sudah terisi kembali ke rak rekam medis. Lazimnya informasi yang terdapat di dalamnya adalah identitas pasien, diagnosa awal dan akhir, operasi yang dilakukan, riwayat penyakit, pemeriksaan fisik, pemeriksaan penunjang, perkembangan perawatan dan komplikasi, keadaan pasien saat keluar, prognosa, serta autentifikasi berupa tanggal, nama dan tanda tanggan dokter yang merawat.</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Apabila terjadi keterlambatan pengembalian berkas rekam medis dari ruang rawat inap ke bagian Instalasi Rekam Medis, maka sistem pelayanan akan terhambat dan terganggu saat kontrol, sehingga mengakibatkan pelayanan kepada </w:t>
      </w:r>
      <w:r w:rsidRPr="00B1295D">
        <w:rPr>
          <w:rFonts w:ascii="Times New Roman" w:hAnsi="Times New Roman" w:cs="Times New Roman"/>
          <w:sz w:val="24"/>
          <w:szCs w:val="24"/>
        </w:rPr>
        <w:lastRenderedPageBreak/>
        <w:t>pasien tertunda karena pencarian berkas yang semakin lama, mengganggu di dalam pengolahan pengkodean dan indeksing data rekam medis, sehingga kualitas pelayanan di rumah sakit tersebut dari segi waktu kurang efektif dan efisien.</w:t>
      </w:r>
    </w:p>
    <w:p w:rsidR="00B1295D" w:rsidRPr="00B1295D" w:rsidRDefault="00B1295D" w:rsidP="00B1295D">
      <w:pPr>
        <w:spacing w:line="480" w:lineRule="auto"/>
        <w:ind w:firstLine="360"/>
        <w:contextualSpacing/>
        <w:jc w:val="both"/>
        <w:rPr>
          <w:rFonts w:ascii="Times New Roman" w:hAnsi="Times New Roman" w:cs="Times New Roman"/>
          <w:sz w:val="24"/>
          <w:szCs w:val="24"/>
        </w:rPr>
      </w:pPr>
      <w:r w:rsidRPr="00B1295D">
        <w:rPr>
          <w:rFonts w:ascii="Times New Roman" w:hAnsi="Times New Roman" w:cs="Times New Roman"/>
          <w:sz w:val="24"/>
          <w:szCs w:val="24"/>
        </w:rPr>
        <w:t>RSUP H. Adam Malik pada dasranya berkomitmen tentang penyelenggaran dan pelayanan berkas rekam medis. RSUP H. Adam Malik merupakan rumah sakit umum kelas A di Medan yang berdasarkan kepada Keputusan Menteri Kesehatan Republik Indonesia Nomor: 335/Menkes/SK/VII/1990. Namun, nama rumah sakit ini mengalami perubahan yang pada mulanya bernama Rumah Sakit Kelas A di Medan menjadi Rumah Sakit Umum Haji Adam Malik. Perubahan nama rumah sakit ini berdasarkan kepada Keputusan Menteri Kesehatan Republik Indonesia Nomor: 775//Menkes//SK/IX/1992. Adapun alasan pergantian nama rumah sakit ini disebabkan karena perlunya pencantuman nama Pahlwan Nasional sebagai nama rumah sakit umum pemerintah yang merupakan bagian penghargaan dan kebanggan rakyat Indonesia. Nama Haji Adam Malik perlu diabadikan pada rumah sakit umum pemerintah sebagai penghargaan dan kebangaan terhada Pahlawan Nasional, terlebih lagi Adam Malik merupakan ikon kebanggan masyarakat Sumatera Utara yang namanya tidak hanya dikenal di Indonesia saja tapi Internasional.</w:t>
      </w:r>
    </w:p>
    <w:p w:rsidR="00B1295D" w:rsidRPr="00B1295D" w:rsidRDefault="00B1295D" w:rsidP="00B1295D">
      <w:pPr>
        <w:spacing w:line="480" w:lineRule="auto"/>
        <w:ind w:firstLine="360"/>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RSUP H. Adam Malik  beralamat di Jalan Bunga Lau no. 17, Medan, terletak di kelurahan Kemenangan, kecamatan Medan Tuntungan. Letak RSUP H. Adam Malik ini agak berada di daerah pedalaman yaitu berjarak +- 1 Km dari jalan Djamin Ginting yang merupakan jalan raya menuju ke arah Brastagi. RSUP H. Adam Malik mulai berfungsi sejak tanggal 17 Juni 1991 dengan pelayanan rawat </w:t>
      </w:r>
      <w:r w:rsidRPr="00B1295D">
        <w:rPr>
          <w:rFonts w:ascii="Times New Roman" w:hAnsi="Times New Roman" w:cs="Times New Roman"/>
          <w:sz w:val="24"/>
          <w:szCs w:val="24"/>
        </w:rPr>
        <w:lastRenderedPageBreak/>
        <w:t>jalan dan untuk pelayanan rawat inap mulai berfungsi tepatnya pada tanggal 2 Mei 1992. Rumah sakit ini mulai beroperasi secara total pada tanggal 21 Juli 1993 yang diresmikan oleh mantan Presiden Republik Indonesia, H. Soeharto.</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ab/>
        <w:t xml:space="preserve">RSUP H. Adam Malik terkhusus ruang rawat inap terpadu A atau biasa disebut dengan Rindu A, berkomitmen dalam pengembalian berkas rekam medis dengan tepat waktu. RSUP H. Adam Malik berpedoman khusus pada Kamus Indikator Unit Kerja Rumah Sakit, dimana dijelaskan dalam kamus tersebut ialah waktu yang tepat dalam pengembalian berkas rekam medis ke dalam rak penyimpanan adalah satu kali dua puluh empat jam. </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Selain berpedoman Kamus Indikator Unit Kerja Rumah Sakit, dijelaskan juga melalui Keputusan Direktur Jenderal Pelayanan Kesehatan Kementerian Kesehatan Repbulik Indonesia No. HK/02/03/I/0147/2016 tentang Indikator Kinerja Terpilih (IKT) Tahun 2016 Direktur Utama Rumah Sakit Umum/Khusus dan Kepala Balai di Lingkungan Direktorat Jenderal Pelayanan Kesehatan Kementerian Kesehatan RI bahwa waktu yang tepat untuk pengembalian berkas rekam medis adalah satu kali dua puluh empat jam.</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Untuk menguatkan regulasi tersebut, RSUP H. Adam Malik juga berpedoman pada Keputusan Direktur Utama RSUP H. Adam Malik Nomor: UK.01.10./4.2.1/33/2018 Tentang Kebijakan Pengelolaan Dan Penyelenggaraan Rekam Medis Di RSUP H. Adam Malik, bahwa dijelaskan berkas rekam medis rawat inap dikembalikan dalam waktu satu kali dua puluh empat jam.</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Dari observasi awal yang dilakukan, pada tahun 2017, kriteria penilaian pengembalian rekam medis atau yang biasa disingkat dengan PRM, di ruang </w:t>
      </w:r>
      <w:r w:rsidRPr="00B1295D">
        <w:rPr>
          <w:rFonts w:ascii="Times New Roman" w:hAnsi="Times New Roman" w:cs="Times New Roman"/>
          <w:sz w:val="24"/>
          <w:szCs w:val="24"/>
        </w:rPr>
        <w:lastRenderedPageBreak/>
        <w:t>rawat inap terpadu atau Rindu A sudah mencapai 80%. Namun, penilaian yang sudah mencapai 80% tersebut hanyalah nilai minimal dari target yang ingin dicapai sebesar 100%.</w:t>
      </w:r>
    </w:p>
    <w:p w:rsidR="00B1295D" w:rsidRPr="00B1295D" w:rsidRDefault="00B1295D" w:rsidP="00B1295D">
      <w:pPr>
        <w:spacing w:line="480" w:lineRule="auto"/>
        <w:ind w:firstLine="709"/>
        <w:contextualSpacing/>
        <w:jc w:val="both"/>
        <w:rPr>
          <w:rFonts w:ascii="Times New Roman" w:hAnsi="Times New Roman" w:cs="Times New Roman"/>
          <w:b/>
          <w:i/>
          <w:sz w:val="24"/>
          <w:szCs w:val="24"/>
        </w:rPr>
      </w:pPr>
      <w:r w:rsidRPr="00B1295D">
        <w:rPr>
          <w:rFonts w:ascii="Times New Roman" w:hAnsi="Times New Roman" w:cs="Times New Roman"/>
          <w:sz w:val="24"/>
          <w:szCs w:val="24"/>
        </w:rPr>
        <w:t xml:space="preserve">Berdasarkan latar belakang di atas, penulis merasa tertarik untuk memilih judul penelitian ini, yaitu, </w:t>
      </w:r>
      <w:r w:rsidRPr="00B1295D">
        <w:rPr>
          <w:rFonts w:ascii="Times New Roman" w:hAnsi="Times New Roman" w:cs="Times New Roman"/>
          <w:b/>
          <w:i/>
          <w:sz w:val="24"/>
          <w:szCs w:val="24"/>
        </w:rPr>
        <w:t xml:space="preserve">“Faktor-faktor yang berhubungan dengan ketepatan </w:t>
      </w:r>
    </w:p>
    <w:p w:rsidR="00B1295D" w:rsidRPr="00B1295D" w:rsidRDefault="00B1295D" w:rsidP="00B1295D">
      <w:pPr>
        <w:spacing w:line="480" w:lineRule="auto"/>
        <w:contextualSpacing/>
        <w:jc w:val="both"/>
        <w:rPr>
          <w:rFonts w:ascii="Times New Roman" w:hAnsi="Times New Roman" w:cs="Times New Roman"/>
          <w:b/>
          <w:i/>
          <w:sz w:val="24"/>
          <w:szCs w:val="24"/>
        </w:rPr>
      </w:pPr>
      <w:r w:rsidRPr="00B1295D">
        <w:rPr>
          <w:rFonts w:ascii="Times New Roman" w:hAnsi="Times New Roman" w:cs="Times New Roman"/>
          <w:b/>
          <w:i/>
          <w:sz w:val="24"/>
          <w:szCs w:val="24"/>
        </w:rPr>
        <w:t>pengembalian berkas rekam medis di ruang rawat inap terpadu (Rindu) A di RSUP H. Adam Malik.”</w:t>
      </w:r>
    </w:p>
    <w:p w:rsidR="00B1295D" w:rsidRPr="00B1295D" w:rsidRDefault="00B1295D" w:rsidP="00B1295D">
      <w:pPr>
        <w:numPr>
          <w:ilvl w:val="0"/>
          <w:numId w:val="38"/>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Rumusan Masalah</w:t>
      </w:r>
    </w:p>
    <w:p w:rsidR="00B1295D" w:rsidRPr="00B1295D" w:rsidRDefault="00B1295D" w:rsidP="00B1295D">
      <w:pPr>
        <w:spacing w:line="480" w:lineRule="auto"/>
        <w:ind w:firstLine="709"/>
        <w:contextualSpacing/>
        <w:jc w:val="both"/>
        <w:rPr>
          <w:rFonts w:ascii="Times New Roman" w:hAnsi="Times New Roman" w:cs="Times New Roman"/>
          <w:b/>
          <w:i/>
          <w:sz w:val="24"/>
          <w:szCs w:val="24"/>
        </w:rPr>
      </w:pPr>
      <w:r w:rsidRPr="00B1295D">
        <w:rPr>
          <w:rFonts w:ascii="Times New Roman" w:hAnsi="Times New Roman" w:cs="Times New Roman"/>
          <w:sz w:val="24"/>
          <w:szCs w:val="24"/>
        </w:rPr>
        <w:t xml:space="preserve">Berdasarkan latar belakang di atas, maka rumusan masalah yang ingin penulis kemukakan adalah, </w:t>
      </w:r>
      <w:r w:rsidRPr="00B1295D">
        <w:rPr>
          <w:rFonts w:ascii="Times New Roman" w:hAnsi="Times New Roman" w:cs="Times New Roman"/>
          <w:b/>
          <w:i/>
          <w:sz w:val="24"/>
          <w:szCs w:val="24"/>
        </w:rPr>
        <w:t>“Faktor-faktor apa saja yang berhubungan dengan ketepatan pengembalian berkas rekam medis di ruang rawat inap terpadu (Rindu) A di RSUP H. Adam Malik.”</w:t>
      </w:r>
    </w:p>
    <w:p w:rsidR="00B1295D" w:rsidRPr="00B1295D" w:rsidRDefault="00B1295D" w:rsidP="00B1295D">
      <w:pPr>
        <w:numPr>
          <w:ilvl w:val="0"/>
          <w:numId w:val="39"/>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Tujuan Penelitian</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Hakikat dari penilitian yang dilakukan sesungguhnya akan diketahui setelah adanya identifikasi dari perumusan masalah. Oleh karena itu tujuan penelitian untuk menentukan, mengembangkan dan membuktikan pengetahuan.</w:t>
      </w:r>
    </w:p>
    <w:p w:rsidR="00B1295D" w:rsidRPr="00B1295D" w:rsidRDefault="00B1295D" w:rsidP="00B1295D">
      <w:pPr>
        <w:numPr>
          <w:ilvl w:val="0"/>
          <w:numId w:val="40"/>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Tujuan Umum.</w:t>
      </w:r>
    </w:p>
    <w:p w:rsidR="00B1295D" w:rsidRPr="00B1295D" w:rsidRDefault="00B1295D" w:rsidP="00B1295D">
      <w:pPr>
        <w:spacing w:line="480" w:lineRule="auto"/>
        <w:ind w:left="1418"/>
        <w:contextualSpacing/>
        <w:jc w:val="both"/>
        <w:rPr>
          <w:rFonts w:ascii="Times New Roman" w:hAnsi="Times New Roman" w:cs="Times New Roman"/>
          <w:sz w:val="24"/>
          <w:szCs w:val="24"/>
        </w:rPr>
      </w:pPr>
      <w:r w:rsidRPr="00B1295D">
        <w:rPr>
          <w:rFonts w:ascii="Times New Roman" w:hAnsi="Times New Roman" w:cs="Times New Roman"/>
          <w:sz w:val="24"/>
          <w:szCs w:val="24"/>
        </w:rPr>
        <w:t>Untuk mengetahui faktor-faktor apa saja yang berhubungan dengan ketepatan pengembalian berkas rekam medis di ruang rawat inap terpadu (Rindu) A RSUP H. Adam Malik.</w:t>
      </w:r>
    </w:p>
    <w:p w:rsidR="00B1295D" w:rsidRPr="00B1295D" w:rsidRDefault="00B1295D" w:rsidP="00B1295D">
      <w:pPr>
        <w:spacing w:line="480" w:lineRule="auto"/>
        <w:ind w:left="1418"/>
        <w:contextualSpacing/>
        <w:jc w:val="both"/>
        <w:rPr>
          <w:rFonts w:ascii="Times New Roman" w:hAnsi="Times New Roman" w:cs="Times New Roman"/>
          <w:sz w:val="24"/>
          <w:szCs w:val="24"/>
        </w:rPr>
      </w:pPr>
    </w:p>
    <w:p w:rsidR="00B1295D" w:rsidRPr="00B1295D" w:rsidRDefault="00B1295D" w:rsidP="00B1295D">
      <w:pPr>
        <w:spacing w:line="480" w:lineRule="auto"/>
        <w:ind w:left="1418"/>
        <w:contextualSpacing/>
        <w:jc w:val="both"/>
        <w:rPr>
          <w:rFonts w:ascii="Times New Roman" w:hAnsi="Times New Roman" w:cs="Times New Roman"/>
          <w:sz w:val="24"/>
          <w:szCs w:val="24"/>
        </w:rPr>
      </w:pPr>
    </w:p>
    <w:p w:rsidR="00B1295D" w:rsidRPr="00B1295D" w:rsidRDefault="00B1295D" w:rsidP="00B1295D">
      <w:pPr>
        <w:spacing w:line="480" w:lineRule="auto"/>
        <w:ind w:left="1418"/>
        <w:contextualSpacing/>
        <w:jc w:val="both"/>
        <w:rPr>
          <w:rFonts w:ascii="Times New Roman" w:hAnsi="Times New Roman" w:cs="Times New Roman"/>
          <w:sz w:val="24"/>
          <w:szCs w:val="24"/>
        </w:rPr>
      </w:pPr>
    </w:p>
    <w:p w:rsidR="00B1295D" w:rsidRPr="00B1295D" w:rsidRDefault="00B1295D" w:rsidP="00B1295D">
      <w:pPr>
        <w:numPr>
          <w:ilvl w:val="0"/>
          <w:numId w:val="41"/>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lastRenderedPageBreak/>
        <w:t>Tujuan Khusus.</w:t>
      </w:r>
    </w:p>
    <w:p w:rsidR="00B1295D" w:rsidRPr="00B1295D" w:rsidRDefault="00B1295D" w:rsidP="00B1295D">
      <w:pPr>
        <w:numPr>
          <w:ilvl w:val="0"/>
          <w:numId w:val="42"/>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Menjelaskan hubungan faktor pendidikan dengan ketepatan pengembalian berkas rekam medis di ruang rawat inap terpadu (Rindu) A RSUP H. Adam Malik.</w:t>
      </w:r>
    </w:p>
    <w:p w:rsidR="00B1295D" w:rsidRPr="00B1295D" w:rsidRDefault="00B1295D" w:rsidP="00B1295D">
      <w:pPr>
        <w:numPr>
          <w:ilvl w:val="0"/>
          <w:numId w:val="42"/>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Menjelaskan hubungan faktor lama kerja dengan ketepatan pengembalian berkas rekam medis di ruang rawat inap terpadu (Rindu) A RSUP H. Adam Malik.</w:t>
      </w:r>
    </w:p>
    <w:p w:rsidR="00B1295D" w:rsidRPr="00B1295D" w:rsidRDefault="00B1295D" w:rsidP="00B1295D">
      <w:pPr>
        <w:numPr>
          <w:ilvl w:val="0"/>
          <w:numId w:val="42"/>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Menjelaskan hubungan faktor penempatan kerja dengan ketepatan pengembalian berkas rekam medis di ruang rawat inap terpadu (Rindu) A RSUP H. Adam Malik.</w:t>
      </w:r>
    </w:p>
    <w:p w:rsidR="00B1295D" w:rsidRPr="00B1295D" w:rsidRDefault="00B1295D" w:rsidP="00B1295D">
      <w:pPr>
        <w:numPr>
          <w:ilvl w:val="0"/>
          <w:numId w:val="42"/>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Menjelaskan hubungan faktor lingkungan kerja dengan ketepatan pengembalian berkas rekam medis di ruang rawat inap terpadu (Rindu) A RSUP H. Adam Malik.</w:t>
      </w:r>
    </w:p>
    <w:p w:rsidR="00B1295D" w:rsidRPr="00B1295D" w:rsidRDefault="00B1295D" w:rsidP="00B1295D">
      <w:pPr>
        <w:numPr>
          <w:ilvl w:val="0"/>
          <w:numId w:val="43"/>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Manfaat Penelitian</w:t>
      </w:r>
    </w:p>
    <w:p w:rsidR="00B1295D" w:rsidRPr="00B1295D" w:rsidRDefault="00B1295D" w:rsidP="00B1295D">
      <w:pPr>
        <w:numPr>
          <w:ilvl w:val="0"/>
          <w:numId w:val="44"/>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Bagi Rumah Sakit.</w:t>
      </w:r>
    </w:p>
    <w:p w:rsidR="00B1295D" w:rsidRPr="00B1295D" w:rsidRDefault="00B1295D" w:rsidP="00B1295D">
      <w:pPr>
        <w:numPr>
          <w:ilvl w:val="0"/>
          <w:numId w:val="48"/>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Memberikan masukan tentang ketepatan waktu pengembalian berkas rekam medis rawat inap.</w:t>
      </w:r>
    </w:p>
    <w:p w:rsidR="00B1295D" w:rsidRPr="00B1295D" w:rsidRDefault="00B1295D" w:rsidP="00B1295D">
      <w:pPr>
        <w:numPr>
          <w:ilvl w:val="0"/>
          <w:numId w:val="48"/>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Sebagai bahan pertimbangan dan masukan bagi manajemen rumah sakit dan pengembangan RSUP H. Adam Malik.</w:t>
      </w:r>
    </w:p>
    <w:p w:rsidR="00B1295D" w:rsidRPr="00B1295D" w:rsidRDefault="00B1295D" w:rsidP="00B1295D">
      <w:pPr>
        <w:numPr>
          <w:ilvl w:val="0"/>
          <w:numId w:val="45"/>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Bagi Penulis.</w:t>
      </w:r>
    </w:p>
    <w:p w:rsidR="00B1295D" w:rsidRPr="00B1295D" w:rsidRDefault="00B1295D" w:rsidP="00B1295D">
      <w:pPr>
        <w:numPr>
          <w:ilvl w:val="0"/>
          <w:numId w:val="49"/>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Diharapkan dapat menambahkan perbendaharaan dan memperkaya teori.</w:t>
      </w:r>
    </w:p>
    <w:p w:rsidR="00B1295D" w:rsidRPr="00B1295D" w:rsidRDefault="00B1295D" w:rsidP="00B1295D">
      <w:pPr>
        <w:numPr>
          <w:ilvl w:val="0"/>
          <w:numId w:val="49"/>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lastRenderedPageBreak/>
        <w:t>Memberikan bekal pengalaman implementasi yang nyata sebagai penerapan ilmu yang diperoleh.</w:t>
      </w:r>
    </w:p>
    <w:p w:rsidR="00B1295D" w:rsidRPr="00B1295D" w:rsidRDefault="00B1295D" w:rsidP="00B1295D">
      <w:pPr>
        <w:numPr>
          <w:ilvl w:val="0"/>
          <w:numId w:val="49"/>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Sebagai proses pembelajaran dan meningkatkan pengetahuan dan menerapkannya di lingkungan rumah sakit.</w:t>
      </w:r>
    </w:p>
    <w:p w:rsidR="00B1295D" w:rsidRPr="00B1295D" w:rsidRDefault="00B1295D" w:rsidP="00B1295D">
      <w:pPr>
        <w:numPr>
          <w:ilvl w:val="0"/>
          <w:numId w:val="46"/>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Bagi Institut Penelitian.</w:t>
      </w:r>
    </w:p>
    <w:p w:rsidR="00B1295D" w:rsidRPr="00B1295D" w:rsidRDefault="00B1295D" w:rsidP="00B1295D">
      <w:pPr>
        <w:numPr>
          <w:ilvl w:val="0"/>
          <w:numId w:val="50"/>
        </w:numPr>
        <w:spacing w:line="480" w:lineRule="auto"/>
        <w:ind w:left="1418"/>
        <w:contextualSpacing/>
        <w:jc w:val="both"/>
        <w:rPr>
          <w:rFonts w:ascii="Times New Roman" w:hAnsi="Times New Roman" w:cs="Times New Roman"/>
          <w:sz w:val="24"/>
          <w:szCs w:val="24"/>
        </w:rPr>
      </w:pPr>
      <w:r w:rsidRPr="00B1295D">
        <w:rPr>
          <w:rFonts w:ascii="Times New Roman" w:hAnsi="Times New Roman" w:cs="Times New Roman"/>
          <w:sz w:val="24"/>
          <w:szCs w:val="24"/>
        </w:rPr>
        <w:t>Dapat dijadikan berupa informasi obyektif.</w:t>
      </w:r>
    </w:p>
    <w:p w:rsidR="00B1295D" w:rsidRPr="00B1295D" w:rsidRDefault="00B1295D" w:rsidP="00B1295D">
      <w:pPr>
        <w:numPr>
          <w:ilvl w:val="0"/>
          <w:numId w:val="50"/>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Memberikan masukan materi yang berharga sebagai sumber pembelajaran.</w:t>
      </w:r>
    </w:p>
    <w:p w:rsidR="00B1295D" w:rsidRPr="00B1295D" w:rsidRDefault="00B1295D" w:rsidP="00B1295D">
      <w:pPr>
        <w:numPr>
          <w:ilvl w:val="0"/>
          <w:numId w:val="47"/>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Bagi Peneliti Selanjutnya.</w:t>
      </w:r>
    </w:p>
    <w:p w:rsidR="00B1295D" w:rsidRPr="00B1295D" w:rsidRDefault="00B1295D" w:rsidP="00B1295D">
      <w:pPr>
        <w:numPr>
          <w:ilvl w:val="0"/>
          <w:numId w:val="51"/>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Dapat digunakan sebagai bahan refrensi dasar untuk pengembangan penelitian lain yang relevan.</w:t>
      </w:r>
    </w:p>
    <w:p w:rsidR="00B1295D" w:rsidRPr="00B1295D" w:rsidRDefault="00B1295D" w:rsidP="00B1295D">
      <w:pPr>
        <w:numPr>
          <w:ilvl w:val="0"/>
          <w:numId w:val="51"/>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Sebagai acuan pembelajaran bagi pengembangan penelitian lain yang relevan.</w:t>
      </w:r>
    </w:p>
    <w:p w:rsidR="00B1295D" w:rsidRPr="00B1295D" w:rsidRDefault="00B1295D" w:rsidP="00B1295D">
      <w:pPr>
        <w:spacing w:line="480" w:lineRule="auto"/>
        <w:jc w:val="both"/>
        <w:rPr>
          <w:rFonts w:ascii="Times New Roman" w:hAnsi="Times New Roman" w:cs="Times New Roman"/>
          <w:sz w:val="24"/>
          <w:szCs w:val="24"/>
        </w:rPr>
      </w:pPr>
    </w:p>
    <w:p w:rsidR="00B1295D" w:rsidRPr="00B1295D" w:rsidRDefault="00B1295D" w:rsidP="00B1295D">
      <w:pPr>
        <w:spacing w:line="480" w:lineRule="auto"/>
        <w:jc w:val="both"/>
        <w:rPr>
          <w:rFonts w:ascii="Times New Roman" w:hAnsi="Times New Roman" w:cs="Times New Roman"/>
          <w:sz w:val="24"/>
          <w:szCs w:val="24"/>
        </w:rPr>
      </w:pPr>
    </w:p>
    <w:p w:rsidR="00B1295D" w:rsidRPr="00B1295D" w:rsidRDefault="00B1295D" w:rsidP="00B1295D">
      <w:pPr>
        <w:spacing w:line="480" w:lineRule="auto"/>
        <w:jc w:val="both"/>
        <w:rPr>
          <w:rFonts w:ascii="Times New Roman" w:hAnsi="Times New Roman" w:cs="Times New Roman"/>
          <w:sz w:val="24"/>
          <w:szCs w:val="24"/>
        </w:rPr>
      </w:pPr>
    </w:p>
    <w:p w:rsidR="00B1295D" w:rsidRPr="00B1295D" w:rsidRDefault="00B1295D" w:rsidP="00B1295D">
      <w:pPr>
        <w:spacing w:line="480" w:lineRule="auto"/>
        <w:jc w:val="both"/>
        <w:rPr>
          <w:rFonts w:ascii="Times New Roman" w:hAnsi="Times New Roman" w:cs="Times New Roman"/>
          <w:sz w:val="24"/>
          <w:szCs w:val="24"/>
        </w:rPr>
      </w:pPr>
    </w:p>
    <w:p w:rsidR="00B1295D" w:rsidRPr="00B1295D" w:rsidRDefault="00B1295D" w:rsidP="00B1295D">
      <w:pPr>
        <w:spacing w:line="480" w:lineRule="auto"/>
        <w:jc w:val="both"/>
        <w:rPr>
          <w:rFonts w:ascii="Times New Roman" w:hAnsi="Times New Roman" w:cs="Times New Roman"/>
          <w:sz w:val="24"/>
          <w:szCs w:val="24"/>
        </w:rPr>
      </w:pPr>
    </w:p>
    <w:p w:rsidR="00B1295D" w:rsidRPr="00B1295D" w:rsidRDefault="00B1295D" w:rsidP="00B1295D">
      <w:pPr>
        <w:spacing w:line="480" w:lineRule="auto"/>
        <w:jc w:val="both"/>
        <w:rPr>
          <w:rFonts w:ascii="Times New Roman" w:hAnsi="Times New Roman" w:cs="Times New Roman"/>
          <w:sz w:val="24"/>
          <w:szCs w:val="24"/>
        </w:rPr>
      </w:pPr>
    </w:p>
    <w:p w:rsidR="00B1295D" w:rsidRPr="00B1295D" w:rsidRDefault="00B1295D" w:rsidP="00B1295D">
      <w:pPr>
        <w:spacing w:line="480" w:lineRule="auto"/>
        <w:jc w:val="both"/>
        <w:rPr>
          <w:rFonts w:ascii="Times New Roman" w:hAnsi="Times New Roman" w:cs="Times New Roman"/>
          <w:sz w:val="24"/>
          <w:szCs w:val="24"/>
        </w:rPr>
      </w:pPr>
    </w:p>
    <w:p w:rsidR="00B1295D" w:rsidRPr="00B1295D" w:rsidRDefault="00B1295D" w:rsidP="00B1295D">
      <w:pPr>
        <w:numPr>
          <w:ilvl w:val="0"/>
          <w:numId w:val="52"/>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lastRenderedPageBreak/>
        <w:t>Keaslian Penelitian</w:t>
      </w:r>
    </w:p>
    <w:p w:rsidR="00B1295D" w:rsidRPr="00B1295D" w:rsidRDefault="00B1295D" w:rsidP="00B1295D">
      <w:pPr>
        <w:spacing w:line="240" w:lineRule="auto"/>
        <w:contextualSpacing/>
        <w:jc w:val="center"/>
        <w:rPr>
          <w:rFonts w:ascii="Times New Roman" w:hAnsi="Times New Roman" w:cs="Times New Roman"/>
          <w:b/>
          <w:sz w:val="24"/>
          <w:szCs w:val="24"/>
        </w:rPr>
      </w:pPr>
      <w:r w:rsidRPr="00B1295D">
        <w:rPr>
          <w:rFonts w:ascii="Times New Roman" w:hAnsi="Times New Roman" w:cs="Times New Roman"/>
          <w:b/>
          <w:sz w:val="24"/>
          <w:szCs w:val="24"/>
        </w:rPr>
        <w:t>Tabel 1.1 Keaslian Penelitian</w:t>
      </w:r>
    </w:p>
    <w:tbl>
      <w:tblPr>
        <w:tblStyle w:val="TableGrid"/>
        <w:tblW w:w="900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469"/>
        <w:gridCol w:w="2203"/>
        <w:gridCol w:w="2159"/>
        <w:gridCol w:w="1275"/>
        <w:gridCol w:w="8"/>
        <w:gridCol w:w="1379"/>
      </w:tblGrid>
      <w:tr w:rsidR="00B1295D" w:rsidRPr="00B1295D" w:rsidTr="00B1295D">
        <w:tc>
          <w:tcPr>
            <w:tcW w:w="51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No</w:t>
            </w:r>
          </w:p>
        </w:tc>
        <w:tc>
          <w:tcPr>
            <w:tcW w:w="146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ama Peneliti</w:t>
            </w:r>
          </w:p>
        </w:tc>
        <w:tc>
          <w:tcPr>
            <w:tcW w:w="220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Tujuan Penelitian</w:t>
            </w:r>
          </w:p>
        </w:tc>
        <w:tc>
          <w:tcPr>
            <w:tcW w:w="215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Hasil</w:t>
            </w:r>
          </w:p>
        </w:tc>
        <w:tc>
          <w:tcPr>
            <w:tcW w:w="1283" w:type="dxa"/>
            <w:gridSpan w:val="2"/>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rsaman</w:t>
            </w:r>
          </w:p>
        </w:tc>
        <w:tc>
          <w:tcPr>
            <w:tcW w:w="137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rbedaan</w:t>
            </w:r>
          </w:p>
        </w:tc>
      </w:tr>
      <w:tr w:rsidR="00B1295D" w:rsidRPr="00B1295D" w:rsidTr="00B1295D">
        <w:tc>
          <w:tcPr>
            <w:tcW w:w="51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46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Yanuar Tri Wibowo (2012).</w:t>
            </w:r>
          </w:p>
        </w:tc>
        <w:tc>
          <w:tcPr>
            <w:tcW w:w="220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Untuk mengetahui faktor-faktor yang berhubungan dengan ketepatan pengembalian dokumen rekam medis di Ruang ICU RSUD Prof. Dr. Margono Soekarjo Purwokerto Tahun 2012.</w:t>
            </w:r>
          </w:p>
        </w:tc>
        <w:tc>
          <w:tcPr>
            <w:tcW w:w="215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Ada hubungan antara masa kerja dengan ketepatan pengembalian dokumen rekam medis.</w:t>
            </w:r>
          </w:p>
        </w:tc>
        <w:tc>
          <w:tcPr>
            <w:tcW w:w="1283" w:type="dxa"/>
            <w:gridSpan w:val="2"/>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Rancangan Penelitian.</w:t>
            </w:r>
          </w:p>
        </w:tc>
        <w:tc>
          <w:tcPr>
            <w:tcW w:w="137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 Lokasi Penelitian.</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 Variabel.</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 Waktu Penelitian.</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 Analisis Data.</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 Hasil.</w:t>
            </w:r>
          </w:p>
        </w:tc>
      </w:tr>
      <w:tr w:rsidR="00B1295D" w:rsidRPr="00B1295D" w:rsidTr="00B1295D">
        <w:tc>
          <w:tcPr>
            <w:tcW w:w="51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146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Rintis Laksmi Nugrahaning Gusti (2017).</w:t>
            </w:r>
          </w:p>
        </w:tc>
        <w:tc>
          <w:tcPr>
            <w:tcW w:w="220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Meninjau proses pelaksanaan pengembalian berkas rekam medis rawat inap di RSUD Panembahan Senopati Bantul.</w:t>
            </w:r>
          </w:p>
        </w:tc>
        <w:tc>
          <w:tcPr>
            <w:tcW w:w="215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Dari 304 sampel, 27 berkas (8,88%) tidak tepat waktu dan 277 (91,11%) kembali dengan tepat waktu.</w:t>
            </w:r>
          </w:p>
        </w:tc>
        <w:tc>
          <w:tcPr>
            <w:tcW w:w="1283" w:type="dxa"/>
            <w:gridSpan w:val="2"/>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Teori.</w:t>
            </w:r>
          </w:p>
        </w:tc>
        <w:tc>
          <w:tcPr>
            <w:tcW w:w="137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 Lokasi Penelitian.</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 Variabel.</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 Analisis Data.</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 Hasil.</w:t>
            </w:r>
          </w:p>
        </w:tc>
      </w:tr>
      <w:tr w:rsidR="00B1295D" w:rsidRPr="00B1295D" w:rsidTr="00B1295D">
        <w:tc>
          <w:tcPr>
            <w:tcW w:w="51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146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Upin Novfiatun (2016).</w:t>
            </w:r>
          </w:p>
        </w:tc>
        <w:tc>
          <w:tcPr>
            <w:tcW w:w="220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Mengidentifikasi masalah penyebab ketidaktepatan waktu pengembalian berkas rekam medis rawat inap ke bagian instalasi rekam medis.</w:t>
            </w:r>
          </w:p>
        </w:tc>
        <w:tc>
          <w:tcPr>
            <w:tcW w:w="215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idaktepatan waktu pengembalian berkas rekam medis sebesar 30%.</w:t>
            </w:r>
          </w:p>
        </w:tc>
        <w:tc>
          <w:tcPr>
            <w:tcW w:w="1283" w:type="dxa"/>
            <w:gridSpan w:val="2"/>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Teori.</w:t>
            </w:r>
          </w:p>
        </w:tc>
        <w:tc>
          <w:tcPr>
            <w:tcW w:w="137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 Lokasi Penelitian.</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 Variabel.</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 Analisis Data.</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 Hasil</w:t>
            </w:r>
          </w:p>
        </w:tc>
      </w:tr>
      <w:tr w:rsidR="00B1295D" w:rsidRPr="00B1295D" w:rsidTr="00B1295D">
        <w:trPr>
          <w:trHeight w:val="252"/>
        </w:trPr>
        <w:tc>
          <w:tcPr>
            <w:tcW w:w="51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146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Renantha Silvi Jefriany (2013).</w:t>
            </w:r>
          </w:p>
        </w:tc>
        <w:tc>
          <w:tcPr>
            <w:tcW w:w="220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Mengetahui ketepatan waktu pengembalian berkas rekam medis dan faktor-faktor penyebab ketidaktepatan waktu pengembalian berkas rekam medis rawat inap.</w:t>
            </w:r>
          </w:p>
        </w:tc>
        <w:tc>
          <w:tcPr>
            <w:tcW w:w="215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Menunjukkan bahwa waktu pengembalian berkas rekam medis yang tepat waktu selama bulan Juli 2017 yaitu sebanyak 127 berkas rekam medis, sedangkan yang tidak tepat waktu sebanyak 145 berkas atau 53,67% tidak tepat </w:t>
            </w:r>
            <w:r w:rsidRPr="00B1295D">
              <w:rPr>
                <w:rFonts w:ascii="Times New Roman" w:hAnsi="Times New Roman" w:cs="Times New Roman"/>
                <w:sz w:val="24"/>
                <w:szCs w:val="24"/>
              </w:rPr>
              <w:lastRenderedPageBreak/>
              <w:t>waktu dalam 10 bangsal. Faktor-faktor ketidaktepatan waktu pengembalian berkas rekam medis rawat inap ialah dari SDM yaitu belum ada petugas khusus, kepatuhan, ketelitian dan pemahaman penanggung jawaban dalam pengembalian berkas rekam medis rawat inap. Serta sosialisasi yang belum diupayakan secara maksimal.</w:t>
            </w:r>
          </w:p>
        </w:tc>
        <w:tc>
          <w:tcPr>
            <w:tcW w:w="127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lastRenderedPageBreak/>
              <w:t>Desain Penelitian.</w:t>
            </w:r>
          </w:p>
        </w:tc>
        <w:tc>
          <w:tcPr>
            <w:tcW w:w="1387" w:type="dxa"/>
            <w:gridSpan w:val="2"/>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 Lokasi Penelitian.</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 Variabel.</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 Analisis Data.</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 Hasil.</w:t>
            </w:r>
          </w:p>
        </w:tc>
      </w:tr>
      <w:tr w:rsidR="00B1295D" w:rsidRPr="00B1295D" w:rsidTr="00B1295D">
        <w:trPr>
          <w:trHeight w:val="285"/>
        </w:trPr>
        <w:tc>
          <w:tcPr>
            <w:tcW w:w="51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lastRenderedPageBreak/>
              <w:t>5.</w:t>
            </w:r>
          </w:p>
        </w:tc>
        <w:tc>
          <w:tcPr>
            <w:tcW w:w="146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imar Zega (2016).</w:t>
            </w:r>
          </w:p>
        </w:tc>
        <w:tc>
          <w:tcPr>
            <w:tcW w:w="220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Untuk mengetahui ketepatan waktu pengembalian berkas rekam medis dan kelengkapan pengisian diagnosis pada berkas rekam medis kaitannya dengan pembuatan laporan morbiditas pasien rawat inap.</w:t>
            </w:r>
          </w:p>
        </w:tc>
        <w:tc>
          <w:tcPr>
            <w:tcW w:w="215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patan waktu pengembalian berkas rekam medis pasien rawat inap di Rumah Sakit Bethesda Yogyakarta yaitu 72,6% sedangkan tidak tepat waktu dalam pengembalian berkas rekam medis pasien rawat inap  yaitu 27,74%.</w:t>
            </w:r>
          </w:p>
        </w:tc>
        <w:tc>
          <w:tcPr>
            <w:tcW w:w="1275" w:type="dxa"/>
          </w:tcPr>
          <w:p w:rsidR="00B1295D" w:rsidRPr="00B1295D" w:rsidRDefault="00B1295D" w:rsidP="00B1295D">
            <w:pPr>
              <w:contextualSpacing/>
              <w:jc w:val="both"/>
              <w:rPr>
                <w:rFonts w:ascii="Times New Roman" w:hAnsi="Times New Roman" w:cs="Times New Roman"/>
                <w:sz w:val="24"/>
                <w:szCs w:val="24"/>
              </w:rPr>
            </w:pPr>
          </w:p>
        </w:tc>
        <w:tc>
          <w:tcPr>
            <w:tcW w:w="1387" w:type="dxa"/>
            <w:gridSpan w:val="2"/>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 Lokasi Penelitian.</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 Variabel.</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 Analisis Data.</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 Hasil.</w:t>
            </w:r>
          </w:p>
          <w:p w:rsidR="00B1295D" w:rsidRPr="00B1295D" w:rsidRDefault="00B1295D" w:rsidP="00B1295D">
            <w:pPr>
              <w:contextualSpacing/>
              <w:jc w:val="both"/>
              <w:rPr>
                <w:rFonts w:ascii="Times New Roman" w:hAnsi="Times New Roman" w:cs="Times New Roman"/>
                <w:sz w:val="24"/>
                <w:szCs w:val="24"/>
              </w:rPr>
            </w:pPr>
          </w:p>
        </w:tc>
      </w:tr>
    </w:tbl>
    <w:p w:rsidR="00B1295D" w:rsidRPr="00B1295D" w:rsidRDefault="00B1295D" w:rsidP="00B1295D">
      <w:pPr>
        <w:spacing w:line="240" w:lineRule="auto"/>
        <w:contextualSpacing/>
        <w:jc w:val="both"/>
        <w:rPr>
          <w:rFonts w:ascii="Times New Roman" w:hAnsi="Times New Roman" w:cs="Times New Roman"/>
          <w:sz w:val="24"/>
          <w:szCs w:val="24"/>
        </w:rPr>
      </w:pPr>
    </w:p>
    <w:p w:rsidR="00B1295D" w:rsidRPr="00B1295D" w:rsidRDefault="00B1295D" w:rsidP="00B1295D">
      <w:pPr>
        <w:spacing w:line="480" w:lineRule="auto"/>
        <w:contextualSpacing/>
        <w:jc w:val="both"/>
        <w:rPr>
          <w:rFonts w:ascii="Times New Roman" w:hAnsi="Times New Roman" w:cs="Times New Roman"/>
          <w:sz w:val="24"/>
          <w:szCs w:val="24"/>
        </w:rPr>
      </w:pPr>
    </w:p>
    <w:p w:rsidR="00B1295D" w:rsidRPr="00B1295D" w:rsidRDefault="00B1295D" w:rsidP="00B1295D">
      <w:pPr>
        <w:spacing w:line="480" w:lineRule="auto"/>
        <w:contextualSpacing/>
        <w:jc w:val="both"/>
        <w:rPr>
          <w:rFonts w:ascii="Times New Roman" w:hAnsi="Times New Roman" w:cs="Times New Roman"/>
          <w:sz w:val="24"/>
          <w:szCs w:val="24"/>
        </w:rPr>
      </w:pPr>
    </w:p>
    <w:p w:rsidR="00B1295D" w:rsidRPr="00B1295D" w:rsidRDefault="00B1295D" w:rsidP="00B1295D">
      <w:pPr>
        <w:spacing w:line="480" w:lineRule="auto"/>
        <w:contextualSpacing/>
        <w:jc w:val="both"/>
        <w:rPr>
          <w:rFonts w:ascii="Times New Roman" w:hAnsi="Times New Roman" w:cs="Times New Roman"/>
          <w:sz w:val="24"/>
          <w:szCs w:val="24"/>
        </w:rPr>
      </w:pPr>
    </w:p>
    <w:p w:rsidR="00B1295D" w:rsidRPr="00B1295D" w:rsidRDefault="00B1295D" w:rsidP="00B1295D">
      <w:pPr>
        <w:spacing w:line="480" w:lineRule="auto"/>
        <w:contextualSpacing/>
        <w:jc w:val="both"/>
        <w:rPr>
          <w:rFonts w:ascii="Times New Roman" w:hAnsi="Times New Roman" w:cs="Times New Roman"/>
          <w:sz w:val="24"/>
          <w:szCs w:val="24"/>
        </w:rPr>
      </w:pPr>
    </w:p>
    <w:p w:rsidR="00B1295D" w:rsidRDefault="00B1295D" w:rsidP="00B1295D">
      <w:pPr>
        <w:spacing w:line="480" w:lineRule="auto"/>
        <w:contextualSpacing/>
        <w:jc w:val="both"/>
        <w:rPr>
          <w:rFonts w:ascii="Times New Roman" w:hAnsi="Times New Roman" w:cs="Times New Roman"/>
          <w:sz w:val="24"/>
          <w:szCs w:val="24"/>
        </w:rPr>
      </w:pPr>
    </w:p>
    <w:p w:rsidR="00B1295D" w:rsidRPr="00B1295D" w:rsidRDefault="002E7190" w:rsidP="00B1295D">
      <w:pPr>
        <w:spacing w:line="480" w:lineRule="auto"/>
        <w:contextualSpacing/>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76000" behindDoc="0" locked="0" layoutInCell="1" allowOverlap="1" wp14:anchorId="274208FA" wp14:editId="2B5F1811">
                <wp:simplePos x="0" y="0"/>
                <wp:positionH relativeFrom="column">
                  <wp:posOffset>4655820</wp:posOffset>
                </wp:positionH>
                <wp:positionV relativeFrom="paragraph">
                  <wp:posOffset>-1021080</wp:posOffset>
                </wp:positionV>
                <wp:extent cx="647700" cy="438150"/>
                <wp:effectExtent l="0" t="0" r="19050" b="19050"/>
                <wp:wrapNone/>
                <wp:docPr id="885" name="Rectangle 885"/>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85" o:spid="_x0000_s1026" style="position:absolute;margin-left:366.6pt;margin-top:-80.4pt;width:51pt;height:34.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" fillcolor="white [3201]" strokecolor="white [3212]" strokeweight="2pt"/>
            </w:pict>
          </mc:Fallback>
        </mc:AlternateContent>
      </w:r>
      <w:r w:rsidR="00B1295D" w:rsidRPr="00B1295D">
        <w:rPr>
          <w:rFonts w:ascii="Times New Roman" w:hAnsi="Times New Roman" w:cs="Times New Roman"/>
          <w:b/>
          <w:sz w:val="24"/>
          <w:szCs w:val="24"/>
        </w:rPr>
        <w:t>BAB II</w:t>
      </w:r>
    </w:p>
    <w:p w:rsidR="00B1295D" w:rsidRPr="00B1295D" w:rsidRDefault="00B1295D" w:rsidP="00B1295D">
      <w:pPr>
        <w:spacing w:line="480" w:lineRule="auto"/>
        <w:contextualSpacing/>
        <w:jc w:val="center"/>
        <w:rPr>
          <w:rFonts w:ascii="Times New Roman" w:hAnsi="Times New Roman" w:cs="Times New Roman"/>
          <w:b/>
          <w:sz w:val="24"/>
          <w:szCs w:val="24"/>
        </w:rPr>
      </w:pPr>
      <w:r w:rsidRPr="00B1295D">
        <w:rPr>
          <w:rFonts w:ascii="Times New Roman" w:hAnsi="Times New Roman" w:cs="Times New Roman"/>
          <w:b/>
          <w:sz w:val="24"/>
          <w:szCs w:val="24"/>
        </w:rPr>
        <w:t>TINJAUAN PUSTAKA</w:t>
      </w:r>
    </w:p>
    <w:p w:rsidR="00B1295D" w:rsidRPr="00B1295D" w:rsidRDefault="00B1295D" w:rsidP="00B1295D">
      <w:pPr>
        <w:numPr>
          <w:ilvl w:val="0"/>
          <w:numId w:val="53"/>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Pengertian Rekam Medis</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Rekam medis adalah berkas yang berisikan catatan dan dokumen tentang identitas pasien, pemeriksaan, pengobatan, tindakan dan pelayanan lain yang telah diberikan kepada pasien (6).</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Pendapat selanjutnya mengenai rekam medis adalah informasi mengenai siapa, apa, mengapa, dimana, bilamana dan bagaiaman pelayanan yang diberikan kepada pasien selama masa perawatannya, agar lengkap maka rekam medis harus berisi informasi yang cukup dan secara jelas menerangkan identitas pasien, mendukung diagnose, membenarkan pengobatan yang diterimanya serta mencatat hasil-hasil pemeriksaan secara tepat (4).Selanjutnya rekam medis merupakan siapa, apa, mengapa, dimana, harapan dan bagaimana pelayanan yang diperoleh seorang pasien selama dirawat dan diobati (5).</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Pendapat lain mengenai rekam medis ialah himpunan fakta-fakta yang berhubungan dengan sejarah atau riwayat kehidupan pasien, sakitnya, perawatannya atau pengobatannya. Dalam pengertian yang lebih luas rekam medis adalah suatu himpunan data ilmiah dari banyak sumber, dikoordinasikan pada satu dokumen dan yang disediakan untuk bermacam-macam kegunaan, personel dan impersonal, untuk melayani pasien dirawat, diobati, ilmu kedokteran, dan masyarakat secara keseluruhan. (7)</w:t>
      </w:r>
    </w:p>
    <w:p w:rsidR="00B1295D" w:rsidRDefault="00B1295D" w:rsidP="00B1295D">
      <w:pPr>
        <w:spacing w:line="480" w:lineRule="auto"/>
        <w:ind w:firstLine="709"/>
        <w:contextualSpacing/>
        <w:jc w:val="both"/>
        <w:rPr>
          <w:rFonts w:ascii="Times New Roman" w:hAnsi="Times New Roman" w:cs="Times New Roman"/>
          <w:sz w:val="24"/>
          <w:szCs w:val="24"/>
        </w:rPr>
      </w:pPr>
    </w:p>
    <w:p w:rsidR="00B1295D" w:rsidRDefault="002E7190" w:rsidP="00B1295D">
      <w:pPr>
        <w:spacing w:line="480" w:lineRule="auto"/>
        <w:ind w:firstLine="709"/>
        <w:contextualSpacing/>
        <w:jc w:val="both"/>
        <w:rPr>
          <w:rFonts w:ascii="Times New Roman" w:hAnsi="Times New Roman" w:cs="Times New Roman"/>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78048" behindDoc="0" locked="0" layoutInCell="1" allowOverlap="1" wp14:anchorId="7A2B1552" wp14:editId="61DDE020">
                <wp:simplePos x="0" y="0"/>
                <wp:positionH relativeFrom="column">
                  <wp:posOffset>2112645</wp:posOffset>
                </wp:positionH>
                <wp:positionV relativeFrom="paragraph">
                  <wp:posOffset>545465</wp:posOffset>
                </wp:positionV>
                <wp:extent cx="647700" cy="438150"/>
                <wp:effectExtent l="0" t="0" r="19050" b="19050"/>
                <wp:wrapNone/>
                <wp:docPr id="886" name="Rectangle 886"/>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2E7190" w:rsidRPr="002E7190" w:rsidRDefault="002E7190" w:rsidP="002E7190">
                            <w:pPr>
                              <w:jc w:val="center"/>
                              <w:rPr>
                                <w:rFonts w:ascii="Times New Roman" w:hAnsi="Times New Roman" w:cs="Times New Roman"/>
                                <w:sz w:val="24"/>
                              </w:rPr>
                            </w:pPr>
                            <w:r w:rsidRPr="002E7190">
                              <w:rPr>
                                <w:rFonts w:ascii="Times New Roman" w:hAnsi="Times New Roman" w:cs="Times New Roman"/>
                                <w:sz w:val="24"/>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86" o:spid="_x0000_s1036" style="position:absolute;left:0;text-align:left;margin-left:166.35pt;margin-top:42.95pt;width:51pt;height:34.5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" fillcolor="white [3201]" strokecolor="white [3212]" strokeweight="2pt">
                <v:textbox>
                  <w:txbxContent>
                    <w:p w:rsidR="002E7190" w:rsidRPr="002E7190" w:rsidRDefault="002E7190" w:rsidP="002E7190">
                      <w:pPr>
                        <w:jc w:val="center"/>
                        <w:rPr>
                          <w:rFonts w:ascii="Times New Roman" w:hAnsi="Times New Roman" w:cs="Times New Roman"/>
                          <w:sz w:val="24"/>
                        </w:rPr>
                      </w:pPr>
                      <w:r w:rsidRPr="002E7190">
                        <w:rPr>
                          <w:rFonts w:ascii="Times New Roman" w:hAnsi="Times New Roman" w:cs="Times New Roman"/>
                          <w:sz w:val="24"/>
                        </w:rPr>
                        <w:t>11</w:t>
                      </w:r>
                    </w:p>
                  </w:txbxContent>
                </v:textbox>
              </v:rect>
            </w:pict>
          </mc:Fallback>
        </mc:AlternateContent>
      </w:r>
    </w:p>
    <w:p w:rsidR="00B1295D" w:rsidRPr="00B1295D" w:rsidRDefault="00B1295D" w:rsidP="00B1295D">
      <w:pPr>
        <w:numPr>
          <w:ilvl w:val="0"/>
          <w:numId w:val="54"/>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lastRenderedPageBreak/>
        <w:t>Tujuan Rekam Medis</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Tujuan rekam medis dapat dibagi dalam dua kelompok besar, yaitu tujuan primer dan tujuan skunder.</w:t>
      </w:r>
    </w:p>
    <w:p w:rsidR="00B1295D" w:rsidRPr="00B1295D" w:rsidRDefault="00B1295D" w:rsidP="00B1295D">
      <w:pPr>
        <w:numPr>
          <w:ilvl w:val="0"/>
          <w:numId w:val="55"/>
        </w:numPr>
        <w:spacing w:line="480" w:lineRule="auto"/>
        <w:ind w:left="1134" w:hanging="425"/>
        <w:contextualSpacing/>
        <w:jc w:val="both"/>
        <w:rPr>
          <w:rFonts w:ascii="Times New Roman" w:hAnsi="Times New Roman" w:cs="Times New Roman"/>
          <w:sz w:val="24"/>
          <w:szCs w:val="24"/>
        </w:rPr>
      </w:pPr>
      <w:r w:rsidRPr="00B1295D">
        <w:rPr>
          <w:rFonts w:ascii="Times New Roman" w:hAnsi="Times New Roman" w:cs="Times New Roman"/>
          <w:sz w:val="24"/>
          <w:szCs w:val="24"/>
        </w:rPr>
        <w:t>Tujuan Primer.</w:t>
      </w:r>
    </w:p>
    <w:p w:rsidR="00B1295D" w:rsidRPr="00B1295D" w:rsidRDefault="00B1295D" w:rsidP="00B1295D">
      <w:pPr>
        <w:spacing w:line="480" w:lineRule="auto"/>
        <w:ind w:left="1134"/>
        <w:contextualSpacing/>
        <w:jc w:val="both"/>
        <w:rPr>
          <w:rFonts w:ascii="Times New Roman" w:hAnsi="Times New Roman" w:cs="Times New Roman"/>
          <w:sz w:val="24"/>
          <w:szCs w:val="24"/>
        </w:rPr>
      </w:pPr>
      <w:r w:rsidRPr="00B1295D">
        <w:rPr>
          <w:rFonts w:ascii="Times New Roman" w:hAnsi="Times New Roman" w:cs="Times New Roman"/>
          <w:sz w:val="24"/>
          <w:szCs w:val="24"/>
        </w:rPr>
        <w:t>Tujuan primer rekam medis ditunjukkan kepada hal yang paling berhubungan langsung dengan pasien. Tujuan primer terbagi dalam lima kepentingan, yaitu:</w:t>
      </w:r>
    </w:p>
    <w:p w:rsidR="00B1295D" w:rsidRPr="00B1295D" w:rsidRDefault="00B1295D" w:rsidP="00B1295D">
      <w:pPr>
        <w:numPr>
          <w:ilvl w:val="0"/>
          <w:numId w:val="56"/>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Untuk kepentingan pasien, rekam medis merupakan alat bukti utama yang mampu membernarkan adanya pasien dengan identitas yang jelas dan telah mendapatkan berbagai pemeriksaan dan pengobatan di sarana pelayanan kesehatan dengan segala hasil serta konsekuensi biayanya.</w:t>
      </w:r>
    </w:p>
    <w:p w:rsidR="00B1295D" w:rsidRPr="00B1295D" w:rsidRDefault="00B1295D" w:rsidP="00B1295D">
      <w:pPr>
        <w:numPr>
          <w:ilvl w:val="0"/>
          <w:numId w:val="56"/>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Untuk kepentingan manajemen pelayanan, rekam medis yang lengkap memuat segala aktivitas yang terjadi dalam manajemen pelayanan sehingga digunakan dalam menganalisis berbagai penyakit, menyusun pedoman praktik, serta untuk mengevaluasi mutu yang diberikan.</w:t>
      </w:r>
    </w:p>
    <w:p w:rsidR="00B1295D" w:rsidRPr="00B1295D" w:rsidRDefault="00B1295D" w:rsidP="00B1295D">
      <w:pPr>
        <w:numPr>
          <w:ilvl w:val="0"/>
          <w:numId w:val="56"/>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Untuk kepentingan pelayanan pasien, rekam medis mendokumentasikan pelayanan yang diberikan oleh tenaga kesehatan, penunjang medis dan tenaga lain yang bekerja dalam berbagai fasilitas pelayanan kesehatan.</w:t>
      </w:r>
    </w:p>
    <w:p w:rsidR="00B1295D" w:rsidRPr="00B1295D" w:rsidRDefault="00B1295D" w:rsidP="00B1295D">
      <w:pPr>
        <w:numPr>
          <w:ilvl w:val="0"/>
          <w:numId w:val="56"/>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Untuk kepentingan menunjang pelayanan, rekam medis yang rinci akan mampu menjelaskan aktivitas-aktivitas </w:t>
      </w:r>
      <w:r w:rsidRPr="00B1295D">
        <w:rPr>
          <w:rFonts w:ascii="Times New Roman" w:hAnsi="Times New Roman" w:cs="Times New Roman"/>
          <w:sz w:val="24"/>
          <w:szCs w:val="24"/>
        </w:rPr>
        <w:lastRenderedPageBreak/>
        <w:t>yang berkaitan dengan penanganan sumber-sumber yang ada pada organisasi pelayanan di rumah sakit, menganalisis kecenderungan yang terjadi dan mengkomunikasikan informasi di antara klinik yang berbeda.</w:t>
      </w:r>
    </w:p>
    <w:p w:rsidR="00B1295D" w:rsidRPr="00B1295D" w:rsidRDefault="00B1295D" w:rsidP="00B1295D">
      <w:pPr>
        <w:numPr>
          <w:ilvl w:val="0"/>
          <w:numId w:val="56"/>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Untuk kepentingan pembiayaan, rekam medis yang akurat mencatat segala pemberian pelayanan kesehatan yang diterima pasien. Informasi ini menentukan besarnya pembayaran yang harus dibayar.</w:t>
      </w:r>
    </w:p>
    <w:p w:rsidR="00B1295D" w:rsidRPr="00B1295D" w:rsidRDefault="00B1295D" w:rsidP="00B1295D">
      <w:pPr>
        <w:numPr>
          <w:ilvl w:val="0"/>
          <w:numId w:val="55"/>
        </w:numPr>
        <w:spacing w:line="480" w:lineRule="auto"/>
        <w:ind w:left="1134" w:hanging="425"/>
        <w:contextualSpacing/>
        <w:jc w:val="both"/>
        <w:rPr>
          <w:rFonts w:ascii="Times New Roman" w:hAnsi="Times New Roman" w:cs="Times New Roman"/>
          <w:sz w:val="24"/>
          <w:szCs w:val="24"/>
        </w:rPr>
      </w:pPr>
      <w:r w:rsidRPr="00B1295D">
        <w:rPr>
          <w:rFonts w:ascii="Times New Roman" w:hAnsi="Times New Roman" w:cs="Times New Roman"/>
          <w:sz w:val="24"/>
          <w:szCs w:val="24"/>
        </w:rPr>
        <w:t>Tujuan Sekunder.</w:t>
      </w:r>
    </w:p>
    <w:p w:rsidR="00B1295D" w:rsidRPr="00B1295D" w:rsidRDefault="00B1295D" w:rsidP="00B1295D">
      <w:pPr>
        <w:spacing w:line="480" w:lineRule="auto"/>
        <w:ind w:left="1134"/>
        <w:contextualSpacing/>
        <w:jc w:val="both"/>
        <w:rPr>
          <w:rFonts w:ascii="Times New Roman" w:hAnsi="Times New Roman" w:cs="Times New Roman"/>
          <w:sz w:val="24"/>
          <w:szCs w:val="24"/>
        </w:rPr>
      </w:pPr>
      <w:r w:rsidRPr="00B1295D">
        <w:rPr>
          <w:rFonts w:ascii="Times New Roman" w:hAnsi="Times New Roman" w:cs="Times New Roman"/>
          <w:sz w:val="24"/>
          <w:szCs w:val="24"/>
        </w:rPr>
        <w:t>Tujuan skunder rekam medis ditunjukkan kepada hal yang berkaitan dengan lingkungan seputar pelayanan pasien namun tidak berhubungan langsung secara spesifik, yaitu kepentingan edukasi, riset, peraturan dan pembuatan kebijakan (5).</w:t>
      </w:r>
    </w:p>
    <w:p w:rsidR="00B1295D" w:rsidRPr="00B1295D" w:rsidRDefault="00B1295D" w:rsidP="00B1295D">
      <w:pPr>
        <w:numPr>
          <w:ilvl w:val="0"/>
          <w:numId w:val="57"/>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Kegunaan Rekam Medis</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Kegunaan rekam medis dapat dilihat dari berbagai aspek yang disingkat dengan ALFRED PH MP:</w:t>
      </w:r>
    </w:p>
    <w:p w:rsidR="00B1295D" w:rsidRPr="00B1295D" w:rsidRDefault="00B1295D" w:rsidP="00B1295D">
      <w:pPr>
        <w:numPr>
          <w:ilvl w:val="0"/>
          <w:numId w:val="5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Aspek Administrasi (</w:t>
      </w:r>
      <w:r w:rsidRPr="00B1295D">
        <w:rPr>
          <w:rFonts w:ascii="Times New Roman" w:hAnsi="Times New Roman" w:cs="Times New Roman"/>
          <w:i/>
          <w:sz w:val="24"/>
          <w:szCs w:val="24"/>
        </w:rPr>
        <w:t>administration</w:t>
      </w:r>
      <w:r w:rsidRPr="00B1295D">
        <w:rPr>
          <w:rFonts w:ascii="Times New Roman" w:hAnsi="Times New Roman" w:cs="Times New Roman"/>
          <w:sz w:val="24"/>
          <w:szCs w:val="24"/>
        </w:rPr>
        <w:t>).</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Di dalam berkas rekam medis mempunyai nilai administrasi, karena isisnya menyangkut tindakan berdasarkan wewenang  dan tanggung jawab sebagai tenaga medis dan paramedic dalam mencapai tujuan pelayanan kesehatan.</w:t>
      </w:r>
    </w:p>
    <w:p w:rsidR="00B1295D" w:rsidRPr="00B1295D" w:rsidRDefault="00B1295D" w:rsidP="00B1295D">
      <w:pPr>
        <w:spacing w:line="480" w:lineRule="auto"/>
        <w:ind w:left="1429"/>
        <w:contextualSpacing/>
        <w:jc w:val="both"/>
        <w:rPr>
          <w:rFonts w:ascii="Times New Roman" w:hAnsi="Times New Roman" w:cs="Times New Roman"/>
          <w:sz w:val="24"/>
          <w:szCs w:val="24"/>
        </w:rPr>
      </w:pPr>
    </w:p>
    <w:p w:rsidR="00B1295D" w:rsidRPr="00B1295D" w:rsidRDefault="00B1295D" w:rsidP="00B1295D">
      <w:pPr>
        <w:spacing w:line="480" w:lineRule="auto"/>
        <w:ind w:left="1429"/>
        <w:contextualSpacing/>
        <w:jc w:val="both"/>
        <w:rPr>
          <w:rFonts w:ascii="Times New Roman" w:hAnsi="Times New Roman" w:cs="Times New Roman"/>
          <w:sz w:val="24"/>
          <w:szCs w:val="24"/>
        </w:rPr>
      </w:pPr>
    </w:p>
    <w:p w:rsidR="00B1295D" w:rsidRPr="00B1295D" w:rsidRDefault="00B1295D" w:rsidP="00B1295D">
      <w:pPr>
        <w:numPr>
          <w:ilvl w:val="0"/>
          <w:numId w:val="5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lastRenderedPageBreak/>
        <w:t>Aspek Hukum (</w:t>
      </w:r>
      <w:r w:rsidRPr="00B1295D">
        <w:rPr>
          <w:rFonts w:ascii="Times New Roman" w:hAnsi="Times New Roman" w:cs="Times New Roman"/>
          <w:i/>
          <w:sz w:val="24"/>
          <w:szCs w:val="24"/>
        </w:rPr>
        <w:t>legal</w:t>
      </w:r>
      <w:r w:rsidRPr="00B1295D">
        <w:rPr>
          <w:rFonts w:ascii="Times New Roman" w:hAnsi="Times New Roman" w:cs="Times New Roman"/>
          <w:sz w:val="24"/>
          <w:szCs w:val="24"/>
        </w:rPr>
        <w:t>).</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Suatu berkas rekam medis mempunyai nilai hukum, karena isinya menyangkut adanya jaminan kepastian hukum atas dasar keadilan, dalam rangka usaha menegakkan hukum serta penyediaan bahan sebagai tanda bukti menegakkan keadilan. Rekam medis adalah milik dokter dan rumah sakit, sedangkan isinya yang terdiri dari identitas pasien, pemeriksaan, pengobatan, tindakan dan pelayanan lain yang telah diberikan kepada pasien adalah sebagai informasi yang dapat dimiliki oleh pasien sesuai dengan peraturan dan perundangan-undangan yang berlaku (UU Praktik Kedokteran RI No. 29 Tahun 2009 Pasal 46 Ayat 1).</w:t>
      </w:r>
    </w:p>
    <w:p w:rsidR="00B1295D" w:rsidRPr="00B1295D" w:rsidRDefault="00B1295D" w:rsidP="00B1295D">
      <w:pPr>
        <w:numPr>
          <w:ilvl w:val="0"/>
          <w:numId w:val="5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Aspek Keuangan (</w:t>
      </w:r>
      <w:r w:rsidRPr="00B1295D">
        <w:rPr>
          <w:rFonts w:ascii="Times New Roman" w:hAnsi="Times New Roman" w:cs="Times New Roman"/>
          <w:i/>
          <w:sz w:val="24"/>
          <w:szCs w:val="24"/>
        </w:rPr>
        <w:t>financial</w:t>
      </w:r>
      <w:r w:rsidRPr="00B1295D">
        <w:rPr>
          <w:rFonts w:ascii="Times New Roman" w:hAnsi="Times New Roman" w:cs="Times New Roman"/>
          <w:sz w:val="24"/>
          <w:szCs w:val="24"/>
        </w:rPr>
        <w:t>).</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Suatu berkas rekam medis mempunyai nilai uang, karena isinya mengandung data atau informasi yang dapat dipergunakan sebagai aspek keuangan.</w:t>
      </w:r>
    </w:p>
    <w:p w:rsidR="00B1295D" w:rsidRPr="00B1295D" w:rsidRDefault="00B1295D" w:rsidP="00B1295D">
      <w:pPr>
        <w:numPr>
          <w:ilvl w:val="0"/>
          <w:numId w:val="5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Aspek Penelitian (</w:t>
      </w:r>
      <w:r w:rsidRPr="00B1295D">
        <w:rPr>
          <w:rFonts w:ascii="Times New Roman" w:hAnsi="Times New Roman" w:cs="Times New Roman"/>
          <w:i/>
          <w:sz w:val="24"/>
          <w:szCs w:val="24"/>
        </w:rPr>
        <w:t>research</w:t>
      </w:r>
      <w:r w:rsidRPr="00B1295D">
        <w:rPr>
          <w:rFonts w:ascii="Times New Roman" w:hAnsi="Times New Roman" w:cs="Times New Roman"/>
          <w:sz w:val="24"/>
          <w:szCs w:val="24"/>
        </w:rPr>
        <w:t>).</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Suatu berkas rekam medis mempunyai nilai penelitian karena isinya menyangkut data dan informasi yang dapat dipergunakan sebagai aspek pendukung penelitian dan pengembangan ilmu pengetahuan di bidang kesehatan.</w:t>
      </w:r>
    </w:p>
    <w:p w:rsidR="00B1295D" w:rsidRPr="00B1295D" w:rsidRDefault="00B1295D" w:rsidP="00B1295D">
      <w:pPr>
        <w:numPr>
          <w:ilvl w:val="0"/>
          <w:numId w:val="5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Aspek Pendidikan (</w:t>
      </w:r>
      <w:r w:rsidRPr="00B1295D">
        <w:rPr>
          <w:rFonts w:ascii="Times New Roman" w:hAnsi="Times New Roman" w:cs="Times New Roman"/>
          <w:i/>
          <w:sz w:val="24"/>
          <w:szCs w:val="24"/>
        </w:rPr>
        <w:t>education</w:t>
      </w:r>
      <w:r w:rsidRPr="00B1295D">
        <w:rPr>
          <w:rFonts w:ascii="Times New Roman" w:hAnsi="Times New Roman" w:cs="Times New Roman"/>
          <w:sz w:val="24"/>
          <w:szCs w:val="24"/>
        </w:rPr>
        <w:t>).</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Suatu berkas rekam medis mempunyai nilai pendidikan, karena isinya menyangkut data atau informasi tentang perkembangan </w:t>
      </w:r>
      <w:r w:rsidRPr="00B1295D">
        <w:rPr>
          <w:rFonts w:ascii="Times New Roman" w:hAnsi="Times New Roman" w:cs="Times New Roman"/>
          <w:sz w:val="24"/>
          <w:szCs w:val="24"/>
        </w:rPr>
        <w:lastRenderedPageBreak/>
        <w:t>kronologis dan kegiatan pelayanan medis yang diberikan kepada pasien, informasi tersebut dapat dipergunakan sebagai bahan atau refrensi pengajaran di bidang profesi pendidikan kesehatan.</w:t>
      </w:r>
    </w:p>
    <w:p w:rsidR="00B1295D" w:rsidRPr="00B1295D" w:rsidRDefault="00B1295D" w:rsidP="00B1295D">
      <w:pPr>
        <w:numPr>
          <w:ilvl w:val="0"/>
          <w:numId w:val="5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Aspek Dokumentasi (</w:t>
      </w:r>
      <w:r w:rsidRPr="00B1295D">
        <w:rPr>
          <w:rFonts w:ascii="Times New Roman" w:hAnsi="Times New Roman" w:cs="Times New Roman"/>
          <w:i/>
          <w:sz w:val="24"/>
          <w:szCs w:val="24"/>
        </w:rPr>
        <w:t>documentation</w:t>
      </w:r>
      <w:r w:rsidRPr="00B1295D">
        <w:rPr>
          <w:rFonts w:ascii="Times New Roman" w:hAnsi="Times New Roman" w:cs="Times New Roman"/>
          <w:sz w:val="24"/>
          <w:szCs w:val="24"/>
        </w:rPr>
        <w:t>).</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Suatu berkas rekam medis mempunyai nilai dokumentasi, karena isinya menyangkut sumber ingatan yang harus di dokumentasikan dan dipakai sebagai bahan pertanggung jawaban dan laporan rumah sakit.</w:t>
      </w:r>
    </w:p>
    <w:p w:rsidR="00B1295D" w:rsidRPr="00B1295D" w:rsidRDefault="00B1295D" w:rsidP="00B1295D">
      <w:pPr>
        <w:numPr>
          <w:ilvl w:val="0"/>
          <w:numId w:val="5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i/>
          <w:sz w:val="24"/>
          <w:szCs w:val="24"/>
        </w:rPr>
        <w:t>Public Healt</w:t>
      </w:r>
      <w:r w:rsidRPr="00B1295D">
        <w:rPr>
          <w:rFonts w:ascii="Times New Roman" w:hAnsi="Times New Roman" w:cs="Times New Roman"/>
          <w:sz w:val="24"/>
          <w:szCs w:val="24"/>
        </w:rPr>
        <w:t>.</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Suatu berkas rekam medis dapat digunakan sebagai bahan untuk memprediksi atau mengidentifikasi penyebaran penyakit yang ada sekarang dan masa yang akan datang serta untuk meningkatkan derajat kesehatan nasional atau dunia.</w:t>
      </w:r>
    </w:p>
    <w:p w:rsidR="00B1295D" w:rsidRPr="00B1295D" w:rsidRDefault="00B1295D" w:rsidP="00B1295D">
      <w:pPr>
        <w:numPr>
          <w:ilvl w:val="0"/>
          <w:numId w:val="5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i/>
          <w:sz w:val="24"/>
          <w:szCs w:val="24"/>
        </w:rPr>
        <w:t>Marketing Plannning</w:t>
      </w:r>
      <w:r w:rsidRPr="00B1295D">
        <w:rPr>
          <w:rFonts w:ascii="Times New Roman" w:hAnsi="Times New Roman" w:cs="Times New Roman"/>
          <w:sz w:val="24"/>
          <w:szCs w:val="24"/>
        </w:rPr>
        <w:t>.</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Suatu berkas rekam medis dapat digunakan sebagai dasar pengambilan keputusan dan pengembangan pemesaran dan mempromosikan pelayanan yang ada (4).</w:t>
      </w:r>
    </w:p>
    <w:p w:rsidR="00B1295D" w:rsidRPr="00B1295D" w:rsidRDefault="00B1295D" w:rsidP="00B1295D">
      <w:pPr>
        <w:numPr>
          <w:ilvl w:val="0"/>
          <w:numId w:val="59"/>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Ketentuan Pengisian Berkas Rekam Medis</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Pengisian berkas rekam medis rawat inap merupakan tanggung jawab:</w:t>
      </w:r>
    </w:p>
    <w:p w:rsidR="00B1295D" w:rsidRPr="00B1295D" w:rsidRDefault="00B1295D" w:rsidP="00B1295D">
      <w:pPr>
        <w:numPr>
          <w:ilvl w:val="0"/>
          <w:numId w:val="60"/>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Dokter yang bertugas mencatat tentang riwayat penyakit, hasil pemeriksaan fisik, terapi serta semua tindakan yang diberikan kepada pasien pada lembar-lembar rekam medis dan </w:t>
      </w:r>
      <w:r w:rsidRPr="00B1295D">
        <w:rPr>
          <w:rFonts w:ascii="Times New Roman" w:hAnsi="Times New Roman" w:cs="Times New Roman"/>
          <w:sz w:val="24"/>
          <w:szCs w:val="24"/>
        </w:rPr>
        <w:lastRenderedPageBreak/>
        <w:t>menandatanganinya serta bertanggung jawab tentang kelengkapan dan kebenaran isi dari berkas rekam medis.</w:t>
      </w:r>
    </w:p>
    <w:p w:rsidR="00B1295D" w:rsidRPr="00B1295D" w:rsidRDefault="00B1295D" w:rsidP="00B1295D">
      <w:pPr>
        <w:numPr>
          <w:ilvl w:val="0"/>
          <w:numId w:val="60"/>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Perawat yang mencatat pengamatan dokter terhadap pasien dan pertolongan perawatan yang diberikan kepada pasien ke dalam catatan perawat dan membubuhkan tanda tangan serta mengisi lembaran tentang suhu, nadi dan pernapasan pasien.</w:t>
      </w:r>
    </w:p>
    <w:p w:rsidR="00B1295D" w:rsidRPr="00B1295D" w:rsidRDefault="00B1295D" w:rsidP="00B1295D">
      <w:pPr>
        <w:numPr>
          <w:ilvl w:val="0"/>
          <w:numId w:val="60"/>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Petugas administrasi bangsal/perawat ruangan memeriksa kelengkapan berkas rekam medis rawat inap sebelum dikembalikan ke unit atau instalasi rekam medis (8).</w:t>
      </w:r>
    </w:p>
    <w:p w:rsidR="00B1295D" w:rsidRPr="00B1295D" w:rsidRDefault="00B1295D" w:rsidP="00B1295D">
      <w:pPr>
        <w:numPr>
          <w:ilvl w:val="0"/>
          <w:numId w:val="61"/>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Standar Pengembalian Berkas Rekam Medis</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Standar untuk pengembalian berkas rekam medis yang tepat waktu yaitu satu kali dua puluh empat jam setelah dinyatakan pulang oleh dokter yang merawat. Waktu satu hari adalah waktu yang paling maksimal untuk pengembalian berkas rekam medis yang telah terisi kembali ke rak rekam medis. Lazimnya informasi yang terdapat di dalamnya adalah identitas pasien, diagnosa awal dan akhir, operasi yang dilakukan, riwayat penyakit, pemeriksaan fisik, pemeriksaan penunjang, perkembangan perawatan dan komplikasi, keadaan pasien saat keluar, prognosa, serta onentikasi berupa tanggal, nama dan tanda tangan dokter yang merawat.</w:t>
      </w:r>
    </w:p>
    <w:p w:rsidR="00B1295D" w:rsidRPr="00B1295D" w:rsidRDefault="00B1295D" w:rsidP="00B1295D">
      <w:pPr>
        <w:numPr>
          <w:ilvl w:val="0"/>
          <w:numId w:val="62"/>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Faktor Yang Berhubungan Dengan Karakteristik Individu</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Faktor yang menjadi sumber perbedaan dalam bekerja dipengaruhi oleh dua faktor yaitu faktor individu dan faktor organisasi. Faktor individu mencakup kemampuan dan keterampilan, latar belakang, pendidikan, umur, jenis kelamin, </w:t>
      </w:r>
      <w:r w:rsidRPr="00B1295D">
        <w:rPr>
          <w:rFonts w:ascii="Times New Roman" w:hAnsi="Times New Roman" w:cs="Times New Roman"/>
          <w:sz w:val="24"/>
          <w:szCs w:val="24"/>
        </w:rPr>
        <w:lastRenderedPageBreak/>
        <w:t>pengalaman atau masa kerja, persepsi, sikap, kepribadian dan motivasi. Sedangkan faktor organisasi yang merupakan faktor lingkungan mencakup sumber daya (fasilitas atau sarana), kepemimpinan, imbalan, struktur organisasi pekerjaan atau job description.</w:t>
      </w:r>
    </w:p>
    <w:p w:rsidR="00B1295D" w:rsidRPr="00B1295D" w:rsidRDefault="00B1295D" w:rsidP="00B1295D">
      <w:pPr>
        <w:numPr>
          <w:ilvl w:val="0"/>
          <w:numId w:val="63"/>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Faktor Individu.</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Kemampuan adalah sifat yang dibawa sejak lahir atau dipelajari yang memungkinkan seseorang menyelesaikan pekerjaannya. Keterampilan adalah kecakapan yang berhubungan dengan tugas yang dimiliki dan dipergunakan oleh seseorang pada waktu yang tepat. Kemampuan dan keterampilan memainkan peranan utama dalam perilaku dan prestasi individu.  Kemampuan menginginkan sesorang melakukan sesuatu yang bersifat fisik atau mental, sedangkan keterampilan merupakan kecakapan yang berhubungan dengan tugas, seperti kecakapan menggunakan alat suntik.</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Latar belakang pendidikan merupakan syarat paling pokok untuk bekerja. Umur, jenis kelamin dan status perkwainan juga dapat mempengaruhi seseorang dalam berperilaku. Kebanyakan studi menyatakan kepuasan kerja yang menghasilkan kinerja untuk karyawan profersional cenderung meningkat seiring dengan bertambahnya usia.</w:t>
      </w:r>
    </w:p>
    <w:p w:rsidR="00B1295D" w:rsidRPr="00B1295D" w:rsidRDefault="00B1295D" w:rsidP="00B1295D">
      <w:pPr>
        <w:numPr>
          <w:ilvl w:val="0"/>
          <w:numId w:val="63"/>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Faktor Organisasi.</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Sumber daya terutama fasilitas atau sarana sangat penting untuk melakukan sesuatu, terutama dalam melakukan tindakan atau penampilan kerja. Komitmen pimpinan diperlukan guna menjamin kelangsungan suatu pekerjaan dan memberikan motivasi bagi pelaksananya. Imbalan diklasifikasikan menjadi </w:t>
      </w:r>
      <w:r w:rsidRPr="00B1295D">
        <w:rPr>
          <w:rFonts w:ascii="Times New Roman" w:hAnsi="Times New Roman" w:cs="Times New Roman"/>
          <w:sz w:val="24"/>
          <w:szCs w:val="24"/>
        </w:rPr>
        <w:lastRenderedPageBreak/>
        <w:t>dua hal yaitu imbalan intrinsik dan entrinsik. Imbalan intrinsik adalah imbalan yang merupakan bagian dari pekerjaan itu sendiri yang mencakup rasa penyelesaian, prestasi, otonomi dan pertumbuhan. Imbalan ekstrensi adalah imbalan yang berasal dari pekerjaan yang mencakup uang, status, promosi dan rasa hormat (9).</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Struktur organisasi adalah suatu cetak biru organisasi yang menunjukkan bagaimana orang dan pekerjaan dikelompokkan bersama. Struktur organisasi digambarkan oleh bagan organisasi. Struktur organisasi diperlukan guna menjamin manajemen yang efektif sehingga struktur organisasi akan mempengaruhi seseeorang untuk berperilaku.</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Pengertian selanjutnya mengenai faktor yang berhubungan dengan karakteristik individu yaitu:</w:t>
      </w:r>
    </w:p>
    <w:p w:rsidR="00B1295D" w:rsidRPr="00B1295D" w:rsidRDefault="00B1295D" w:rsidP="00B1295D">
      <w:pPr>
        <w:numPr>
          <w:ilvl w:val="0"/>
          <w:numId w:val="64"/>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Variabel Individu.</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Variabel Individual meliputi antara lain sikap, karakteristik, sifat-sifat fisik, minat dan motivasi, pengalaman, umur, jenis kelamin, pendidikan, serta faktor individual lainnya.</w:t>
      </w:r>
    </w:p>
    <w:p w:rsidR="00B1295D" w:rsidRPr="00B1295D" w:rsidRDefault="00B1295D" w:rsidP="00B1295D">
      <w:pPr>
        <w:numPr>
          <w:ilvl w:val="0"/>
          <w:numId w:val="64"/>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Variabel Situasional.</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Variabel situasional meliputi:</w:t>
      </w:r>
    </w:p>
    <w:p w:rsidR="00B1295D" w:rsidRPr="00B1295D" w:rsidRDefault="00B1295D" w:rsidP="00B1295D">
      <w:pPr>
        <w:numPr>
          <w:ilvl w:val="0"/>
          <w:numId w:val="65"/>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Faktor fisik dan pekerjaan.</w:t>
      </w:r>
    </w:p>
    <w:p w:rsidR="00B1295D" w:rsidRPr="00B1295D" w:rsidRDefault="00B1295D" w:rsidP="00B1295D">
      <w:pPr>
        <w:spacing w:line="480" w:lineRule="auto"/>
        <w:ind w:left="2149"/>
        <w:contextualSpacing/>
        <w:jc w:val="both"/>
        <w:rPr>
          <w:rFonts w:ascii="Times New Roman" w:hAnsi="Times New Roman" w:cs="Times New Roman"/>
          <w:sz w:val="24"/>
          <w:szCs w:val="24"/>
        </w:rPr>
      </w:pPr>
      <w:r w:rsidRPr="00B1295D">
        <w:rPr>
          <w:rFonts w:ascii="Times New Roman" w:hAnsi="Times New Roman" w:cs="Times New Roman"/>
          <w:sz w:val="24"/>
          <w:szCs w:val="24"/>
        </w:rPr>
        <w:t>Meliputi metode kerja, kondisi dan desain perlengkapan kerja, penataan ruang dan lingkungan fisik (penyinaran, temperatur dan ventilasi.</w:t>
      </w:r>
    </w:p>
    <w:p w:rsidR="00B1295D" w:rsidRPr="00B1295D" w:rsidRDefault="00B1295D" w:rsidP="00B1295D">
      <w:pPr>
        <w:spacing w:line="480" w:lineRule="auto"/>
        <w:ind w:left="2149"/>
        <w:contextualSpacing/>
        <w:jc w:val="both"/>
        <w:rPr>
          <w:rFonts w:ascii="Times New Roman" w:hAnsi="Times New Roman" w:cs="Times New Roman"/>
          <w:sz w:val="24"/>
          <w:szCs w:val="24"/>
        </w:rPr>
      </w:pPr>
    </w:p>
    <w:p w:rsidR="00B1295D" w:rsidRPr="00B1295D" w:rsidRDefault="00B1295D" w:rsidP="00B1295D">
      <w:pPr>
        <w:numPr>
          <w:ilvl w:val="0"/>
          <w:numId w:val="65"/>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lastRenderedPageBreak/>
        <w:t>Faktor sosial dan organisasi.</w:t>
      </w:r>
    </w:p>
    <w:p w:rsidR="00B1295D" w:rsidRPr="00B1295D" w:rsidRDefault="00B1295D" w:rsidP="00B1295D">
      <w:pPr>
        <w:spacing w:line="480" w:lineRule="auto"/>
        <w:ind w:left="2149"/>
        <w:contextualSpacing/>
        <w:jc w:val="both"/>
        <w:rPr>
          <w:rFonts w:ascii="Times New Roman" w:hAnsi="Times New Roman" w:cs="Times New Roman"/>
          <w:sz w:val="24"/>
          <w:szCs w:val="24"/>
        </w:rPr>
      </w:pPr>
      <w:r w:rsidRPr="00B1295D">
        <w:rPr>
          <w:rFonts w:ascii="Times New Roman" w:hAnsi="Times New Roman" w:cs="Times New Roman"/>
          <w:sz w:val="24"/>
          <w:szCs w:val="24"/>
        </w:rPr>
        <w:t>Meliputi peraturan-peraturan organisasi, sifat organisasi, jenis latihan dan pengawasan, sistem upah serta lingkungan sosial (10).</w:t>
      </w:r>
    </w:p>
    <w:p w:rsidR="00B1295D" w:rsidRPr="00B1295D" w:rsidRDefault="00B1295D" w:rsidP="00B1295D">
      <w:pPr>
        <w:numPr>
          <w:ilvl w:val="0"/>
          <w:numId w:val="66"/>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Karakteristik dan Variabel Individu</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Karakteristik individu adalah perbedaan individu dengan individu lainnya. Sumber daya yang terpenting dalam organisasi adalah sumber daya manusia, orang-orang memberikan tenaga, bakat, kreatifitas dan usaha mereka dalam organisasi tetap eksistensinya. Setiap manusia memiliki karakteristik individu yang berbeda antara satu sama yang lain.</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Karakteristik individu yang mempengaruhi kinerja, yaitu:</w:t>
      </w:r>
    </w:p>
    <w:p w:rsidR="00B1295D" w:rsidRPr="00B1295D" w:rsidRDefault="00B1295D" w:rsidP="00B1295D">
      <w:pPr>
        <w:numPr>
          <w:ilvl w:val="0"/>
          <w:numId w:val="6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Umur.</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Umur karyawan menjadi salah satu faktor dalam meningkatkan kinerja. Biasanya yang lebih muda lebih diuntungkan dan lebih dinanti kinerjanya dalam sebuah perusahaan.</w:t>
      </w:r>
    </w:p>
    <w:p w:rsidR="00B1295D" w:rsidRPr="00B1295D" w:rsidRDefault="00B1295D" w:rsidP="00B1295D">
      <w:pPr>
        <w:numPr>
          <w:ilvl w:val="0"/>
          <w:numId w:val="6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Jenis Kelamin.</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Tidak ada perbedaan yang mencolok antara laki-laki maupun perempuan dalam sebuah perjalanan di dunia pekerjaan. Laki-laki dan perempuan sama-sama diminta untuk bekerja lebih keras untuk meningkatkan kinerja.</w:t>
      </w:r>
    </w:p>
    <w:p w:rsidR="00B1295D" w:rsidRPr="00B1295D" w:rsidRDefault="00B1295D" w:rsidP="00B1295D">
      <w:pPr>
        <w:numPr>
          <w:ilvl w:val="0"/>
          <w:numId w:val="6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Pendidikan.</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Pendidikan sangatlah penting dalam diri seseorang. Pendidikan dapat menunjang diri karyawan dalam sebuah perusahaan, </w:t>
      </w:r>
      <w:r w:rsidRPr="00B1295D">
        <w:rPr>
          <w:rFonts w:ascii="Times New Roman" w:hAnsi="Times New Roman" w:cs="Times New Roman"/>
          <w:sz w:val="24"/>
          <w:szCs w:val="24"/>
        </w:rPr>
        <w:lastRenderedPageBreak/>
        <w:t xml:space="preserve">organisasi dan lainnya. Semakin tinggi tingkat pendidikan, maka kinerjanya bakal semakin baik. </w:t>
      </w:r>
    </w:p>
    <w:p w:rsidR="00B1295D" w:rsidRPr="00B1295D" w:rsidRDefault="00B1295D" w:rsidP="00B1295D">
      <w:pPr>
        <w:numPr>
          <w:ilvl w:val="0"/>
          <w:numId w:val="6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Lama Kerja.</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Lama kerja atau masa kerja adalah jangka waktu orang sudah bekerja pada suatu organisasi, lembaga dan sebagainya. Masa kerja seseorang dalam organisasi perlu diketahui karena masa kerja merupakan salah satu indikator tentang kecenderungan para pekerja dalam melaksanakan aktivitas kerjanya. </w:t>
      </w:r>
    </w:p>
    <w:p w:rsidR="00B1295D" w:rsidRPr="00B1295D" w:rsidRDefault="00B1295D" w:rsidP="00B1295D">
      <w:pPr>
        <w:numPr>
          <w:ilvl w:val="0"/>
          <w:numId w:val="6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Penempatan Kerja.</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Suatu cara dalam meningkatkan kinerja atau mempengaruhi kinerja itu sendiri adalah menempatkan karyawan pada posisi yang sebenarnya. Dengan penempatan yang tepat, karyawan dapat meningkatkan kinerjanya.</w:t>
      </w:r>
    </w:p>
    <w:p w:rsidR="00B1295D" w:rsidRPr="00B1295D" w:rsidRDefault="00B1295D" w:rsidP="00B1295D">
      <w:pPr>
        <w:numPr>
          <w:ilvl w:val="0"/>
          <w:numId w:val="68"/>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Lingkungan Kerja.</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Lingkungan kerja adalah kehidupan sosial, psikologi dan fisik dalam perusahaan  yang berpengaruh terhadap pekerja dalam melaksanakan tugasnya. Lingkungan kerja dalam suatu perusahaan termasuk salah satu hal yang penting untuk diperhatikan. Meskipun lingkungan kerja tidak melakukan produksi dalam suatu perusahaan, namun lingkungan kerja mempunyai pengaruh langsung terhadap para karyawan yang melaksanakan proses tersebut. Lingkungan kerjalah yang memusatkan bagi karyawan dapat meningkatkan kinerja . Lingkungan kerja adalah sesuatu </w:t>
      </w:r>
      <w:r w:rsidRPr="00B1295D">
        <w:rPr>
          <w:rFonts w:ascii="Times New Roman" w:hAnsi="Times New Roman" w:cs="Times New Roman"/>
          <w:sz w:val="24"/>
          <w:szCs w:val="24"/>
        </w:rPr>
        <w:lastRenderedPageBreak/>
        <w:t>yang disekitar para pekerja dan yang mempengarhui dirinya dalam menjalakan tugas-tugas yang dibebankan (11).</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Pendapat selanjutnya ialah karakteristik individu mencakup usia, jenis kelamin, tingkat pendidikan, suatu perkawinan di masa kerja dalam organisasi (12).</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Pendapat selanjutnya mengenai karakteristi individu mencakup usia, jenis kelamin, tingkat pendidikan, status perwakinan, dan masa kerja dalam organisasi.</w:t>
      </w:r>
    </w:p>
    <w:p w:rsidR="00B1295D" w:rsidRPr="00B1295D" w:rsidRDefault="00B1295D" w:rsidP="00B1295D">
      <w:pPr>
        <w:numPr>
          <w:ilvl w:val="0"/>
          <w:numId w:val="67"/>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Umur.</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Hubungan kinerja dengan umur sangat erat kaitannya, alasannya adalah adanya keyakinan yang meluas bahwa kinerja merosot dan meningkatnya usia. Pada karyawan yang berumur tua juga dianggap kurang luwes dan menolak teknologi baru. Namun di lain pihak ada sejumlah kualitas positif yang ada pada karyawan yang lebih tua, meliputi pengalaman, pertimbangan, etika kerja yang kuat, dan komitmen terhadap mutu.</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Karyawan yang lebih muda cenderung mempunyai fisik yang kuat, sehingga diharapkan dapat bekerja keras dan pada umumnya mereka belum berkeluarga atau bila sudah berkeluarga anaknya relatif masih sedikit.</w:t>
      </w:r>
    </w:p>
    <w:p w:rsidR="00B1295D" w:rsidRPr="00B1295D" w:rsidRDefault="00B1295D" w:rsidP="00B1295D">
      <w:pPr>
        <w:numPr>
          <w:ilvl w:val="0"/>
          <w:numId w:val="67"/>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Jenis Kelamin.</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Tidak ada perbedaan yang konsisten antara pria dan wanita dalam kemampuan memecahkan masalah, keterampilan analisis, dorongan kompetitif, motivasi, sosiabilitas atau kemampuan </w:t>
      </w:r>
      <w:r w:rsidRPr="00B1295D">
        <w:rPr>
          <w:rFonts w:ascii="Times New Roman" w:hAnsi="Times New Roman" w:cs="Times New Roman"/>
          <w:sz w:val="24"/>
          <w:szCs w:val="24"/>
        </w:rPr>
        <w:lastRenderedPageBreak/>
        <w:t>belajar. Namun studi-studi psikologi telah menemukan bahwa wanita lebih bersedia untuk memenuhi wewenang dan pria lebih agresif dan lebih besar kemungkinannya daripada wanita dalam memiliki pengharapan untuk sukses.</w:t>
      </w:r>
    </w:p>
    <w:p w:rsidR="00B1295D" w:rsidRPr="00B1295D" w:rsidRDefault="00B1295D" w:rsidP="00B1295D">
      <w:pPr>
        <w:numPr>
          <w:ilvl w:val="0"/>
          <w:numId w:val="67"/>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Tingkat Pendidikan.</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Semakin tinggi tingkat pendidikan seseorang maka akan mempengarhui pola pikir yang nantinya berdampak pada tingkat kepuasan kerja (14).</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Pendapat lainnya menyebutkan bahwa semakin tinggi tingat pendidikan maka tuntutan-tuntutan terhadap aspek-aspek kepuasan kerja di tempat kerjanya akan semakin meningkat (15).</w:t>
      </w:r>
    </w:p>
    <w:p w:rsidR="00B1295D" w:rsidRPr="00B1295D" w:rsidRDefault="00B1295D" w:rsidP="00B1295D">
      <w:pPr>
        <w:numPr>
          <w:ilvl w:val="0"/>
          <w:numId w:val="67"/>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Status Perkawinan.</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Pernikahan memaksakan peningkatan tanggung jawab yang dapat membuat suatu pekerjaan yang tetap menjadi lebih berharga dan penting (12).</w:t>
      </w:r>
    </w:p>
    <w:p w:rsidR="00B1295D" w:rsidRPr="00B1295D" w:rsidRDefault="00B1295D" w:rsidP="00B1295D">
      <w:pPr>
        <w:numPr>
          <w:ilvl w:val="0"/>
          <w:numId w:val="67"/>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Masa Kerja.</w:t>
      </w:r>
    </w:p>
    <w:p w:rsidR="00B1295D" w:rsidRPr="00B1295D" w:rsidRDefault="00B1295D" w:rsidP="00B1295D">
      <w:pPr>
        <w:spacing w:line="480" w:lineRule="auto"/>
        <w:ind w:left="1429"/>
        <w:contextualSpacing/>
        <w:jc w:val="both"/>
        <w:rPr>
          <w:rFonts w:ascii="Times New Roman" w:hAnsi="Times New Roman" w:cs="Times New Roman"/>
          <w:sz w:val="24"/>
          <w:szCs w:val="24"/>
        </w:rPr>
      </w:pPr>
      <w:r w:rsidRPr="00B1295D">
        <w:rPr>
          <w:rFonts w:ascii="Times New Roman" w:hAnsi="Times New Roman" w:cs="Times New Roman"/>
          <w:sz w:val="24"/>
          <w:szCs w:val="24"/>
        </w:rPr>
        <w:t>Masa kerja dan kepuasan saling berkaitan positif. Memang, ketika usia dan masa kerja diperlakukan secara terpisah, tampaknya masa kerja akan menjadi indikator perkiraan yang lebih konsisten dan mantap atas kepuasan kerja daripada usia kronologis (13).</w:t>
      </w:r>
    </w:p>
    <w:p w:rsidR="00B1295D" w:rsidRPr="00B1295D" w:rsidRDefault="00B1295D" w:rsidP="00B1295D">
      <w:pPr>
        <w:spacing w:line="480" w:lineRule="auto"/>
        <w:ind w:left="1429"/>
        <w:contextualSpacing/>
        <w:jc w:val="both"/>
        <w:rPr>
          <w:rFonts w:ascii="Times New Roman" w:hAnsi="Times New Roman" w:cs="Times New Roman"/>
          <w:sz w:val="24"/>
          <w:szCs w:val="24"/>
        </w:rPr>
      </w:pPr>
    </w:p>
    <w:p w:rsidR="00B1295D" w:rsidRPr="00B1295D" w:rsidRDefault="00B1295D" w:rsidP="00B1295D">
      <w:pPr>
        <w:spacing w:line="480" w:lineRule="auto"/>
        <w:ind w:left="1429"/>
        <w:contextualSpacing/>
        <w:jc w:val="both"/>
        <w:rPr>
          <w:rFonts w:ascii="Times New Roman" w:hAnsi="Times New Roman" w:cs="Times New Roman"/>
          <w:sz w:val="24"/>
          <w:szCs w:val="24"/>
        </w:rPr>
      </w:pPr>
    </w:p>
    <w:p w:rsidR="00B1295D" w:rsidRPr="00B1295D" w:rsidRDefault="00B1295D" w:rsidP="00B1295D">
      <w:pPr>
        <w:spacing w:line="480" w:lineRule="auto"/>
        <w:ind w:left="1429"/>
        <w:contextualSpacing/>
        <w:jc w:val="both"/>
        <w:rPr>
          <w:rFonts w:ascii="Times New Roman" w:hAnsi="Times New Roman" w:cs="Times New Roman"/>
          <w:sz w:val="24"/>
          <w:szCs w:val="24"/>
        </w:rPr>
      </w:pPr>
    </w:p>
    <w:p w:rsidR="00B1295D" w:rsidRPr="00B1295D" w:rsidRDefault="00B1295D" w:rsidP="00B1295D">
      <w:pPr>
        <w:numPr>
          <w:ilvl w:val="0"/>
          <w:numId w:val="69"/>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lastRenderedPageBreak/>
        <w:t>Pengertian Rawat Inap</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Rawat inap adalah suatu bentuk pelayanan kesehatan kedokteran intensif (</w:t>
      </w:r>
      <w:r w:rsidRPr="00B1295D">
        <w:rPr>
          <w:rFonts w:ascii="Times New Roman" w:hAnsi="Times New Roman" w:cs="Times New Roman"/>
          <w:i/>
          <w:sz w:val="24"/>
          <w:szCs w:val="24"/>
        </w:rPr>
        <w:t>hopsitalization</w:t>
      </w:r>
      <w:r w:rsidRPr="00B1295D">
        <w:rPr>
          <w:rFonts w:ascii="Times New Roman" w:hAnsi="Times New Roman" w:cs="Times New Roman"/>
          <w:sz w:val="24"/>
          <w:szCs w:val="24"/>
        </w:rPr>
        <w:t>) yang diselenggarakan oleh rumah sakit, baik rumah sakit umum maupun rumah sakit bersalin.</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Pengertian rawat inap adalah istilah yang berarti proses perawatan oleh tenaga kesehatan profesional akibat penyakit tertentum dimana tempat pasien diawat dan pasien tersebut harus mendapatkan perawatan intensif oleh dokter dan tenaga kesehatan lainnya yang merawatnya (16).</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Pendapat selanjutnya tentang rawat inap merupakan suatu bentuk perawatan, dimana pasien dirawat dan tinggal di rumah sakit untuk jangka waktu tertentu (17). Pendapat lainnya tentang rawat inap ialah istilah yang berarti proses perawatan pasien oleh tenaga kesehatan profesional akibat penyaki tertentu, dimana pasien diinapkan disuatu ruangan di rumah sakit (18).</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Pada dasarnya, alur proses pelayanan pasien rawat inap dimulai dari tahap </w:t>
      </w:r>
      <w:r w:rsidRPr="00B1295D">
        <w:rPr>
          <w:rFonts w:ascii="Times New Roman" w:hAnsi="Times New Roman" w:cs="Times New Roman"/>
          <w:i/>
          <w:sz w:val="24"/>
          <w:szCs w:val="24"/>
        </w:rPr>
        <w:t xml:space="preserve">admission </w:t>
      </w:r>
      <w:r w:rsidRPr="00B1295D">
        <w:rPr>
          <w:rFonts w:ascii="Times New Roman" w:hAnsi="Times New Roman" w:cs="Times New Roman"/>
          <w:sz w:val="24"/>
          <w:szCs w:val="24"/>
        </w:rPr>
        <w:t>atau penerimaan pasien. Tahap selanjutnya ialah tahap diagnosis. Maksudnya ialah tahap dimana dilaksanakannya pemeriksaan pasien untuk meneggakkan diagnosis.</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Kemudian tahap pengobatan atau </w:t>
      </w:r>
      <w:r w:rsidRPr="00B1295D">
        <w:rPr>
          <w:rFonts w:ascii="Times New Roman" w:hAnsi="Times New Roman" w:cs="Times New Roman"/>
          <w:i/>
          <w:sz w:val="24"/>
          <w:szCs w:val="24"/>
        </w:rPr>
        <w:t>treatment</w:t>
      </w:r>
      <w:r w:rsidRPr="00B1295D">
        <w:rPr>
          <w:rFonts w:ascii="Times New Roman" w:hAnsi="Times New Roman" w:cs="Times New Roman"/>
          <w:sz w:val="24"/>
          <w:szCs w:val="24"/>
        </w:rPr>
        <w:t xml:space="preserve">. Maksudnya ialah tahap dimana pasien mendapatkan terapi atau perawatan berdasarkan diagnosis yang didapatkan melalui tahap diagnosis. Tahap lanjutan dari tahap-tahap sebelumnya adalah tahap </w:t>
      </w:r>
      <w:r w:rsidRPr="00B1295D">
        <w:rPr>
          <w:rFonts w:ascii="Times New Roman" w:hAnsi="Times New Roman" w:cs="Times New Roman"/>
          <w:i/>
          <w:sz w:val="24"/>
          <w:szCs w:val="24"/>
        </w:rPr>
        <w:t>inspection</w:t>
      </w:r>
      <w:r w:rsidRPr="00B1295D">
        <w:rPr>
          <w:rFonts w:ascii="Times New Roman" w:hAnsi="Times New Roman" w:cs="Times New Roman"/>
          <w:sz w:val="24"/>
          <w:szCs w:val="24"/>
        </w:rPr>
        <w:t xml:space="preserve"> yang mana tahap ini merupakan tahap observasi lanjutan untuk mengetahui perkembangan dan respon pasien terhadap jenis pengobatan yang diberikan. Terakhir ada tahap control atau tahap evaluasi akhir yang mana </w:t>
      </w:r>
      <w:r w:rsidRPr="00B1295D">
        <w:rPr>
          <w:rFonts w:ascii="Times New Roman" w:hAnsi="Times New Roman" w:cs="Times New Roman"/>
          <w:sz w:val="24"/>
          <w:szCs w:val="24"/>
        </w:rPr>
        <w:lastRenderedPageBreak/>
        <w:t>biasanya setelah sembuh dan pasien dipulangkan, namun masih membutuhkan kontrol lanjut.</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Adapun tujuan pelayanan rawat inap yaitu:</w:t>
      </w:r>
    </w:p>
    <w:p w:rsidR="00B1295D" w:rsidRPr="00B1295D" w:rsidRDefault="00B1295D" w:rsidP="00B1295D">
      <w:pPr>
        <w:numPr>
          <w:ilvl w:val="0"/>
          <w:numId w:val="70"/>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Membantu penderita memenuhi kebutuhannya sehari-hari sehubungan dengan penyembuhan penyakitnya.</w:t>
      </w:r>
    </w:p>
    <w:p w:rsidR="00B1295D" w:rsidRPr="00B1295D" w:rsidRDefault="00B1295D" w:rsidP="00B1295D">
      <w:pPr>
        <w:numPr>
          <w:ilvl w:val="0"/>
          <w:numId w:val="70"/>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Mengembangkan hubungan kerja sama yang produktif, baik antara unit maupun antar profesi.</w:t>
      </w:r>
    </w:p>
    <w:p w:rsidR="00B1295D" w:rsidRPr="00B1295D" w:rsidRDefault="00B1295D" w:rsidP="00B1295D">
      <w:pPr>
        <w:numPr>
          <w:ilvl w:val="0"/>
          <w:numId w:val="70"/>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Menyediakan tempat/latihan/praktek bagi siswa perawat.</w:t>
      </w:r>
    </w:p>
    <w:p w:rsidR="00B1295D" w:rsidRPr="00B1295D" w:rsidRDefault="00B1295D" w:rsidP="00B1295D">
      <w:pPr>
        <w:numPr>
          <w:ilvl w:val="0"/>
          <w:numId w:val="70"/>
        </w:numPr>
        <w:tabs>
          <w:tab w:val="left" w:pos="567"/>
        </w:tabs>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Memberikan kesempatan kepada tenaga perawat untuk meningkatkan keterampilannya dalam hal keperawatan.</w:t>
      </w:r>
    </w:p>
    <w:p w:rsidR="00B1295D" w:rsidRPr="00B1295D" w:rsidRDefault="00B1295D" w:rsidP="00B1295D">
      <w:pPr>
        <w:numPr>
          <w:ilvl w:val="0"/>
          <w:numId w:val="70"/>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Meningkatkan suasana yang memungkinkan timbul dan berkembangnya gagasan yang kreatif.</w:t>
      </w:r>
    </w:p>
    <w:p w:rsidR="00B1295D" w:rsidRPr="00B1295D" w:rsidRDefault="00B1295D" w:rsidP="00B1295D">
      <w:pPr>
        <w:numPr>
          <w:ilvl w:val="0"/>
          <w:numId w:val="70"/>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Mengandalkan evaluasi yang terus menerus mengenai metode keperawatan yang dipergunakan untuk usaha peningkatan.</w:t>
      </w:r>
    </w:p>
    <w:p w:rsidR="00B1295D" w:rsidRPr="00B1295D" w:rsidRDefault="00B1295D" w:rsidP="00B1295D">
      <w:pPr>
        <w:numPr>
          <w:ilvl w:val="0"/>
          <w:numId w:val="70"/>
        </w:numPr>
        <w:spacing w:line="480" w:lineRule="auto"/>
        <w:ind w:left="-142" w:firstLine="142"/>
        <w:contextualSpacing/>
        <w:jc w:val="both"/>
        <w:rPr>
          <w:rFonts w:ascii="Times New Roman" w:hAnsi="Times New Roman" w:cs="Times New Roman"/>
          <w:sz w:val="24"/>
          <w:szCs w:val="24"/>
        </w:rPr>
      </w:pPr>
      <w:r w:rsidRPr="00B1295D">
        <w:rPr>
          <w:rFonts w:ascii="Times New Roman" w:hAnsi="Times New Roman" w:cs="Times New Roman"/>
          <w:sz w:val="24"/>
          <w:szCs w:val="24"/>
        </w:rPr>
        <w:t>Memanfaatkan hasil evaluasi tersebut sebagai alat peningkatan atau perbaikan praktek keperawatan.</w:t>
      </w:r>
    </w:p>
    <w:p w:rsidR="00B1295D" w:rsidRPr="00B1295D" w:rsidRDefault="00B1295D" w:rsidP="00B1295D">
      <w:pPr>
        <w:numPr>
          <w:ilvl w:val="0"/>
          <w:numId w:val="74"/>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Hipotesis</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t>Hipotesis merupakan jawaban sementara terhadap rumusan masalah penelitian, dimana rumusan masalah penelitian telah dinyatakan dalam bentuk kalimat pertanyaan. Dikatakan sementara, karena jawaban yang diberikan baru didasarkan pada teori yang relevan, belum didasarkan pada fakta-fakta empiris yang dinyaakan sebagai jawaban teoritis terhadap rumusan masalah penelitian, belum jawaban yang empirik.</w:t>
      </w:r>
    </w:p>
    <w:p w:rsidR="00B1295D" w:rsidRPr="00B1295D" w:rsidRDefault="00B1295D" w:rsidP="00B1295D">
      <w:pPr>
        <w:spacing w:line="480" w:lineRule="auto"/>
        <w:ind w:firstLine="709"/>
        <w:contextualSpacing/>
        <w:jc w:val="both"/>
        <w:rPr>
          <w:rFonts w:ascii="Times New Roman" w:hAnsi="Times New Roman" w:cs="Times New Roman"/>
          <w:sz w:val="24"/>
          <w:szCs w:val="24"/>
        </w:rPr>
      </w:pPr>
      <w:r w:rsidRPr="00B1295D">
        <w:rPr>
          <w:rFonts w:ascii="Times New Roman" w:hAnsi="Times New Roman" w:cs="Times New Roman"/>
          <w:sz w:val="24"/>
          <w:szCs w:val="24"/>
        </w:rPr>
        <w:lastRenderedPageBreak/>
        <w:t>Hipotesis dalam penelitian ini adalah:</w:t>
      </w:r>
    </w:p>
    <w:p w:rsidR="00B1295D" w:rsidRPr="00B1295D" w:rsidRDefault="00B1295D" w:rsidP="00B1295D">
      <w:pPr>
        <w:numPr>
          <w:ilvl w:val="0"/>
          <w:numId w:val="71"/>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Hipotesis alternatif atau Ha.</w:t>
      </w:r>
    </w:p>
    <w:p w:rsidR="00B1295D" w:rsidRPr="00B1295D" w:rsidRDefault="00B1295D" w:rsidP="00B1295D">
      <w:pPr>
        <w:numPr>
          <w:ilvl w:val="0"/>
          <w:numId w:val="72"/>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Ada hubungan antara faktor pendidikan dengan ketepatan pengembalian berkas rekam medis di ruang rawat inap terpadu (Rindu) A RSUP H. Adam Malik.</w:t>
      </w:r>
    </w:p>
    <w:p w:rsidR="00B1295D" w:rsidRPr="00B1295D" w:rsidRDefault="00B1295D" w:rsidP="00B1295D">
      <w:pPr>
        <w:numPr>
          <w:ilvl w:val="0"/>
          <w:numId w:val="72"/>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Ada hubungan antara faktor lama kerja dengan ketepatan pengembalian berkas rekam medis di ruang rawat inap terpadu (Rindu) A RSUP H. Adam Malik.</w:t>
      </w:r>
    </w:p>
    <w:p w:rsidR="00B1295D" w:rsidRPr="00B1295D" w:rsidRDefault="00B1295D" w:rsidP="00B1295D">
      <w:pPr>
        <w:numPr>
          <w:ilvl w:val="0"/>
          <w:numId w:val="72"/>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Ada hubungan antara faktor penempatan kerja dengan pengembalian berkas rekam medis di ruang rawat inap terpadu (Rindu) A RSUP H. Adam Malik.</w:t>
      </w:r>
    </w:p>
    <w:p w:rsidR="00B1295D" w:rsidRPr="00B1295D" w:rsidRDefault="00B1295D" w:rsidP="00B1295D">
      <w:pPr>
        <w:numPr>
          <w:ilvl w:val="0"/>
          <w:numId w:val="72"/>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Ada hubungan antara faktor lingkungan kerja dengan pengembalian berkas rekam medis di ruang rawat ianp terpadu (Rindu) A RSUP H. Adam Malik.</w:t>
      </w:r>
    </w:p>
    <w:p w:rsidR="00B1295D" w:rsidRPr="00B1295D" w:rsidRDefault="00B1295D" w:rsidP="00B1295D">
      <w:pPr>
        <w:numPr>
          <w:ilvl w:val="0"/>
          <w:numId w:val="71"/>
        </w:numPr>
        <w:spacing w:line="480" w:lineRule="auto"/>
        <w:contextualSpacing/>
        <w:jc w:val="both"/>
        <w:rPr>
          <w:rFonts w:ascii="Times New Roman" w:hAnsi="Times New Roman" w:cs="Times New Roman"/>
          <w:sz w:val="24"/>
          <w:szCs w:val="24"/>
        </w:rPr>
      </w:pPr>
      <w:r w:rsidRPr="00B1295D">
        <w:rPr>
          <w:rFonts w:ascii="Times New Roman" w:hAnsi="Times New Roman" w:cs="Times New Roman"/>
          <w:sz w:val="24"/>
          <w:szCs w:val="24"/>
        </w:rPr>
        <w:t>Hipotesis nol atau Ho.</w:t>
      </w:r>
    </w:p>
    <w:p w:rsidR="00B1295D" w:rsidRPr="00B1295D" w:rsidRDefault="00B1295D" w:rsidP="00B1295D">
      <w:pPr>
        <w:numPr>
          <w:ilvl w:val="0"/>
          <w:numId w:val="73"/>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Tidak ada hubungan antara faktor pendidikan dengan pengembalian berkas rekam medis di ruang rawat inap terpadu (Rindu) A RSUP H. Adam Malik.</w:t>
      </w:r>
    </w:p>
    <w:p w:rsidR="00B1295D" w:rsidRPr="00B1295D" w:rsidRDefault="00B1295D" w:rsidP="00B1295D">
      <w:pPr>
        <w:numPr>
          <w:ilvl w:val="0"/>
          <w:numId w:val="73"/>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Tidak ada hubungan antara faktor lama kerja dengan pengembalian berkas rekam medis di ruang rawat inap terpadu (Rindu) A RSUP H. Adam Malik.</w:t>
      </w:r>
    </w:p>
    <w:p w:rsidR="00B1295D" w:rsidRPr="00B1295D" w:rsidRDefault="00B1295D" w:rsidP="00B1295D">
      <w:pPr>
        <w:numPr>
          <w:ilvl w:val="0"/>
          <w:numId w:val="73"/>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lastRenderedPageBreak/>
        <w:t>Tidak ada hubungan antara faktor penempatan kerja dengan pengembalian berkas rekam medis di ruang rawat ianp terpadu (Rindu) A RSUP H. Adam Malik.</w:t>
      </w:r>
    </w:p>
    <w:p w:rsidR="00B1295D" w:rsidRPr="00B1295D" w:rsidRDefault="00B1295D" w:rsidP="00B1295D">
      <w:pPr>
        <w:numPr>
          <w:ilvl w:val="0"/>
          <w:numId w:val="73"/>
        </w:numPr>
        <w:spacing w:line="480" w:lineRule="auto"/>
        <w:ind w:left="2127" w:hanging="709"/>
        <w:contextualSpacing/>
        <w:jc w:val="both"/>
        <w:rPr>
          <w:rFonts w:ascii="Times New Roman" w:hAnsi="Times New Roman" w:cs="Times New Roman"/>
          <w:sz w:val="24"/>
          <w:szCs w:val="24"/>
        </w:rPr>
      </w:pPr>
      <w:r w:rsidRPr="00B1295D">
        <w:rPr>
          <w:rFonts w:ascii="Times New Roman" w:hAnsi="Times New Roman" w:cs="Times New Roman"/>
          <w:sz w:val="24"/>
          <w:szCs w:val="24"/>
        </w:rPr>
        <w:t>Tidak ada hubungan antara faktor lingkungan kerja dengan pengembalian berkas rekam medis di ruang rawat inap terpadu (Rindu) A RSUP H. Adam Malik.</w:t>
      </w:r>
    </w:p>
    <w:p w:rsidR="00B1295D" w:rsidRPr="00B1295D" w:rsidRDefault="00B1295D" w:rsidP="00B1295D">
      <w:pPr>
        <w:numPr>
          <w:ilvl w:val="0"/>
          <w:numId w:val="75"/>
        </w:num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sz w:val="24"/>
          <w:szCs w:val="24"/>
        </w:rPr>
        <w:t>Kerangka Konsep</w:t>
      </w:r>
    </w:p>
    <w:p w:rsidR="00B1295D" w:rsidRPr="00B1295D" w:rsidRDefault="00B1295D" w:rsidP="00B1295D">
      <w:pPr>
        <w:spacing w:line="480" w:lineRule="auto"/>
        <w:contextualSpacing/>
        <w:jc w:val="both"/>
        <w:rPr>
          <w:rFonts w:ascii="Times New Roman" w:hAnsi="Times New Roman" w:cs="Times New Roman"/>
          <w:b/>
          <w:sz w:val="24"/>
          <w:szCs w:val="24"/>
        </w:rPr>
      </w:pPr>
      <w:r w:rsidRPr="00B1295D">
        <w:rPr>
          <w:rFonts w:ascii="Times New Roman" w:hAnsi="Times New Roman" w:cs="Times New Roman"/>
          <w:b/>
          <w:noProof/>
          <w:sz w:val="24"/>
          <w:szCs w:val="24"/>
          <w:lang w:eastAsia="id-ID"/>
        </w:rPr>
        <mc:AlternateContent>
          <mc:Choice Requires="wps">
            <w:drawing>
              <wp:anchor distT="4294967294" distB="4294967294" distL="114300" distR="114300" simplePos="0" relativeHeight="251662336" behindDoc="0" locked="0" layoutInCell="1" allowOverlap="1" wp14:anchorId="17EC16B3" wp14:editId="572F9A28">
                <wp:simplePos x="0" y="0"/>
                <wp:positionH relativeFrom="column">
                  <wp:posOffset>1845945</wp:posOffset>
                </wp:positionH>
                <wp:positionV relativeFrom="paragraph">
                  <wp:posOffset>755014</wp:posOffset>
                </wp:positionV>
                <wp:extent cx="1581150" cy="0"/>
                <wp:effectExtent l="0" t="76200" r="19050" b="11430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811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4" o:spid="_x0000_s1026" type="#_x0000_t32" style="position:absolute;margin-left:145.35pt;margin-top:59.45pt;width:124.5pt;height:0;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">
                <v:stroke endarrow="open"/>
                <o:lock v:ext="edit" shapetype="f"/>
              </v:shape>
            </w:pict>
          </mc:Fallback>
        </mc:AlternateContent>
      </w:r>
      <w:r w:rsidRPr="00B1295D">
        <w:rPr>
          <w:rFonts w:ascii="Times New Roman" w:hAnsi="Times New Roman" w:cs="Times New Roman"/>
          <w:b/>
          <w:noProof/>
          <w:sz w:val="24"/>
          <w:szCs w:val="24"/>
          <w:lang w:eastAsia="id-ID"/>
        </w:rPr>
        <mc:AlternateContent>
          <mc:Choice Requires="wps">
            <w:drawing>
              <wp:anchor distT="0" distB="0" distL="114300" distR="114300" simplePos="0" relativeHeight="251661312" behindDoc="0" locked="0" layoutInCell="1" allowOverlap="1" wp14:anchorId="5839D529" wp14:editId="3DB35D90">
                <wp:simplePos x="0" y="0"/>
                <wp:positionH relativeFrom="column">
                  <wp:posOffset>-20955</wp:posOffset>
                </wp:positionH>
                <wp:positionV relativeFrom="paragraph">
                  <wp:posOffset>97155</wp:posOffset>
                </wp:positionV>
                <wp:extent cx="1866900" cy="1390650"/>
                <wp:effectExtent l="0" t="0" r="1905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6900" cy="1390650"/>
                        </a:xfrm>
                        <a:prstGeom prst="rect">
                          <a:avLst/>
                        </a:prstGeom>
                        <a:solidFill>
                          <a:sysClr val="window" lastClr="FFFFFF"/>
                        </a:solidFill>
                        <a:ln w="25400" cap="flat" cmpd="sng" algn="ctr">
                          <a:solidFill>
                            <a:sysClr val="windowText" lastClr="000000"/>
                          </a:solidFill>
                          <a:prstDash val="solid"/>
                        </a:ln>
                        <a:effectLst/>
                      </wps:spPr>
                      <wps:txbx>
                        <w:txbxContent>
                          <w:p w:rsidR="004A73C7" w:rsidRDefault="004A73C7" w:rsidP="00B1295D">
                            <w:pPr>
                              <w:jc w:val="center"/>
                              <w:rPr>
                                <w:rFonts w:ascii="Times New Roman" w:hAnsi="Times New Roman" w:cs="Times New Roman"/>
                                <w:sz w:val="24"/>
                                <w:szCs w:val="24"/>
                              </w:rPr>
                            </w:pPr>
                            <w:r>
                              <w:rPr>
                                <w:rFonts w:ascii="Times New Roman" w:hAnsi="Times New Roman" w:cs="Times New Roman"/>
                                <w:sz w:val="24"/>
                                <w:szCs w:val="24"/>
                              </w:rPr>
                              <w:t>Karakteristik Individu:</w:t>
                            </w:r>
                          </w:p>
                          <w:p w:rsidR="004A73C7" w:rsidRPr="00B17C76" w:rsidRDefault="004A73C7" w:rsidP="00B1295D">
                            <w:pPr>
                              <w:jc w:val="center"/>
                              <w:rPr>
                                <w:rFonts w:ascii="Times New Roman" w:hAnsi="Times New Roman" w:cs="Times New Roman"/>
                                <w:sz w:val="24"/>
                                <w:szCs w:val="24"/>
                              </w:rPr>
                            </w:pPr>
                            <w:r>
                              <w:rPr>
                                <w:rFonts w:ascii="Times New Roman" w:hAnsi="Times New Roman" w:cs="Times New Roman"/>
                                <w:sz w:val="24"/>
                                <w:szCs w:val="24"/>
                              </w:rPr>
                              <w:t>Pendidikan, Lama Kerja, Penempatan Kerja, Lingkung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7" style="position:absolute;left:0;text-align:left;margin-left:-1.65pt;margin-top:7.65pt;width:147pt;height:10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" fillcolor="window" strokecolor="windowText" strokeweight="2pt">
                <v:path arrowok="t"/>
                <v:textbox>
                  <w:txbxContent>
                    <w:p w:rsidR="004A73C7" w:rsidRDefault="004A73C7" w:rsidP="00B1295D">
                      <w:pPr>
                        <w:jc w:val="center"/>
                        <w:rPr>
                          <w:rFonts w:ascii="Times New Roman" w:hAnsi="Times New Roman" w:cs="Times New Roman"/>
                          <w:sz w:val="24"/>
                          <w:szCs w:val="24"/>
                        </w:rPr>
                      </w:pPr>
                      <w:r>
                        <w:rPr>
                          <w:rFonts w:ascii="Times New Roman" w:hAnsi="Times New Roman" w:cs="Times New Roman"/>
                          <w:sz w:val="24"/>
                          <w:szCs w:val="24"/>
                        </w:rPr>
                        <w:t>Karakteristik Individu:</w:t>
                      </w:r>
                    </w:p>
                    <w:p w:rsidR="004A73C7" w:rsidRPr="00B17C76" w:rsidRDefault="004A73C7" w:rsidP="00B1295D">
                      <w:pPr>
                        <w:jc w:val="center"/>
                        <w:rPr>
                          <w:rFonts w:ascii="Times New Roman" w:hAnsi="Times New Roman" w:cs="Times New Roman"/>
                          <w:sz w:val="24"/>
                          <w:szCs w:val="24"/>
                        </w:rPr>
                      </w:pPr>
                      <w:r>
                        <w:rPr>
                          <w:rFonts w:ascii="Times New Roman" w:hAnsi="Times New Roman" w:cs="Times New Roman"/>
                          <w:sz w:val="24"/>
                          <w:szCs w:val="24"/>
                        </w:rPr>
                        <w:t>Pendidikan, Lama Kerja, Penempatan Kerja, Lingkungan Kerja</w:t>
                      </w:r>
                    </w:p>
                  </w:txbxContent>
                </v:textbox>
              </v:rect>
            </w:pict>
          </mc:Fallback>
        </mc:AlternateContent>
      </w:r>
      <w:r w:rsidRPr="00B1295D">
        <w:rPr>
          <w:rFonts w:ascii="Times New Roman" w:hAnsi="Times New Roman" w:cs="Times New Roman"/>
          <w:b/>
          <w:noProof/>
          <w:sz w:val="24"/>
          <w:szCs w:val="24"/>
          <w:lang w:eastAsia="id-ID"/>
        </w:rPr>
        <mc:AlternateContent>
          <mc:Choice Requires="wps">
            <w:drawing>
              <wp:anchor distT="0" distB="0" distL="114300" distR="114300" simplePos="0" relativeHeight="251663360" behindDoc="0" locked="0" layoutInCell="1" allowOverlap="1" wp14:anchorId="251924B9" wp14:editId="50A284A7">
                <wp:simplePos x="0" y="0"/>
                <wp:positionH relativeFrom="column">
                  <wp:posOffset>3427095</wp:posOffset>
                </wp:positionH>
                <wp:positionV relativeFrom="paragraph">
                  <wp:posOffset>97155</wp:posOffset>
                </wp:positionV>
                <wp:extent cx="1866900" cy="1390650"/>
                <wp:effectExtent l="0" t="0" r="19050" b="1905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6900" cy="1390650"/>
                        </a:xfrm>
                        <a:prstGeom prst="rect">
                          <a:avLst/>
                        </a:prstGeom>
                        <a:solidFill>
                          <a:sysClr val="window" lastClr="FFFFFF"/>
                        </a:solidFill>
                        <a:ln w="25400" cap="flat" cmpd="sng" algn="ctr">
                          <a:solidFill>
                            <a:sysClr val="windowText" lastClr="000000"/>
                          </a:solidFill>
                          <a:prstDash val="solid"/>
                        </a:ln>
                        <a:effectLst/>
                      </wps:spPr>
                      <wps:txbx>
                        <w:txbxContent>
                          <w:p w:rsidR="004A73C7" w:rsidRPr="00B17C76" w:rsidRDefault="004A73C7" w:rsidP="00B1295D">
                            <w:pPr>
                              <w:jc w:val="center"/>
                              <w:rPr>
                                <w:rFonts w:ascii="Times New Roman" w:hAnsi="Times New Roman" w:cs="Times New Roman"/>
                                <w:sz w:val="24"/>
                                <w:szCs w:val="24"/>
                              </w:rPr>
                            </w:pPr>
                            <w:r>
                              <w:rPr>
                                <w:rFonts w:ascii="Times New Roman" w:hAnsi="Times New Roman" w:cs="Times New Roman"/>
                                <w:sz w:val="24"/>
                                <w:szCs w:val="24"/>
                              </w:rPr>
                              <w:t>Ketepatan Pengembalian  Berkas Rekam Med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8" style="position:absolute;left:0;text-align:left;margin-left:269.85pt;margin-top:7.65pt;width:147pt;height:10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" fillcolor="window" strokecolor="windowText" strokeweight="2pt">
                <v:path arrowok="t"/>
                <v:textbox>
                  <w:txbxContent>
                    <w:p w:rsidR="004A73C7" w:rsidRPr="00B17C76" w:rsidRDefault="004A73C7" w:rsidP="00B1295D">
                      <w:pPr>
                        <w:jc w:val="center"/>
                        <w:rPr>
                          <w:rFonts w:ascii="Times New Roman" w:hAnsi="Times New Roman" w:cs="Times New Roman"/>
                          <w:sz w:val="24"/>
                          <w:szCs w:val="24"/>
                        </w:rPr>
                      </w:pPr>
                      <w:r>
                        <w:rPr>
                          <w:rFonts w:ascii="Times New Roman" w:hAnsi="Times New Roman" w:cs="Times New Roman"/>
                          <w:sz w:val="24"/>
                          <w:szCs w:val="24"/>
                        </w:rPr>
                        <w:t>Ketepatan Pengembalian  Berkas Rekam Medis</w:t>
                      </w:r>
                    </w:p>
                  </w:txbxContent>
                </v:textbox>
              </v:rect>
            </w:pict>
          </mc:Fallback>
        </mc:AlternateContent>
      </w:r>
    </w:p>
    <w:p w:rsidR="00B1295D" w:rsidRPr="00B1295D" w:rsidRDefault="00B1295D" w:rsidP="00B1295D">
      <w:pPr>
        <w:spacing w:line="480" w:lineRule="auto"/>
        <w:jc w:val="both"/>
        <w:rPr>
          <w:rFonts w:ascii="Times New Roman" w:hAnsi="Times New Roman" w:cs="Times New Roman"/>
          <w:sz w:val="24"/>
          <w:szCs w:val="24"/>
        </w:rPr>
      </w:pPr>
    </w:p>
    <w:p w:rsidR="00B1295D" w:rsidRPr="00B1295D" w:rsidRDefault="00B1295D" w:rsidP="00B1295D">
      <w:pPr>
        <w:spacing w:line="480" w:lineRule="auto"/>
        <w:jc w:val="both"/>
        <w:rPr>
          <w:rFonts w:ascii="Times New Roman" w:hAnsi="Times New Roman" w:cs="Times New Roman"/>
          <w:sz w:val="24"/>
          <w:szCs w:val="24"/>
        </w:rPr>
      </w:pPr>
    </w:p>
    <w:p w:rsidR="00B1295D" w:rsidRPr="00B1295D" w:rsidRDefault="00B1295D" w:rsidP="00B1295D">
      <w:pPr>
        <w:spacing w:after="0" w:line="240" w:lineRule="auto"/>
        <w:jc w:val="center"/>
        <w:rPr>
          <w:rFonts w:ascii="Times New Roman" w:hAnsi="Times New Roman" w:cs="Times New Roman"/>
          <w:sz w:val="24"/>
          <w:szCs w:val="24"/>
        </w:rPr>
      </w:pPr>
    </w:p>
    <w:p w:rsidR="00B1295D" w:rsidRPr="00B1295D" w:rsidRDefault="00B1295D" w:rsidP="00B1295D">
      <w:pPr>
        <w:spacing w:after="0" w:line="240" w:lineRule="auto"/>
        <w:jc w:val="center"/>
        <w:rPr>
          <w:rFonts w:ascii="Times New Roman" w:hAnsi="Times New Roman" w:cs="Times New Roman"/>
          <w:sz w:val="24"/>
          <w:szCs w:val="24"/>
        </w:rPr>
      </w:pPr>
      <w:r w:rsidRPr="00B1295D">
        <w:rPr>
          <w:rFonts w:ascii="Times New Roman" w:hAnsi="Times New Roman" w:cs="Times New Roman"/>
          <w:sz w:val="24"/>
          <w:szCs w:val="24"/>
        </w:rPr>
        <w:t>Gambar 2.1 Kerangka Konsep</w:t>
      </w:r>
    </w:p>
    <w:p w:rsidR="00B1295D" w:rsidRPr="00B1295D" w:rsidRDefault="00B1295D" w:rsidP="00B1295D">
      <w:pPr>
        <w:spacing w:after="0" w:line="480" w:lineRule="auto"/>
        <w:jc w:val="both"/>
        <w:rPr>
          <w:rFonts w:ascii="Times New Roman" w:hAnsi="Times New Roman" w:cs="Times New Roman"/>
          <w:sz w:val="24"/>
          <w:szCs w:val="24"/>
        </w:rPr>
      </w:pPr>
    </w:p>
    <w:p w:rsidR="00B1295D" w:rsidRPr="00B1295D" w:rsidRDefault="00B1295D" w:rsidP="00B1295D">
      <w:pPr>
        <w:spacing w:line="480" w:lineRule="auto"/>
        <w:jc w:val="both"/>
        <w:rPr>
          <w:rFonts w:ascii="Times New Roman" w:hAnsi="Times New Roman" w:cs="Times New Roman"/>
          <w:sz w:val="24"/>
          <w:szCs w:val="24"/>
        </w:rPr>
      </w:pPr>
    </w:p>
    <w:p w:rsidR="00B1295D" w:rsidRPr="00B1295D" w:rsidRDefault="00B1295D" w:rsidP="00B1295D">
      <w:pPr>
        <w:spacing w:line="480" w:lineRule="auto"/>
        <w:jc w:val="both"/>
        <w:rPr>
          <w:rFonts w:ascii="Times New Roman" w:hAnsi="Times New Roman" w:cs="Times New Roman"/>
          <w:sz w:val="24"/>
          <w:szCs w:val="24"/>
        </w:rPr>
      </w:pPr>
    </w:p>
    <w:p w:rsidR="00B1295D" w:rsidRPr="00B1295D" w:rsidRDefault="00B1295D" w:rsidP="00B1295D">
      <w:pPr>
        <w:tabs>
          <w:tab w:val="left" w:pos="0"/>
        </w:tabs>
        <w:spacing w:line="480" w:lineRule="auto"/>
        <w:contextualSpacing/>
        <w:rPr>
          <w:rFonts w:ascii="Times New Roman" w:hAnsi="Times New Roman" w:cs="Times New Roman"/>
          <w:sz w:val="24"/>
          <w:szCs w:val="24"/>
        </w:rPr>
      </w:pPr>
    </w:p>
    <w:p w:rsidR="00B1295D" w:rsidRPr="00B1295D" w:rsidRDefault="00B1295D" w:rsidP="00B1295D">
      <w:pPr>
        <w:tabs>
          <w:tab w:val="left" w:pos="0"/>
        </w:tabs>
        <w:spacing w:line="480" w:lineRule="auto"/>
        <w:contextualSpacing/>
        <w:rPr>
          <w:rFonts w:ascii="Times New Roman" w:hAnsi="Times New Roman" w:cs="Times New Roman"/>
          <w:sz w:val="24"/>
          <w:szCs w:val="24"/>
        </w:rPr>
      </w:pPr>
    </w:p>
    <w:p w:rsidR="00B1295D" w:rsidRPr="00B1295D" w:rsidRDefault="00B1295D" w:rsidP="00B1295D">
      <w:pPr>
        <w:tabs>
          <w:tab w:val="left" w:pos="0"/>
        </w:tabs>
        <w:spacing w:line="480" w:lineRule="auto"/>
        <w:contextualSpacing/>
        <w:rPr>
          <w:rFonts w:ascii="Times New Roman" w:hAnsi="Times New Roman" w:cs="Times New Roman"/>
          <w:sz w:val="24"/>
          <w:szCs w:val="24"/>
        </w:rPr>
      </w:pPr>
    </w:p>
    <w:p w:rsidR="00B1295D" w:rsidRPr="00B1295D" w:rsidRDefault="00B1295D" w:rsidP="00B1295D">
      <w:pPr>
        <w:tabs>
          <w:tab w:val="left" w:pos="0"/>
        </w:tabs>
        <w:spacing w:line="480" w:lineRule="auto"/>
        <w:contextualSpacing/>
        <w:rPr>
          <w:rFonts w:ascii="Times New Roman" w:hAnsi="Times New Roman" w:cs="Times New Roman"/>
          <w:sz w:val="24"/>
          <w:szCs w:val="24"/>
        </w:rPr>
      </w:pPr>
    </w:p>
    <w:p w:rsidR="00B1295D" w:rsidRPr="00B1295D" w:rsidRDefault="00B1295D" w:rsidP="00B1295D">
      <w:pPr>
        <w:tabs>
          <w:tab w:val="left" w:pos="0"/>
        </w:tabs>
        <w:spacing w:line="480" w:lineRule="auto"/>
        <w:contextualSpacing/>
        <w:rPr>
          <w:rFonts w:ascii="Times New Roman" w:hAnsi="Times New Roman" w:cs="Times New Roman"/>
          <w:sz w:val="24"/>
          <w:szCs w:val="24"/>
        </w:rPr>
      </w:pPr>
    </w:p>
    <w:p w:rsidR="00B1295D" w:rsidRPr="00B1295D" w:rsidRDefault="00B1295D" w:rsidP="00B1295D">
      <w:pPr>
        <w:tabs>
          <w:tab w:val="left" w:pos="0"/>
        </w:tabs>
        <w:spacing w:line="480" w:lineRule="auto"/>
        <w:contextualSpacing/>
        <w:rPr>
          <w:rFonts w:ascii="Times New Roman" w:hAnsi="Times New Roman" w:cs="Times New Roman"/>
          <w:sz w:val="24"/>
          <w:szCs w:val="24"/>
        </w:rPr>
      </w:pPr>
    </w:p>
    <w:p w:rsidR="00B1295D" w:rsidRPr="00B1295D" w:rsidRDefault="00B1295D" w:rsidP="00B1295D">
      <w:pPr>
        <w:tabs>
          <w:tab w:val="left" w:pos="0"/>
        </w:tabs>
        <w:spacing w:line="480" w:lineRule="auto"/>
        <w:contextualSpacing/>
        <w:rPr>
          <w:rFonts w:ascii="Times New Roman" w:hAnsi="Times New Roman" w:cs="Times New Roman"/>
          <w:sz w:val="24"/>
          <w:szCs w:val="24"/>
        </w:rPr>
      </w:pPr>
    </w:p>
    <w:p w:rsidR="00B1295D" w:rsidRPr="00B1295D" w:rsidRDefault="00B1295D" w:rsidP="00B1295D">
      <w:pPr>
        <w:tabs>
          <w:tab w:val="left" w:pos="0"/>
        </w:tabs>
        <w:spacing w:line="480" w:lineRule="auto"/>
        <w:contextualSpacing/>
        <w:rPr>
          <w:rFonts w:ascii="Times New Roman" w:hAnsi="Times New Roman" w:cs="Times New Roman"/>
          <w:sz w:val="24"/>
          <w:szCs w:val="24"/>
        </w:rPr>
      </w:pPr>
    </w:p>
    <w:p w:rsidR="00B1295D" w:rsidRPr="00B1295D" w:rsidRDefault="008F5425" w:rsidP="00B1295D">
      <w:pPr>
        <w:tabs>
          <w:tab w:val="left" w:pos="0"/>
        </w:tabs>
        <w:spacing w:line="480" w:lineRule="auto"/>
        <w:contextualSpacing/>
        <w:jc w:val="center"/>
        <w:rPr>
          <w:rFonts w:ascii="Times New Roman" w:eastAsiaTheme="minorEastAsia" w:hAnsi="Times New Roman" w:cs="Times New Roman"/>
          <w:b/>
          <w:sz w:val="24"/>
          <w:szCs w:val="24"/>
          <w:lang w:eastAsia="id-ID"/>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80096" behindDoc="0" locked="0" layoutInCell="1" allowOverlap="1" wp14:anchorId="05C7E465" wp14:editId="6091B57B">
                <wp:simplePos x="0" y="0"/>
                <wp:positionH relativeFrom="column">
                  <wp:posOffset>4503420</wp:posOffset>
                </wp:positionH>
                <wp:positionV relativeFrom="paragraph">
                  <wp:posOffset>-1002030</wp:posOffset>
                </wp:positionV>
                <wp:extent cx="647700" cy="438150"/>
                <wp:effectExtent l="0" t="0" r="19050" b="19050"/>
                <wp:wrapNone/>
                <wp:docPr id="887" name="Rectangle 887"/>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87" o:spid="_x0000_s1026" style="position:absolute;margin-left:354.6pt;margin-top:-78.9pt;width:51pt;height:34.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" fillcolor="white [3201]" strokecolor="white [3212]" strokeweight="2pt"/>
            </w:pict>
          </mc:Fallback>
        </mc:AlternateContent>
      </w:r>
      <w:r w:rsidR="00B1295D" w:rsidRPr="00B1295D">
        <w:rPr>
          <w:rFonts w:ascii="Times New Roman" w:eastAsiaTheme="minorEastAsia" w:hAnsi="Times New Roman" w:cs="Times New Roman"/>
          <w:b/>
          <w:sz w:val="24"/>
          <w:szCs w:val="24"/>
          <w:lang w:eastAsia="id-ID"/>
        </w:rPr>
        <w:t>BAB III</w:t>
      </w:r>
    </w:p>
    <w:p w:rsidR="00B1295D" w:rsidRPr="00B1295D" w:rsidRDefault="00B1295D" w:rsidP="00B1295D">
      <w:pPr>
        <w:tabs>
          <w:tab w:val="left" w:pos="0"/>
        </w:tabs>
        <w:spacing w:line="48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METODOLOGI PENELITIAN</w:t>
      </w:r>
    </w:p>
    <w:p w:rsidR="00B1295D" w:rsidRPr="00B1295D" w:rsidRDefault="00B1295D" w:rsidP="00B1295D">
      <w:pPr>
        <w:numPr>
          <w:ilvl w:val="0"/>
          <w:numId w:val="93"/>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Desain Penelitian</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Adapun desain penelitian yang digunakan dalam penelitian ini adalah metode kuantitatif </w:t>
      </w:r>
      <w:r w:rsidRPr="00B1295D">
        <w:rPr>
          <w:rFonts w:ascii="Times New Roman" w:eastAsiaTheme="minorEastAsia" w:hAnsi="Times New Roman" w:cs="Times New Roman"/>
          <w:i/>
          <w:sz w:val="24"/>
          <w:szCs w:val="24"/>
          <w:lang w:eastAsia="id-ID"/>
        </w:rPr>
        <w:t>Cross-sectional</w:t>
      </w:r>
      <w:r w:rsidRPr="00B1295D">
        <w:rPr>
          <w:rFonts w:ascii="Times New Roman" w:eastAsiaTheme="minorEastAsia" w:hAnsi="Times New Roman" w:cs="Times New Roman"/>
          <w:sz w:val="24"/>
          <w:szCs w:val="24"/>
          <w:lang w:eastAsia="id-ID"/>
        </w:rPr>
        <w:t xml:space="preserve">. Metode kuantitatif  </w:t>
      </w:r>
      <w:r w:rsidRPr="00B1295D">
        <w:rPr>
          <w:rFonts w:ascii="Times New Roman" w:eastAsiaTheme="minorEastAsia" w:hAnsi="Times New Roman" w:cs="Times New Roman"/>
          <w:i/>
          <w:sz w:val="24"/>
          <w:szCs w:val="24"/>
          <w:lang w:eastAsia="id-ID"/>
        </w:rPr>
        <w:t>Cross-sectional</w:t>
      </w:r>
      <w:r w:rsidRPr="00B1295D">
        <w:rPr>
          <w:rFonts w:ascii="Times New Roman" w:eastAsiaTheme="minorEastAsia" w:hAnsi="Times New Roman" w:cs="Times New Roman"/>
          <w:sz w:val="24"/>
          <w:szCs w:val="24"/>
          <w:lang w:eastAsia="id-ID"/>
        </w:rPr>
        <w:t xml:space="preserve"> merupakan salah satu desain penelitian atau bisa pula dilihat sebagai salah satu metodologi penelitian sosial dengan melibatkan lebih dari satu kasus dalam sekali olah dan juga melibatkan beberapa variabel untuk melihat pola hubungannya.</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Data yang dikumpulkan sering kali dapat digunakan untuk meneliti lebih dari satu kasus dan variabel yang digunakan lebih dari dua. Penelitian </w:t>
      </w:r>
      <w:r w:rsidRPr="00B1295D">
        <w:rPr>
          <w:rFonts w:ascii="Times New Roman" w:eastAsiaTheme="minorEastAsia" w:hAnsi="Times New Roman" w:cs="Times New Roman"/>
          <w:i/>
          <w:sz w:val="24"/>
          <w:szCs w:val="24"/>
          <w:lang w:eastAsia="id-ID"/>
        </w:rPr>
        <w:t xml:space="preserve">Cross-sectional </w:t>
      </w:r>
      <w:r w:rsidRPr="00B1295D">
        <w:rPr>
          <w:rFonts w:ascii="Times New Roman" w:eastAsiaTheme="minorEastAsia" w:hAnsi="Times New Roman" w:cs="Times New Roman"/>
          <w:sz w:val="24"/>
          <w:szCs w:val="24"/>
          <w:lang w:eastAsia="id-ID"/>
        </w:rPr>
        <w:t xml:space="preserve">merupakan riset dengan dataset yang ekstensif. Desain penelitian ini dinamakan </w:t>
      </w:r>
      <w:r w:rsidRPr="00B1295D">
        <w:rPr>
          <w:rFonts w:ascii="Times New Roman" w:eastAsiaTheme="minorEastAsia" w:hAnsi="Times New Roman" w:cs="Times New Roman"/>
          <w:i/>
          <w:sz w:val="24"/>
          <w:szCs w:val="24"/>
          <w:lang w:eastAsia="id-ID"/>
        </w:rPr>
        <w:t>Cross-sectional</w:t>
      </w:r>
      <w:r w:rsidRPr="00B1295D">
        <w:rPr>
          <w:rFonts w:ascii="Times New Roman" w:eastAsiaTheme="minorEastAsia" w:hAnsi="Times New Roman" w:cs="Times New Roman"/>
          <w:sz w:val="24"/>
          <w:szCs w:val="24"/>
          <w:lang w:eastAsia="id-ID"/>
        </w:rPr>
        <w:t xml:space="preserve"> karena data yang dikumpulkan dapat menganalisis antar kasus atau </w:t>
      </w:r>
      <w:r w:rsidRPr="00B1295D">
        <w:rPr>
          <w:rFonts w:ascii="Times New Roman" w:eastAsiaTheme="minorEastAsia" w:hAnsi="Times New Roman" w:cs="Times New Roman"/>
          <w:i/>
          <w:sz w:val="24"/>
          <w:szCs w:val="24"/>
          <w:lang w:eastAsia="id-ID"/>
        </w:rPr>
        <w:t>section.</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enggunaan metode ini dipandang lebih dapat memberikan suatu pemahaman yang lebih lengkap, dapat memberikan kemudahan untuk menyelesaikan penelitian ini.</w:t>
      </w:r>
    </w:p>
    <w:p w:rsidR="00B1295D" w:rsidRPr="00B1295D" w:rsidRDefault="00B1295D" w:rsidP="00B1295D">
      <w:pPr>
        <w:numPr>
          <w:ilvl w:val="0"/>
          <w:numId w:val="76"/>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Lokasi dan Waktu Penelitian</w:t>
      </w:r>
    </w:p>
    <w:p w:rsidR="00B1295D" w:rsidRPr="00B1295D" w:rsidRDefault="00B1295D" w:rsidP="00B1295D">
      <w:pPr>
        <w:numPr>
          <w:ilvl w:val="0"/>
          <w:numId w:val="77"/>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Lokasi Penelitian.</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Lokasi penelitian ini dilaksanakan di RSUP H. Adam Malik Medan Jl. Bunga Lau No. 17.</w:t>
      </w:r>
    </w:p>
    <w:p w:rsidR="00B1295D" w:rsidRPr="00B1295D" w:rsidRDefault="00B1295D" w:rsidP="00B1295D">
      <w:pPr>
        <w:numPr>
          <w:ilvl w:val="0"/>
          <w:numId w:val="78"/>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b/>
          <w:sz w:val="24"/>
          <w:szCs w:val="24"/>
          <w:lang w:eastAsia="id-ID"/>
        </w:rPr>
        <w:t>WaktuPenelitian</w:t>
      </w:r>
      <w:r w:rsidRPr="00B1295D">
        <w:rPr>
          <w:rFonts w:ascii="Times New Roman" w:eastAsiaTheme="minorEastAsia" w:hAnsi="Times New Roman" w:cs="Times New Roman"/>
          <w:sz w:val="24"/>
          <w:szCs w:val="24"/>
          <w:lang w:eastAsia="id-ID"/>
        </w:rPr>
        <w:t>.</w:t>
      </w:r>
    </w:p>
    <w:p w:rsidR="00B1295D" w:rsidRPr="00B1295D" w:rsidRDefault="008F5425" w:rsidP="00B1295D">
      <w:pPr>
        <w:spacing w:line="480" w:lineRule="auto"/>
        <w:ind w:firstLine="709"/>
        <w:contextualSpacing/>
        <w:jc w:val="both"/>
        <w:rPr>
          <w:rFonts w:ascii="Times New Roman" w:eastAsiaTheme="minorEastAsia" w:hAnsi="Times New Roman" w:cs="Times New Roman"/>
          <w:sz w:val="24"/>
          <w:szCs w:val="24"/>
          <w:lang w:eastAsia="id-ID"/>
        </w:rPr>
      </w:pPr>
      <w:r>
        <w:rPr>
          <w:rFonts w:ascii="Times New Roman" w:hAnsi="Times New Roman" w:cs="Times New Roman"/>
          <w:b/>
          <w:noProof/>
          <w:sz w:val="28"/>
          <w:szCs w:val="28"/>
          <w:lang w:eastAsia="id-ID"/>
        </w:rPr>
        <mc:AlternateContent>
          <mc:Choice Requires="wps">
            <w:drawing>
              <wp:anchor distT="0" distB="0" distL="114300" distR="114300" simplePos="0" relativeHeight="251782144" behindDoc="0" locked="0" layoutInCell="1" allowOverlap="1" wp14:anchorId="50EC11C4" wp14:editId="0B725D21">
                <wp:simplePos x="0" y="0"/>
                <wp:positionH relativeFrom="column">
                  <wp:posOffset>1903095</wp:posOffset>
                </wp:positionH>
                <wp:positionV relativeFrom="paragraph">
                  <wp:posOffset>1000760</wp:posOffset>
                </wp:positionV>
                <wp:extent cx="647700" cy="438150"/>
                <wp:effectExtent l="0" t="0" r="19050" b="19050"/>
                <wp:wrapNone/>
                <wp:docPr id="888" name="Rectangle 888"/>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8F5425" w:rsidRPr="008F5425" w:rsidRDefault="008F5425" w:rsidP="008F5425">
                            <w:pPr>
                              <w:jc w:val="center"/>
                              <w:rPr>
                                <w:rFonts w:ascii="Times New Roman" w:hAnsi="Times New Roman" w:cs="Times New Roman"/>
                                <w:sz w:val="24"/>
                              </w:rPr>
                            </w:pPr>
                            <w:r w:rsidRPr="008F5425">
                              <w:rPr>
                                <w:rFonts w:ascii="Times New Roman" w:hAnsi="Times New Roman" w:cs="Times New Roman"/>
                                <w:sz w:val="24"/>
                              </w:rPr>
                              <w:t>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88" o:spid="_x0000_s1039" style="position:absolute;left:0;text-align:left;margin-left:149.85pt;margin-top:78.8pt;width:51pt;height:34.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" fillcolor="white [3201]" strokecolor="white [3212]" strokeweight="2pt">
                <v:textbox>
                  <w:txbxContent>
                    <w:p w:rsidR="008F5425" w:rsidRPr="008F5425" w:rsidRDefault="008F5425" w:rsidP="008F5425">
                      <w:pPr>
                        <w:jc w:val="center"/>
                        <w:rPr>
                          <w:rFonts w:ascii="Times New Roman" w:hAnsi="Times New Roman" w:cs="Times New Roman"/>
                          <w:sz w:val="24"/>
                        </w:rPr>
                      </w:pPr>
                      <w:r w:rsidRPr="008F5425">
                        <w:rPr>
                          <w:rFonts w:ascii="Times New Roman" w:hAnsi="Times New Roman" w:cs="Times New Roman"/>
                          <w:sz w:val="24"/>
                        </w:rPr>
                        <w:t>27</w:t>
                      </w:r>
                    </w:p>
                  </w:txbxContent>
                </v:textbox>
              </v:rect>
            </w:pict>
          </mc:Fallback>
        </mc:AlternateContent>
      </w:r>
      <w:r w:rsidR="00B1295D" w:rsidRPr="00B1295D">
        <w:rPr>
          <w:rFonts w:ascii="Times New Roman" w:eastAsiaTheme="minorEastAsia" w:hAnsi="Times New Roman" w:cs="Times New Roman"/>
          <w:sz w:val="24"/>
          <w:szCs w:val="24"/>
          <w:lang w:eastAsia="id-ID"/>
        </w:rPr>
        <w:t>Waktu penelitian ini dilaksanakan kurang lebih selama dua bulan, yakni dari bulan Mei hingga bulan Juni.</w:t>
      </w:r>
    </w:p>
    <w:p w:rsidR="00B1295D" w:rsidRPr="00B1295D" w:rsidRDefault="00B1295D" w:rsidP="00B1295D">
      <w:pPr>
        <w:numPr>
          <w:ilvl w:val="0"/>
          <w:numId w:val="79"/>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Populasi dan Sampel</w:t>
      </w:r>
    </w:p>
    <w:p w:rsidR="00B1295D" w:rsidRPr="00B1295D" w:rsidRDefault="00B1295D" w:rsidP="00B1295D">
      <w:pPr>
        <w:numPr>
          <w:ilvl w:val="0"/>
          <w:numId w:val="80"/>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Populas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opulasi adalah suatu hal yang memberikan penjelasan mengenai objek dalam penelitian yang di dalamnya memberikan penjelasan mengenai karakteristik atau sifat yang dimiliki oleh objek penelitian tersebut.</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opulasi dalam penelitian ini adalah petugas kesehatan ruang rawat inap terpadu (Rindu) A RSUP H. Adam Malik. Yang mana petugas kesehatan tersebut meliputi dokter, perawat, petugas ruangan dan admin ruangan.</w:t>
      </w:r>
    </w:p>
    <w:p w:rsidR="00B1295D" w:rsidRPr="00B1295D" w:rsidRDefault="00B1295D" w:rsidP="00B1295D">
      <w:pPr>
        <w:numPr>
          <w:ilvl w:val="0"/>
          <w:numId w:val="81"/>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Sampel</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Sampel adalah bagian dari populasi yang didapatkan dengan menggunakan metode tertent untuk kemudian dianggap menjadi wakil dari populasi yang menjadi fokus dalam metode penelitian sosial atau penelitian dalam sistematika.</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alam penelitian ini, penulis menggunakan metode Slovin. Rumusnya sebagai berikut:</w:t>
      </w:r>
    </w:p>
    <w:p w:rsidR="00B1295D" w:rsidRPr="00B1295D" w:rsidRDefault="00B1295D" w:rsidP="00B1295D">
      <w:pPr>
        <w:spacing w:line="480" w:lineRule="auto"/>
        <w:contextualSpacing/>
        <w:jc w:val="both"/>
        <w:rPr>
          <w:rFonts w:ascii="Times New Roman" w:eastAsiaTheme="minorEastAsia" w:hAnsi="Times New Roman" w:cs="Times New Roman"/>
          <w:sz w:val="24"/>
          <w:szCs w:val="24"/>
          <w:lang w:eastAsia="id-ID"/>
        </w:rPr>
      </w:pPr>
      <m:oMathPara>
        <m:oMathParaPr>
          <m:jc m:val="center"/>
        </m:oMathParaPr>
        <m:oMath>
          <m:r>
            <w:rPr>
              <w:rFonts w:ascii="Cambria Math" w:eastAsiaTheme="minorEastAsia" w:hAnsi="Cambria Math" w:cs="Times New Roman"/>
              <w:sz w:val="24"/>
              <w:szCs w:val="24"/>
              <w:lang w:eastAsia="id-ID"/>
            </w:rPr>
            <m:t>n</m:t>
          </m:r>
          <m:r>
            <m:rPr>
              <m:sty m:val="p"/>
            </m:rPr>
            <w:rPr>
              <w:rFonts w:ascii="Cambria Math" w:eastAsiaTheme="minorEastAsia" w:hAnsi="Cambria Math" w:cs="Times New Roman"/>
              <w:sz w:val="24"/>
              <w:szCs w:val="24"/>
              <w:lang w:eastAsia="id-ID"/>
            </w:rPr>
            <m:t>=</m:t>
          </m:r>
          <m:f>
            <m:fPr>
              <m:ctrlPr>
                <w:rPr>
                  <w:rFonts w:ascii="Cambria Math" w:eastAsiaTheme="minorEastAsia" w:hAnsi="Cambria Math" w:cs="Times New Roman"/>
                  <w:sz w:val="24"/>
                  <w:szCs w:val="24"/>
                  <w:lang w:eastAsia="id-ID"/>
                </w:rPr>
              </m:ctrlPr>
            </m:fPr>
            <m:num>
              <m:r>
                <w:rPr>
                  <w:rFonts w:ascii="Cambria Math" w:eastAsiaTheme="minorEastAsia" w:hAnsi="Cambria Math" w:cs="Times New Roman"/>
                  <w:sz w:val="24"/>
                  <w:szCs w:val="24"/>
                  <w:lang w:eastAsia="id-ID"/>
                </w:rPr>
                <m:t>N</m:t>
              </m:r>
            </m:num>
            <m:den>
              <m:r>
                <m:rPr>
                  <m:sty m:val="p"/>
                </m:rPr>
                <w:rPr>
                  <w:rFonts w:ascii="Cambria Math" w:eastAsiaTheme="minorEastAsia" w:hAnsi="Cambria Math" w:cs="Times New Roman"/>
                  <w:sz w:val="24"/>
                  <w:szCs w:val="24"/>
                  <w:lang w:eastAsia="id-ID"/>
                </w:rPr>
                <m:t>1+</m:t>
              </m:r>
              <m:sSup>
                <m:sSupPr>
                  <m:ctrlPr>
                    <w:rPr>
                      <w:rFonts w:ascii="Cambria Math" w:eastAsiaTheme="minorEastAsia" w:hAnsi="Cambria Math" w:cs="Times New Roman"/>
                      <w:sz w:val="24"/>
                      <w:szCs w:val="24"/>
                      <w:lang w:eastAsia="id-ID"/>
                    </w:rPr>
                  </m:ctrlPr>
                </m:sSupPr>
                <m:e>
                  <m:r>
                    <w:rPr>
                      <w:rFonts w:ascii="Cambria Math" w:eastAsiaTheme="minorEastAsia" w:hAnsi="Cambria Math" w:cs="Times New Roman"/>
                      <w:sz w:val="24"/>
                      <w:szCs w:val="24"/>
                      <w:lang w:eastAsia="id-ID"/>
                    </w:rPr>
                    <m:t>Ne</m:t>
                  </m:r>
                </m:e>
                <m:sup>
                  <m:r>
                    <m:rPr>
                      <m:sty m:val="p"/>
                    </m:rPr>
                    <w:rPr>
                      <w:rFonts w:ascii="Cambria Math" w:eastAsiaTheme="minorEastAsia" w:hAnsi="Cambria Math" w:cs="Times New Roman"/>
                      <w:sz w:val="24"/>
                      <w:szCs w:val="24"/>
                      <w:lang w:eastAsia="id-ID"/>
                    </w:rPr>
                    <m:t>2</m:t>
                  </m:r>
                </m:sup>
              </m:sSup>
            </m:den>
          </m:f>
        </m:oMath>
      </m:oMathPara>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Keterangan:</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i/>
          <w:sz w:val="24"/>
          <w:szCs w:val="24"/>
          <w:lang w:eastAsia="id-ID"/>
        </w:rPr>
        <w:t>n</w:t>
      </w:r>
      <w:r w:rsidRPr="00B1295D">
        <w:rPr>
          <w:rFonts w:ascii="Times New Roman" w:eastAsiaTheme="minorEastAsia" w:hAnsi="Times New Roman" w:cs="Times New Roman"/>
          <w:sz w:val="24"/>
          <w:szCs w:val="24"/>
          <w:lang w:eastAsia="id-ID"/>
        </w:rPr>
        <w:t xml:space="preserve"> : jumlah sampel.</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N : jumlah populas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e : batas eror tolerans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ikut penjelasannya:</w:t>
      </w:r>
    </w:p>
    <w:p w:rsidR="00B1295D" w:rsidRPr="00B1295D" w:rsidRDefault="00B1295D" w:rsidP="00B1295D">
      <w:pPr>
        <w:numPr>
          <w:ilvl w:val="0"/>
          <w:numId w:val="82"/>
        </w:numPr>
        <w:spacing w:line="480" w:lineRule="auto"/>
        <w:ind w:left="1701"/>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okter.</w:t>
      </w:r>
    </w:p>
    <w:p w:rsidR="00B1295D" w:rsidRPr="00B1295D" w:rsidRDefault="00B1295D" w:rsidP="00B1295D">
      <w:pPr>
        <w:spacing w:line="480" w:lineRule="auto"/>
        <w:ind w:left="2127"/>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i/>
          <w:sz w:val="24"/>
          <w:szCs w:val="24"/>
          <w:lang w:eastAsia="id-ID"/>
        </w:rPr>
        <w:t xml:space="preserve">n </w:t>
      </w:r>
      <w:r w:rsidRPr="00B1295D">
        <w:rPr>
          <w:rFonts w:ascii="Times New Roman" w:eastAsiaTheme="minorEastAsia" w:hAnsi="Times New Roman" w:cs="Times New Roman"/>
          <w:sz w:val="24"/>
          <w:szCs w:val="24"/>
          <w:lang w:eastAsia="id-ID"/>
        </w:rPr>
        <w:t>= N / ( 1 + N e² )</w:t>
      </w:r>
      <w:r w:rsidRPr="00B1295D">
        <w:rPr>
          <w:rFonts w:ascii="Times New Roman" w:eastAsiaTheme="minorEastAsia" w:hAnsi="Times New Roman" w:cs="Times New Roman"/>
          <w:i/>
          <w:sz w:val="24"/>
          <w:szCs w:val="24"/>
          <w:lang w:eastAsia="id-ID"/>
        </w:rPr>
        <w:t xml:space="preserve"> =</w:t>
      </w:r>
      <w:r w:rsidRPr="00B1295D">
        <w:rPr>
          <w:rFonts w:ascii="Times New Roman" w:eastAsiaTheme="minorEastAsia" w:hAnsi="Times New Roman" w:cs="Times New Roman"/>
          <w:sz w:val="24"/>
          <w:szCs w:val="24"/>
          <w:lang w:eastAsia="id-ID"/>
        </w:rPr>
        <w:t xml:space="preserve"> 165/ (1 + 165 x 0,05²) = 116.814 atau jika dibulatkan menjadi jika dibulatkan menjadi 117 dokter.</w:t>
      </w:r>
    </w:p>
    <w:p w:rsidR="00B1295D" w:rsidRPr="00B1295D" w:rsidRDefault="00B1295D" w:rsidP="00B1295D">
      <w:pPr>
        <w:numPr>
          <w:ilvl w:val="0"/>
          <w:numId w:val="82"/>
        </w:numPr>
        <w:spacing w:line="480" w:lineRule="auto"/>
        <w:ind w:left="1701"/>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Perawat.</w:t>
      </w:r>
    </w:p>
    <w:p w:rsidR="00B1295D" w:rsidRPr="00B1295D" w:rsidRDefault="00B1295D" w:rsidP="00B1295D">
      <w:pPr>
        <w:spacing w:line="480" w:lineRule="auto"/>
        <w:ind w:left="2127"/>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i/>
          <w:sz w:val="24"/>
          <w:szCs w:val="24"/>
          <w:lang w:eastAsia="id-ID"/>
        </w:rPr>
        <w:t>n</w:t>
      </w:r>
      <w:r w:rsidRPr="00B1295D">
        <w:rPr>
          <w:rFonts w:ascii="Times New Roman" w:eastAsiaTheme="minorEastAsia" w:hAnsi="Times New Roman" w:cs="Times New Roman"/>
          <w:sz w:val="24"/>
          <w:szCs w:val="24"/>
          <w:lang w:eastAsia="id-ID"/>
        </w:rPr>
        <w:t xml:space="preserve"> = N / ( 1 + N e² ) = 70 / (1 + 70 x 0,05²) = 59.574 atau jika dibulatkan menjadi 60 perawat.</w:t>
      </w:r>
    </w:p>
    <w:p w:rsidR="00B1295D" w:rsidRPr="00B1295D" w:rsidRDefault="00B1295D" w:rsidP="00B1295D">
      <w:pPr>
        <w:numPr>
          <w:ilvl w:val="0"/>
          <w:numId w:val="82"/>
        </w:numPr>
        <w:spacing w:line="480" w:lineRule="auto"/>
        <w:ind w:left="1701"/>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etugas Ruangan.</w:t>
      </w:r>
    </w:p>
    <w:p w:rsidR="00B1295D" w:rsidRPr="00B1295D" w:rsidRDefault="00B1295D" w:rsidP="00B1295D">
      <w:pPr>
        <w:spacing w:line="480" w:lineRule="auto"/>
        <w:ind w:left="2127"/>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i/>
          <w:sz w:val="24"/>
          <w:szCs w:val="24"/>
          <w:lang w:eastAsia="id-ID"/>
        </w:rPr>
        <w:t>n</w:t>
      </w:r>
      <w:r w:rsidRPr="00B1295D">
        <w:rPr>
          <w:rFonts w:ascii="Times New Roman" w:eastAsiaTheme="minorEastAsia" w:hAnsi="Times New Roman" w:cs="Times New Roman"/>
          <w:sz w:val="24"/>
          <w:szCs w:val="24"/>
          <w:lang w:eastAsia="id-ID"/>
        </w:rPr>
        <w:t xml:space="preserve"> = N / ( 1 + N e² ) = 7 / (1 + 7x 0,05²) = 6.879 atau jika dibulatkan menjadi 7 petugas ruangan.</w:t>
      </w:r>
    </w:p>
    <w:p w:rsidR="00B1295D" w:rsidRPr="00B1295D" w:rsidRDefault="00B1295D" w:rsidP="00B1295D">
      <w:pPr>
        <w:numPr>
          <w:ilvl w:val="0"/>
          <w:numId w:val="82"/>
        </w:numPr>
        <w:spacing w:line="480" w:lineRule="auto"/>
        <w:ind w:left="1701"/>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Admin Ruangan.</w:t>
      </w:r>
    </w:p>
    <w:p w:rsidR="00B1295D" w:rsidRPr="00B1295D" w:rsidRDefault="00B1295D" w:rsidP="00B1295D">
      <w:pPr>
        <w:spacing w:line="480" w:lineRule="auto"/>
        <w:ind w:left="2127"/>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i/>
          <w:sz w:val="24"/>
          <w:szCs w:val="24"/>
          <w:lang w:eastAsia="id-ID"/>
        </w:rPr>
        <w:t>n</w:t>
      </w:r>
      <w:r w:rsidRPr="00B1295D">
        <w:rPr>
          <w:rFonts w:ascii="Times New Roman" w:eastAsiaTheme="minorEastAsia" w:hAnsi="Times New Roman" w:cs="Times New Roman"/>
          <w:sz w:val="24"/>
          <w:szCs w:val="24"/>
          <w:lang w:eastAsia="id-ID"/>
        </w:rPr>
        <w:t xml:space="preserve"> = N / ( 1 + N e² ) = 7 / (1 + 7x 0,05²) = 6.879 atau jika dibulatkan menjadi 7 petugas ruangan.</w:t>
      </w:r>
    </w:p>
    <w:p w:rsidR="00B1295D" w:rsidRPr="00B1295D" w:rsidRDefault="00B1295D" w:rsidP="00B1295D">
      <w:pPr>
        <w:numPr>
          <w:ilvl w:val="0"/>
          <w:numId w:val="83"/>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Definisi Operasional dan Aspek Pengukuran</w:t>
      </w:r>
    </w:p>
    <w:p w:rsidR="00B1295D" w:rsidRPr="00B1295D" w:rsidRDefault="00B1295D" w:rsidP="00B1295D">
      <w:pPr>
        <w:numPr>
          <w:ilvl w:val="0"/>
          <w:numId w:val="84"/>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Definisi Operasional.</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Untuk memperjelas fokus penelitian yang dibuat, maka diberikan definisi sebagai berikut:</w:t>
      </w:r>
    </w:p>
    <w:p w:rsidR="00B1295D" w:rsidRPr="00B1295D" w:rsidRDefault="00B1295D" w:rsidP="00B1295D">
      <w:pPr>
        <w:numPr>
          <w:ilvl w:val="0"/>
          <w:numId w:val="94"/>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endidikan sangatlah penting dalam diri seseorang. Pendidikan dapat menunjang diri karyawan dalam sebuah perusahaan, organisasi dan lainnya. Semakin tinggi tingkat pendidikan, maka kinerjanya bakal semakin baik. </w:t>
      </w:r>
    </w:p>
    <w:p w:rsidR="00B1295D" w:rsidRPr="00B1295D" w:rsidRDefault="00B1295D" w:rsidP="00B1295D">
      <w:pPr>
        <w:numPr>
          <w:ilvl w:val="0"/>
          <w:numId w:val="94"/>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Lama kerja atau masa kerja adalah jangka waktu orang sudah bekerja pada suatu organisasi, lembaga dan sebagainya. Masa kerja seseorang dalam organisasi perlu diketahui karena masa kerja merupakan salah satu indikator tentang kecenderungan para pekerja dalam melaksanakan aktivitas kerjanya. </w:t>
      </w:r>
    </w:p>
    <w:p w:rsidR="00B1295D" w:rsidRPr="00B1295D" w:rsidRDefault="00B1295D" w:rsidP="00B1295D">
      <w:pPr>
        <w:numPr>
          <w:ilvl w:val="0"/>
          <w:numId w:val="94"/>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Penempatan kerja merupakan suatu cara dalam meningkatkan kinerja atau mempengaruhi kinerja itu sendiri adalah menempatkan karyawan pada posisi yang sebenarnya. Dengan penempatan yang tepat, karyawan dapat meningkatkan kinerjanya.</w:t>
      </w:r>
    </w:p>
    <w:p w:rsidR="00B1295D" w:rsidRPr="00B1295D" w:rsidRDefault="00B1295D" w:rsidP="00B1295D">
      <w:pPr>
        <w:numPr>
          <w:ilvl w:val="0"/>
          <w:numId w:val="94"/>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Lingkungan kerja adalah kehidupan sosial, psikologi dan fisik dalam perusahaan  yang berpengaruh terhadap pekerja dalam melaksanakan tugasnya. Lingkungan kerja dalam suatu perusahaan termasuk salah satu hal yang penting untuk diperhatikan. Meskipun lingkungan kerja tidak melakukan produksi dalam suatu perusahaan, namun lingkungan kerja mempunyai pengaruh langsung terhadap para karyawan yang melaksanakan proses tersebut. Lingkungan kerjalah yang memusatkan bagi karyawan dapat meningkatkan kinerja .</w:t>
      </w:r>
    </w:p>
    <w:p w:rsidR="00B1295D" w:rsidRPr="00B1295D" w:rsidRDefault="00B1295D" w:rsidP="00B1295D">
      <w:pPr>
        <w:numPr>
          <w:ilvl w:val="0"/>
          <w:numId w:val="94"/>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Ketepatan pengembalian berkas rekam medis ialah standar waktu pengembalian berkas rekam medis. Standart untuk pengembalian berkas rekam medis yang tepat ialah 1x24 jam. Pengembalian rekam medis lengkap dalam waktu 24 jam yang dimaksud adalah jumlah dokumen rekam medis pasien yang diisi lengkap dan dikembalikan ke pengelola rekam medis dalam waktu lebih kurang 24 jam stelah pasien pulang. Waktu satu kali dua puluh empat jam adalah waktu paling maksimal untuk pengembalian rekam medis atau rekam medis yang sudah terisi kembali ke rak medis.</w:t>
      </w:r>
    </w:p>
    <w:p w:rsidR="00B1295D" w:rsidRPr="00B1295D" w:rsidRDefault="00B1295D" w:rsidP="00B1295D">
      <w:pPr>
        <w:spacing w:line="480" w:lineRule="auto"/>
        <w:ind w:left="1429"/>
        <w:contextualSpacing/>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85"/>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Aspek Pengukuran.</w:t>
      </w: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abel 3.1 Aspek Pengukuran</w:t>
      </w:r>
    </w:p>
    <w:tbl>
      <w:tblPr>
        <w:tblStyle w:val="TableGrid"/>
        <w:tblW w:w="87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
        <w:gridCol w:w="1667"/>
        <w:gridCol w:w="1417"/>
        <w:gridCol w:w="1701"/>
        <w:gridCol w:w="1418"/>
        <w:gridCol w:w="992"/>
        <w:gridCol w:w="992"/>
      </w:tblGrid>
      <w:tr w:rsidR="00B1295D" w:rsidRPr="00B1295D" w:rsidTr="00B1295D">
        <w:tc>
          <w:tcPr>
            <w:tcW w:w="568"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o</w:t>
            </w:r>
          </w:p>
        </w:tc>
        <w:tc>
          <w:tcPr>
            <w:tcW w:w="166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ama Variabel</w:t>
            </w:r>
          </w:p>
        </w:tc>
        <w:tc>
          <w:tcPr>
            <w:tcW w:w="1417"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Jumlah Pernyataan</w:t>
            </w:r>
          </w:p>
        </w:tc>
        <w:tc>
          <w:tcPr>
            <w:tcW w:w="170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Cara dan Alat Ukur</w:t>
            </w:r>
          </w:p>
        </w:tc>
        <w:tc>
          <w:tcPr>
            <w:tcW w:w="1418"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Skala Pengukuran</w:t>
            </w:r>
          </w:p>
        </w:tc>
        <w:tc>
          <w:tcPr>
            <w:tcW w:w="992"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ue</w:t>
            </w:r>
          </w:p>
        </w:tc>
        <w:tc>
          <w:tcPr>
            <w:tcW w:w="992"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Jenis Skala Ukur</w:t>
            </w:r>
          </w:p>
        </w:tc>
      </w:tr>
      <w:tr w:rsidR="00B1295D" w:rsidRPr="00B1295D" w:rsidTr="00B1295D">
        <w:tc>
          <w:tcPr>
            <w:tcW w:w="568" w:type="dxa"/>
            <w:vMerge/>
          </w:tcPr>
          <w:p w:rsidR="00B1295D" w:rsidRPr="00B1295D" w:rsidRDefault="00B1295D" w:rsidP="00B1295D">
            <w:pPr>
              <w:contextualSpacing/>
              <w:jc w:val="both"/>
              <w:rPr>
                <w:rFonts w:ascii="Times New Roman" w:hAnsi="Times New Roman" w:cs="Times New Roman"/>
                <w:sz w:val="24"/>
                <w:szCs w:val="24"/>
              </w:rPr>
            </w:pPr>
          </w:p>
        </w:tc>
        <w:tc>
          <w:tcPr>
            <w:tcW w:w="166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riabel X</w:t>
            </w:r>
          </w:p>
        </w:tc>
        <w:tc>
          <w:tcPr>
            <w:tcW w:w="1417" w:type="dxa"/>
            <w:vMerge/>
          </w:tcPr>
          <w:p w:rsidR="00B1295D" w:rsidRPr="00B1295D" w:rsidRDefault="00B1295D" w:rsidP="00B1295D">
            <w:pPr>
              <w:contextualSpacing/>
              <w:jc w:val="both"/>
              <w:rPr>
                <w:rFonts w:ascii="Times New Roman" w:hAnsi="Times New Roman" w:cs="Times New Roman"/>
                <w:sz w:val="24"/>
                <w:szCs w:val="24"/>
              </w:rPr>
            </w:pPr>
          </w:p>
        </w:tc>
        <w:tc>
          <w:tcPr>
            <w:tcW w:w="1701" w:type="dxa"/>
            <w:vMerge/>
          </w:tcPr>
          <w:p w:rsidR="00B1295D" w:rsidRPr="00B1295D" w:rsidRDefault="00B1295D" w:rsidP="00B1295D">
            <w:pPr>
              <w:contextualSpacing/>
              <w:jc w:val="both"/>
              <w:rPr>
                <w:rFonts w:ascii="Times New Roman" w:hAnsi="Times New Roman" w:cs="Times New Roman"/>
                <w:sz w:val="24"/>
                <w:szCs w:val="24"/>
              </w:rPr>
            </w:pPr>
          </w:p>
        </w:tc>
        <w:tc>
          <w:tcPr>
            <w:tcW w:w="1418" w:type="dxa"/>
            <w:vMerge/>
          </w:tcPr>
          <w:p w:rsidR="00B1295D" w:rsidRPr="00B1295D" w:rsidRDefault="00B1295D" w:rsidP="00B1295D">
            <w:pPr>
              <w:contextualSpacing/>
              <w:jc w:val="both"/>
              <w:rPr>
                <w:rFonts w:ascii="Times New Roman" w:hAnsi="Times New Roman" w:cs="Times New Roman"/>
                <w:sz w:val="24"/>
                <w:szCs w:val="24"/>
              </w:rPr>
            </w:pPr>
          </w:p>
        </w:tc>
        <w:tc>
          <w:tcPr>
            <w:tcW w:w="992" w:type="dxa"/>
            <w:vMerge/>
          </w:tcPr>
          <w:p w:rsidR="00B1295D" w:rsidRPr="00B1295D" w:rsidRDefault="00B1295D" w:rsidP="00B1295D">
            <w:pPr>
              <w:contextualSpacing/>
              <w:jc w:val="both"/>
              <w:rPr>
                <w:rFonts w:ascii="Times New Roman" w:hAnsi="Times New Roman" w:cs="Times New Roman"/>
                <w:sz w:val="24"/>
                <w:szCs w:val="24"/>
              </w:rPr>
            </w:pPr>
          </w:p>
        </w:tc>
        <w:tc>
          <w:tcPr>
            <w:tcW w:w="992" w:type="dxa"/>
            <w:vMerge/>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rPr>
          <w:trHeight w:val="885"/>
        </w:trPr>
        <w:tc>
          <w:tcPr>
            <w:tcW w:w="56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66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didikan.</w:t>
            </w:r>
          </w:p>
        </w:tc>
        <w:tc>
          <w:tcPr>
            <w:tcW w:w="141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Menghitung skor Pendidkan (skor max = 10).</w:t>
            </w:r>
          </w:p>
        </w:tc>
        <w:tc>
          <w:tcPr>
            <w:tcW w:w="141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Skor &gt; 75%</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Skor &lt; 75%</w:t>
            </w:r>
          </w:p>
        </w:tc>
        <w:tc>
          <w:tcPr>
            <w:tcW w:w="992"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Tinggi (2)</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Rendah (1)</w:t>
            </w:r>
          </w:p>
        </w:tc>
        <w:tc>
          <w:tcPr>
            <w:tcW w:w="992"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Ordinal</w:t>
            </w:r>
          </w:p>
        </w:tc>
      </w:tr>
      <w:tr w:rsidR="00B1295D" w:rsidRPr="00B1295D" w:rsidTr="00B1295D">
        <w:trPr>
          <w:trHeight w:val="128"/>
        </w:trPr>
        <w:tc>
          <w:tcPr>
            <w:tcW w:w="56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166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empatan Kerja.</w:t>
            </w:r>
          </w:p>
        </w:tc>
        <w:tc>
          <w:tcPr>
            <w:tcW w:w="141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Menghitung skor Penempatan Kerja (skor max = 10).</w:t>
            </w:r>
          </w:p>
        </w:tc>
        <w:tc>
          <w:tcPr>
            <w:tcW w:w="141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Skor &gt; 75%</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Skor &lt; 75%</w:t>
            </w:r>
          </w:p>
        </w:tc>
        <w:tc>
          <w:tcPr>
            <w:tcW w:w="992"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Tepat (2)</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Tidak Tepat (1)</w:t>
            </w:r>
          </w:p>
        </w:tc>
        <w:tc>
          <w:tcPr>
            <w:tcW w:w="992"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Ordinal</w:t>
            </w:r>
          </w:p>
        </w:tc>
      </w:tr>
      <w:tr w:rsidR="00B1295D" w:rsidRPr="00B1295D" w:rsidTr="00B1295D">
        <w:trPr>
          <w:trHeight w:val="150"/>
        </w:trPr>
        <w:tc>
          <w:tcPr>
            <w:tcW w:w="56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166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ama Kerja.</w:t>
            </w:r>
          </w:p>
        </w:tc>
        <w:tc>
          <w:tcPr>
            <w:tcW w:w="141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Menghitung skor Lama Kerja (skor max = 10).</w:t>
            </w:r>
          </w:p>
        </w:tc>
        <w:tc>
          <w:tcPr>
            <w:tcW w:w="141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Skor &gt; 75%</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Skor &gt; 75%</w:t>
            </w:r>
          </w:p>
        </w:tc>
        <w:tc>
          <w:tcPr>
            <w:tcW w:w="992"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ama Bekerja (2)</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Baru Bekerja(1)</w:t>
            </w:r>
          </w:p>
        </w:tc>
        <w:tc>
          <w:tcPr>
            <w:tcW w:w="992"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Ordinal</w:t>
            </w:r>
          </w:p>
        </w:tc>
      </w:tr>
      <w:tr w:rsidR="00B1295D" w:rsidRPr="00B1295D" w:rsidTr="00B1295D">
        <w:trPr>
          <w:trHeight w:val="195"/>
        </w:trPr>
        <w:tc>
          <w:tcPr>
            <w:tcW w:w="568" w:type="dxa"/>
          </w:tcPr>
          <w:p w:rsidR="00B1295D" w:rsidRPr="00B1295D" w:rsidRDefault="00B1295D" w:rsidP="00B1295D">
            <w:pPr>
              <w:contextualSpacing/>
              <w:jc w:val="both"/>
              <w:rPr>
                <w:rFonts w:ascii="Times New Roman" w:hAnsi="Times New Roman" w:cs="Times New Roman"/>
                <w:sz w:val="24"/>
                <w:szCs w:val="24"/>
              </w:rPr>
            </w:pPr>
          </w:p>
        </w:tc>
        <w:tc>
          <w:tcPr>
            <w:tcW w:w="1667" w:type="dxa"/>
          </w:tcPr>
          <w:p w:rsidR="00B1295D" w:rsidRPr="00B1295D" w:rsidRDefault="00B1295D" w:rsidP="00B1295D">
            <w:pPr>
              <w:contextualSpacing/>
              <w:jc w:val="both"/>
              <w:rPr>
                <w:rFonts w:ascii="Times New Roman" w:hAnsi="Times New Roman" w:cs="Times New Roman"/>
                <w:sz w:val="24"/>
                <w:szCs w:val="24"/>
              </w:rPr>
            </w:pPr>
          </w:p>
        </w:tc>
        <w:tc>
          <w:tcPr>
            <w:tcW w:w="1417" w:type="dxa"/>
          </w:tcPr>
          <w:p w:rsidR="00B1295D" w:rsidRPr="00B1295D" w:rsidRDefault="00B1295D" w:rsidP="00B1295D">
            <w:pPr>
              <w:contextualSpacing/>
              <w:jc w:val="both"/>
              <w:rPr>
                <w:rFonts w:ascii="Times New Roman" w:hAnsi="Times New Roman" w:cs="Times New Roman"/>
                <w:sz w:val="24"/>
                <w:szCs w:val="24"/>
              </w:rPr>
            </w:pPr>
          </w:p>
        </w:tc>
        <w:tc>
          <w:tcPr>
            <w:tcW w:w="1701" w:type="dxa"/>
          </w:tcPr>
          <w:p w:rsidR="00B1295D" w:rsidRPr="00B1295D" w:rsidRDefault="00B1295D" w:rsidP="00B1295D">
            <w:pPr>
              <w:contextualSpacing/>
              <w:jc w:val="both"/>
              <w:rPr>
                <w:rFonts w:ascii="Times New Roman" w:hAnsi="Times New Roman" w:cs="Times New Roman"/>
                <w:sz w:val="24"/>
                <w:szCs w:val="24"/>
              </w:rPr>
            </w:pPr>
          </w:p>
        </w:tc>
        <w:tc>
          <w:tcPr>
            <w:tcW w:w="1418" w:type="dxa"/>
          </w:tcPr>
          <w:p w:rsidR="00B1295D" w:rsidRPr="00B1295D" w:rsidRDefault="00B1295D" w:rsidP="00B1295D">
            <w:pPr>
              <w:contextualSpacing/>
              <w:jc w:val="both"/>
              <w:rPr>
                <w:rFonts w:ascii="Times New Roman" w:hAnsi="Times New Roman" w:cs="Times New Roman"/>
                <w:sz w:val="24"/>
                <w:szCs w:val="24"/>
              </w:rPr>
            </w:pPr>
          </w:p>
        </w:tc>
        <w:tc>
          <w:tcPr>
            <w:tcW w:w="992" w:type="dxa"/>
          </w:tcPr>
          <w:p w:rsidR="00B1295D" w:rsidRPr="00B1295D" w:rsidRDefault="00B1295D" w:rsidP="00B1295D">
            <w:pPr>
              <w:contextualSpacing/>
              <w:jc w:val="both"/>
              <w:rPr>
                <w:rFonts w:ascii="Times New Roman" w:hAnsi="Times New Roman" w:cs="Times New Roman"/>
                <w:sz w:val="24"/>
                <w:szCs w:val="24"/>
              </w:rPr>
            </w:pPr>
          </w:p>
        </w:tc>
        <w:tc>
          <w:tcPr>
            <w:tcW w:w="992"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rPr>
          <w:trHeight w:val="135"/>
        </w:trPr>
        <w:tc>
          <w:tcPr>
            <w:tcW w:w="568"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166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ingkungan Kerja.</w:t>
            </w:r>
          </w:p>
        </w:tc>
        <w:tc>
          <w:tcPr>
            <w:tcW w:w="141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Menghitung skor Lingkungn Kerja (skor max = 10)</w:t>
            </w:r>
          </w:p>
        </w:tc>
        <w:tc>
          <w:tcPr>
            <w:tcW w:w="141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Skor &gt;75%</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Skor &lt; 75%</w:t>
            </w:r>
          </w:p>
        </w:tc>
        <w:tc>
          <w:tcPr>
            <w:tcW w:w="992"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Ya (2)</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Tidak (1)</w:t>
            </w:r>
          </w:p>
        </w:tc>
        <w:tc>
          <w:tcPr>
            <w:tcW w:w="992"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Ordinal</w:t>
            </w:r>
          </w:p>
        </w:tc>
      </w:tr>
      <w:tr w:rsidR="00B1295D" w:rsidRPr="00B1295D" w:rsidTr="00B1295D">
        <w:trPr>
          <w:trHeight w:val="195"/>
        </w:trPr>
        <w:tc>
          <w:tcPr>
            <w:tcW w:w="568" w:type="dxa"/>
            <w:vMerge/>
          </w:tcPr>
          <w:p w:rsidR="00B1295D" w:rsidRPr="00B1295D" w:rsidRDefault="00B1295D" w:rsidP="00B1295D">
            <w:pPr>
              <w:contextualSpacing/>
              <w:jc w:val="both"/>
              <w:rPr>
                <w:rFonts w:ascii="Times New Roman" w:hAnsi="Times New Roman" w:cs="Times New Roman"/>
                <w:sz w:val="24"/>
                <w:szCs w:val="24"/>
              </w:rPr>
            </w:pPr>
          </w:p>
        </w:tc>
        <w:tc>
          <w:tcPr>
            <w:tcW w:w="166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riabel Y</w:t>
            </w:r>
          </w:p>
        </w:tc>
        <w:tc>
          <w:tcPr>
            <w:tcW w:w="1417" w:type="dxa"/>
          </w:tcPr>
          <w:p w:rsidR="00B1295D" w:rsidRPr="00B1295D" w:rsidRDefault="00B1295D" w:rsidP="00B1295D">
            <w:pPr>
              <w:contextualSpacing/>
              <w:jc w:val="both"/>
              <w:rPr>
                <w:rFonts w:ascii="Times New Roman" w:hAnsi="Times New Roman" w:cs="Times New Roman"/>
                <w:sz w:val="24"/>
                <w:szCs w:val="24"/>
              </w:rPr>
            </w:pPr>
          </w:p>
        </w:tc>
        <w:tc>
          <w:tcPr>
            <w:tcW w:w="1701" w:type="dxa"/>
          </w:tcPr>
          <w:p w:rsidR="00B1295D" w:rsidRPr="00B1295D" w:rsidRDefault="00B1295D" w:rsidP="00B1295D">
            <w:pPr>
              <w:contextualSpacing/>
              <w:jc w:val="both"/>
              <w:rPr>
                <w:rFonts w:ascii="Times New Roman" w:hAnsi="Times New Roman" w:cs="Times New Roman"/>
                <w:sz w:val="24"/>
                <w:szCs w:val="24"/>
              </w:rPr>
            </w:pPr>
          </w:p>
        </w:tc>
        <w:tc>
          <w:tcPr>
            <w:tcW w:w="1418" w:type="dxa"/>
          </w:tcPr>
          <w:p w:rsidR="00B1295D" w:rsidRPr="00B1295D" w:rsidRDefault="00B1295D" w:rsidP="00B1295D">
            <w:pPr>
              <w:contextualSpacing/>
              <w:jc w:val="both"/>
              <w:rPr>
                <w:rFonts w:ascii="Times New Roman" w:hAnsi="Times New Roman" w:cs="Times New Roman"/>
                <w:sz w:val="24"/>
                <w:szCs w:val="24"/>
              </w:rPr>
            </w:pPr>
          </w:p>
        </w:tc>
        <w:tc>
          <w:tcPr>
            <w:tcW w:w="992" w:type="dxa"/>
          </w:tcPr>
          <w:p w:rsidR="00B1295D" w:rsidRPr="00B1295D" w:rsidRDefault="00B1295D" w:rsidP="00B1295D">
            <w:pPr>
              <w:contextualSpacing/>
              <w:jc w:val="both"/>
              <w:rPr>
                <w:rFonts w:ascii="Times New Roman" w:hAnsi="Times New Roman" w:cs="Times New Roman"/>
                <w:sz w:val="24"/>
                <w:szCs w:val="24"/>
              </w:rPr>
            </w:pPr>
          </w:p>
        </w:tc>
        <w:tc>
          <w:tcPr>
            <w:tcW w:w="992"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56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w:t>
            </w:r>
          </w:p>
        </w:tc>
        <w:tc>
          <w:tcPr>
            <w:tcW w:w="166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Ketetapan Pengembalian Berkas Rekam Medis </w:t>
            </w:r>
          </w:p>
        </w:tc>
        <w:tc>
          <w:tcPr>
            <w:tcW w:w="141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Menghitung skor ketetapan pengembalian berkas rekam medis (skor max = 10)</w:t>
            </w:r>
          </w:p>
        </w:tc>
        <w:tc>
          <w:tcPr>
            <w:tcW w:w="141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Skor &gt; 75%</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Skor &lt; 75%</w:t>
            </w:r>
          </w:p>
        </w:tc>
        <w:tc>
          <w:tcPr>
            <w:tcW w:w="992"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Tepat (2)</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Tidak Tepat (1)</w:t>
            </w:r>
          </w:p>
        </w:tc>
        <w:tc>
          <w:tcPr>
            <w:tcW w:w="992"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Ordinal</w:t>
            </w:r>
          </w:p>
        </w:tc>
      </w:tr>
    </w:tbl>
    <w:p w:rsidR="00B1295D" w:rsidRPr="00B1295D" w:rsidRDefault="00B1295D" w:rsidP="00B1295D">
      <w:pPr>
        <w:tabs>
          <w:tab w:val="left" w:pos="5730"/>
        </w:tabs>
        <w:spacing w:after="0" w:line="480" w:lineRule="auto"/>
        <w:jc w:val="both"/>
        <w:rPr>
          <w:rFonts w:ascii="Times New Roman" w:eastAsiaTheme="minorEastAsia" w:hAnsi="Times New Roman" w:cs="Times New Roman"/>
          <w:b/>
          <w:sz w:val="24"/>
          <w:szCs w:val="24"/>
          <w:lang w:eastAsia="id-ID"/>
        </w:rPr>
      </w:pPr>
    </w:p>
    <w:p w:rsidR="00B1295D" w:rsidRPr="00B1295D" w:rsidRDefault="00B1295D" w:rsidP="00B1295D">
      <w:pPr>
        <w:numPr>
          <w:ilvl w:val="0"/>
          <w:numId w:val="89"/>
        </w:numPr>
        <w:spacing w:after="0"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Metode Pengumpulan Data</w:t>
      </w:r>
    </w:p>
    <w:p w:rsidR="00B1295D" w:rsidRPr="00B1295D" w:rsidRDefault="00B1295D" w:rsidP="00B1295D">
      <w:pPr>
        <w:numPr>
          <w:ilvl w:val="0"/>
          <w:numId w:val="86"/>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Jenis Data</w:t>
      </w:r>
    </w:p>
    <w:p w:rsidR="00B1295D" w:rsidRPr="00B1295D" w:rsidRDefault="00B1295D" w:rsidP="00B1295D">
      <w:pPr>
        <w:numPr>
          <w:ilvl w:val="0"/>
          <w:numId w:val="88"/>
        </w:numPr>
        <w:spacing w:line="480" w:lineRule="auto"/>
        <w:ind w:left="709" w:hanging="11"/>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ata Primer.</w:t>
      </w: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ata primer merupakan data yang diperoleh dari sumer datanya. Data primer dalam penelitian ini adalah observasi dan kuesioner.</w:t>
      </w:r>
    </w:p>
    <w:p w:rsidR="00B1295D" w:rsidRPr="00B1295D" w:rsidRDefault="00B1295D" w:rsidP="00B1295D">
      <w:pPr>
        <w:numPr>
          <w:ilvl w:val="0"/>
          <w:numId w:val="88"/>
        </w:numPr>
        <w:spacing w:line="480" w:lineRule="auto"/>
        <w:ind w:left="709" w:hanging="11"/>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Data Skunder.</w:t>
      </w: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ata sekunder adalah data yang didapatkan dari studi-studi sebelumnya. Data sekunder dalam penelitian ini adalah berbagai sumber seperti jurnal, buku dan sebagainya.</w:t>
      </w:r>
    </w:p>
    <w:p w:rsidR="00B1295D" w:rsidRPr="00B1295D" w:rsidRDefault="00B1295D" w:rsidP="00B1295D">
      <w:pPr>
        <w:numPr>
          <w:ilvl w:val="0"/>
          <w:numId w:val="87"/>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eknik Pengumpulan Data.</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Teknik pengumpulan data merupakan langkah yang paling strategis dalam penelitian, karena tujuan utama dari penelitian adalah mendapatkan data. Tanpa mengetahui teknik pengumpulan data, maka peneliti tidak mendapatkan data yang memenuhi standar data yang ditetapkan. Dalam penelitian ini, penulis menggunakan teknik pengumpulan data dengan dua cara, yakni:</w:t>
      </w:r>
    </w:p>
    <w:p w:rsidR="00B1295D" w:rsidRPr="00B1295D" w:rsidRDefault="00B1295D" w:rsidP="00B1295D">
      <w:pPr>
        <w:numPr>
          <w:ilvl w:val="0"/>
          <w:numId w:val="95"/>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Kuesioner.</w:t>
      </w:r>
    </w:p>
    <w:p w:rsidR="00B1295D" w:rsidRPr="00B1295D" w:rsidRDefault="00B1295D" w:rsidP="00B1295D">
      <w:pPr>
        <w:spacing w:line="480" w:lineRule="auto"/>
        <w:ind w:left="142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Kusioner merupakan teknik pengumpulan data yang dilakukan dengan cara memberi seperangkat pertanyaan atau pernyataan tertulis kepada responden untuk dijawabnya. Kusioner merupakan teknik pengumpulan data yang efisien bila peneliti tahu dengan pasti variabel yang akan diukur dan tahu apa yang bisa diharapkan dari responden. Selain itu, kusioner juga cocok digunakan bila jumlah responden cukup besar dan tersebar di wilayah yang luas.</w:t>
      </w:r>
    </w:p>
    <w:p w:rsidR="00B1295D" w:rsidRPr="00B1295D" w:rsidRDefault="00B1295D" w:rsidP="00B1295D">
      <w:pPr>
        <w:spacing w:line="480" w:lineRule="auto"/>
        <w:ind w:left="142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Kusioner dapat berupa pertanyaan atau pernyataan tertutup atau terbuka, dapat diberikan kepada responden secara langsung atau dikirim melalui pos atau internet.</w:t>
      </w:r>
    </w:p>
    <w:p w:rsidR="00B1295D" w:rsidRPr="00B1295D" w:rsidRDefault="00B1295D" w:rsidP="00B1295D">
      <w:pPr>
        <w:spacing w:line="480" w:lineRule="auto"/>
        <w:ind w:left="142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Jumlah pertanyaan di tiap variabel berjumlah 5 pertanyaan. Dimana kategorinya 1 ‘tidak’ dan 2 ‘ya.’</w:t>
      </w:r>
    </w:p>
    <w:p w:rsidR="00B1295D" w:rsidRPr="00B1295D" w:rsidRDefault="00B1295D" w:rsidP="00B1295D">
      <w:pPr>
        <w:numPr>
          <w:ilvl w:val="0"/>
          <w:numId w:val="95"/>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Observasi.</w:t>
      </w:r>
    </w:p>
    <w:p w:rsidR="00B1295D" w:rsidRPr="00B1295D" w:rsidRDefault="00B1295D" w:rsidP="00B1295D">
      <w:pPr>
        <w:spacing w:line="480" w:lineRule="auto"/>
        <w:ind w:left="142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engamatan adalah suatu kegiatan dari makhluk hidup, yang terdiri dari menerima pengetahuan tentang dunia luar melalui indera, atau pencatatan data menggunakan instrumen lembar catatan.</w:t>
      </w:r>
    </w:p>
    <w:p w:rsidR="00B1295D" w:rsidRPr="00B1295D" w:rsidRDefault="00B1295D" w:rsidP="00B1295D">
      <w:pPr>
        <w:spacing w:line="480" w:lineRule="auto"/>
        <w:ind w:left="142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Menurut Marshall dalam Sugiyono (2010:226) menyatakan bahwa “through observation, the research learn about behavior and the meaning attached to those behavior.”  Melalui observasi, peneliti belajar tentang perilaku dan makna dari perilaku tersebut.</w:t>
      </w:r>
    </w:p>
    <w:p w:rsidR="00B1295D" w:rsidRPr="00B1295D" w:rsidRDefault="00B1295D" w:rsidP="00B1295D">
      <w:pPr>
        <w:numPr>
          <w:ilvl w:val="0"/>
          <w:numId w:val="90"/>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Uji Validitas dan Reliabilitas.</w:t>
      </w:r>
    </w:p>
    <w:p w:rsidR="00B1295D" w:rsidRPr="00B1295D" w:rsidRDefault="00B1295D" w:rsidP="00B1295D">
      <w:pPr>
        <w:numPr>
          <w:ilvl w:val="0"/>
          <w:numId w:val="96"/>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Validitas.</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Validitas berasal dari kata validity yang mempunyai arti sejauh mana ketetapan dan kecermatan suatu alat ukur dalam melakukan fungsi ukurannya. Uji validitas digunakan untuk mengukur sah atau valid tidaknya suatu kuesioner.</w:t>
      </w:r>
    </w:p>
    <w:p w:rsidR="00B1295D" w:rsidRPr="00B1295D" w:rsidRDefault="00B1295D" w:rsidP="00B1295D">
      <w:pPr>
        <w:spacing w:line="480" w:lineRule="auto"/>
        <w:ind w:firstLine="720"/>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Uji Validitas pada penelitian ini dibantu dengan alat bantu program SPSS versi 16. Item kuesioner dalam uji validitas dikatakan valid jika rhitung &gt;rtabel pada nilai signifikasi 5%. Sebaliknya, item dikatakan tidak valid jika rhitung &lt;rtabel pada nilai signifikasi 5%.</w:t>
      </w:r>
    </w:p>
    <w:p w:rsidR="00B1295D" w:rsidRPr="00B1295D" w:rsidRDefault="00B1295D" w:rsidP="00B1295D">
      <w:pPr>
        <w:spacing w:line="480" w:lineRule="auto"/>
        <w:ind w:left="11"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penelitian ini, peneliti melemparkan kuesioner kepada sampel yang di luar dari sampel yang ditetapkan. Maksudnya bisa dikatakan sebagai orang luar dari sampel penelitian ini. Disini peneliti menentukan 20 orang yang di luar dari sampel penelitian untuk Uji Validitas ini.</w:t>
      </w:r>
    </w:p>
    <w:p w:rsidR="00B1295D" w:rsidRPr="00B1295D" w:rsidRDefault="00B1295D" w:rsidP="00B1295D">
      <w:pPr>
        <w:spacing w:line="480" w:lineRule="auto"/>
        <w:ind w:left="11"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Adapun ringkasan hasil uji validitas sebagaimana data dalam tabel berikut in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b/>
          <w:sz w:val="24"/>
          <w:szCs w:val="24"/>
          <w:lang w:eastAsia="id-ID"/>
        </w:rPr>
        <w:lastRenderedPageBreak/>
        <w:t>Tabel 3.2 Uji Validitas Variabel X – Lingkungan Kerj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2981"/>
        <w:gridCol w:w="2035"/>
        <w:gridCol w:w="2036"/>
      </w:tblGrid>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o Item</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18"/>
                <w:szCs w:val="18"/>
              </w:rPr>
              <w:t>rhitung</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18"/>
                <w:szCs w:val="18"/>
              </w:rPr>
              <w:t>rtabel</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1</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84</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2</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825</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3</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938</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4</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581</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5</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546</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w:t>
            </w:r>
          </w:p>
        </w:tc>
      </w:tr>
    </w:tbl>
    <w:p w:rsidR="00B1295D" w:rsidRPr="00B1295D" w:rsidRDefault="00B1295D" w:rsidP="00B1295D">
      <w:pPr>
        <w:spacing w:line="480" w:lineRule="auto"/>
        <w:ind w:left="11" w:hanging="11"/>
        <w:contextualSpacing/>
        <w:jc w:val="center"/>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val="en-US" w:eastAsia="id-ID"/>
        </w:rPr>
      </w:pPr>
      <w:r w:rsidRPr="00B1295D">
        <w:rPr>
          <w:rFonts w:ascii="Times New Roman" w:eastAsiaTheme="minorEastAsia" w:hAnsi="Times New Roman" w:cs="Times New Roman"/>
          <w:sz w:val="24"/>
          <w:szCs w:val="24"/>
          <w:lang w:eastAsia="id-ID"/>
        </w:rPr>
        <w:t xml:space="preserve">Hasil perhitungan uji validitas sebagaimana tabel di atas menunjukkan bahwa semua </w:t>
      </w:r>
      <w:r w:rsidRPr="00B1295D">
        <w:rPr>
          <w:rFonts w:ascii="Times New Roman" w:eastAsiaTheme="minorEastAsia" w:hAnsi="Times New Roman" w:cs="Times New Roman"/>
          <w:sz w:val="18"/>
          <w:szCs w:val="18"/>
          <w:lang w:eastAsia="id-ID"/>
        </w:rPr>
        <w:t xml:space="preserve">rhitung </w:t>
      </w:r>
      <w:r w:rsidRPr="00B1295D">
        <w:rPr>
          <w:rFonts w:ascii="Times New Roman" w:eastAsiaTheme="minorEastAsia" w:hAnsi="Times New Roman" w:cs="Times New Roman"/>
          <w:sz w:val="24"/>
          <w:szCs w:val="24"/>
          <w:lang w:eastAsia="id-ID"/>
        </w:rPr>
        <w:t>&gt;</w:t>
      </w:r>
      <w:r w:rsidRPr="00B1295D">
        <w:rPr>
          <w:rFonts w:ascii="Times New Roman" w:eastAsiaTheme="minorEastAsia" w:hAnsi="Times New Roman" w:cs="Times New Roman"/>
          <w:sz w:val="18"/>
          <w:szCs w:val="18"/>
          <w:lang w:eastAsia="id-ID"/>
        </w:rPr>
        <w:t xml:space="preserve">rtabel </w:t>
      </w:r>
      <w:r w:rsidRPr="00B1295D">
        <w:rPr>
          <w:rFonts w:ascii="Times New Roman" w:eastAsiaTheme="minorEastAsia" w:hAnsi="Times New Roman" w:cs="Times New Roman"/>
          <w:sz w:val="24"/>
          <w:szCs w:val="24"/>
          <w:lang w:eastAsia="id-ID"/>
        </w:rPr>
        <w:t>pada nilai signifikasn 5%. Oleh karena itu dapat disimpulkan bahwa semua item pada kuesioner Lingkungan kerja dinyatakan valid, sehingga dapat digunakan untuk instrumen penelitian (perhitungan selengkapnya terdapat pada lampiran 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b/>
          <w:sz w:val="24"/>
          <w:szCs w:val="24"/>
          <w:lang w:eastAsia="id-ID"/>
        </w:rPr>
        <w:t>Tabel 3.3  Uji Validitas Variabel Y – Ketetapan Pengembalian Berkas Rekam Med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2981"/>
        <w:gridCol w:w="2035"/>
        <w:gridCol w:w="2036"/>
      </w:tblGrid>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o Item</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18"/>
                <w:szCs w:val="18"/>
              </w:rPr>
              <w:t>rhitung</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18"/>
                <w:szCs w:val="18"/>
              </w:rPr>
              <w:t>rtabel</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1</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543</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2</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729</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3</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914</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4</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675</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5</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830</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w:t>
            </w:r>
          </w:p>
        </w:tc>
      </w:tr>
    </w:tbl>
    <w:p w:rsidR="00B1295D" w:rsidRPr="00B1295D" w:rsidRDefault="00B1295D" w:rsidP="00B1295D">
      <w:pPr>
        <w:spacing w:line="480" w:lineRule="auto"/>
        <w:ind w:left="11" w:hanging="11"/>
        <w:contextualSpacing/>
        <w:jc w:val="center"/>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Hasil perhitungan uji validitas sebagaimana tabel di atas menunjukkan bahwa semua </w:t>
      </w:r>
      <w:r w:rsidRPr="00B1295D">
        <w:rPr>
          <w:rFonts w:ascii="Times New Roman" w:eastAsiaTheme="minorEastAsia" w:hAnsi="Times New Roman" w:cs="Times New Roman"/>
          <w:sz w:val="18"/>
          <w:szCs w:val="18"/>
          <w:lang w:eastAsia="id-ID"/>
        </w:rPr>
        <w:t xml:space="preserve">rhitung </w:t>
      </w:r>
      <w:r w:rsidRPr="00B1295D">
        <w:rPr>
          <w:rFonts w:ascii="Times New Roman" w:eastAsiaTheme="minorEastAsia" w:hAnsi="Times New Roman" w:cs="Times New Roman"/>
          <w:sz w:val="24"/>
          <w:szCs w:val="24"/>
          <w:lang w:eastAsia="id-ID"/>
        </w:rPr>
        <w:t>&gt;</w:t>
      </w:r>
      <w:r w:rsidRPr="00B1295D">
        <w:rPr>
          <w:rFonts w:ascii="Times New Roman" w:eastAsiaTheme="minorEastAsia" w:hAnsi="Times New Roman" w:cs="Times New Roman"/>
          <w:sz w:val="18"/>
          <w:szCs w:val="18"/>
          <w:lang w:eastAsia="id-ID"/>
        </w:rPr>
        <w:t xml:space="preserve">rtabel </w:t>
      </w:r>
      <w:r w:rsidRPr="00B1295D">
        <w:rPr>
          <w:rFonts w:ascii="Times New Roman" w:eastAsiaTheme="minorEastAsia" w:hAnsi="Times New Roman" w:cs="Times New Roman"/>
          <w:sz w:val="24"/>
          <w:szCs w:val="24"/>
          <w:lang w:eastAsia="id-ID"/>
        </w:rPr>
        <w:t>pada nilai signifikasn 5%. Oleh karena itu dapat disimpulkan bahwa semua item pada kuesioner Linkungan kerja dinyatakan valid, sehingga dapat digunakan untuk instrumen penelitian (perhitungan selengkapnya terdapat pada lampiran I).</w:t>
      </w:r>
    </w:p>
    <w:p w:rsidR="00B1295D" w:rsidRPr="00B1295D" w:rsidRDefault="00B1295D" w:rsidP="00B1295D">
      <w:pPr>
        <w:numPr>
          <w:ilvl w:val="0"/>
          <w:numId w:val="96"/>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Reliabilitas.</w:t>
      </w:r>
    </w:p>
    <w:p w:rsidR="00B1295D" w:rsidRPr="00B1295D" w:rsidRDefault="00B1295D" w:rsidP="00B1295D">
      <w:pPr>
        <w:tabs>
          <w:tab w:val="left" w:pos="2127"/>
        </w:tabs>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Reliabilitas berasal dari kata </w:t>
      </w:r>
      <w:r w:rsidRPr="00B1295D">
        <w:rPr>
          <w:rFonts w:ascii="Times New Roman" w:eastAsiaTheme="minorEastAsia" w:hAnsi="Times New Roman" w:cs="Times New Roman"/>
          <w:i/>
          <w:sz w:val="24"/>
          <w:szCs w:val="24"/>
          <w:lang w:eastAsia="id-ID"/>
        </w:rPr>
        <w:t>reliability.</w:t>
      </w:r>
      <w:r w:rsidRPr="00B1295D">
        <w:rPr>
          <w:rFonts w:ascii="Times New Roman" w:eastAsiaTheme="minorEastAsia" w:hAnsi="Times New Roman" w:cs="Times New Roman"/>
          <w:sz w:val="24"/>
          <w:szCs w:val="24"/>
          <w:lang w:eastAsia="id-ID"/>
        </w:rPr>
        <w:t xml:space="preserve"> UjiReliabilitas adalah alat untuk mengukur suatu kuesioner yang merupakan indikator dari peubah atau konstruk.</w:t>
      </w:r>
    </w:p>
    <w:p w:rsidR="00B1295D" w:rsidRPr="00B1295D" w:rsidRDefault="00B1295D" w:rsidP="00B1295D">
      <w:pPr>
        <w:tabs>
          <w:tab w:val="left" w:pos="2127"/>
        </w:tabs>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 xml:space="preserve">Uji reliabilitas dilakukan dengan menggunakan rumus </w:t>
      </w:r>
      <w:r w:rsidRPr="00B1295D">
        <w:rPr>
          <w:rFonts w:ascii="Times New Roman" w:eastAsiaTheme="minorEastAsia" w:hAnsi="Times New Roman" w:cs="Times New Roman"/>
          <w:i/>
          <w:sz w:val="24"/>
          <w:szCs w:val="24"/>
          <w:lang w:eastAsia="id-ID"/>
        </w:rPr>
        <w:t>alpha</w:t>
      </w:r>
      <w:r w:rsidRPr="00B1295D">
        <w:rPr>
          <w:rFonts w:ascii="Times New Roman" w:eastAsiaTheme="minorEastAsia" w:hAnsi="Times New Roman" w:cs="Times New Roman"/>
          <w:sz w:val="24"/>
          <w:szCs w:val="24"/>
          <w:lang w:eastAsia="id-ID"/>
        </w:rPr>
        <w:t xml:space="preserve">. Uji signifikasi dilakukan pada taraf </w:t>
      </w:r>
      <w:r w:rsidRPr="00B1295D">
        <w:rPr>
          <w:rFonts w:ascii="Times New Roman" w:eastAsiaTheme="minorEastAsia" w:hAnsi="Times New Roman" w:cs="Times New Roman"/>
          <w:i/>
          <w:sz w:val="24"/>
          <w:szCs w:val="24"/>
          <w:lang w:eastAsia="id-ID"/>
        </w:rPr>
        <w:t xml:space="preserve">a </w:t>
      </w:r>
      <w:r w:rsidRPr="00B1295D">
        <w:rPr>
          <w:rFonts w:ascii="Times New Roman" w:eastAsiaTheme="minorEastAsia" w:hAnsi="Times New Roman" w:cs="Times New Roman"/>
          <w:sz w:val="24"/>
          <w:szCs w:val="24"/>
          <w:lang w:eastAsia="id-ID"/>
        </w:rPr>
        <w:t xml:space="preserve">= 0,05. Instrumen dapat dikatakan reliabel jika nilai </w:t>
      </w:r>
      <w:r w:rsidRPr="00B1295D">
        <w:rPr>
          <w:rFonts w:ascii="Times New Roman" w:eastAsiaTheme="minorEastAsia" w:hAnsi="Times New Roman" w:cs="Times New Roman"/>
          <w:i/>
          <w:sz w:val="24"/>
          <w:szCs w:val="24"/>
          <w:lang w:eastAsia="id-ID"/>
        </w:rPr>
        <w:t xml:space="preserve">alpha </w:t>
      </w:r>
      <w:r w:rsidRPr="00B1295D">
        <w:rPr>
          <w:rFonts w:ascii="Times New Roman" w:eastAsiaTheme="minorEastAsia" w:hAnsi="Times New Roman" w:cs="Times New Roman"/>
          <w:sz w:val="24"/>
          <w:szCs w:val="24"/>
          <w:lang w:eastAsia="id-ID"/>
        </w:rPr>
        <w:t>&gt;</w:t>
      </w:r>
      <w:r w:rsidRPr="00B1295D">
        <w:rPr>
          <w:rFonts w:ascii="Times New Roman" w:eastAsiaTheme="minorEastAsia" w:hAnsi="Times New Roman" w:cs="Times New Roman"/>
          <w:sz w:val="18"/>
          <w:szCs w:val="18"/>
          <w:lang w:eastAsia="id-ID"/>
        </w:rPr>
        <w:t xml:space="preserve">rtabel </w:t>
      </w:r>
      <w:r w:rsidRPr="00B1295D">
        <w:rPr>
          <w:rFonts w:ascii="Times New Roman" w:eastAsiaTheme="minorEastAsia" w:hAnsi="Times New Roman" w:cs="Times New Roman"/>
          <w:sz w:val="24"/>
          <w:szCs w:val="24"/>
          <w:lang w:eastAsia="id-ID"/>
        </w:rPr>
        <w:t>(0,444).</w:t>
      </w:r>
    </w:p>
    <w:p w:rsidR="00B1295D" w:rsidRPr="00B1295D" w:rsidRDefault="00B1295D" w:rsidP="00B1295D">
      <w:pPr>
        <w:spacing w:line="480" w:lineRule="auto"/>
        <w:ind w:left="11"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Adapun ringkasan hasil uji validitas sebagaimana data dalam tabel berikut in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abel 3.4 Uji Reliabilitas Variabel X – Lingkungan Kerj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2038"/>
        <w:gridCol w:w="2038"/>
        <w:gridCol w:w="2039"/>
      </w:tblGrid>
      <w:tr w:rsidR="00B1295D" w:rsidRPr="00B1295D" w:rsidTr="00B1295D">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riabel</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Alpha</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18"/>
                <w:szCs w:val="18"/>
              </w:rPr>
              <w:t>rtabel</w:t>
            </w:r>
          </w:p>
        </w:tc>
        <w:tc>
          <w:tcPr>
            <w:tcW w:w="203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r>
      <w:tr w:rsidR="00B1295D" w:rsidRPr="00B1295D" w:rsidTr="00B1295D">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ingkungan Kerja</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721</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Reliabel</w:t>
            </w:r>
          </w:p>
        </w:tc>
      </w:tr>
    </w:tbl>
    <w:p w:rsidR="00B1295D" w:rsidRPr="00B1295D" w:rsidRDefault="00B1295D" w:rsidP="00B1295D">
      <w:pPr>
        <w:spacing w:line="480" w:lineRule="auto"/>
        <w:ind w:left="11" w:hanging="11"/>
        <w:contextualSpacing/>
        <w:jc w:val="center"/>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Hasil uji reliabilitas diperoleh nilai koefiseien reliabilitas pada kuesioner variabel Lingkungan  Kerja sebesar 0,721. Berdasarkan reliabilitas tersebut dapat disimpulkan bahwa semua kuesioner pada variabel ini reliabel atau konsisten. Sehingga dapat digunakan sebagai instrumen penelitian (perhitungan selengkapnya terdapat pada lampiran I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 xml:space="preserve">Tabel 3.5 Uji Reliabilitas Variabel Y – Ketetapan </w:t>
      </w:r>
    </w:p>
    <w:tbl>
      <w:tblPr>
        <w:tblStyle w:val="TableGrid"/>
        <w:tblW w:w="83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1"/>
        <w:gridCol w:w="1516"/>
        <w:gridCol w:w="2034"/>
        <w:gridCol w:w="2037"/>
      </w:tblGrid>
      <w:tr w:rsidR="00B1295D" w:rsidRPr="00B1295D" w:rsidTr="00B1295D">
        <w:tc>
          <w:tcPr>
            <w:tcW w:w="279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riabel</w:t>
            </w:r>
          </w:p>
        </w:tc>
        <w:tc>
          <w:tcPr>
            <w:tcW w:w="151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Alpha</w:t>
            </w:r>
          </w:p>
        </w:tc>
        <w:tc>
          <w:tcPr>
            <w:tcW w:w="203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18"/>
                <w:szCs w:val="18"/>
              </w:rPr>
              <w:t>rtabel</w:t>
            </w:r>
          </w:p>
        </w:tc>
        <w:tc>
          <w:tcPr>
            <w:tcW w:w="203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r>
      <w:tr w:rsidR="00B1295D" w:rsidRPr="00B1295D" w:rsidTr="00B1295D">
        <w:tc>
          <w:tcPr>
            <w:tcW w:w="279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Ketetapan </w:t>
            </w:r>
          </w:p>
        </w:tc>
        <w:tc>
          <w:tcPr>
            <w:tcW w:w="151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797</w:t>
            </w:r>
          </w:p>
        </w:tc>
        <w:tc>
          <w:tcPr>
            <w:tcW w:w="203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444</w:t>
            </w:r>
          </w:p>
        </w:tc>
        <w:tc>
          <w:tcPr>
            <w:tcW w:w="203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Reliabel</w:t>
            </w:r>
          </w:p>
        </w:tc>
      </w:tr>
    </w:tbl>
    <w:p w:rsidR="00B1295D" w:rsidRPr="00B1295D" w:rsidRDefault="00B1295D" w:rsidP="00B1295D">
      <w:pPr>
        <w:spacing w:line="480" w:lineRule="auto"/>
        <w:ind w:left="11" w:hanging="11"/>
        <w:contextualSpacing/>
        <w:jc w:val="center"/>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Hasil uji reliabilitas diperoleh nilai koefiseien reliabilitas pada kuesioner variabel Lingkungan  Kerja sebesar 0,797. Berdasarkan reliabilitas tersebut dapat disimpulkan bahwa semua kuesioner pada variabel ini reliabel atau konsisten. Sehingga dapat digunakan sebagai instrumen penelitian (perhitungan selengkapnya terdapat pada lampiran II).</w:t>
      </w:r>
    </w:p>
    <w:p w:rsidR="00B1295D" w:rsidRPr="00B1295D" w:rsidRDefault="00B1295D" w:rsidP="00B1295D">
      <w:pPr>
        <w:numPr>
          <w:ilvl w:val="0"/>
          <w:numId w:val="66"/>
        </w:numPr>
        <w:tabs>
          <w:tab w:val="left" w:pos="709"/>
        </w:tabs>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Metode Pengolahan Data</w:t>
      </w:r>
    </w:p>
    <w:p w:rsidR="00B1295D" w:rsidRPr="00B1295D" w:rsidRDefault="00B1295D" w:rsidP="00B1295D">
      <w:pPr>
        <w:tabs>
          <w:tab w:val="left" w:pos="709"/>
        </w:tabs>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alam penelitian ini, data yang terkumpul diolah dengan cara komputerisasi dengan langkah-langkah sebagai berikut:</w:t>
      </w:r>
    </w:p>
    <w:p w:rsidR="00B1295D" w:rsidRPr="00B1295D" w:rsidRDefault="00B1295D" w:rsidP="00B1295D">
      <w:pPr>
        <w:numPr>
          <w:ilvl w:val="0"/>
          <w:numId w:val="91"/>
        </w:numPr>
        <w:tabs>
          <w:tab w:val="left" w:pos="709"/>
        </w:tabs>
        <w:spacing w:line="480" w:lineRule="auto"/>
        <w:contextualSpacing/>
        <w:jc w:val="both"/>
        <w:rPr>
          <w:rFonts w:ascii="Times New Roman" w:eastAsiaTheme="minorEastAsia" w:hAnsi="Times New Roman" w:cs="Times New Roman"/>
          <w:i/>
          <w:sz w:val="24"/>
          <w:szCs w:val="24"/>
          <w:lang w:eastAsia="id-ID"/>
        </w:rPr>
      </w:pPr>
      <w:r w:rsidRPr="00B1295D">
        <w:rPr>
          <w:rFonts w:ascii="Times New Roman" w:eastAsiaTheme="minorEastAsia" w:hAnsi="Times New Roman" w:cs="Times New Roman"/>
          <w:i/>
          <w:sz w:val="24"/>
          <w:szCs w:val="24"/>
          <w:lang w:eastAsia="id-ID"/>
        </w:rPr>
        <w:lastRenderedPageBreak/>
        <w:t>Collecting</w:t>
      </w:r>
      <w:r w:rsidRPr="00B1295D">
        <w:rPr>
          <w:rFonts w:ascii="Times New Roman" w:eastAsiaTheme="minorEastAsia" w:hAnsi="Times New Roman" w:cs="Times New Roman"/>
          <w:sz w:val="24"/>
          <w:szCs w:val="24"/>
          <w:lang w:eastAsia="id-ID"/>
        </w:rPr>
        <w:t>.</w:t>
      </w:r>
    </w:p>
    <w:p w:rsidR="00B1295D" w:rsidRPr="00B1295D" w:rsidRDefault="00B1295D" w:rsidP="00B1295D">
      <w:pPr>
        <w:tabs>
          <w:tab w:val="left" w:pos="709"/>
        </w:tabs>
        <w:spacing w:line="480" w:lineRule="auto"/>
        <w:ind w:left="142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Mengumpulkan data yang berasal dari kuesioner maupun observasi.</w:t>
      </w:r>
    </w:p>
    <w:p w:rsidR="00B1295D" w:rsidRPr="00B1295D" w:rsidRDefault="00B1295D" w:rsidP="00B1295D">
      <w:pPr>
        <w:numPr>
          <w:ilvl w:val="0"/>
          <w:numId w:val="91"/>
        </w:numPr>
        <w:tabs>
          <w:tab w:val="left" w:pos="709"/>
        </w:tabs>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i/>
          <w:sz w:val="24"/>
          <w:szCs w:val="24"/>
          <w:lang w:eastAsia="id-ID"/>
        </w:rPr>
        <w:t>Checking</w:t>
      </w:r>
      <w:r w:rsidRPr="00B1295D">
        <w:rPr>
          <w:rFonts w:ascii="Times New Roman" w:eastAsiaTheme="minorEastAsia" w:hAnsi="Times New Roman" w:cs="Times New Roman"/>
          <w:sz w:val="24"/>
          <w:szCs w:val="24"/>
          <w:lang w:eastAsia="id-ID"/>
        </w:rPr>
        <w:t>.</w:t>
      </w:r>
    </w:p>
    <w:p w:rsidR="00B1295D" w:rsidRPr="00B1295D" w:rsidRDefault="00B1295D" w:rsidP="00B1295D">
      <w:pPr>
        <w:tabs>
          <w:tab w:val="left" w:pos="709"/>
        </w:tabs>
        <w:spacing w:line="480" w:lineRule="auto"/>
        <w:ind w:left="142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ilakukan dengan memeriksa kelengkapan jawaban kuesioner atau lembar observasi dengan tujuan data diolah secara benar sehingga pengolahan data memberikan hasil yang valid dan reliabel serta terhindar dari bias.</w:t>
      </w:r>
    </w:p>
    <w:p w:rsidR="00B1295D" w:rsidRPr="00B1295D" w:rsidRDefault="00B1295D" w:rsidP="00B1295D">
      <w:pPr>
        <w:numPr>
          <w:ilvl w:val="0"/>
          <w:numId w:val="91"/>
        </w:numPr>
        <w:tabs>
          <w:tab w:val="left" w:pos="709"/>
        </w:tabs>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i/>
          <w:sz w:val="24"/>
          <w:szCs w:val="24"/>
          <w:lang w:eastAsia="id-ID"/>
        </w:rPr>
        <w:t>Coding</w:t>
      </w:r>
      <w:r w:rsidRPr="00B1295D">
        <w:rPr>
          <w:rFonts w:ascii="Times New Roman" w:eastAsiaTheme="minorEastAsia" w:hAnsi="Times New Roman" w:cs="Times New Roman"/>
          <w:sz w:val="24"/>
          <w:szCs w:val="24"/>
          <w:lang w:eastAsia="id-ID"/>
        </w:rPr>
        <w:t>.</w:t>
      </w:r>
    </w:p>
    <w:p w:rsidR="00B1295D" w:rsidRPr="00B1295D" w:rsidRDefault="00B1295D" w:rsidP="00B1295D">
      <w:pPr>
        <w:tabs>
          <w:tab w:val="left" w:pos="709"/>
        </w:tabs>
        <w:spacing w:line="480" w:lineRule="auto"/>
        <w:ind w:left="142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langkah ini penulis melakukan pemberian kode pada variabel-variabel yang diteliti. Misalnya pendidikan dirubah menjadi 1, 2, 3, .. dan seterusnya.</w:t>
      </w:r>
    </w:p>
    <w:p w:rsidR="00B1295D" w:rsidRPr="00B1295D" w:rsidRDefault="00B1295D" w:rsidP="00B1295D">
      <w:pPr>
        <w:numPr>
          <w:ilvl w:val="0"/>
          <w:numId w:val="91"/>
        </w:numPr>
        <w:tabs>
          <w:tab w:val="left" w:pos="709"/>
        </w:tabs>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i/>
          <w:sz w:val="24"/>
          <w:szCs w:val="24"/>
          <w:lang w:eastAsia="id-ID"/>
        </w:rPr>
        <w:t>Entering</w:t>
      </w:r>
      <w:r w:rsidRPr="00B1295D">
        <w:rPr>
          <w:rFonts w:ascii="Times New Roman" w:eastAsiaTheme="minorEastAsia" w:hAnsi="Times New Roman" w:cs="Times New Roman"/>
          <w:sz w:val="24"/>
          <w:szCs w:val="24"/>
          <w:lang w:eastAsia="id-ID"/>
        </w:rPr>
        <w:t>.</w:t>
      </w:r>
    </w:p>
    <w:p w:rsidR="00B1295D" w:rsidRPr="00B1295D" w:rsidRDefault="00B1295D" w:rsidP="00B1295D">
      <w:pPr>
        <w:tabs>
          <w:tab w:val="left" w:pos="709"/>
        </w:tabs>
        <w:spacing w:line="480" w:lineRule="auto"/>
        <w:ind w:left="142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i/>
          <w:sz w:val="24"/>
          <w:szCs w:val="24"/>
          <w:lang w:eastAsia="id-ID"/>
        </w:rPr>
        <w:t>Data entry</w:t>
      </w:r>
      <w:r w:rsidRPr="00B1295D">
        <w:rPr>
          <w:rFonts w:ascii="Times New Roman" w:eastAsiaTheme="minorEastAsia" w:hAnsi="Times New Roman" w:cs="Times New Roman"/>
          <w:sz w:val="24"/>
          <w:szCs w:val="24"/>
          <w:lang w:eastAsia="id-ID"/>
        </w:rPr>
        <w:t>, yakni jawaban-jawaban dari masing-masing responden yang masih dalam bentuk “kode” (angka atau huruf) dimasukkan ke dalam SPSS.</w:t>
      </w:r>
    </w:p>
    <w:p w:rsidR="00B1295D" w:rsidRPr="00B1295D" w:rsidRDefault="00B1295D" w:rsidP="00B1295D">
      <w:pPr>
        <w:numPr>
          <w:ilvl w:val="0"/>
          <w:numId w:val="91"/>
        </w:numPr>
        <w:tabs>
          <w:tab w:val="left" w:pos="709"/>
        </w:tabs>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Data </w:t>
      </w:r>
      <w:r w:rsidRPr="00B1295D">
        <w:rPr>
          <w:rFonts w:ascii="Times New Roman" w:eastAsiaTheme="minorEastAsia" w:hAnsi="Times New Roman" w:cs="Times New Roman"/>
          <w:i/>
          <w:sz w:val="24"/>
          <w:szCs w:val="24"/>
          <w:lang w:eastAsia="id-ID"/>
        </w:rPr>
        <w:t>Processing</w:t>
      </w:r>
      <w:r w:rsidRPr="00B1295D">
        <w:rPr>
          <w:rFonts w:ascii="Times New Roman" w:eastAsiaTheme="minorEastAsia" w:hAnsi="Times New Roman" w:cs="Times New Roman"/>
          <w:sz w:val="24"/>
          <w:szCs w:val="24"/>
          <w:lang w:eastAsia="id-ID"/>
        </w:rPr>
        <w:t>.</w:t>
      </w:r>
    </w:p>
    <w:p w:rsidR="00B1295D" w:rsidRPr="00B1295D" w:rsidRDefault="00B1295D" w:rsidP="00B1295D">
      <w:pPr>
        <w:tabs>
          <w:tab w:val="left" w:pos="709"/>
        </w:tabs>
        <w:spacing w:line="480" w:lineRule="auto"/>
        <w:ind w:left="142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Semua data yang telah diinput ke dalam aplikasi komputer akan diolah sesuai dengan kebutuhan dari penelitian.</w:t>
      </w:r>
    </w:p>
    <w:p w:rsidR="00B1295D" w:rsidRPr="00B1295D" w:rsidRDefault="00B1295D" w:rsidP="00B1295D">
      <w:pPr>
        <w:numPr>
          <w:ilvl w:val="0"/>
          <w:numId w:val="69"/>
        </w:numPr>
        <w:tabs>
          <w:tab w:val="left" w:pos="709"/>
        </w:tabs>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Analisis Data</w:t>
      </w:r>
    </w:p>
    <w:p w:rsidR="00B1295D" w:rsidRPr="00B1295D" w:rsidRDefault="00B1295D" w:rsidP="00B1295D">
      <w:pPr>
        <w:tabs>
          <w:tab w:val="left" w:pos="709"/>
        </w:tabs>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Analisis data yang dilakukan adalah analisis univariat dan bivariat, yang mana penjelasannya adalah:</w:t>
      </w:r>
    </w:p>
    <w:p w:rsidR="00B1295D" w:rsidRPr="00B1295D" w:rsidRDefault="00B1295D" w:rsidP="00B1295D">
      <w:pPr>
        <w:tabs>
          <w:tab w:val="left" w:pos="709"/>
        </w:tabs>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92"/>
        </w:numPr>
        <w:tabs>
          <w:tab w:val="left" w:pos="709"/>
        </w:tabs>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Analisis Univariat.</w:t>
      </w:r>
    </w:p>
    <w:p w:rsidR="00B1295D" w:rsidRPr="00B1295D" w:rsidRDefault="00B1295D" w:rsidP="00B1295D">
      <w:pPr>
        <w:tabs>
          <w:tab w:val="left" w:pos="709"/>
        </w:tabs>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Analisis univariat merupakan analisa yang dilakukan untuk menganalisis tiap variabel dari hasil penelitian. </w:t>
      </w:r>
    </w:p>
    <w:p w:rsidR="00B1295D" w:rsidRPr="00B1295D" w:rsidRDefault="00B1295D" w:rsidP="00B1295D">
      <w:pPr>
        <w:numPr>
          <w:ilvl w:val="0"/>
          <w:numId w:val="97"/>
        </w:numPr>
        <w:tabs>
          <w:tab w:val="left" w:pos="709"/>
        </w:tabs>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Analisis Bivariat.</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Analisis brivariat dilakukan untuk melihat hubungan masing-masing variabel bebas dengan variabel terikat. Untuk membuktikannya adanya hubungan yang signifikan antara variabel bebas dengan variabel terikat, maka digunakan analisis </w:t>
      </w:r>
      <w:r w:rsidRPr="00B1295D">
        <w:rPr>
          <w:rFonts w:ascii="Times New Roman" w:eastAsiaTheme="minorEastAsia" w:hAnsi="Times New Roman" w:cs="Times New Roman"/>
          <w:i/>
          <w:sz w:val="24"/>
          <w:szCs w:val="24"/>
          <w:lang w:eastAsia="id-ID"/>
        </w:rPr>
        <w:t>Chi</w:t>
      </w:r>
      <w:r w:rsidRPr="00B1295D">
        <w:rPr>
          <w:rFonts w:ascii="Times New Roman" w:eastAsiaTheme="minorEastAsia" w:hAnsi="Times New Roman" w:cs="Times New Roman"/>
          <w:i/>
          <w:sz w:val="24"/>
          <w:szCs w:val="24"/>
          <w:lang w:eastAsia="id-ID"/>
        </w:rPr>
        <w:softHyphen/>
        <w:t>-square</w:t>
      </w:r>
      <w:r w:rsidRPr="00B1295D">
        <w:rPr>
          <w:rFonts w:ascii="Times New Roman" w:eastAsiaTheme="minorEastAsia" w:hAnsi="Times New Roman" w:cs="Times New Roman"/>
          <w:sz w:val="24"/>
          <w:szCs w:val="24"/>
          <w:lang w:eastAsia="id-ID"/>
        </w:rPr>
        <w:t>.</w:t>
      </w: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1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8F5425" w:rsidP="00B1295D">
      <w:pPr>
        <w:spacing w:line="480" w:lineRule="auto"/>
        <w:contextualSpacing/>
        <w:jc w:val="center"/>
        <w:rPr>
          <w:rFonts w:ascii="Times New Roman" w:eastAsiaTheme="minorEastAsia" w:hAnsi="Times New Roman" w:cs="Times New Roman"/>
          <w:b/>
          <w:sz w:val="24"/>
          <w:szCs w:val="24"/>
          <w:lang w:eastAsia="id-ID"/>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84192" behindDoc="0" locked="0" layoutInCell="1" allowOverlap="1" wp14:anchorId="3D6B750F" wp14:editId="5E769185">
                <wp:simplePos x="0" y="0"/>
                <wp:positionH relativeFrom="column">
                  <wp:posOffset>4693920</wp:posOffset>
                </wp:positionH>
                <wp:positionV relativeFrom="paragraph">
                  <wp:posOffset>-1011555</wp:posOffset>
                </wp:positionV>
                <wp:extent cx="647700" cy="438150"/>
                <wp:effectExtent l="0" t="0" r="19050" b="19050"/>
                <wp:wrapNone/>
                <wp:docPr id="889" name="Rectangle 889"/>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89" o:spid="_x0000_s1026" style="position:absolute;margin-left:369.6pt;margin-top:-79.65pt;width:51pt;height:34.5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" fillcolor="white [3201]" strokecolor="white [3212]" strokeweight="2pt"/>
            </w:pict>
          </mc:Fallback>
        </mc:AlternateContent>
      </w:r>
      <w:r w:rsidR="00B1295D" w:rsidRPr="00B1295D">
        <w:rPr>
          <w:rFonts w:ascii="Times New Roman" w:eastAsiaTheme="minorEastAsia" w:hAnsi="Times New Roman" w:cs="Times New Roman"/>
          <w:b/>
          <w:sz w:val="24"/>
          <w:szCs w:val="24"/>
          <w:lang w:eastAsia="id-ID"/>
        </w:rPr>
        <w:t xml:space="preserve">BAB IV </w:t>
      </w:r>
    </w:p>
    <w:p w:rsidR="00B1295D" w:rsidRPr="00B1295D" w:rsidRDefault="00B1295D" w:rsidP="00B1295D">
      <w:pPr>
        <w:spacing w:line="48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HASIL PENELITIAN DAN PEMBAHASAN</w:t>
      </w:r>
    </w:p>
    <w:p w:rsidR="00B1295D" w:rsidRPr="00B1295D" w:rsidRDefault="00B1295D" w:rsidP="00B1295D">
      <w:pPr>
        <w:numPr>
          <w:ilvl w:val="0"/>
          <w:numId w:val="98"/>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Deskripsi Lokasi Penelitian</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Rumah Sakit Umum Pusat H. Adam Malik Medan adalah Rumah Sakit milik Pemerintah Pusat yang secara teknis berada di bawah Direktorat Jendral Pelayanan Medis Departemen Kesehatan RI, berlokasi di Bunga Lau No. 17 Medan Tuntungan, merupakan pusat rujukan kesehatan regional untuk wilayah Sumatera bagian Utara dan Bagian Tengah yang meliputi provinsi Nanggroe Aceh Darussalam, Sumatera Utara, Riau dan Sumatera Barat.</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Rumah Sakit Umum Pusat H. Adam Malik Medan sebagai Rumah Sakit Pendidikan sesuai dengan SK Menkes No. 502/Menkes/SK/IX/1991, tanggal 6 September 1991.</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Rumah Sakit Umum Pusat H. Adam Malik Medan pada tanggal 11 Januari 1993 secara resmi menjadi Pusat Pendidikan Fakultas Kedokteran USU Medan dipindahkan ke RSUP H. Adam Malik Medan sebagai tanda dimulainya Soft Opening dan diresmikan oleh Bapak Presiden RI pada tanggal 21 Juli 1993.</w:t>
      </w:r>
    </w:p>
    <w:p w:rsidR="00B1295D" w:rsidRPr="00B1295D" w:rsidRDefault="008F5425" w:rsidP="00B1295D">
      <w:pPr>
        <w:spacing w:line="480" w:lineRule="auto"/>
        <w:ind w:firstLine="709"/>
        <w:contextualSpacing/>
        <w:jc w:val="both"/>
        <w:rPr>
          <w:rFonts w:ascii="Times New Roman" w:eastAsiaTheme="minorEastAsia" w:hAnsi="Times New Roman" w:cs="Times New Roman"/>
          <w:sz w:val="24"/>
          <w:szCs w:val="24"/>
          <w:lang w:eastAsia="id-ID"/>
        </w:rPr>
      </w:pPr>
      <w:r>
        <w:rPr>
          <w:rFonts w:ascii="Times New Roman" w:hAnsi="Times New Roman" w:cs="Times New Roman"/>
          <w:b/>
          <w:noProof/>
          <w:sz w:val="28"/>
          <w:szCs w:val="28"/>
          <w:lang w:eastAsia="id-ID"/>
        </w:rPr>
        <mc:AlternateContent>
          <mc:Choice Requires="wps">
            <w:drawing>
              <wp:anchor distT="0" distB="0" distL="114300" distR="114300" simplePos="0" relativeHeight="251786240" behindDoc="0" locked="0" layoutInCell="1" allowOverlap="1" wp14:anchorId="05B989B1" wp14:editId="39E3EDC5">
                <wp:simplePos x="0" y="0"/>
                <wp:positionH relativeFrom="column">
                  <wp:posOffset>2369820</wp:posOffset>
                </wp:positionH>
                <wp:positionV relativeFrom="paragraph">
                  <wp:posOffset>2696210</wp:posOffset>
                </wp:positionV>
                <wp:extent cx="647700" cy="438150"/>
                <wp:effectExtent l="0" t="0" r="19050" b="19050"/>
                <wp:wrapNone/>
                <wp:docPr id="890" name="Rectangle 890"/>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8F5425" w:rsidRPr="008F5425" w:rsidRDefault="008F5425" w:rsidP="008F5425">
                            <w:pPr>
                              <w:jc w:val="center"/>
                              <w:rPr>
                                <w:rFonts w:ascii="Times New Roman" w:hAnsi="Times New Roman" w:cs="Times New Roman"/>
                                <w:sz w:val="24"/>
                              </w:rPr>
                            </w:pPr>
                            <w:r w:rsidRPr="008F5425">
                              <w:rPr>
                                <w:rFonts w:ascii="Times New Roman" w:hAnsi="Times New Roman" w:cs="Times New Roman"/>
                                <w:sz w:val="24"/>
                              </w:rPr>
                              <w:t>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90" o:spid="_x0000_s1040" style="position:absolute;left:0;text-align:left;margin-left:186.6pt;margin-top:212.3pt;width:51pt;height:34.5pt;z-index:25178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" fillcolor="white [3201]" strokecolor="white [3212]" strokeweight="2pt">
                <v:textbox>
                  <w:txbxContent>
                    <w:p w:rsidR="008F5425" w:rsidRPr="008F5425" w:rsidRDefault="008F5425" w:rsidP="008F5425">
                      <w:pPr>
                        <w:jc w:val="center"/>
                        <w:rPr>
                          <w:rFonts w:ascii="Times New Roman" w:hAnsi="Times New Roman" w:cs="Times New Roman"/>
                          <w:sz w:val="24"/>
                        </w:rPr>
                      </w:pPr>
                      <w:r w:rsidRPr="008F5425">
                        <w:rPr>
                          <w:rFonts w:ascii="Times New Roman" w:hAnsi="Times New Roman" w:cs="Times New Roman"/>
                          <w:sz w:val="24"/>
                        </w:rPr>
                        <w:t>38</w:t>
                      </w:r>
                    </w:p>
                  </w:txbxContent>
                </v:textbox>
              </v:rect>
            </w:pict>
          </mc:Fallback>
        </mc:AlternateContent>
      </w:r>
      <w:r w:rsidR="00B1295D" w:rsidRPr="00B1295D">
        <w:rPr>
          <w:rFonts w:ascii="Times New Roman" w:eastAsiaTheme="minorEastAsia" w:hAnsi="Times New Roman" w:cs="Times New Roman"/>
          <w:sz w:val="24"/>
          <w:szCs w:val="24"/>
          <w:lang w:eastAsia="id-ID"/>
        </w:rPr>
        <w:t xml:space="preserve">Berdasarkan SK Menkes RI No.HK.00.06.3.5.5317 tanggal 31 Oktober 2016 RSUP H. Adam Malik telah terakreditasi untuk 16 (enam belas) pelayanan. Berdasakan Surat Keputusan Menteri Keuangan No. 280/KMK.05/2007 dan Keputusan Menteri Kesehatan dengan No. 756/Menkes/SK/VI/2007 tepatnya pada Juni 2007 RSUP H. Adam Malik Medan telah berubah status menjadi Badan Layanan Umum (BLU) berharap dengan tetap mengikuti pengarahan-pengarahan </w:t>
      </w:r>
      <w:r w:rsidR="00B1295D" w:rsidRPr="00B1295D">
        <w:rPr>
          <w:rFonts w:ascii="Times New Roman" w:eastAsiaTheme="minorEastAsia" w:hAnsi="Times New Roman" w:cs="Times New Roman"/>
          <w:sz w:val="24"/>
          <w:szCs w:val="24"/>
          <w:lang w:eastAsia="id-ID"/>
        </w:rPr>
        <w:lastRenderedPageBreak/>
        <w:t>yang diberikan oleh Ditjen  YanMed dan Departemen Keuangan untuk perubahan status menjadi BLU (Badan Layanan Umum) penuh.</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eraturan Menteri Kesehatan Republik Indonesia nomor 244/Menkes/Per/III/2008 tentang Organisasi dan tata kerja RSUP H. Adam Malik Medan tanggal 11 Maret 2008.</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tanggal 10 Juni 2009, status RSUP H. Adam Malik Medan telah resmi menjadi Instansi Pemerintha yang merupakan Pengelolaan Keuangan Badan Layanan Umum (BLU) penuh sesuai dengan Keutusan Menteri Keuangan No. 214/KMK.05/2009.</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val="en-US" w:eastAsia="id-ID"/>
        </w:rPr>
      </w:pPr>
      <w:r w:rsidRPr="00B1295D">
        <w:rPr>
          <w:rFonts w:ascii="Times New Roman" w:eastAsiaTheme="minorEastAsia" w:hAnsi="Times New Roman" w:cs="Times New Roman"/>
          <w:sz w:val="24"/>
          <w:szCs w:val="24"/>
          <w:lang w:eastAsia="id-ID"/>
        </w:rPr>
        <w:t>Visi RSUP H. Adam Malik adalah “Menjadi Rumah Sakit Pendidikan dan Pusat Rujukan Nasional yang Terbaik dan Bermutu di Indonesia pada Tahun 2019.” Sedangkan misinya adalah:</w:t>
      </w:r>
    </w:p>
    <w:p w:rsidR="00B1295D" w:rsidRPr="00B1295D" w:rsidRDefault="00B1295D" w:rsidP="00B1295D">
      <w:pPr>
        <w:numPr>
          <w:ilvl w:val="0"/>
          <w:numId w:val="99"/>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Melaksanakan Pelayanan Pendidikan, Peneltian dan Pelatihan di bidang Kesehatan yang Paripurna, Bermutu dan Terjangkau.</w:t>
      </w:r>
    </w:p>
    <w:p w:rsidR="00B1295D" w:rsidRPr="00B1295D" w:rsidRDefault="00B1295D" w:rsidP="00B1295D">
      <w:pPr>
        <w:numPr>
          <w:ilvl w:val="0"/>
          <w:numId w:val="99"/>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Melaksanakan Pengembangan Kompetensi SDM secara berkesinambungan.</w:t>
      </w:r>
    </w:p>
    <w:p w:rsidR="00B1295D" w:rsidRPr="00B1295D" w:rsidRDefault="00B1295D" w:rsidP="00B1295D">
      <w:pPr>
        <w:numPr>
          <w:ilvl w:val="0"/>
          <w:numId w:val="99"/>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Mengampu Rumah Sakit Jejaring dan Rumah Sakit di wilayah Sumatera.</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ikut merupakan struktur organisasi RSUP H. Adam Malik:</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w:lastRenderedPageBreak/>
        <mc:AlternateContent>
          <mc:Choice Requires="wpg">
            <w:drawing>
              <wp:anchor distT="0" distB="0" distL="0" distR="0" simplePos="0" relativeHeight="251715584" behindDoc="0" locked="0" layoutInCell="1" allowOverlap="1" wp14:anchorId="78256752" wp14:editId="4DF99CF0">
                <wp:simplePos x="0" y="0"/>
                <wp:positionH relativeFrom="page">
                  <wp:posOffset>-874395</wp:posOffset>
                </wp:positionH>
                <wp:positionV relativeFrom="paragraph">
                  <wp:posOffset>1146175</wp:posOffset>
                </wp:positionV>
                <wp:extent cx="9467850" cy="6138545"/>
                <wp:effectExtent l="0" t="0" r="7303" b="7302"/>
                <wp:wrapTopAndBottom/>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a:off x="0" y="0"/>
                          <a:ext cx="9467850" cy="6138545"/>
                          <a:chOff x="1265" y="1090"/>
                          <a:chExt cx="17793" cy="8625"/>
                        </a:xfrm>
                      </wpg:grpSpPr>
                      <wps:wsp>
                        <wps:cNvPr id="480" name="Rectangle 379"/>
                        <wps:cNvSpPr>
                          <a:spLocks noChangeArrowheads="1"/>
                        </wps:cNvSpPr>
                        <wps:spPr bwMode="auto">
                          <a:xfrm>
                            <a:off x="8993" y="1250"/>
                            <a:ext cx="1841" cy="922"/>
                          </a:xfrm>
                          <a:prstGeom prst="rect">
                            <a:avLst/>
                          </a:prstGeom>
                          <a:solidFill>
                            <a:srgbClr val="CDCDC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1" name="Rectangle 378"/>
                        <wps:cNvSpPr>
                          <a:spLocks noChangeArrowheads="1"/>
                        </wps:cNvSpPr>
                        <wps:spPr bwMode="auto">
                          <a:xfrm>
                            <a:off x="8993" y="1250"/>
                            <a:ext cx="1841" cy="922"/>
                          </a:xfrm>
                          <a:prstGeom prst="rect">
                            <a:avLst/>
                          </a:prstGeom>
                          <a:noFill/>
                          <a:ln w="8256">
                            <a:solidFill>
                              <a:srgbClr val="CDCDCD"/>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 name="Rectangle 377"/>
                        <wps:cNvSpPr>
                          <a:spLocks noChangeArrowheads="1"/>
                        </wps:cNvSpPr>
                        <wps:spPr bwMode="auto">
                          <a:xfrm>
                            <a:off x="9024" y="1282"/>
                            <a:ext cx="1778" cy="857"/>
                          </a:xfrm>
                          <a:prstGeom prst="rect">
                            <a:avLst/>
                          </a:prstGeom>
                          <a:noFill/>
                          <a:ln w="8256">
                            <a:solidFill>
                              <a:srgbClr val="CDCDCD"/>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Rectangle 376"/>
                        <wps:cNvSpPr>
                          <a:spLocks noChangeArrowheads="1"/>
                        </wps:cNvSpPr>
                        <wps:spPr bwMode="auto">
                          <a:xfrm>
                            <a:off x="8839" y="1097"/>
                            <a:ext cx="1841" cy="92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4" name="Rectangle 375"/>
                        <wps:cNvSpPr>
                          <a:spLocks noChangeArrowheads="1"/>
                        </wps:cNvSpPr>
                        <wps:spPr bwMode="auto">
                          <a:xfrm>
                            <a:off x="8839" y="1097"/>
                            <a:ext cx="1841" cy="922"/>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 name="Rectangle 374"/>
                        <wps:cNvSpPr>
                          <a:spLocks noChangeArrowheads="1"/>
                        </wps:cNvSpPr>
                        <wps:spPr bwMode="auto">
                          <a:xfrm>
                            <a:off x="8870" y="1128"/>
                            <a:ext cx="1778" cy="857"/>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6" name="Picture 37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9286" y="1447"/>
                            <a:ext cx="960"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7" name="Rectangle 372"/>
                        <wps:cNvSpPr>
                          <a:spLocks noChangeArrowheads="1"/>
                        </wps:cNvSpPr>
                        <wps:spPr bwMode="auto">
                          <a:xfrm>
                            <a:off x="17899" y="1250"/>
                            <a:ext cx="922" cy="614"/>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8" name="Picture 37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8166" y="1382"/>
                            <a:ext cx="403"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9" name="Picture 37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8055" y="1512"/>
                            <a:ext cx="614"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Line 369"/>
                        <wps:cNvCnPr/>
                        <wps:spPr bwMode="auto">
                          <a:xfrm>
                            <a:off x="10680" y="1558"/>
                            <a:ext cx="7219" cy="0"/>
                          </a:xfrm>
                          <a:prstGeom prst="line">
                            <a:avLst/>
                          </a:prstGeom>
                          <a:noFill/>
                          <a:ln w="8256">
                            <a:solidFill>
                              <a:srgbClr val="000000"/>
                            </a:solidFill>
                            <a:prstDash val="lgDash"/>
                            <a:round/>
                            <a:headEnd/>
                            <a:tailEnd/>
                          </a:ln>
                          <a:extLst>
                            <a:ext uri="{909E8E84-426E-40DD-AFC4-6F175D3DCCD1}">
                              <a14:hiddenFill xmlns:a14="http://schemas.microsoft.com/office/drawing/2010/main">
                                <a:noFill/>
                              </a14:hiddenFill>
                            </a:ext>
                          </a:extLst>
                        </wps:spPr>
                        <wps:bodyPr/>
                      </wps:wsp>
                      <wps:wsp>
                        <wps:cNvPr id="491" name="Line 368"/>
                        <wps:cNvCnPr/>
                        <wps:spPr bwMode="auto">
                          <a:xfrm>
                            <a:off x="9761" y="2018"/>
                            <a:ext cx="0" cy="231"/>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492" name="Rectangle 367"/>
                        <wps:cNvSpPr>
                          <a:spLocks noChangeArrowheads="1"/>
                        </wps:cNvSpPr>
                        <wps:spPr bwMode="auto">
                          <a:xfrm>
                            <a:off x="11755" y="2400"/>
                            <a:ext cx="922" cy="614"/>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Rectangle 366"/>
                        <wps:cNvSpPr>
                          <a:spLocks noChangeArrowheads="1"/>
                        </wps:cNvSpPr>
                        <wps:spPr bwMode="auto">
                          <a:xfrm>
                            <a:off x="11786" y="2431"/>
                            <a:ext cx="859" cy="554"/>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4" name="Picture 36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1993" y="2561"/>
                            <a:ext cx="461"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5" name="Picture 36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1969" y="2669"/>
                            <a:ext cx="499"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363"/>
                        <wps:cNvSpPr>
                          <a:spLocks noChangeArrowheads="1"/>
                        </wps:cNvSpPr>
                        <wps:spPr bwMode="auto">
                          <a:xfrm>
                            <a:off x="16517" y="2400"/>
                            <a:ext cx="1075" cy="614"/>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7" name="Rectangle 362"/>
                        <wps:cNvSpPr>
                          <a:spLocks noChangeArrowheads="1"/>
                        </wps:cNvSpPr>
                        <wps:spPr bwMode="auto">
                          <a:xfrm>
                            <a:off x="16548" y="2431"/>
                            <a:ext cx="1013" cy="554"/>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36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6634" y="2561"/>
                            <a:ext cx="84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7" name="Picture 36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6735" y="2669"/>
                            <a:ext cx="653"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9" name="Rectangle 359"/>
                        <wps:cNvSpPr>
                          <a:spLocks noChangeArrowheads="1"/>
                        </wps:cNvSpPr>
                        <wps:spPr bwMode="auto">
                          <a:xfrm>
                            <a:off x="16210" y="3398"/>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35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6404" y="3482"/>
                            <a:ext cx="691"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3" name="Picture 35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6250" y="3590"/>
                            <a:ext cx="64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4" name="Picture 35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6927" y="3590"/>
                            <a:ext cx="32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5" name="Rectangle 355"/>
                        <wps:cNvSpPr>
                          <a:spLocks noChangeArrowheads="1"/>
                        </wps:cNvSpPr>
                        <wps:spPr bwMode="auto">
                          <a:xfrm>
                            <a:off x="14827" y="3398"/>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35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5024" y="3482"/>
                            <a:ext cx="689"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8" name="Picture 35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5122" y="3590"/>
                            <a:ext cx="499"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9" name="Freeform 352"/>
                        <wps:cNvSpPr>
                          <a:spLocks/>
                        </wps:cNvSpPr>
                        <wps:spPr bwMode="auto">
                          <a:xfrm>
                            <a:off x="15365" y="3014"/>
                            <a:ext cx="1690" cy="384"/>
                          </a:xfrm>
                          <a:custGeom>
                            <a:avLst/>
                            <a:gdLst>
                              <a:gd name="T0" fmla="+- 0 17054 15365"/>
                              <a:gd name="T1" fmla="*/ T0 w 1690"/>
                              <a:gd name="T2" fmla="+- 0 3014 3014"/>
                              <a:gd name="T3" fmla="*/ 3014 h 384"/>
                              <a:gd name="T4" fmla="+- 0 17054 15365"/>
                              <a:gd name="T5" fmla="*/ T4 w 1690"/>
                              <a:gd name="T6" fmla="+- 0 3245 3014"/>
                              <a:gd name="T7" fmla="*/ 3245 h 384"/>
                              <a:gd name="T8" fmla="+- 0 15365 15365"/>
                              <a:gd name="T9" fmla="*/ T8 w 1690"/>
                              <a:gd name="T10" fmla="+- 0 3245 3014"/>
                              <a:gd name="T11" fmla="*/ 3245 h 384"/>
                              <a:gd name="T12" fmla="+- 0 15365 15365"/>
                              <a:gd name="T13" fmla="*/ T12 w 1690"/>
                              <a:gd name="T14" fmla="+- 0 3398 3014"/>
                              <a:gd name="T15" fmla="*/ 3398 h 384"/>
                            </a:gdLst>
                            <a:ahLst/>
                            <a:cxnLst>
                              <a:cxn ang="0">
                                <a:pos x="T1" y="T3"/>
                              </a:cxn>
                              <a:cxn ang="0">
                                <a:pos x="T5" y="T7"/>
                              </a:cxn>
                              <a:cxn ang="0">
                                <a:pos x="T9" y="T11"/>
                              </a:cxn>
                              <a:cxn ang="0">
                                <a:pos x="T13" y="T15"/>
                              </a:cxn>
                            </a:cxnLst>
                            <a:rect l="0" t="0" r="r" b="b"/>
                            <a:pathLst>
                              <a:path w="1690" h="384">
                                <a:moveTo>
                                  <a:pt x="1689" y="0"/>
                                </a:moveTo>
                                <a:lnTo>
                                  <a:pt x="1689" y="231"/>
                                </a:lnTo>
                                <a:lnTo>
                                  <a:pt x="0" y="231"/>
                                </a:lnTo>
                                <a:lnTo>
                                  <a:pt x="0" y="384"/>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1" name="Rectangle 351"/>
                        <wps:cNvSpPr>
                          <a:spLocks noChangeArrowheads="1"/>
                        </wps:cNvSpPr>
                        <wps:spPr bwMode="auto">
                          <a:xfrm>
                            <a:off x="17899" y="2383"/>
                            <a:ext cx="922" cy="614"/>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6" name="Picture 35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8290" y="2599"/>
                            <a:ext cx="134"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7" name="Rectangle 349"/>
                        <wps:cNvSpPr>
                          <a:spLocks noChangeArrowheads="1"/>
                        </wps:cNvSpPr>
                        <wps:spPr bwMode="auto">
                          <a:xfrm>
                            <a:off x="17976" y="3398"/>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8" name="Picture 34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8194" y="3538"/>
                            <a:ext cx="634"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9" name="Freeform 347"/>
                        <wps:cNvSpPr>
                          <a:spLocks/>
                        </wps:cNvSpPr>
                        <wps:spPr bwMode="auto">
                          <a:xfrm>
                            <a:off x="17054" y="3014"/>
                            <a:ext cx="1460" cy="384"/>
                          </a:xfrm>
                          <a:custGeom>
                            <a:avLst/>
                            <a:gdLst>
                              <a:gd name="T0" fmla="+- 0 17054 17054"/>
                              <a:gd name="T1" fmla="*/ T0 w 1460"/>
                              <a:gd name="T2" fmla="+- 0 3014 3014"/>
                              <a:gd name="T3" fmla="*/ 3014 h 384"/>
                              <a:gd name="T4" fmla="+- 0 17054 17054"/>
                              <a:gd name="T5" fmla="*/ T4 w 1460"/>
                              <a:gd name="T6" fmla="+- 0 3245 3014"/>
                              <a:gd name="T7" fmla="*/ 3245 h 384"/>
                              <a:gd name="T8" fmla="+- 0 17395 17054"/>
                              <a:gd name="T9" fmla="*/ T8 w 1460"/>
                              <a:gd name="T10" fmla="+- 0 3245 3014"/>
                              <a:gd name="T11" fmla="*/ 3245 h 384"/>
                              <a:gd name="T12" fmla="+- 0 17399 17054"/>
                              <a:gd name="T13" fmla="*/ T12 w 1460"/>
                              <a:gd name="T14" fmla="+- 0 3229 3014"/>
                              <a:gd name="T15" fmla="*/ 3229 h 384"/>
                              <a:gd name="T16" fmla="+- 0 17408 17054"/>
                              <a:gd name="T17" fmla="*/ T16 w 1460"/>
                              <a:gd name="T18" fmla="+- 0 3216 3014"/>
                              <a:gd name="T19" fmla="*/ 3216 h 384"/>
                              <a:gd name="T20" fmla="+- 0 17422 17054"/>
                              <a:gd name="T21" fmla="*/ T20 w 1460"/>
                              <a:gd name="T22" fmla="+- 0 3207 3014"/>
                              <a:gd name="T23" fmla="*/ 3207 h 384"/>
                              <a:gd name="T24" fmla="+- 0 17438 17054"/>
                              <a:gd name="T25" fmla="*/ T24 w 1460"/>
                              <a:gd name="T26" fmla="+- 0 3204 3014"/>
                              <a:gd name="T27" fmla="*/ 3204 h 384"/>
                              <a:gd name="T28" fmla="+- 0 17455 17054"/>
                              <a:gd name="T29" fmla="*/ T28 w 1460"/>
                              <a:gd name="T30" fmla="+- 0 3207 3014"/>
                              <a:gd name="T31" fmla="*/ 3207 h 384"/>
                              <a:gd name="T32" fmla="+- 0 17469 17054"/>
                              <a:gd name="T33" fmla="*/ T32 w 1460"/>
                              <a:gd name="T34" fmla="+- 0 3216 3014"/>
                              <a:gd name="T35" fmla="*/ 3216 h 384"/>
                              <a:gd name="T36" fmla="+- 0 17478 17054"/>
                              <a:gd name="T37" fmla="*/ T36 w 1460"/>
                              <a:gd name="T38" fmla="+- 0 3229 3014"/>
                              <a:gd name="T39" fmla="*/ 3229 h 384"/>
                              <a:gd name="T40" fmla="+- 0 17482 17054"/>
                              <a:gd name="T41" fmla="*/ T40 w 1460"/>
                              <a:gd name="T42" fmla="+- 0 3245 3014"/>
                              <a:gd name="T43" fmla="*/ 3245 h 384"/>
                              <a:gd name="T44" fmla="+- 0 18514 17054"/>
                              <a:gd name="T45" fmla="*/ T44 w 1460"/>
                              <a:gd name="T46" fmla="+- 0 3245 3014"/>
                              <a:gd name="T47" fmla="*/ 3245 h 384"/>
                              <a:gd name="T48" fmla="+- 0 18514 17054"/>
                              <a:gd name="T49" fmla="*/ T48 w 1460"/>
                              <a:gd name="T50" fmla="+- 0 3398 3014"/>
                              <a:gd name="T51" fmla="*/ 3398 h 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460" h="384">
                                <a:moveTo>
                                  <a:pt x="0" y="0"/>
                                </a:moveTo>
                                <a:lnTo>
                                  <a:pt x="0" y="231"/>
                                </a:lnTo>
                                <a:lnTo>
                                  <a:pt x="341" y="231"/>
                                </a:lnTo>
                                <a:lnTo>
                                  <a:pt x="345" y="215"/>
                                </a:lnTo>
                                <a:lnTo>
                                  <a:pt x="354" y="202"/>
                                </a:lnTo>
                                <a:lnTo>
                                  <a:pt x="368" y="193"/>
                                </a:lnTo>
                                <a:lnTo>
                                  <a:pt x="384" y="190"/>
                                </a:lnTo>
                                <a:lnTo>
                                  <a:pt x="401" y="193"/>
                                </a:lnTo>
                                <a:lnTo>
                                  <a:pt x="415" y="202"/>
                                </a:lnTo>
                                <a:lnTo>
                                  <a:pt x="424" y="215"/>
                                </a:lnTo>
                                <a:lnTo>
                                  <a:pt x="428" y="231"/>
                                </a:lnTo>
                                <a:lnTo>
                                  <a:pt x="1460" y="231"/>
                                </a:lnTo>
                                <a:lnTo>
                                  <a:pt x="1460" y="384"/>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0" name="Freeform 346"/>
                        <wps:cNvSpPr>
                          <a:spLocks/>
                        </wps:cNvSpPr>
                        <wps:spPr bwMode="auto">
                          <a:xfrm>
                            <a:off x="16747" y="3014"/>
                            <a:ext cx="308" cy="384"/>
                          </a:xfrm>
                          <a:custGeom>
                            <a:avLst/>
                            <a:gdLst>
                              <a:gd name="T0" fmla="+- 0 17054 16747"/>
                              <a:gd name="T1" fmla="*/ T0 w 308"/>
                              <a:gd name="T2" fmla="+- 0 3014 3014"/>
                              <a:gd name="T3" fmla="*/ 3014 h 384"/>
                              <a:gd name="T4" fmla="+- 0 17054 16747"/>
                              <a:gd name="T5" fmla="*/ T4 w 308"/>
                              <a:gd name="T6" fmla="+- 0 3245 3014"/>
                              <a:gd name="T7" fmla="*/ 3245 h 384"/>
                              <a:gd name="T8" fmla="+- 0 16747 16747"/>
                              <a:gd name="T9" fmla="*/ T8 w 308"/>
                              <a:gd name="T10" fmla="+- 0 3245 3014"/>
                              <a:gd name="T11" fmla="*/ 3245 h 384"/>
                              <a:gd name="T12" fmla="+- 0 16747 16747"/>
                              <a:gd name="T13" fmla="*/ T12 w 308"/>
                              <a:gd name="T14" fmla="+- 0 3398 3014"/>
                              <a:gd name="T15" fmla="*/ 3398 h 384"/>
                            </a:gdLst>
                            <a:ahLst/>
                            <a:cxnLst>
                              <a:cxn ang="0">
                                <a:pos x="T1" y="T3"/>
                              </a:cxn>
                              <a:cxn ang="0">
                                <a:pos x="T5" y="T7"/>
                              </a:cxn>
                              <a:cxn ang="0">
                                <a:pos x="T9" y="T11"/>
                              </a:cxn>
                              <a:cxn ang="0">
                                <a:pos x="T13" y="T15"/>
                              </a:cxn>
                            </a:cxnLst>
                            <a:rect l="0" t="0" r="r" b="b"/>
                            <a:pathLst>
                              <a:path w="308" h="384">
                                <a:moveTo>
                                  <a:pt x="307" y="0"/>
                                </a:moveTo>
                                <a:lnTo>
                                  <a:pt x="307" y="231"/>
                                </a:lnTo>
                                <a:lnTo>
                                  <a:pt x="0" y="231"/>
                                </a:lnTo>
                                <a:lnTo>
                                  <a:pt x="0" y="384"/>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1" name="Rectangle 345"/>
                        <wps:cNvSpPr>
                          <a:spLocks noChangeArrowheads="1"/>
                        </wps:cNvSpPr>
                        <wps:spPr bwMode="auto">
                          <a:xfrm>
                            <a:off x="14827" y="4090"/>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2" name="Picture 34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5094" y="4118"/>
                            <a:ext cx="53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4" name="Picture 34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14839" y="4226"/>
                            <a:ext cx="1056" cy="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5" name="Picture 34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5130" y="4337"/>
                            <a:ext cx="55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341"/>
                        <wps:cNvSpPr>
                          <a:spLocks noChangeArrowheads="1"/>
                        </wps:cNvSpPr>
                        <wps:spPr bwMode="auto">
                          <a:xfrm>
                            <a:off x="14827" y="4934"/>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34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5094" y="4963"/>
                            <a:ext cx="53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41" name="Picture 33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14882" y="5071"/>
                            <a:ext cx="972"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42" name="Picture 33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15096" y="5179"/>
                            <a:ext cx="53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337"/>
                        <wps:cNvSpPr>
                          <a:spLocks/>
                        </wps:cNvSpPr>
                        <wps:spPr bwMode="auto">
                          <a:xfrm>
                            <a:off x="14635" y="3629"/>
                            <a:ext cx="192" cy="1536"/>
                          </a:xfrm>
                          <a:custGeom>
                            <a:avLst/>
                            <a:gdLst>
                              <a:gd name="T0" fmla="+- 0 14827 14635"/>
                              <a:gd name="T1" fmla="*/ T0 w 192"/>
                              <a:gd name="T2" fmla="+- 0 3629 3629"/>
                              <a:gd name="T3" fmla="*/ 3629 h 1536"/>
                              <a:gd name="T4" fmla="+- 0 14635 14635"/>
                              <a:gd name="T5" fmla="*/ T4 w 192"/>
                              <a:gd name="T6" fmla="+- 0 3629 3629"/>
                              <a:gd name="T7" fmla="*/ 3629 h 1536"/>
                              <a:gd name="T8" fmla="+- 0 14635 14635"/>
                              <a:gd name="T9" fmla="*/ T8 w 192"/>
                              <a:gd name="T10" fmla="+- 0 5165 3629"/>
                              <a:gd name="T11" fmla="*/ 5165 h 1536"/>
                              <a:gd name="T12" fmla="+- 0 14827 14635"/>
                              <a:gd name="T13" fmla="*/ T12 w 192"/>
                              <a:gd name="T14" fmla="+- 0 5165 3629"/>
                              <a:gd name="T15" fmla="*/ 5165 h 1536"/>
                            </a:gdLst>
                            <a:ahLst/>
                            <a:cxnLst>
                              <a:cxn ang="0">
                                <a:pos x="T1" y="T3"/>
                              </a:cxn>
                              <a:cxn ang="0">
                                <a:pos x="T5" y="T7"/>
                              </a:cxn>
                              <a:cxn ang="0">
                                <a:pos x="T9" y="T11"/>
                              </a:cxn>
                              <a:cxn ang="0">
                                <a:pos x="T13" y="T15"/>
                              </a:cxn>
                            </a:cxnLst>
                            <a:rect l="0" t="0" r="r" b="b"/>
                            <a:pathLst>
                              <a:path w="192" h="1536">
                                <a:moveTo>
                                  <a:pt x="192" y="0"/>
                                </a:moveTo>
                                <a:lnTo>
                                  <a:pt x="0" y="0"/>
                                </a:lnTo>
                                <a:lnTo>
                                  <a:pt x="0" y="1536"/>
                                </a:lnTo>
                                <a:lnTo>
                                  <a:pt x="192" y="153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6" name="Rectangle 336"/>
                        <wps:cNvSpPr>
                          <a:spLocks noChangeArrowheads="1"/>
                        </wps:cNvSpPr>
                        <wps:spPr bwMode="auto">
                          <a:xfrm>
                            <a:off x="17976" y="4090"/>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33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18113" y="4174"/>
                            <a:ext cx="80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52" name="Picture 3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18362" y="4282"/>
                            <a:ext cx="30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3" name="Rectangle 333"/>
                        <wps:cNvSpPr>
                          <a:spLocks noChangeArrowheads="1"/>
                        </wps:cNvSpPr>
                        <wps:spPr bwMode="auto">
                          <a:xfrm>
                            <a:off x="17976" y="4934"/>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4" name="Picture 3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8125" y="5018"/>
                            <a:ext cx="780"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55" name="Picture 33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18151" y="5126"/>
                            <a:ext cx="730"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6" name="Freeform 330"/>
                        <wps:cNvSpPr>
                          <a:spLocks/>
                        </wps:cNvSpPr>
                        <wps:spPr bwMode="auto">
                          <a:xfrm>
                            <a:off x="17784" y="3629"/>
                            <a:ext cx="192" cy="1536"/>
                          </a:xfrm>
                          <a:custGeom>
                            <a:avLst/>
                            <a:gdLst>
                              <a:gd name="T0" fmla="+- 0 17976 17784"/>
                              <a:gd name="T1" fmla="*/ T0 w 192"/>
                              <a:gd name="T2" fmla="+- 0 3629 3629"/>
                              <a:gd name="T3" fmla="*/ 3629 h 1536"/>
                              <a:gd name="T4" fmla="+- 0 17784 17784"/>
                              <a:gd name="T5" fmla="*/ T4 w 192"/>
                              <a:gd name="T6" fmla="+- 0 3629 3629"/>
                              <a:gd name="T7" fmla="*/ 3629 h 1536"/>
                              <a:gd name="T8" fmla="+- 0 17784 17784"/>
                              <a:gd name="T9" fmla="*/ T8 w 192"/>
                              <a:gd name="T10" fmla="+- 0 5165 3629"/>
                              <a:gd name="T11" fmla="*/ 5165 h 1536"/>
                              <a:gd name="T12" fmla="+- 0 17976 17784"/>
                              <a:gd name="T13" fmla="*/ T12 w 192"/>
                              <a:gd name="T14" fmla="+- 0 5165 3629"/>
                              <a:gd name="T15" fmla="*/ 5165 h 1536"/>
                            </a:gdLst>
                            <a:ahLst/>
                            <a:cxnLst>
                              <a:cxn ang="0">
                                <a:pos x="T1" y="T3"/>
                              </a:cxn>
                              <a:cxn ang="0">
                                <a:pos x="T5" y="T7"/>
                              </a:cxn>
                              <a:cxn ang="0">
                                <a:pos x="T9" y="T11"/>
                              </a:cxn>
                              <a:cxn ang="0">
                                <a:pos x="T13" y="T15"/>
                              </a:cxn>
                            </a:cxnLst>
                            <a:rect l="0" t="0" r="r" b="b"/>
                            <a:pathLst>
                              <a:path w="192" h="1536">
                                <a:moveTo>
                                  <a:pt x="192" y="0"/>
                                </a:moveTo>
                                <a:lnTo>
                                  <a:pt x="0" y="0"/>
                                </a:lnTo>
                                <a:lnTo>
                                  <a:pt x="0" y="1536"/>
                                </a:lnTo>
                                <a:lnTo>
                                  <a:pt x="192" y="153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7" name="Rectangle 329"/>
                        <wps:cNvSpPr>
                          <a:spLocks noChangeArrowheads="1"/>
                        </wps:cNvSpPr>
                        <wps:spPr bwMode="auto">
                          <a:xfrm>
                            <a:off x="16210" y="4106"/>
                            <a:ext cx="1075" cy="559"/>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8" name="Picture 32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16284" y="4186"/>
                            <a:ext cx="929"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59" name="Picture 3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6298" y="4294"/>
                            <a:ext cx="64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60" name="Picture 3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16968" y="4294"/>
                            <a:ext cx="230"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61" name="Picture 32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16546" y="4402"/>
                            <a:ext cx="422"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2" name="Rectangle 324"/>
                        <wps:cNvSpPr>
                          <a:spLocks noChangeArrowheads="1"/>
                        </wps:cNvSpPr>
                        <wps:spPr bwMode="auto">
                          <a:xfrm>
                            <a:off x="16210" y="4858"/>
                            <a:ext cx="1075" cy="69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63" name="Picture 3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16474" y="4949"/>
                            <a:ext cx="55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64" name="Picture 32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16495" y="5057"/>
                            <a:ext cx="51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65" name="Picture 32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16337" y="5165"/>
                            <a:ext cx="614"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66" name="Picture 3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16978" y="5165"/>
                            <a:ext cx="192"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67" name="Picture 31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6469" y="5273"/>
                            <a:ext cx="55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8" name="Freeform 318"/>
                        <wps:cNvSpPr>
                          <a:spLocks/>
                        </wps:cNvSpPr>
                        <wps:spPr bwMode="auto">
                          <a:xfrm>
                            <a:off x="15991" y="3629"/>
                            <a:ext cx="219" cy="1575"/>
                          </a:xfrm>
                          <a:custGeom>
                            <a:avLst/>
                            <a:gdLst>
                              <a:gd name="T0" fmla="+- 0 16210 15991"/>
                              <a:gd name="T1" fmla="*/ T0 w 219"/>
                              <a:gd name="T2" fmla="+- 0 3629 3629"/>
                              <a:gd name="T3" fmla="*/ 3629 h 1575"/>
                              <a:gd name="T4" fmla="+- 0 15991 15991"/>
                              <a:gd name="T5" fmla="*/ T4 w 219"/>
                              <a:gd name="T6" fmla="+- 0 3629 3629"/>
                              <a:gd name="T7" fmla="*/ 3629 h 1575"/>
                              <a:gd name="T8" fmla="+- 0 15991 15991"/>
                              <a:gd name="T9" fmla="*/ T8 w 219"/>
                              <a:gd name="T10" fmla="+- 0 5203 3629"/>
                              <a:gd name="T11" fmla="*/ 5203 h 1575"/>
                              <a:gd name="T12" fmla="+- 0 16210 15991"/>
                              <a:gd name="T13" fmla="*/ T12 w 219"/>
                              <a:gd name="T14" fmla="+- 0 5203 3629"/>
                              <a:gd name="T15" fmla="*/ 5203 h 1575"/>
                            </a:gdLst>
                            <a:ahLst/>
                            <a:cxnLst>
                              <a:cxn ang="0">
                                <a:pos x="T1" y="T3"/>
                              </a:cxn>
                              <a:cxn ang="0">
                                <a:pos x="T5" y="T7"/>
                              </a:cxn>
                              <a:cxn ang="0">
                                <a:pos x="T9" y="T11"/>
                              </a:cxn>
                              <a:cxn ang="0">
                                <a:pos x="T13" y="T15"/>
                              </a:cxn>
                            </a:cxnLst>
                            <a:rect l="0" t="0" r="r" b="b"/>
                            <a:pathLst>
                              <a:path w="219" h="1575">
                                <a:moveTo>
                                  <a:pt x="219" y="0"/>
                                </a:moveTo>
                                <a:lnTo>
                                  <a:pt x="0" y="0"/>
                                </a:lnTo>
                                <a:lnTo>
                                  <a:pt x="0" y="1574"/>
                                </a:lnTo>
                                <a:lnTo>
                                  <a:pt x="219" y="1574"/>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9" name="Freeform 317"/>
                        <wps:cNvSpPr>
                          <a:spLocks/>
                        </wps:cNvSpPr>
                        <wps:spPr bwMode="auto">
                          <a:xfrm>
                            <a:off x="12216" y="2210"/>
                            <a:ext cx="4839" cy="190"/>
                          </a:xfrm>
                          <a:custGeom>
                            <a:avLst/>
                            <a:gdLst>
                              <a:gd name="T0" fmla="+- 0 17054 12216"/>
                              <a:gd name="T1" fmla="*/ T0 w 4839"/>
                              <a:gd name="T2" fmla="+- 0 2400 2210"/>
                              <a:gd name="T3" fmla="*/ 2400 h 190"/>
                              <a:gd name="T4" fmla="+- 0 17054 12216"/>
                              <a:gd name="T5" fmla="*/ T4 w 4839"/>
                              <a:gd name="T6" fmla="+- 0 2210 2210"/>
                              <a:gd name="T7" fmla="*/ 2210 h 190"/>
                              <a:gd name="T8" fmla="+- 0 12216 12216"/>
                              <a:gd name="T9" fmla="*/ T8 w 4839"/>
                              <a:gd name="T10" fmla="+- 0 2210 2210"/>
                              <a:gd name="T11" fmla="*/ 2210 h 190"/>
                              <a:gd name="T12" fmla="+- 0 12216 12216"/>
                              <a:gd name="T13" fmla="*/ T12 w 4839"/>
                              <a:gd name="T14" fmla="+- 0 2400 2210"/>
                              <a:gd name="T15" fmla="*/ 2400 h 190"/>
                            </a:gdLst>
                            <a:ahLst/>
                            <a:cxnLst>
                              <a:cxn ang="0">
                                <a:pos x="T1" y="T3"/>
                              </a:cxn>
                              <a:cxn ang="0">
                                <a:pos x="T5" y="T7"/>
                              </a:cxn>
                              <a:cxn ang="0">
                                <a:pos x="T9" y="T11"/>
                              </a:cxn>
                              <a:cxn ang="0">
                                <a:pos x="T13" y="T15"/>
                              </a:cxn>
                            </a:cxnLst>
                            <a:rect l="0" t="0" r="r" b="b"/>
                            <a:pathLst>
                              <a:path w="4839" h="190">
                                <a:moveTo>
                                  <a:pt x="4838" y="190"/>
                                </a:moveTo>
                                <a:lnTo>
                                  <a:pt x="4838" y="0"/>
                                </a:lnTo>
                                <a:lnTo>
                                  <a:pt x="0" y="0"/>
                                </a:lnTo>
                                <a:lnTo>
                                  <a:pt x="0" y="190"/>
                                </a:lnTo>
                              </a:path>
                            </a:pathLst>
                          </a:custGeom>
                          <a:noFill/>
                          <a:ln w="8256">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0" name="Rectangle 316"/>
                        <wps:cNvSpPr>
                          <a:spLocks noChangeArrowheads="1"/>
                        </wps:cNvSpPr>
                        <wps:spPr bwMode="auto">
                          <a:xfrm>
                            <a:off x="11832" y="3245"/>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71" name="Picture 3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12206" y="3274"/>
                            <a:ext cx="32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72" name="Picture 3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11897" y="3384"/>
                            <a:ext cx="953"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73" name="Picture 3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11983" y="3492"/>
                            <a:ext cx="78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74" name="Rectangle 312"/>
                        <wps:cNvSpPr>
                          <a:spLocks noChangeArrowheads="1"/>
                        </wps:cNvSpPr>
                        <wps:spPr bwMode="auto">
                          <a:xfrm>
                            <a:off x="11832" y="4090"/>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75" name="Picture 3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12098" y="4174"/>
                            <a:ext cx="55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76" name="Picture 3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11940" y="4282"/>
                            <a:ext cx="864"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77" name="Rectangle 309"/>
                        <wps:cNvSpPr>
                          <a:spLocks noChangeArrowheads="1"/>
                        </wps:cNvSpPr>
                        <wps:spPr bwMode="auto">
                          <a:xfrm>
                            <a:off x="11832" y="4858"/>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78" name="Picture 30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12098" y="4942"/>
                            <a:ext cx="55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79" name="Picture 30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11983" y="5050"/>
                            <a:ext cx="78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80" name="Rectangle 306"/>
                        <wps:cNvSpPr>
                          <a:spLocks noChangeArrowheads="1"/>
                        </wps:cNvSpPr>
                        <wps:spPr bwMode="auto">
                          <a:xfrm>
                            <a:off x="11064" y="6010"/>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 name="Picture 30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11177" y="6065"/>
                            <a:ext cx="864"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82" name="Picture 30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11117" y="6194"/>
                            <a:ext cx="979"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83" name="Freeform 303"/>
                        <wps:cNvSpPr>
                          <a:spLocks/>
                        </wps:cNvSpPr>
                        <wps:spPr bwMode="auto">
                          <a:xfrm>
                            <a:off x="11602" y="3014"/>
                            <a:ext cx="615" cy="2996"/>
                          </a:xfrm>
                          <a:custGeom>
                            <a:avLst/>
                            <a:gdLst>
                              <a:gd name="T0" fmla="+- 0 12216 11602"/>
                              <a:gd name="T1" fmla="*/ T0 w 615"/>
                              <a:gd name="T2" fmla="+- 0 3014 3014"/>
                              <a:gd name="T3" fmla="*/ 3014 h 2996"/>
                              <a:gd name="T4" fmla="+- 0 12216 11602"/>
                              <a:gd name="T5" fmla="*/ T4 w 615"/>
                              <a:gd name="T6" fmla="+- 0 3091 3014"/>
                              <a:gd name="T7" fmla="*/ 3091 h 2996"/>
                              <a:gd name="T8" fmla="+- 0 12062 11602"/>
                              <a:gd name="T9" fmla="*/ T8 w 615"/>
                              <a:gd name="T10" fmla="+- 0 3091 3014"/>
                              <a:gd name="T11" fmla="*/ 3091 h 2996"/>
                              <a:gd name="T12" fmla="+- 0 12062 11602"/>
                              <a:gd name="T13" fmla="*/ T12 w 615"/>
                              <a:gd name="T14" fmla="+- 0 3166 3014"/>
                              <a:gd name="T15" fmla="*/ 3166 h 2996"/>
                              <a:gd name="T16" fmla="+- 0 11602 11602"/>
                              <a:gd name="T17" fmla="*/ T16 w 615"/>
                              <a:gd name="T18" fmla="+- 0 3166 3014"/>
                              <a:gd name="T19" fmla="*/ 3166 h 2996"/>
                              <a:gd name="T20" fmla="+- 0 11602 11602"/>
                              <a:gd name="T21" fmla="*/ T20 w 615"/>
                              <a:gd name="T22" fmla="+- 0 6010 3014"/>
                              <a:gd name="T23" fmla="*/ 6010 h 2996"/>
                            </a:gdLst>
                            <a:ahLst/>
                            <a:cxnLst>
                              <a:cxn ang="0">
                                <a:pos x="T1" y="T3"/>
                              </a:cxn>
                              <a:cxn ang="0">
                                <a:pos x="T5" y="T7"/>
                              </a:cxn>
                              <a:cxn ang="0">
                                <a:pos x="T9" y="T11"/>
                              </a:cxn>
                              <a:cxn ang="0">
                                <a:pos x="T13" y="T15"/>
                              </a:cxn>
                              <a:cxn ang="0">
                                <a:pos x="T17" y="T19"/>
                              </a:cxn>
                              <a:cxn ang="0">
                                <a:pos x="T21" y="T23"/>
                              </a:cxn>
                            </a:cxnLst>
                            <a:rect l="0" t="0" r="r" b="b"/>
                            <a:pathLst>
                              <a:path w="615" h="2996">
                                <a:moveTo>
                                  <a:pt x="614" y="0"/>
                                </a:moveTo>
                                <a:lnTo>
                                  <a:pt x="614" y="77"/>
                                </a:lnTo>
                                <a:lnTo>
                                  <a:pt x="460" y="77"/>
                                </a:lnTo>
                                <a:lnTo>
                                  <a:pt x="460" y="152"/>
                                </a:lnTo>
                                <a:lnTo>
                                  <a:pt x="0" y="152"/>
                                </a:lnTo>
                                <a:lnTo>
                                  <a:pt x="0" y="299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4" name="Rectangle 302"/>
                        <wps:cNvSpPr>
                          <a:spLocks noChangeArrowheads="1"/>
                        </wps:cNvSpPr>
                        <wps:spPr bwMode="auto">
                          <a:xfrm>
                            <a:off x="13291" y="3322"/>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5" name="Picture 30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13351" y="3406"/>
                            <a:ext cx="962"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86" name="Picture 30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13582" y="3514"/>
                            <a:ext cx="499"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87" name="Picture 29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10366" y="3315"/>
                            <a:ext cx="935" cy="4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88" name="Picture 29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0618" y="3514"/>
                            <a:ext cx="51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89" name="Freeform 297"/>
                        <wps:cNvSpPr>
                          <a:spLocks/>
                        </wps:cNvSpPr>
                        <wps:spPr bwMode="auto">
                          <a:xfrm>
                            <a:off x="10834" y="3089"/>
                            <a:ext cx="2996" cy="233"/>
                          </a:xfrm>
                          <a:custGeom>
                            <a:avLst/>
                            <a:gdLst>
                              <a:gd name="T0" fmla="+- 0 10834 10834"/>
                              <a:gd name="T1" fmla="*/ T0 w 2996"/>
                              <a:gd name="T2" fmla="+- 0 3322 3089"/>
                              <a:gd name="T3" fmla="*/ 3322 h 233"/>
                              <a:gd name="T4" fmla="+- 0 10834 10834"/>
                              <a:gd name="T5" fmla="*/ T4 w 2996"/>
                              <a:gd name="T6" fmla="+- 0 3130 3089"/>
                              <a:gd name="T7" fmla="*/ 3130 h 233"/>
                              <a:gd name="T8" fmla="+- 0 12480 10834"/>
                              <a:gd name="T9" fmla="*/ T8 w 2996"/>
                              <a:gd name="T10" fmla="+- 0 3130 3089"/>
                              <a:gd name="T11" fmla="*/ 3130 h 233"/>
                              <a:gd name="T12" fmla="+- 0 12483 10834"/>
                              <a:gd name="T13" fmla="*/ T12 w 2996"/>
                              <a:gd name="T14" fmla="+- 0 3114 3089"/>
                              <a:gd name="T15" fmla="*/ 3114 h 233"/>
                              <a:gd name="T16" fmla="+- 0 12493 10834"/>
                              <a:gd name="T17" fmla="*/ T16 w 2996"/>
                              <a:gd name="T18" fmla="+- 0 3101 3089"/>
                              <a:gd name="T19" fmla="*/ 3101 h 233"/>
                              <a:gd name="T20" fmla="+- 0 12506 10834"/>
                              <a:gd name="T21" fmla="*/ T20 w 2996"/>
                              <a:gd name="T22" fmla="+- 0 3092 3089"/>
                              <a:gd name="T23" fmla="*/ 3092 h 233"/>
                              <a:gd name="T24" fmla="+- 0 12523 10834"/>
                              <a:gd name="T25" fmla="*/ T24 w 2996"/>
                              <a:gd name="T26" fmla="+- 0 3089 3089"/>
                              <a:gd name="T27" fmla="*/ 3089 h 233"/>
                              <a:gd name="T28" fmla="+- 0 12540 10834"/>
                              <a:gd name="T29" fmla="*/ T28 w 2996"/>
                              <a:gd name="T30" fmla="+- 0 3092 3089"/>
                              <a:gd name="T31" fmla="*/ 3092 h 233"/>
                              <a:gd name="T32" fmla="+- 0 12554 10834"/>
                              <a:gd name="T33" fmla="*/ T32 w 2996"/>
                              <a:gd name="T34" fmla="+- 0 3101 3089"/>
                              <a:gd name="T35" fmla="*/ 3101 h 233"/>
                              <a:gd name="T36" fmla="+- 0 12563 10834"/>
                              <a:gd name="T37" fmla="*/ T36 w 2996"/>
                              <a:gd name="T38" fmla="+- 0 3114 3089"/>
                              <a:gd name="T39" fmla="*/ 3114 h 233"/>
                              <a:gd name="T40" fmla="+- 0 12566 10834"/>
                              <a:gd name="T41" fmla="*/ T40 w 2996"/>
                              <a:gd name="T42" fmla="+- 0 3130 3089"/>
                              <a:gd name="T43" fmla="*/ 3130 h 233"/>
                              <a:gd name="T44" fmla="+- 0 13829 10834"/>
                              <a:gd name="T45" fmla="*/ T44 w 2996"/>
                              <a:gd name="T46" fmla="+- 0 3130 3089"/>
                              <a:gd name="T47" fmla="*/ 3130 h 233"/>
                              <a:gd name="T48" fmla="+- 0 13829 10834"/>
                              <a:gd name="T49" fmla="*/ T48 w 2996"/>
                              <a:gd name="T50" fmla="+- 0 3322 3089"/>
                              <a:gd name="T51" fmla="*/ 3322 h 2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996" h="233">
                                <a:moveTo>
                                  <a:pt x="0" y="233"/>
                                </a:moveTo>
                                <a:lnTo>
                                  <a:pt x="0" y="41"/>
                                </a:lnTo>
                                <a:lnTo>
                                  <a:pt x="1646" y="41"/>
                                </a:lnTo>
                                <a:lnTo>
                                  <a:pt x="1649" y="25"/>
                                </a:lnTo>
                                <a:lnTo>
                                  <a:pt x="1659" y="12"/>
                                </a:lnTo>
                                <a:lnTo>
                                  <a:pt x="1672" y="3"/>
                                </a:lnTo>
                                <a:lnTo>
                                  <a:pt x="1689" y="0"/>
                                </a:lnTo>
                                <a:lnTo>
                                  <a:pt x="1706" y="3"/>
                                </a:lnTo>
                                <a:lnTo>
                                  <a:pt x="1720" y="12"/>
                                </a:lnTo>
                                <a:lnTo>
                                  <a:pt x="1729" y="25"/>
                                </a:lnTo>
                                <a:lnTo>
                                  <a:pt x="1732" y="41"/>
                                </a:lnTo>
                                <a:lnTo>
                                  <a:pt x="2995" y="41"/>
                                </a:lnTo>
                                <a:lnTo>
                                  <a:pt x="2995" y="233"/>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0" name="Rectangle 296"/>
                        <wps:cNvSpPr>
                          <a:spLocks noChangeArrowheads="1"/>
                        </wps:cNvSpPr>
                        <wps:spPr bwMode="auto">
                          <a:xfrm>
                            <a:off x="10373" y="4013"/>
                            <a:ext cx="922"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91" name="Picture 29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10615" y="4082"/>
                            <a:ext cx="442"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92" name="Picture 29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10392" y="4169"/>
                            <a:ext cx="883" cy="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93" name="Picture 29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10661" y="4255"/>
                            <a:ext cx="422"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4" name="Rectangle 292"/>
                        <wps:cNvSpPr>
                          <a:spLocks noChangeArrowheads="1"/>
                        </wps:cNvSpPr>
                        <wps:spPr bwMode="auto">
                          <a:xfrm>
                            <a:off x="10373" y="4858"/>
                            <a:ext cx="922"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95" name="Picture 29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10428" y="4970"/>
                            <a:ext cx="806"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96" name="Picture 29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10402" y="5057"/>
                            <a:ext cx="449"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97" name="Picture 28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10858" y="5057"/>
                            <a:ext cx="422"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8" name="Freeform 288"/>
                        <wps:cNvSpPr>
                          <a:spLocks/>
                        </wps:cNvSpPr>
                        <wps:spPr bwMode="auto">
                          <a:xfrm>
                            <a:off x="10181" y="3552"/>
                            <a:ext cx="192" cy="1536"/>
                          </a:xfrm>
                          <a:custGeom>
                            <a:avLst/>
                            <a:gdLst>
                              <a:gd name="T0" fmla="+- 0 10373 10181"/>
                              <a:gd name="T1" fmla="*/ T0 w 192"/>
                              <a:gd name="T2" fmla="+- 0 3552 3552"/>
                              <a:gd name="T3" fmla="*/ 3552 h 1536"/>
                              <a:gd name="T4" fmla="+- 0 10181 10181"/>
                              <a:gd name="T5" fmla="*/ T4 w 192"/>
                              <a:gd name="T6" fmla="+- 0 3552 3552"/>
                              <a:gd name="T7" fmla="*/ 3552 h 1536"/>
                              <a:gd name="T8" fmla="+- 0 10181 10181"/>
                              <a:gd name="T9" fmla="*/ T8 w 192"/>
                              <a:gd name="T10" fmla="+- 0 5088 3552"/>
                              <a:gd name="T11" fmla="*/ 5088 h 1536"/>
                              <a:gd name="T12" fmla="+- 0 10373 10181"/>
                              <a:gd name="T13" fmla="*/ T12 w 192"/>
                              <a:gd name="T14" fmla="+- 0 5088 3552"/>
                              <a:gd name="T15" fmla="*/ 5088 h 1536"/>
                            </a:gdLst>
                            <a:ahLst/>
                            <a:cxnLst>
                              <a:cxn ang="0">
                                <a:pos x="T1" y="T3"/>
                              </a:cxn>
                              <a:cxn ang="0">
                                <a:pos x="T5" y="T7"/>
                              </a:cxn>
                              <a:cxn ang="0">
                                <a:pos x="T9" y="T11"/>
                              </a:cxn>
                              <a:cxn ang="0">
                                <a:pos x="T13" y="T15"/>
                              </a:cxn>
                            </a:cxnLst>
                            <a:rect l="0" t="0" r="r" b="b"/>
                            <a:pathLst>
                              <a:path w="192" h="1536">
                                <a:moveTo>
                                  <a:pt x="192" y="0"/>
                                </a:moveTo>
                                <a:lnTo>
                                  <a:pt x="0" y="0"/>
                                </a:lnTo>
                                <a:lnTo>
                                  <a:pt x="0" y="1536"/>
                                </a:lnTo>
                                <a:lnTo>
                                  <a:pt x="192" y="153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9" name="Freeform 287"/>
                        <wps:cNvSpPr>
                          <a:spLocks/>
                        </wps:cNvSpPr>
                        <wps:spPr bwMode="auto">
                          <a:xfrm>
                            <a:off x="11705" y="3475"/>
                            <a:ext cx="128" cy="1613"/>
                          </a:xfrm>
                          <a:custGeom>
                            <a:avLst/>
                            <a:gdLst>
                              <a:gd name="T0" fmla="+- 0 11832 11705"/>
                              <a:gd name="T1" fmla="*/ T0 w 128"/>
                              <a:gd name="T2" fmla="+- 0 3475 3475"/>
                              <a:gd name="T3" fmla="*/ 3475 h 1613"/>
                              <a:gd name="T4" fmla="+- 0 11705 11705"/>
                              <a:gd name="T5" fmla="*/ T4 w 128"/>
                              <a:gd name="T6" fmla="+- 0 3475 3475"/>
                              <a:gd name="T7" fmla="*/ 3475 h 1613"/>
                              <a:gd name="T8" fmla="+- 0 11705 11705"/>
                              <a:gd name="T9" fmla="*/ T8 w 128"/>
                              <a:gd name="T10" fmla="+- 0 5088 3475"/>
                              <a:gd name="T11" fmla="*/ 5088 h 1613"/>
                              <a:gd name="T12" fmla="+- 0 11832 11705"/>
                              <a:gd name="T13" fmla="*/ T12 w 128"/>
                              <a:gd name="T14" fmla="+- 0 5088 3475"/>
                              <a:gd name="T15" fmla="*/ 5088 h 1613"/>
                            </a:gdLst>
                            <a:ahLst/>
                            <a:cxnLst>
                              <a:cxn ang="0">
                                <a:pos x="T1" y="T3"/>
                              </a:cxn>
                              <a:cxn ang="0">
                                <a:pos x="T5" y="T7"/>
                              </a:cxn>
                              <a:cxn ang="0">
                                <a:pos x="T9" y="T11"/>
                              </a:cxn>
                              <a:cxn ang="0">
                                <a:pos x="T13" y="T15"/>
                              </a:cxn>
                            </a:cxnLst>
                            <a:rect l="0" t="0" r="r" b="b"/>
                            <a:pathLst>
                              <a:path w="128" h="1613">
                                <a:moveTo>
                                  <a:pt x="127" y="0"/>
                                </a:moveTo>
                                <a:lnTo>
                                  <a:pt x="0" y="0"/>
                                </a:lnTo>
                                <a:lnTo>
                                  <a:pt x="0" y="1613"/>
                                </a:lnTo>
                                <a:lnTo>
                                  <a:pt x="127" y="1613"/>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0" name="Rectangle 286"/>
                        <wps:cNvSpPr>
                          <a:spLocks noChangeArrowheads="1"/>
                        </wps:cNvSpPr>
                        <wps:spPr bwMode="auto">
                          <a:xfrm>
                            <a:off x="13291" y="4090"/>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1" name="Picture 28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13558" y="4174"/>
                            <a:ext cx="53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2" name="Picture 28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13570" y="4282"/>
                            <a:ext cx="51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3" name="Rectangle 283"/>
                        <wps:cNvSpPr>
                          <a:spLocks noChangeArrowheads="1"/>
                        </wps:cNvSpPr>
                        <wps:spPr bwMode="auto">
                          <a:xfrm>
                            <a:off x="13291" y="4858"/>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4" name="Picture 28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13558" y="4942"/>
                            <a:ext cx="53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5" name="Picture 28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13582" y="5050"/>
                            <a:ext cx="499"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6" name="Freeform 280"/>
                        <wps:cNvSpPr>
                          <a:spLocks/>
                        </wps:cNvSpPr>
                        <wps:spPr bwMode="auto">
                          <a:xfrm>
                            <a:off x="13214" y="3552"/>
                            <a:ext cx="77" cy="1383"/>
                          </a:xfrm>
                          <a:custGeom>
                            <a:avLst/>
                            <a:gdLst>
                              <a:gd name="T0" fmla="+- 0 13291 13214"/>
                              <a:gd name="T1" fmla="*/ T0 w 77"/>
                              <a:gd name="T2" fmla="+- 0 3552 3552"/>
                              <a:gd name="T3" fmla="*/ 3552 h 1383"/>
                              <a:gd name="T4" fmla="+- 0 13214 13214"/>
                              <a:gd name="T5" fmla="*/ T4 w 77"/>
                              <a:gd name="T6" fmla="+- 0 3552 3552"/>
                              <a:gd name="T7" fmla="*/ 3552 h 1383"/>
                              <a:gd name="T8" fmla="+- 0 13214 13214"/>
                              <a:gd name="T9" fmla="*/ T8 w 77"/>
                              <a:gd name="T10" fmla="+- 0 4934 3552"/>
                              <a:gd name="T11" fmla="*/ 4934 h 1383"/>
                              <a:gd name="T12" fmla="+- 0 13291 13214"/>
                              <a:gd name="T13" fmla="*/ T12 w 77"/>
                              <a:gd name="T14" fmla="+- 0 4934 3552"/>
                              <a:gd name="T15" fmla="*/ 4934 h 1383"/>
                            </a:gdLst>
                            <a:ahLst/>
                            <a:cxnLst>
                              <a:cxn ang="0">
                                <a:pos x="T1" y="T3"/>
                              </a:cxn>
                              <a:cxn ang="0">
                                <a:pos x="T5" y="T7"/>
                              </a:cxn>
                              <a:cxn ang="0">
                                <a:pos x="T9" y="T11"/>
                              </a:cxn>
                              <a:cxn ang="0">
                                <a:pos x="T13" y="T15"/>
                              </a:cxn>
                            </a:cxnLst>
                            <a:rect l="0" t="0" r="r" b="b"/>
                            <a:pathLst>
                              <a:path w="77" h="1383">
                                <a:moveTo>
                                  <a:pt x="77" y="0"/>
                                </a:moveTo>
                                <a:lnTo>
                                  <a:pt x="0" y="0"/>
                                </a:lnTo>
                                <a:lnTo>
                                  <a:pt x="0" y="1382"/>
                                </a:lnTo>
                                <a:lnTo>
                                  <a:pt x="77" y="1382"/>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7" name="Rectangle 279"/>
                        <wps:cNvSpPr>
                          <a:spLocks noChangeArrowheads="1"/>
                        </wps:cNvSpPr>
                        <wps:spPr bwMode="auto">
                          <a:xfrm>
                            <a:off x="15902" y="6394"/>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8" name="Picture 27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16087" y="6514"/>
                            <a:ext cx="710"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9" name="Rectangle 277"/>
                        <wps:cNvSpPr>
                          <a:spLocks noChangeArrowheads="1"/>
                        </wps:cNvSpPr>
                        <wps:spPr bwMode="auto">
                          <a:xfrm>
                            <a:off x="17746" y="6394"/>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10" name="Picture 27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17983" y="6514"/>
                            <a:ext cx="614"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1" name="Freeform 275"/>
                        <wps:cNvSpPr>
                          <a:spLocks/>
                        </wps:cNvSpPr>
                        <wps:spPr bwMode="auto">
                          <a:xfrm>
                            <a:off x="16440" y="6158"/>
                            <a:ext cx="1844" cy="236"/>
                          </a:xfrm>
                          <a:custGeom>
                            <a:avLst/>
                            <a:gdLst>
                              <a:gd name="T0" fmla="+- 0 16440 16440"/>
                              <a:gd name="T1" fmla="*/ T0 w 1844"/>
                              <a:gd name="T2" fmla="+- 0 6394 6158"/>
                              <a:gd name="T3" fmla="*/ 6394 h 236"/>
                              <a:gd name="T4" fmla="+- 0 16440 16440"/>
                              <a:gd name="T5" fmla="*/ T4 w 1844"/>
                              <a:gd name="T6" fmla="+- 0 6202 6158"/>
                              <a:gd name="T7" fmla="*/ 6202 h 236"/>
                              <a:gd name="T8" fmla="+- 0 17395 16440"/>
                              <a:gd name="T9" fmla="*/ T8 w 1844"/>
                              <a:gd name="T10" fmla="+- 0 6202 6158"/>
                              <a:gd name="T11" fmla="*/ 6202 h 236"/>
                              <a:gd name="T12" fmla="+- 0 17399 16440"/>
                              <a:gd name="T13" fmla="*/ T12 w 1844"/>
                              <a:gd name="T14" fmla="+- 0 6185 6158"/>
                              <a:gd name="T15" fmla="*/ 6185 h 236"/>
                              <a:gd name="T16" fmla="+- 0 17408 16440"/>
                              <a:gd name="T17" fmla="*/ T16 w 1844"/>
                              <a:gd name="T18" fmla="+- 0 6171 6158"/>
                              <a:gd name="T19" fmla="*/ 6171 h 236"/>
                              <a:gd name="T20" fmla="+- 0 17422 16440"/>
                              <a:gd name="T21" fmla="*/ T20 w 1844"/>
                              <a:gd name="T22" fmla="+- 0 6162 6158"/>
                              <a:gd name="T23" fmla="*/ 6162 h 236"/>
                              <a:gd name="T24" fmla="+- 0 17438 16440"/>
                              <a:gd name="T25" fmla="*/ T24 w 1844"/>
                              <a:gd name="T26" fmla="+- 0 6158 6158"/>
                              <a:gd name="T27" fmla="*/ 6158 h 236"/>
                              <a:gd name="T28" fmla="+- 0 17455 16440"/>
                              <a:gd name="T29" fmla="*/ T28 w 1844"/>
                              <a:gd name="T30" fmla="+- 0 6162 6158"/>
                              <a:gd name="T31" fmla="*/ 6162 h 236"/>
                              <a:gd name="T32" fmla="+- 0 17469 16440"/>
                              <a:gd name="T33" fmla="*/ T32 w 1844"/>
                              <a:gd name="T34" fmla="+- 0 6171 6158"/>
                              <a:gd name="T35" fmla="*/ 6171 h 236"/>
                              <a:gd name="T36" fmla="+- 0 17478 16440"/>
                              <a:gd name="T37" fmla="*/ T36 w 1844"/>
                              <a:gd name="T38" fmla="+- 0 6185 6158"/>
                              <a:gd name="T39" fmla="*/ 6185 h 236"/>
                              <a:gd name="T40" fmla="+- 0 17482 16440"/>
                              <a:gd name="T41" fmla="*/ T40 w 1844"/>
                              <a:gd name="T42" fmla="+- 0 6202 6158"/>
                              <a:gd name="T43" fmla="*/ 6202 h 236"/>
                              <a:gd name="T44" fmla="+- 0 18283 16440"/>
                              <a:gd name="T45" fmla="*/ T44 w 1844"/>
                              <a:gd name="T46" fmla="+- 0 6202 6158"/>
                              <a:gd name="T47" fmla="*/ 6202 h 236"/>
                              <a:gd name="T48" fmla="+- 0 18283 16440"/>
                              <a:gd name="T49" fmla="*/ T48 w 1844"/>
                              <a:gd name="T50" fmla="+- 0 6394 6158"/>
                              <a:gd name="T51" fmla="*/ 6394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844" h="236">
                                <a:moveTo>
                                  <a:pt x="0" y="236"/>
                                </a:moveTo>
                                <a:lnTo>
                                  <a:pt x="0" y="44"/>
                                </a:lnTo>
                                <a:lnTo>
                                  <a:pt x="955" y="44"/>
                                </a:lnTo>
                                <a:lnTo>
                                  <a:pt x="959" y="27"/>
                                </a:lnTo>
                                <a:lnTo>
                                  <a:pt x="968" y="13"/>
                                </a:lnTo>
                                <a:lnTo>
                                  <a:pt x="982" y="4"/>
                                </a:lnTo>
                                <a:lnTo>
                                  <a:pt x="998" y="0"/>
                                </a:lnTo>
                                <a:lnTo>
                                  <a:pt x="1015" y="4"/>
                                </a:lnTo>
                                <a:lnTo>
                                  <a:pt x="1029" y="13"/>
                                </a:lnTo>
                                <a:lnTo>
                                  <a:pt x="1038" y="27"/>
                                </a:lnTo>
                                <a:lnTo>
                                  <a:pt x="1042" y="44"/>
                                </a:lnTo>
                                <a:lnTo>
                                  <a:pt x="1843" y="44"/>
                                </a:lnTo>
                                <a:lnTo>
                                  <a:pt x="1843" y="23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2" name="Rectangle 274"/>
                        <wps:cNvSpPr>
                          <a:spLocks noChangeArrowheads="1"/>
                        </wps:cNvSpPr>
                        <wps:spPr bwMode="auto">
                          <a:xfrm>
                            <a:off x="15902" y="7085"/>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13" name="Picture 27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16039" y="7205"/>
                            <a:ext cx="806"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4" name="Rectangle 272"/>
                        <wps:cNvSpPr>
                          <a:spLocks noChangeArrowheads="1"/>
                        </wps:cNvSpPr>
                        <wps:spPr bwMode="auto">
                          <a:xfrm>
                            <a:off x="17746" y="7085"/>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15" name="Picture 27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17834" y="7166"/>
                            <a:ext cx="902"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16" name="Picture 27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17870" y="7277"/>
                            <a:ext cx="82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7" name="Freeform 269"/>
                        <wps:cNvSpPr>
                          <a:spLocks/>
                        </wps:cNvSpPr>
                        <wps:spPr bwMode="auto">
                          <a:xfrm>
                            <a:off x="16440" y="6919"/>
                            <a:ext cx="1844" cy="166"/>
                          </a:xfrm>
                          <a:custGeom>
                            <a:avLst/>
                            <a:gdLst>
                              <a:gd name="T0" fmla="+- 0 16440 16440"/>
                              <a:gd name="T1" fmla="*/ T0 w 1844"/>
                              <a:gd name="T2" fmla="+- 0 7085 6919"/>
                              <a:gd name="T3" fmla="*/ 7085 h 166"/>
                              <a:gd name="T4" fmla="+- 0 16440 16440"/>
                              <a:gd name="T5" fmla="*/ T4 w 1844"/>
                              <a:gd name="T6" fmla="+- 0 6962 6919"/>
                              <a:gd name="T7" fmla="*/ 6962 h 166"/>
                              <a:gd name="T8" fmla="+- 0 17395 16440"/>
                              <a:gd name="T9" fmla="*/ T8 w 1844"/>
                              <a:gd name="T10" fmla="+- 0 6962 6919"/>
                              <a:gd name="T11" fmla="*/ 6962 h 166"/>
                              <a:gd name="T12" fmla="+- 0 17399 16440"/>
                              <a:gd name="T13" fmla="*/ T12 w 1844"/>
                              <a:gd name="T14" fmla="+- 0 6946 6919"/>
                              <a:gd name="T15" fmla="*/ 6946 h 166"/>
                              <a:gd name="T16" fmla="+- 0 17408 16440"/>
                              <a:gd name="T17" fmla="*/ T16 w 1844"/>
                              <a:gd name="T18" fmla="+- 0 6932 6919"/>
                              <a:gd name="T19" fmla="*/ 6932 h 166"/>
                              <a:gd name="T20" fmla="+- 0 17422 16440"/>
                              <a:gd name="T21" fmla="*/ T20 w 1844"/>
                              <a:gd name="T22" fmla="+- 0 6923 6919"/>
                              <a:gd name="T23" fmla="*/ 6923 h 166"/>
                              <a:gd name="T24" fmla="+- 0 17438 16440"/>
                              <a:gd name="T25" fmla="*/ T24 w 1844"/>
                              <a:gd name="T26" fmla="+- 0 6919 6919"/>
                              <a:gd name="T27" fmla="*/ 6919 h 166"/>
                              <a:gd name="T28" fmla="+- 0 17455 16440"/>
                              <a:gd name="T29" fmla="*/ T28 w 1844"/>
                              <a:gd name="T30" fmla="+- 0 6923 6919"/>
                              <a:gd name="T31" fmla="*/ 6923 h 166"/>
                              <a:gd name="T32" fmla="+- 0 17469 16440"/>
                              <a:gd name="T33" fmla="*/ T32 w 1844"/>
                              <a:gd name="T34" fmla="+- 0 6932 6919"/>
                              <a:gd name="T35" fmla="*/ 6932 h 166"/>
                              <a:gd name="T36" fmla="+- 0 17478 16440"/>
                              <a:gd name="T37" fmla="*/ T36 w 1844"/>
                              <a:gd name="T38" fmla="+- 0 6946 6919"/>
                              <a:gd name="T39" fmla="*/ 6946 h 166"/>
                              <a:gd name="T40" fmla="+- 0 17482 16440"/>
                              <a:gd name="T41" fmla="*/ T40 w 1844"/>
                              <a:gd name="T42" fmla="+- 0 6962 6919"/>
                              <a:gd name="T43" fmla="*/ 6962 h 166"/>
                              <a:gd name="T44" fmla="+- 0 18283 16440"/>
                              <a:gd name="T45" fmla="*/ T44 w 1844"/>
                              <a:gd name="T46" fmla="+- 0 6962 6919"/>
                              <a:gd name="T47" fmla="*/ 6962 h 166"/>
                              <a:gd name="T48" fmla="+- 0 18283 16440"/>
                              <a:gd name="T49" fmla="*/ T48 w 1844"/>
                              <a:gd name="T50" fmla="+- 0 7085 6919"/>
                              <a:gd name="T51" fmla="*/ 7085 h 1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844" h="166">
                                <a:moveTo>
                                  <a:pt x="0" y="166"/>
                                </a:moveTo>
                                <a:lnTo>
                                  <a:pt x="0" y="43"/>
                                </a:lnTo>
                                <a:lnTo>
                                  <a:pt x="955" y="43"/>
                                </a:lnTo>
                                <a:lnTo>
                                  <a:pt x="959" y="27"/>
                                </a:lnTo>
                                <a:lnTo>
                                  <a:pt x="968" y="13"/>
                                </a:lnTo>
                                <a:lnTo>
                                  <a:pt x="982" y="4"/>
                                </a:lnTo>
                                <a:lnTo>
                                  <a:pt x="998" y="0"/>
                                </a:lnTo>
                                <a:lnTo>
                                  <a:pt x="1015" y="4"/>
                                </a:lnTo>
                                <a:lnTo>
                                  <a:pt x="1029" y="13"/>
                                </a:lnTo>
                                <a:lnTo>
                                  <a:pt x="1038" y="27"/>
                                </a:lnTo>
                                <a:lnTo>
                                  <a:pt x="1042" y="43"/>
                                </a:lnTo>
                                <a:lnTo>
                                  <a:pt x="1843" y="43"/>
                                </a:lnTo>
                                <a:lnTo>
                                  <a:pt x="1843" y="16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8" name="Rectangle 268"/>
                        <wps:cNvSpPr>
                          <a:spLocks noChangeArrowheads="1"/>
                        </wps:cNvSpPr>
                        <wps:spPr bwMode="auto">
                          <a:xfrm>
                            <a:off x="17746" y="7853"/>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19" name="Picture 26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17818" y="7908"/>
                            <a:ext cx="941"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20" name="Picture 26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18012" y="8038"/>
                            <a:ext cx="55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21" name="Rectangle 265"/>
                        <wps:cNvSpPr>
                          <a:spLocks noChangeArrowheads="1"/>
                        </wps:cNvSpPr>
                        <wps:spPr bwMode="auto">
                          <a:xfrm>
                            <a:off x="15902" y="7853"/>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2" name="Picture 26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16003" y="7908"/>
                            <a:ext cx="883"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23" name="Picture 26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16310" y="8038"/>
                            <a:ext cx="269"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24" name="Freeform 262"/>
                        <wps:cNvSpPr>
                          <a:spLocks/>
                        </wps:cNvSpPr>
                        <wps:spPr bwMode="auto">
                          <a:xfrm>
                            <a:off x="16440" y="7656"/>
                            <a:ext cx="1844" cy="197"/>
                          </a:xfrm>
                          <a:custGeom>
                            <a:avLst/>
                            <a:gdLst>
                              <a:gd name="T0" fmla="+- 0 18283 16440"/>
                              <a:gd name="T1" fmla="*/ T0 w 1844"/>
                              <a:gd name="T2" fmla="+- 0 7853 7656"/>
                              <a:gd name="T3" fmla="*/ 7853 h 197"/>
                              <a:gd name="T4" fmla="+- 0 18283 16440"/>
                              <a:gd name="T5" fmla="*/ T4 w 1844"/>
                              <a:gd name="T6" fmla="+- 0 7699 7656"/>
                              <a:gd name="T7" fmla="*/ 7699 h 197"/>
                              <a:gd name="T8" fmla="+- 0 17482 16440"/>
                              <a:gd name="T9" fmla="*/ T8 w 1844"/>
                              <a:gd name="T10" fmla="+- 0 7699 7656"/>
                              <a:gd name="T11" fmla="*/ 7699 h 197"/>
                              <a:gd name="T12" fmla="+- 0 17478 16440"/>
                              <a:gd name="T13" fmla="*/ T12 w 1844"/>
                              <a:gd name="T14" fmla="+- 0 7682 7656"/>
                              <a:gd name="T15" fmla="*/ 7682 h 197"/>
                              <a:gd name="T16" fmla="+- 0 17469 16440"/>
                              <a:gd name="T17" fmla="*/ T16 w 1844"/>
                              <a:gd name="T18" fmla="+- 0 7669 7656"/>
                              <a:gd name="T19" fmla="*/ 7669 h 197"/>
                              <a:gd name="T20" fmla="+- 0 17455 16440"/>
                              <a:gd name="T21" fmla="*/ T20 w 1844"/>
                              <a:gd name="T22" fmla="+- 0 7659 7656"/>
                              <a:gd name="T23" fmla="*/ 7659 h 197"/>
                              <a:gd name="T24" fmla="+- 0 17438 16440"/>
                              <a:gd name="T25" fmla="*/ T24 w 1844"/>
                              <a:gd name="T26" fmla="+- 0 7656 7656"/>
                              <a:gd name="T27" fmla="*/ 7656 h 197"/>
                              <a:gd name="T28" fmla="+- 0 17422 16440"/>
                              <a:gd name="T29" fmla="*/ T28 w 1844"/>
                              <a:gd name="T30" fmla="+- 0 7659 7656"/>
                              <a:gd name="T31" fmla="*/ 7659 h 197"/>
                              <a:gd name="T32" fmla="+- 0 17408 16440"/>
                              <a:gd name="T33" fmla="*/ T32 w 1844"/>
                              <a:gd name="T34" fmla="+- 0 7669 7656"/>
                              <a:gd name="T35" fmla="*/ 7669 h 197"/>
                              <a:gd name="T36" fmla="+- 0 17399 16440"/>
                              <a:gd name="T37" fmla="*/ T36 w 1844"/>
                              <a:gd name="T38" fmla="+- 0 7682 7656"/>
                              <a:gd name="T39" fmla="*/ 7682 h 197"/>
                              <a:gd name="T40" fmla="+- 0 17395 16440"/>
                              <a:gd name="T41" fmla="*/ T40 w 1844"/>
                              <a:gd name="T42" fmla="+- 0 7699 7656"/>
                              <a:gd name="T43" fmla="*/ 7699 h 197"/>
                              <a:gd name="T44" fmla="+- 0 16440 16440"/>
                              <a:gd name="T45" fmla="*/ T44 w 1844"/>
                              <a:gd name="T46" fmla="+- 0 7699 7656"/>
                              <a:gd name="T47" fmla="*/ 7699 h 197"/>
                              <a:gd name="T48" fmla="+- 0 16440 16440"/>
                              <a:gd name="T49" fmla="*/ T48 w 1844"/>
                              <a:gd name="T50" fmla="+- 0 7853 7656"/>
                              <a:gd name="T51" fmla="*/ 7853 h 19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844" h="197">
                                <a:moveTo>
                                  <a:pt x="1843" y="197"/>
                                </a:moveTo>
                                <a:lnTo>
                                  <a:pt x="1843" y="43"/>
                                </a:lnTo>
                                <a:lnTo>
                                  <a:pt x="1042" y="43"/>
                                </a:lnTo>
                                <a:lnTo>
                                  <a:pt x="1038" y="26"/>
                                </a:lnTo>
                                <a:lnTo>
                                  <a:pt x="1029" y="13"/>
                                </a:lnTo>
                                <a:lnTo>
                                  <a:pt x="1015" y="3"/>
                                </a:lnTo>
                                <a:lnTo>
                                  <a:pt x="998" y="0"/>
                                </a:lnTo>
                                <a:lnTo>
                                  <a:pt x="982" y="3"/>
                                </a:lnTo>
                                <a:lnTo>
                                  <a:pt x="968" y="13"/>
                                </a:lnTo>
                                <a:lnTo>
                                  <a:pt x="959" y="26"/>
                                </a:lnTo>
                                <a:lnTo>
                                  <a:pt x="955" y="43"/>
                                </a:lnTo>
                                <a:lnTo>
                                  <a:pt x="0" y="43"/>
                                </a:lnTo>
                                <a:lnTo>
                                  <a:pt x="0" y="197"/>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5" name="Rectangle 261"/>
                        <wps:cNvSpPr>
                          <a:spLocks noChangeArrowheads="1"/>
                        </wps:cNvSpPr>
                        <wps:spPr bwMode="auto">
                          <a:xfrm>
                            <a:off x="17746" y="8849"/>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6" name="Picture 26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17882" y="8880"/>
                            <a:ext cx="80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27" name="Picture 25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17794" y="8988"/>
                            <a:ext cx="42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28" name="Picture 25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18252" y="8988"/>
                            <a:ext cx="51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29" name="Picture 25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18113" y="9096"/>
                            <a:ext cx="34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0" name="Rectangle 256"/>
                        <wps:cNvSpPr>
                          <a:spLocks noChangeArrowheads="1"/>
                        </wps:cNvSpPr>
                        <wps:spPr bwMode="auto">
                          <a:xfrm>
                            <a:off x="15902" y="8849"/>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31" name="Picture 25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15974" y="8969"/>
                            <a:ext cx="941"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2" name="Rectangle 254"/>
                        <wps:cNvSpPr>
                          <a:spLocks noChangeArrowheads="1"/>
                        </wps:cNvSpPr>
                        <wps:spPr bwMode="auto">
                          <a:xfrm>
                            <a:off x="14597" y="8839"/>
                            <a:ext cx="1075" cy="482"/>
                          </a:xfrm>
                          <a:prstGeom prst="rect">
                            <a:avLst/>
                          </a:prstGeom>
                          <a:noFill/>
                          <a:ln w="2752">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33" name="Picture 25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14734" y="8880"/>
                            <a:ext cx="806" cy="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34" name="Picture 25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14650" y="8988"/>
                            <a:ext cx="547" cy="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35" name="Picture 25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15226" y="8988"/>
                            <a:ext cx="403" cy="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36" name="Picture 25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14926" y="9096"/>
                            <a:ext cx="422" cy="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7" name="Freeform 249"/>
                        <wps:cNvSpPr>
                          <a:spLocks/>
                        </wps:cNvSpPr>
                        <wps:spPr bwMode="auto">
                          <a:xfrm>
                            <a:off x="15134" y="8642"/>
                            <a:ext cx="1844" cy="132"/>
                          </a:xfrm>
                          <a:custGeom>
                            <a:avLst/>
                            <a:gdLst>
                              <a:gd name="T0" fmla="+- 0 15134 15134"/>
                              <a:gd name="T1" fmla="*/ T0 w 1844"/>
                              <a:gd name="T2" fmla="+- 0 8774 8642"/>
                              <a:gd name="T3" fmla="*/ 8774 h 132"/>
                              <a:gd name="T4" fmla="+- 0 15134 15134"/>
                              <a:gd name="T5" fmla="*/ T4 w 1844"/>
                              <a:gd name="T6" fmla="+- 0 8642 8642"/>
                              <a:gd name="T7" fmla="*/ 8642 h 132"/>
                              <a:gd name="T8" fmla="+- 0 16978 15134"/>
                              <a:gd name="T9" fmla="*/ T8 w 1844"/>
                              <a:gd name="T10" fmla="+- 0 8642 8642"/>
                              <a:gd name="T11" fmla="*/ 8642 h 132"/>
                            </a:gdLst>
                            <a:ahLst/>
                            <a:cxnLst>
                              <a:cxn ang="0">
                                <a:pos x="T1" y="T3"/>
                              </a:cxn>
                              <a:cxn ang="0">
                                <a:pos x="T5" y="T7"/>
                              </a:cxn>
                              <a:cxn ang="0">
                                <a:pos x="T9" y="T11"/>
                              </a:cxn>
                            </a:cxnLst>
                            <a:rect l="0" t="0" r="r" b="b"/>
                            <a:pathLst>
                              <a:path w="1844" h="132">
                                <a:moveTo>
                                  <a:pt x="0" y="132"/>
                                </a:moveTo>
                                <a:lnTo>
                                  <a:pt x="0" y="0"/>
                                </a:lnTo>
                                <a:lnTo>
                                  <a:pt x="1844" y="0"/>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8" name="Freeform 248"/>
                        <wps:cNvSpPr>
                          <a:spLocks/>
                        </wps:cNvSpPr>
                        <wps:spPr bwMode="auto">
                          <a:xfrm>
                            <a:off x="16517" y="8642"/>
                            <a:ext cx="1767" cy="132"/>
                          </a:xfrm>
                          <a:custGeom>
                            <a:avLst/>
                            <a:gdLst>
                              <a:gd name="T0" fmla="+- 0 16517 16517"/>
                              <a:gd name="T1" fmla="*/ T0 w 1767"/>
                              <a:gd name="T2" fmla="+- 0 8642 8642"/>
                              <a:gd name="T3" fmla="*/ 8642 h 132"/>
                              <a:gd name="T4" fmla="+- 0 18283 16517"/>
                              <a:gd name="T5" fmla="*/ T4 w 1767"/>
                              <a:gd name="T6" fmla="+- 0 8642 8642"/>
                              <a:gd name="T7" fmla="*/ 8642 h 132"/>
                              <a:gd name="T8" fmla="+- 0 18283 16517"/>
                              <a:gd name="T9" fmla="*/ T8 w 1767"/>
                              <a:gd name="T10" fmla="+- 0 8774 8642"/>
                              <a:gd name="T11" fmla="*/ 8774 h 132"/>
                            </a:gdLst>
                            <a:ahLst/>
                            <a:cxnLst>
                              <a:cxn ang="0">
                                <a:pos x="T1" y="T3"/>
                              </a:cxn>
                              <a:cxn ang="0">
                                <a:pos x="T5" y="T7"/>
                              </a:cxn>
                              <a:cxn ang="0">
                                <a:pos x="T9" y="T11"/>
                              </a:cxn>
                            </a:cxnLst>
                            <a:rect l="0" t="0" r="r" b="b"/>
                            <a:pathLst>
                              <a:path w="1767" h="132">
                                <a:moveTo>
                                  <a:pt x="0" y="0"/>
                                </a:moveTo>
                                <a:lnTo>
                                  <a:pt x="1766" y="0"/>
                                </a:lnTo>
                                <a:lnTo>
                                  <a:pt x="1766" y="132"/>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 name="Line 247"/>
                        <wps:cNvCnPr/>
                        <wps:spPr bwMode="auto">
                          <a:xfrm>
                            <a:off x="17438" y="2986"/>
                            <a:ext cx="0" cy="5656"/>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640" name="Rectangle 246"/>
                        <wps:cNvSpPr>
                          <a:spLocks noChangeArrowheads="1"/>
                        </wps:cNvSpPr>
                        <wps:spPr bwMode="auto">
                          <a:xfrm>
                            <a:off x="6535" y="7699"/>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1" name="Picture 24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6710" y="7754"/>
                            <a:ext cx="730"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42" name="Picture 24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6900" y="7884"/>
                            <a:ext cx="365"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43" name="Rectangle 243"/>
                        <wps:cNvSpPr>
                          <a:spLocks noChangeArrowheads="1"/>
                        </wps:cNvSpPr>
                        <wps:spPr bwMode="auto">
                          <a:xfrm>
                            <a:off x="4999" y="7699"/>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4" name="Picture 24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5033" y="7819"/>
                            <a:ext cx="1018"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45" name="Freeform 241"/>
                        <wps:cNvSpPr>
                          <a:spLocks/>
                        </wps:cNvSpPr>
                        <wps:spPr bwMode="auto">
                          <a:xfrm>
                            <a:off x="5537" y="7579"/>
                            <a:ext cx="1536" cy="120"/>
                          </a:xfrm>
                          <a:custGeom>
                            <a:avLst/>
                            <a:gdLst>
                              <a:gd name="T0" fmla="+- 0 5537 5537"/>
                              <a:gd name="T1" fmla="*/ T0 w 1536"/>
                              <a:gd name="T2" fmla="+- 0 7699 7579"/>
                              <a:gd name="T3" fmla="*/ 7699 h 120"/>
                              <a:gd name="T4" fmla="+- 0 5537 5537"/>
                              <a:gd name="T5" fmla="*/ T4 w 1536"/>
                              <a:gd name="T6" fmla="+- 0 7622 7579"/>
                              <a:gd name="T7" fmla="*/ 7622 h 120"/>
                              <a:gd name="T8" fmla="+- 0 6288 5537"/>
                              <a:gd name="T9" fmla="*/ T8 w 1536"/>
                              <a:gd name="T10" fmla="+- 0 7622 7579"/>
                              <a:gd name="T11" fmla="*/ 7622 h 120"/>
                              <a:gd name="T12" fmla="+- 0 6291 5537"/>
                              <a:gd name="T13" fmla="*/ T12 w 1536"/>
                              <a:gd name="T14" fmla="+- 0 7606 7579"/>
                              <a:gd name="T15" fmla="*/ 7606 h 120"/>
                              <a:gd name="T16" fmla="+- 0 6301 5537"/>
                              <a:gd name="T17" fmla="*/ T16 w 1536"/>
                              <a:gd name="T18" fmla="+- 0 7592 7579"/>
                              <a:gd name="T19" fmla="*/ 7592 h 120"/>
                              <a:gd name="T20" fmla="+- 0 6314 5537"/>
                              <a:gd name="T21" fmla="*/ T20 w 1536"/>
                              <a:gd name="T22" fmla="+- 0 7583 7579"/>
                              <a:gd name="T23" fmla="*/ 7583 h 120"/>
                              <a:gd name="T24" fmla="+- 0 6331 5537"/>
                              <a:gd name="T25" fmla="*/ T24 w 1536"/>
                              <a:gd name="T26" fmla="+- 0 7579 7579"/>
                              <a:gd name="T27" fmla="*/ 7579 h 120"/>
                              <a:gd name="T28" fmla="+- 0 6348 5537"/>
                              <a:gd name="T29" fmla="*/ T28 w 1536"/>
                              <a:gd name="T30" fmla="+- 0 7583 7579"/>
                              <a:gd name="T31" fmla="*/ 7583 h 120"/>
                              <a:gd name="T32" fmla="+- 0 6362 5537"/>
                              <a:gd name="T33" fmla="*/ T32 w 1536"/>
                              <a:gd name="T34" fmla="+- 0 7592 7579"/>
                              <a:gd name="T35" fmla="*/ 7592 h 120"/>
                              <a:gd name="T36" fmla="+- 0 6371 5537"/>
                              <a:gd name="T37" fmla="*/ T36 w 1536"/>
                              <a:gd name="T38" fmla="+- 0 7606 7579"/>
                              <a:gd name="T39" fmla="*/ 7606 h 120"/>
                              <a:gd name="T40" fmla="+- 0 6374 5537"/>
                              <a:gd name="T41" fmla="*/ T40 w 1536"/>
                              <a:gd name="T42" fmla="+- 0 7622 7579"/>
                              <a:gd name="T43" fmla="*/ 7622 h 120"/>
                              <a:gd name="T44" fmla="+- 0 7073 5537"/>
                              <a:gd name="T45" fmla="*/ T44 w 1536"/>
                              <a:gd name="T46" fmla="+- 0 7622 7579"/>
                              <a:gd name="T47" fmla="*/ 7622 h 120"/>
                              <a:gd name="T48" fmla="+- 0 7073 5537"/>
                              <a:gd name="T49" fmla="*/ T48 w 1536"/>
                              <a:gd name="T50" fmla="+- 0 7699 7579"/>
                              <a:gd name="T51" fmla="*/ 7699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36" h="120">
                                <a:moveTo>
                                  <a:pt x="0" y="120"/>
                                </a:moveTo>
                                <a:lnTo>
                                  <a:pt x="0" y="43"/>
                                </a:lnTo>
                                <a:lnTo>
                                  <a:pt x="751" y="43"/>
                                </a:lnTo>
                                <a:lnTo>
                                  <a:pt x="754" y="27"/>
                                </a:lnTo>
                                <a:lnTo>
                                  <a:pt x="764" y="13"/>
                                </a:lnTo>
                                <a:lnTo>
                                  <a:pt x="777" y="4"/>
                                </a:lnTo>
                                <a:lnTo>
                                  <a:pt x="794" y="0"/>
                                </a:lnTo>
                                <a:lnTo>
                                  <a:pt x="811" y="4"/>
                                </a:lnTo>
                                <a:lnTo>
                                  <a:pt x="825" y="13"/>
                                </a:lnTo>
                                <a:lnTo>
                                  <a:pt x="834" y="27"/>
                                </a:lnTo>
                                <a:lnTo>
                                  <a:pt x="837" y="43"/>
                                </a:lnTo>
                                <a:lnTo>
                                  <a:pt x="1536" y="43"/>
                                </a:lnTo>
                                <a:lnTo>
                                  <a:pt x="1536" y="120"/>
                                </a:lnTo>
                              </a:path>
                            </a:pathLst>
                          </a:custGeom>
                          <a:noFill/>
                          <a:ln w="8256">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6" name="Rectangle 240"/>
                        <wps:cNvSpPr>
                          <a:spLocks noChangeArrowheads="1"/>
                        </wps:cNvSpPr>
                        <wps:spPr bwMode="auto">
                          <a:xfrm>
                            <a:off x="7918" y="7699"/>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7" name="Picture 23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7975" y="7754"/>
                            <a:ext cx="960"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48" name="Picture 23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8203" y="7884"/>
                            <a:ext cx="518"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49" name="Freeform 237"/>
                        <wps:cNvSpPr>
                          <a:spLocks/>
                        </wps:cNvSpPr>
                        <wps:spPr bwMode="auto">
                          <a:xfrm>
                            <a:off x="7073" y="7622"/>
                            <a:ext cx="1383" cy="77"/>
                          </a:xfrm>
                          <a:custGeom>
                            <a:avLst/>
                            <a:gdLst>
                              <a:gd name="T0" fmla="+- 0 7073 7073"/>
                              <a:gd name="T1" fmla="*/ T0 w 1383"/>
                              <a:gd name="T2" fmla="+- 0 7699 7622"/>
                              <a:gd name="T3" fmla="*/ 7699 h 77"/>
                              <a:gd name="T4" fmla="+- 0 7073 7073"/>
                              <a:gd name="T5" fmla="*/ T4 w 1383"/>
                              <a:gd name="T6" fmla="+- 0 7622 7622"/>
                              <a:gd name="T7" fmla="*/ 7622 h 77"/>
                              <a:gd name="T8" fmla="+- 0 8455 7073"/>
                              <a:gd name="T9" fmla="*/ T8 w 1383"/>
                              <a:gd name="T10" fmla="+- 0 7622 7622"/>
                              <a:gd name="T11" fmla="*/ 7622 h 77"/>
                              <a:gd name="T12" fmla="+- 0 8455 7073"/>
                              <a:gd name="T13" fmla="*/ T12 w 1383"/>
                              <a:gd name="T14" fmla="+- 0 7699 7622"/>
                              <a:gd name="T15" fmla="*/ 7699 h 77"/>
                            </a:gdLst>
                            <a:ahLst/>
                            <a:cxnLst>
                              <a:cxn ang="0">
                                <a:pos x="T1" y="T3"/>
                              </a:cxn>
                              <a:cxn ang="0">
                                <a:pos x="T5" y="T7"/>
                              </a:cxn>
                              <a:cxn ang="0">
                                <a:pos x="T9" y="T11"/>
                              </a:cxn>
                              <a:cxn ang="0">
                                <a:pos x="T13" y="T15"/>
                              </a:cxn>
                            </a:cxnLst>
                            <a:rect l="0" t="0" r="r" b="b"/>
                            <a:pathLst>
                              <a:path w="1383" h="77">
                                <a:moveTo>
                                  <a:pt x="0" y="77"/>
                                </a:moveTo>
                                <a:lnTo>
                                  <a:pt x="0" y="0"/>
                                </a:lnTo>
                                <a:lnTo>
                                  <a:pt x="1382" y="0"/>
                                </a:lnTo>
                                <a:lnTo>
                                  <a:pt x="1382" y="77"/>
                                </a:lnTo>
                              </a:path>
                            </a:pathLst>
                          </a:custGeom>
                          <a:noFill/>
                          <a:ln w="8256">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0" name="Rectangle 236"/>
                        <wps:cNvSpPr>
                          <a:spLocks noChangeArrowheads="1"/>
                        </wps:cNvSpPr>
                        <wps:spPr bwMode="auto">
                          <a:xfrm>
                            <a:off x="9300" y="7699"/>
                            <a:ext cx="1073"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51" name="Picture 23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9358" y="7754"/>
                            <a:ext cx="960"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52" name="Picture 23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9586" y="7884"/>
                            <a:ext cx="499"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3" name="Freeform 233"/>
                        <wps:cNvSpPr>
                          <a:spLocks/>
                        </wps:cNvSpPr>
                        <wps:spPr bwMode="auto">
                          <a:xfrm>
                            <a:off x="8455" y="7622"/>
                            <a:ext cx="1383" cy="77"/>
                          </a:xfrm>
                          <a:custGeom>
                            <a:avLst/>
                            <a:gdLst>
                              <a:gd name="T0" fmla="+- 0 8455 8455"/>
                              <a:gd name="T1" fmla="*/ T0 w 1383"/>
                              <a:gd name="T2" fmla="+- 0 7699 7622"/>
                              <a:gd name="T3" fmla="*/ 7699 h 77"/>
                              <a:gd name="T4" fmla="+- 0 8455 8455"/>
                              <a:gd name="T5" fmla="*/ T4 w 1383"/>
                              <a:gd name="T6" fmla="+- 0 7622 7622"/>
                              <a:gd name="T7" fmla="*/ 7622 h 77"/>
                              <a:gd name="T8" fmla="+- 0 9838 8455"/>
                              <a:gd name="T9" fmla="*/ T8 w 1383"/>
                              <a:gd name="T10" fmla="+- 0 7622 7622"/>
                              <a:gd name="T11" fmla="*/ 7622 h 77"/>
                              <a:gd name="T12" fmla="+- 0 9838 8455"/>
                              <a:gd name="T13" fmla="*/ T12 w 1383"/>
                              <a:gd name="T14" fmla="+- 0 7699 7622"/>
                              <a:gd name="T15" fmla="*/ 7699 h 77"/>
                            </a:gdLst>
                            <a:ahLst/>
                            <a:cxnLst>
                              <a:cxn ang="0">
                                <a:pos x="T1" y="T3"/>
                              </a:cxn>
                              <a:cxn ang="0">
                                <a:pos x="T5" y="T7"/>
                              </a:cxn>
                              <a:cxn ang="0">
                                <a:pos x="T9" y="T11"/>
                              </a:cxn>
                              <a:cxn ang="0">
                                <a:pos x="T13" y="T15"/>
                              </a:cxn>
                            </a:cxnLst>
                            <a:rect l="0" t="0" r="r" b="b"/>
                            <a:pathLst>
                              <a:path w="1383" h="77">
                                <a:moveTo>
                                  <a:pt x="0" y="77"/>
                                </a:moveTo>
                                <a:lnTo>
                                  <a:pt x="0" y="0"/>
                                </a:lnTo>
                                <a:lnTo>
                                  <a:pt x="1383" y="0"/>
                                </a:lnTo>
                                <a:lnTo>
                                  <a:pt x="1383" y="77"/>
                                </a:lnTo>
                              </a:path>
                            </a:pathLst>
                          </a:custGeom>
                          <a:noFill/>
                          <a:ln w="8256">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4" name="Rectangle 232"/>
                        <wps:cNvSpPr>
                          <a:spLocks noChangeArrowheads="1"/>
                        </wps:cNvSpPr>
                        <wps:spPr bwMode="auto">
                          <a:xfrm>
                            <a:off x="10603" y="7699"/>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55" name="Picture 23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10951" y="7754"/>
                            <a:ext cx="384"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56" name="Picture 23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10793" y="7884"/>
                            <a:ext cx="710"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7" name="Freeform 229"/>
                        <wps:cNvSpPr>
                          <a:spLocks/>
                        </wps:cNvSpPr>
                        <wps:spPr bwMode="auto">
                          <a:xfrm>
                            <a:off x="9838" y="7622"/>
                            <a:ext cx="1304" cy="77"/>
                          </a:xfrm>
                          <a:custGeom>
                            <a:avLst/>
                            <a:gdLst>
                              <a:gd name="T0" fmla="+- 0 9838 9838"/>
                              <a:gd name="T1" fmla="*/ T0 w 1304"/>
                              <a:gd name="T2" fmla="+- 0 7699 7622"/>
                              <a:gd name="T3" fmla="*/ 7699 h 77"/>
                              <a:gd name="T4" fmla="+- 0 9838 9838"/>
                              <a:gd name="T5" fmla="*/ T4 w 1304"/>
                              <a:gd name="T6" fmla="+- 0 7622 7622"/>
                              <a:gd name="T7" fmla="*/ 7622 h 77"/>
                              <a:gd name="T8" fmla="+- 0 11141 9838"/>
                              <a:gd name="T9" fmla="*/ T8 w 1304"/>
                              <a:gd name="T10" fmla="+- 0 7622 7622"/>
                              <a:gd name="T11" fmla="*/ 7622 h 77"/>
                              <a:gd name="T12" fmla="+- 0 11141 9838"/>
                              <a:gd name="T13" fmla="*/ T12 w 1304"/>
                              <a:gd name="T14" fmla="+- 0 7699 7622"/>
                              <a:gd name="T15" fmla="*/ 7699 h 77"/>
                            </a:gdLst>
                            <a:ahLst/>
                            <a:cxnLst>
                              <a:cxn ang="0">
                                <a:pos x="T1" y="T3"/>
                              </a:cxn>
                              <a:cxn ang="0">
                                <a:pos x="T5" y="T7"/>
                              </a:cxn>
                              <a:cxn ang="0">
                                <a:pos x="T9" y="T11"/>
                              </a:cxn>
                              <a:cxn ang="0">
                                <a:pos x="T13" y="T15"/>
                              </a:cxn>
                            </a:cxnLst>
                            <a:rect l="0" t="0" r="r" b="b"/>
                            <a:pathLst>
                              <a:path w="1304" h="77">
                                <a:moveTo>
                                  <a:pt x="0" y="77"/>
                                </a:moveTo>
                                <a:lnTo>
                                  <a:pt x="0" y="0"/>
                                </a:lnTo>
                                <a:lnTo>
                                  <a:pt x="1303" y="0"/>
                                </a:lnTo>
                                <a:lnTo>
                                  <a:pt x="1303" y="77"/>
                                </a:lnTo>
                              </a:path>
                            </a:pathLst>
                          </a:custGeom>
                          <a:noFill/>
                          <a:ln w="8256">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8" name="Rectangle 228"/>
                        <wps:cNvSpPr>
                          <a:spLocks noChangeArrowheads="1"/>
                        </wps:cNvSpPr>
                        <wps:spPr bwMode="auto">
                          <a:xfrm>
                            <a:off x="4999" y="8467"/>
                            <a:ext cx="1075" cy="458"/>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59" name="Picture 22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5021" y="8587"/>
                            <a:ext cx="1037"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60" name="Rectangle 226"/>
                        <wps:cNvSpPr>
                          <a:spLocks noChangeArrowheads="1"/>
                        </wps:cNvSpPr>
                        <wps:spPr bwMode="auto">
                          <a:xfrm>
                            <a:off x="4999" y="9233"/>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1" name="Picture 22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5042" y="9353"/>
                            <a:ext cx="998"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62" name="Rectangle 224"/>
                        <wps:cNvSpPr>
                          <a:spLocks noChangeArrowheads="1"/>
                        </wps:cNvSpPr>
                        <wps:spPr bwMode="auto">
                          <a:xfrm>
                            <a:off x="6535" y="8467"/>
                            <a:ext cx="1075" cy="458"/>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3" name="Picture 22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6883" y="8520"/>
                            <a:ext cx="384"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64" name="Picture 22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6754" y="8652"/>
                            <a:ext cx="653"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65" name="Rectangle 221"/>
                        <wps:cNvSpPr>
                          <a:spLocks noChangeArrowheads="1"/>
                        </wps:cNvSpPr>
                        <wps:spPr bwMode="auto">
                          <a:xfrm>
                            <a:off x="6535" y="9233"/>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6" name="Picture 22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6641" y="9353"/>
                            <a:ext cx="864"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67" name="Freeform 219"/>
                        <wps:cNvSpPr>
                          <a:spLocks/>
                        </wps:cNvSpPr>
                        <wps:spPr bwMode="auto">
                          <a:xfrm>
                            <a:off x="5537" y="8974"/>
                            <a:ext cx="1536" cy="260"/>
                          </a:xfrm>
                          <a:custGeom>
                            <a:avLst/>
                            <a:gdLst>
                              <a:gd name="T0" fmla="+- 0 5537 5537"/>
                              <a:gd name="T1" fmla="*/ T0 w 1536"/>
                              <a:gd name="T2" fmla="+- 0 9233 8974"/>
                              <a:gd name="T3" fmla="*/ 9233 h 260"/>
                              <a:gd name="T4" fmla="+- 0 5537 5537"/>
                              <a:gd name="T5" fmla="*/ T4 w 1536"/>
                              <a:gd name="T6" fmla="+- 0 9017 8974"/>
                              <a:gd name="T7" fmla="*/ 9017 h 260"/>
                              <a:gd name="T8" fmla="+- 0 6290 5537"/>
                              <a:gd name="T9" fmla="*/ T8 w 1536"/>
                              <a:gd name="T10" fmla="+- 0 9017 8974"/>
                              <a:gd name="T11" fmla="*/ 9017 h 260"/>
                              <a:gd name="T12" fmla="+- 0 6294 5537"/>
                              <a:gd name="T13" fmla="*/ T12 w 1536"/>
                              <a:gd name="T14" fmla="+- 0 9000 8974"/>
                              <a:gd name="T15" fmla="*/ 9000 h 260"/>
                              <a:gd name="T16" fmla="+- 0 6303 5537"/>
                              <a:gd name="T17" fmla="*/ T16 w 1536"/>
                              <a:gd name="T18" fmla="+- 0 8986 8974"/>
                              <a:gd name="T19" fmla="*/ 8986 h 260"/>
                              <a:gd name="T20" fmla="+- 0 6316 5537"/>
                              <a:gd name="T21" fmla="*/ T20 w 1536"/>
                              <a:gd name="T22" fmla="+- 0 8977 8974"/>
                              <a:gd name="T23" fmla="*/ 8977 h 260"/>
                              <a:gd name="T24" fmla="+- 0 6331 5537"/>
                              <a:gd name="T25" fmla="*/ T24 w 1536"/>
                              <a:gd name="T26" fmla="+- 0 8974 8974"/>
                              <a:gd name="T27" fmla="*/ 8974 h 260"/>
                              <a:gd name="T28" fmla="+- 0 6348 5537"/>
                              <a:gd name="T29" fmla="*/ T28 w 1536"/>
                              <a:gd name="T30" fmla="+- 0 8977 8974"/>
                              <a:gd name="T31" fmla="*/ 8977 h 260"/>
                              <a:gd name="T32" fmla="+- 0 6362 5537"/>
                              <a:gd name="T33" fmla="*/ T32 w 1536"/>
                              <a:gd name="T34" fmla="+- 0 8986 8974"/>
                              <a:gd name="T35" fmla="*/ 8986 h 260"/>
                              <a:gd name="T36" fmla="+- 0 6371 5537"/>
                              <a:gd name="T37" fmla="*/ T36 w 1536"/>
                              <a:gd name="T38" fmla="+- 0 9000 8974"/>
                              <a:gd name="T39" fmla="*/ 9000 h 260"/>
                              <a:gd name="T40" fmla="+- 0 6374 5537"/>
                              <a:gd name="T41" fmla="*/ T40 w 1536"/>
                              <a:gd name="T42" fmla="+- 0 9017 8974"/>
                              <a:gd name="T43" fmla="*/ 9017 h 260"/>
                              <a:gd name="T44" fmla="+- 0 7073 5537"/>
                              <a:gd name="T45" fmla="*/ T44 w 1536"/>
                              <a:gd name="T46" fmla="+- 0 9017 8974"/>
                              <a:gd name="T47" fmla="*/ 9017 h 260"/>
                              <a:gd name="T48" fmla="+- 0 7073 5537"/>
                              <a:gd name="T49" fmla="*/ T48 w 1536"/>
                              <a:gd name="T50" fmla="+- 0 9233 8974"/>
                              <a:gd name="T51" fmla="*/ 9233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36" h="260">
                                <a:moveTo>
                                  <a:pt x="0" y="259"/>
                                </a:moveTo>
                                <a:lnTo>
                                  <a:pt x="0" y="43"/>
                                </a:lnTo>
                                <a:lnTo>
                                  <a:pt x="753" y="43"/>
                                </a:lnTo>
                                <a:lnTo>
                                  <a:pt x="757" y="26"/>
                                </a:lnTo>
                                <a:lnTo>
                                  <a:pt x="766" y="12"/>
                                </a:lnTo>
                                <a:lnTo>
                                  <a:pt x="779" y="3"/>
                                </a:lnTo>
                                <a:lnTo>
                                  <a:pt x="794" y="0"/>
                                </a:lnTo>
                                <a:lnTo>
                                  <a:pt x="811" y="3"/>
                                </a:lnTo>
                                <a:lnTo>
                                  <a:pt x="825" y="12"/>
                                </a:lnTo>
                                <a:lnTo>
                                  <a:pt x="834" y="26"/>
                                </a:lnTo>
                                <a:lnTo>
                                  <a:pt x="837" y="43"/>
                                </a:lnTo>
                                <a:lnTo>
                                  <a:pt x="1536" y="43"/>
                                </a:lnTo>
                                <a:lnTo>
                                  <a:pt x="1536" y="259"/>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 name="Rectangle 218"/>
                        <wps:cNvSpPr>
                          <a:spLocks noChangeArrowheads="1"/>
                        </wps:cNvSpPr>
                        <wps:spPr bwMode="auto">
                          <a:xfrm>
                            <a:off x="7918" y="9233"/>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9" name="Picture 21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7997" y="9288"/>
                            <a:ext cx="922"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70" name="Picture 2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8254" y="9420"/>
                            <a:ext cx="403"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1" name="Rectangle 215"/>
                        <wps:cNvSpPr>
                          <a:spLocks noChangeArrowheads="1"/>
                        </wps:cNvSpPr>
                        <wps:spPr bwMode="auto">
                          <a:xfrm>
                            <a:off x="7918" y="8467"/>
                            <a:ext cx="1075" cy="458"/>
                          </a:xfrm>
                          <a:prstGeom prst="rect">
                            <a:avLst/>
                          </a:prstGeom>
                          <a:noFill/>
                          <a:ln w="2752">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2" name="Picture 21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7961" y="8520"/>
                            <a:ext cx="1006"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73" name="Picture 21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8112" y="8652"/>
                            <a:ext cx="691"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4" name="Rectangle 212"/>
                        <wps:cNvSpPr>
                          <a:spLocks noChangeArrowheads="1"/>
                        </wps:cNvSpPr>
                        <wps:spPr bwMode="auto">
                          <a:xfrm>
                            <a:off x="9300" y="9233"/>
                            <a:ext cx="1073"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 name="Picture 21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9350" y="9288"/>
                            <a:ext cx="979"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76" name="Picture 21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9698" y="9420"/>
                            <a:ext cx="288"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7" name="Freeform 209"/>
                        <wps:cNvSpPr>
                          <a:spLocks/>
                        </wps:cNvSpPr>
                        <wps:spPr bwMode="auto">
                          <a:xfrm>
                            <a:off x="8455" y="9017"/>
                            <a:ext cx="1383" cy="216"/>
                          </a:xfrm>
                          <a:custGeom>
                            <a:avLst/>
                            <a:gdLst>
                              <a:gd name="T0" fmla="+- 0 8455 8455"/>
                              <a:gd name="T1" fmla="*/ T0 w 1383"/>
                              <a:gd name="T2" fmla="+- 0 9233 9017"/>
                              <a:gd name="T3" fmla="*/ 9233 h 216"/>
                              <a:gd name="T4" fmla="+- 0 8455 8455"/>
                              <a:gd name="T5" fmla="*/ T4 w 1383"/>
                              <a:gd name="T6" fmla="+- 0 9017 9017"/>
                              <a:gd name="T7" fmla="*/ 9017 h 216"/>
                              <a:gd name="T8" fmla="+- 0 9838 8455"/>
                              <a:gd name="T9" fmla="*/ T8 w 1383"/>
                              <a:gd name="T10" fmla="+- 0 9017 9017"/>
                              <a:gd name="T11" fmla="*/ 9017 h 216"/>
                              <a:gd name="T12" fmla="+- 0 9838 8455"/>
                              <a:gd name="T13" fmla="*/ T12 w 1383"/>
                              <a:gd name="T14" fmla="+- 0 9233 9017"/>
                              <a:gd name="T15" fmla="*/ 9233 h 216"/>
                            </a:gdLst>
                            <a:ahLst/>
                            <a:cxnLst>
                              <a:cxn ang="0">
                                <a:pos x="T1" y="T3"/>
                              </a:cxn>
                              <a:cxn ang="0">
                                <a:pos x="T5" y="T7"/>
                              </a:cxn>
                              <a:cxn ang="0">
                                <a:pos x="T9" y="T11"/>
                              </a:cxn>
                              <a:cxn ang="0">
                                <a:pos x="T13" y="T15"/>
                              </a:cxn>
                            </a:cxnLst>
                            <a:rect l="0" t="0" r="r" b="b"/>
                            <a:pathLst>
                              <a:path w="1383" h="216">
                                <a:moveTo>
                                  <a:pt x="0" y="216"/>
                                </a:moveTo>
                                <a:lnTo>
                                  <a:pt x="0" y="0"/>
                                </a:lnTo>
                                <a:lnTo>
                                  <a:pt x="1383" y="0"/>
                                </a:lnTo>
                                <a:lnTo>
                                  <a:pt x="1383" y="21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8" name="Freeform 208"/>
                        <wps:cNvSpPr>
                          <a:spLocks/>
                        </wps:cNvSpPr>
                        <wps:spPr bwMode="auto">
                          <a:xfrm>
                            <a:off x="7073" y="9017"/>
                            <a:ext cx="1383" cy="216"/>
                          </a:xfrm>
                          <a:custGeom>
                            <a:avLst/>
                            <a:gdLst>
                              <a:gd name="T0" fmla="+- 0 7073 7073"/>
                              <a:gd name="T1" fmla="*/ T0 w 1383"/>
                              <a:gd name="T2" fmla="+- 0 9233 9017"/>
                              <a:gd name="T3" fmla="*/ 9233 h 216"/>
                              <a:gd name="T4" fmla="+- 0 7073 7073"/>
                              <a:gd name="T5" fmla="*/ T4 w 1383"/>
                              <a:gd name="T6" fmla="+- 0 9017 9017"/>
                              <a:gd name="T7" fmla="*/ 9017 h 216"/>
                              <a:gd name="T8" fmla="+- 0 8455 7073"/>
                              <a:gd name="T9" fmla="*/ T8 w 1383"/>
                              <a:gd name="T10" fmla="+- 0 9017 9017"/>
                              <a:gd name="T11" fmla="*/ 9017 h 216"/>
                              <a:gd name="T12" fmla="+- 0 8455 7073"/>
                              <a:gd name="T13" fmla="*/ T12 w 1383"/>
                              <a:gd name="T14" fmla="+- 0 9233 9017"/>
                              <a:gd name="T15" fmla="*/ 9233 h 216"/>
                            </a:gdLst>
                            <a:ahLst/>
                            <a:cxnLst>
                              <a:cxn ang="0">
                                <a:pos x="T1" y="T3"/>
                              </a:cxn>
                              <a:cxn ang="0">
                                <a:pos x="T5" y="T7"/>
                              </a:cxn>
                              <a:cxn ang="0">
                                <a:pos x="T9" y="T11"/>
                              </a:cxn>
                              <a:cxn ang="0">
                                <a:pos x="T13" y="T15"/>
                              </a:cxn>
                            </a:cxnLst>
                            <a:rect l="0" t="0" r="r" b="b"/>
                            <a:pathLst>
                              <a:path w="1383" h="216">
                                <a:moveTo>
                                  <a:pt x="0" y="216"/>
                                </a:moveTo>
                                <a:lnTo>
                                  <a:pt x="0" y="0"/>
                                </a:lnTo>
                                <a:lnTo>
                                  <a:pt x="1382" y="0"/>
                                </a:lnTo>
                                <a:lnTo>
                                  <a:pt x="1382" y="21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9" name="Rectangle 207"/>
                        <wps:cNvSpPr>
                          <a:spLocks noChangeArrowheads="1"/>
                        </wps:cNvSpPr>
                        <wps:spPr bwMode="auto">
                          <a:xfrm>
                            <a:off x="8225" y="2400"/>
                            <a:ext cx="922" cy="614"/>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0" name="Rectangle 206"/>
                        <wps:cNvSpPr>
                          <a:spLocks noChangeArrowheads="1"/>
                        </wps:cNvSpPr>
                        <wps:spPr bwMode="auto">
                          <a:xfrm>
                            <a:off x="8254" y="2431"/>
                            <a:ext cx="862" cy="554"/>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1" name="Picture 20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8304" y="2561"/>
                            <a:ext cx="76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82" name="Picture 20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8414" y="2669"/>
                            <a:ext cx="53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83" name="Rectangle 203"/>
                        <wps:cNvSpPr>
                          <a:spLocks noChangeArrowheads="1"/>
                        </wps:cNvSpPr>
                        <wps:spPr bwMode="auto">
                          <a:xfrm>
                            <a:off x="8916" y="3322"/>
                            <a:ext cx="1073"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4" name="Picture 20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8957" y="3406"/>
                            <a:ext cx="99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85" name="Picture 20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9194" y="3514"/>
                            <a:ext cx="51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86" name="Freeform 200"/>
                        <wps:cNvSpPr>
                          <a:spLocks/>
                        </wps:cNvSpPr>
                        <wps:spPr bwMode="auto">
                          <a:xfrm>
                            <a:off x="8686" y="3014"/>
                            <a:ext cx="768" cy="308"/>
                          </a:xfrm>
                          <a:custGeom>
                            <a:avLst/>
                            <a:gdLst>
                              <a:gd name="T0" fmla="+- 0 8686 8686"/>
                              <a:gd name="T1" fmla="*/ T0 w 768"/>
                              <a:gd name="T2" fmla="+- 0 3014 3014"/>
                              <a:gd name="T3" fmla="*/ 3014 h 308"/>
                              <a:gd name="T4" fmla="+- 0 8686 8686"/>
                              <a:gd name="T5" fmla="*/ T4 w 768"/>
                              <a:gd name="T6" fmla="+- 0 3226 3014"/>
                              <a:gd name="T7" fmla="*/ 3226 h 308"/>
                              <a:gd name="T8" fmla="+- 0 9454 8686"/>
                              <a:gd name="T9" fmla="*/ T8 w 768"/>
                              <a:gd name="T10" fmla="+- 0 3226 3014"/>
                              <a:gd name="T11" fmla="*/ 3226 h 308"/>
                              <a:gd name="T12" fmla="+- 0 9454 8686"/>
                              <a:gd name="T13" fmla="*/ T12 w 768"/>
                              <a:gd name="T14" fmla="+- 0 3322 3014"/>
                              <a:gd name="T15" fmla="*/ 3322 h 308"/>
                            </a:gdLst>
                            <a:ahLst/>
                            <a:cxnLst>
                              <a:cxn ang="0">
                                <a:pos x="T1" y="T3"/>
                              </a:cxn>
                              <a:cxn ang="0">
                                <a:pos x="T5" y="T7"/>
                              </a:cxn>
                              <a:cxn ang="0">
                                <a:pos x="T9" y="T11"/>
                              </a:cxn>
                              <a:cxn ang="0">
                                <a:pos x="T13" y="T15"/>
                              </a:cxn>
                            </a:cxnLst>
                            <a:rect l="0" t="0" r="r" b="b"/>
                            <a:pathLst>
                              <a:path w="768" h="308">
                                <a:moveTo>
                                  <a:pt x="0" y="0"/>
                                </a:moveTo>
                                <a:lnTo>
                                  <a:pt x="0" y="212"/>
                                </a:lnTo>
                                <a:lnTo>
                                  <a:pt x="768" y="212"/>
                                </a:lnTo>
                                <a:lnTo>
                                  <a:pt x="768" y="308"/>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7" name="Rectangle 199"/>
                        <wps:cNvSpPr>
                          <a:spLocks noChangeArrowheads="1"/>
                        </wps:cNvSpPr>
                        <wps:spPr bwMode="auto">
                          <a:xfrm>
                            <a:off x="7385" y="3353"/>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8" name="Picture 19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7646" y="3490"/>
                            <a:ext cx="55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89" name="Freeform 197"/>
                        <wps:cNvSpPr>
                          <a:spLocks/>
                        </wps:cNvSpPr>
                        <wps:spPr bwMode="auto">
                          <a:xfrm>
                            <a:off x="7922" y="3014"/>
                            <a:ext cx="764" cy="339"/>
                          </a:xfrm>
                          <a:custGeom>
                            <a:avLst/>
                            <a:gdLst>
                              <a:gd name="T0" fmla="+- 0 8686 7922"/>
                              <a:gd name="T1" fmla="*/ T0 w 764"/>
                              <a:gd name="T2" fmla="+- 0 3014 3014"/>
                              <a:gd name="T3" fmla="*/ 3014 h 339"/>
                              <a:gd name="T4" fmla="+- 0 8686 7922"/>
                              <a:gd name="T5" fmla="*/ T4 w 764"/>
                              <a:gd name="T6" fmla="+- 0 3218 3014"/>
                              <a:gd name="T7" fmla="*/ 3218 h 339"/>
                              <a:gd name="T8" fmla="+- 0 7922 7922"/>
                              <a:gd name="T9" fmla="*/ T8 w 764"/>
                              <a:gd name="T10" fmla="+- 0 3218 3014"/>
                              <a:gd name="T11" fmla="*/ 3218 h 339"/>
                              <a:gd name="T12" fmla="+- 0 7922 7922"/>
                              <a:gd name="T13" fmla="*/ T12 w 764"/>
                              <a:gd name="T14" fmla="+- 0 3353 3014"/>
                              <a:gd name="T15" fmla="*/ 3353 h 339"/>
                            </a:gdLst>
                            <a:ahLst/>
                            <a:cxnLst>
                              <a:cxn ang="0">
                                <a:pos x="T1" y="T3"/>
                              </a:cxn>
                              <a:cxn ang="0">
                                <a:pos x="T5" y="T7"/>
                              </a:cxn>
                              <a:cxn ang="0">
                                <a:pos x="T9" y="T11"/>
                              </a:cxn>
                              <a:cxn ang="0">
                                <a:pos x="T13" y="T15"/>
                              </a:cxn>
                            </a:cxnLst>
                            <a:rect l="0" t="0" r="r" b="b"/>
                            <a:pathLst>
                              <a:path w="764" h="339">
                                <a:moveTo>
                                  <a:pt x="764" y="0"/>
                                </a:moveTo>
                                <a:lnTo>
                                  <a:pt x="764" y="204"/>
                                </a:lnTo>
                                <a:lnTo>
                                  <a:pt x="0" y="204"/>
                                </a:lnTo>
                                <a:lnTo>
                                  <a:pt x="0" y="339"/>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0" name="Rectangle 196"/>
                        <wps:cNvSpPr>
                          <a:spLocks noChangeArrowheads="1"/>
                        </wps:cNvSpPr>
                        <wps:spPr bwMode="auto">
                          <a:xfrm>
                            <a:off x="7385" y="4889"/>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91" name="Picture 19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7651" y="4973"/>
                            <a:ext cx="55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92" name="Picture 194"/>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7430" y="5081"/>
                            <a:ext cx="99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3" name="Rectangle 193"/>
                        <wps:cNvSpPr>
                          <a:spLocks noChangeArrowheads="1"/>
                        </wps:cNvSpPr>
                        <wps:spPr bwMode="auto">
                          <a:xfrm>
                            <a:off x="7385" y="4121"/>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94" name="Picture 19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7651" y="4150"/>
                            <a:ext cx="55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95" name="Picture 19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7601" y="4258"/>
                            <a:ext cx="634"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96" name="Picture 19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7596" y="4366"/>
                            <a:ext cx="653"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7" name="Freeform 189"/>
                        <wps:cNvSpPr>
                          <a:spLocks/>
                        </wps:cNvSpPr>
                        <wps:spPr bwMode="auto">
                          <a:xfrm>
                            <a:off x="8460" y="3583"/>
                            <a:ext cx="192" cy="1536"/>
                          </a:xfrm>
                          <a:custGeom>
                            <a:avLst/>
                            <a:gdLst>
                              <a:gd name="T0" fmla="+- 0 8460 8460"/>
                              <a:gd name="T1" fmla="*/ T0 w 192"/>
                              <a:gd name="T2" fmla="+- 0 3583 3583"/>
                              <a:gd name="T3" fmla="*/ 3583 h 1536"/>
                              <a:gd name="T4" fmla="+- 0 8652 8460"/>
                              <a:gd name="T5" fmla="*/ T4 w 192"/>
                              <a:gd name="T6" fmla="+- 0 3583 3583"/>
                              <a:gd name="T7" fmla="*/ 3583 h 1536"/>
                              <a:gd name="T8" fmla="+- 0 8652 8460"/>
                              <a:gd name="T9" fmla="*/ T8 w 192"/>
                              <a:gd name="T10" fmla="+- 0 5119 3583"/>
                              <a:gd name="T11" fmla="*/ 5119 h 1536"/>
                              <a:gd name="T12" fmla="+- 0 8460 8460"/>
                              <a:gd name="T13" fmla="*/ T12 w 192"/>
                              <a:gd name="T14" fmla="+- 0 5119 3583"/>
                              <a:gd name="T15" fmla="*/ 5119 h 1536"/>
                            </a:gdLst>
                            <a:ahLst/>
                            <a:cxnLst>
                              <a:cxn ang="0">
                                <a:pos x="T1" y="T3"/>
                              </a:cxn>
                              <a:cxn ang="0">
                                <a:pos x="T5" y="T7"/>
                              </a:cxn>
                              <a:cxn ang="0">
                                <a:pos x="T9" y="T11"/>
                              </a:cxn>
                              <a:cxn ang="0">
                                <a:pos x="T13" y="T15"/>
                              </a:cxn>
                            </a:cxnLst>
                            <a:rect l="0" t="0" r="r" b="b"/>
                            <a:pathLst>
                              <a:path w="192" h="1536">
                                <a:moveTo>
                                  <a:pt x="0" y="0"/>
                                </a:moveTo>
                                <a:lnTo>
                                  <a:pt x="192" y="0"/>
                                </a:lnTo>
                                <a:lnTo>
                                  <a:pt x="192" y="1536"/>
                                </a:lnTo>
                                <a:lnTo>
                                  <a:pt x="0" y="153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8" name="Rectangle 188"/>
                        <wps:cNvSpPr>
                          <a:spLocks noChangeArrowheads="1"/>
                        </wps:cNvSpPr>
                        <wps:spPr bwMode="auto">
                          <a:xfrm>
                            <a:off x="8916" y="4090"/>
                            <a:ext cx="1073"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99" name="Picture 18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9180" y="4118"/>
                            <a:ext cx="55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00" name="Picture 18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9139" y="4226"/>
                            <a:ext cx="634"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01" name="Picture 18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9194" y="4337"/>
                            <a:ext cx="51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02" name="Rectangle 184"/>
                        <wps:cNvSpPr>
                          <a:spLocks noChangeArrowheads="1"/>
                        </wps:cNvSpPr>
                        <wps:spPr bwMode="auto">
                          <a:xfrm>
                            <a:off x="8916" y="4858"/>
                            <a:ext cx="1073"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3" name="Picture 18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8969" y="4925"/>
                            <a:ext cx="979"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04" name="Picture 18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9086" y="5014"/>
                            <a:ext cx="749"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05" name="Picture 18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8930" y="5100"/>
                            <a:ext cx="629"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06" name="Picture 180"/>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9574" y="5100"/>
                            <a:ext cx="403"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07" name="Freeform 179"/>
                        <wps:cNvSpPr>
                          <a:spLocks/>
                        </wps:cNvSpPr>
                        <wps:spPr bwMode="auto">
                          <a:xfrm>
                            <a:off x="8724" y="3552"/>
                            <a:ext cx="192" cy="1536"/>
                          </a:xfrm>
                          <a:custGeom>
                            <a:avLst/>
                            <a:gdLst>
                              <a:gd name="T0" fmla="+- 0 8916 8724"/>
                              <a:gd name="T1" fmla="*/ T0 w 192"/>
                              <a:gd name="T2" fmla="+- 0 3552 3552"/>
                              <a:gd name="T3" fmla="*/ 3552 h 1536"/>
                              <a:gd name="T4" fmla="+- 0 8724 8724"/>
                              <a:gd name="T5" fmla="*/ T4 w 192"/>
                              <a:gd name="T6" fmla="+- 0 3552 3552"/>
                              <a:gd name="T7" fmla="*/ 3552 h 1536"/>
                              <a:gd name="T8" fmla="+- 0 8724 8724"/>
                              <a:gd name="T9" fmla="*/ T8 w 192"/>
                              <a:gd name="T10" fmla="+- 0 5088 3552"/>
                              <a:gd name="T11" fmla="*/ 5088 h 1536"/>
                              <a:gd name="T12" fmla="+- 0 8916 8724"/>
                              <a:gd name="T13" fmla="*/ T12 w 192"/>
                              <a:gd name="T14" fmla="+- 0 5088 3552"/>
                              <a:gd name="T15" fmla="*/ 5088 h 1536"/>
                            </a:gdLst>
                            <a:ahLst/>
                            <a:cxnLst>
                              <a:cxn ang="0">
                                <a:pos x="T1" y="T3"/>
                              </a:cxn>
                              <a:cxn ang="0">
                                <a:pos x="T5" y="T7"/>
                              </a:cxn>
                              <a:cxn ang="0">
                                <a:pos x="T9" y="T11"/>
                              </a:cxn>
                              <a:cxn ang="0">
                                <a:pos x="T13" y="T15"/>
                              </a:cxn>
                            </a:cxnLst>
                            <a:rect l="0" t="0" r="r" b="b"/>
                            <a:pathLst>
                              <a:path w="192" h="1536">
                                <a:moveTo>
                                  <a:pt x="192" y="0"/>
                                </a:moveTo>
                                <a:lnTo>
                                  <a:pt x="0" y="0"/>
                                </a:lnTo>
                                <a:lnTo>
                                  <a:pt x="0" y="1536"/>
                                </a:lnTo>
                                <a:lnTo>
                                  <a:pt x="192" y="153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8" name="Rectangle 178"/>
                        <wps:cNvSpPr>
                          <a:spLocks noChangeArrowheads="1"/>
                        </wps:cNvSpPr>
                        <wps:spPr bwMode="auto">
                          <a:xfrm>
                            <a:off x="8148" y="6010"/>
                            <a:ext cx="1075"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9" name="Picture 17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8249" y="6094"/>
                            <a:ext cx="881"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10" name="Picture 17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8503" y="6202"/>
                            <a:ext cx="365"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1" name="Line 175"/>
                        <wps:cNvCnPr/>
                        <wps:spPr bwMode="auto">
                          <a:xfrm>
                            <a:off x="8686" y="3014"/>
                            <a:ext cx="0" cy="2996"/>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712" name="Rectangle 174"/>
                        <wps:cNvSpPr>
                          <a:spLocks noChangeArrowheads="1"/>
                        </wps:cNvSpPr>
                        <wps:spPr bwMode="auto">
                          <a:xfrm>
                            <a:off x="5717" y="2477"/>
                            <a:ext cx="1226" cy="614"/>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3" name="Rectangle 173"/>
                        <wps:cNvSpPr>
                          <a:spLocks noChangeArrowheads="1"/>
                        </wps:cNvSpPr>
                        <wps:spPr bwMode="auto">
                          <a:xfrm>
                            <a:off x="5746" y="2508"/>
                            <a:ext cx="1169" cy="554"/>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14" name="Picture 17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5906" y="2638"/>
                            <a:ext cx="854"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15" name="Picture 17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5990" y="2746"/>
                            <a:ext cx="691"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6" name="Freeform 170"/>
                        <wps:cNvSpPr>
                          <a:spLocks/>
                        </wps:cNvSpPr>
                        <wps:spPr bwMode="auto">
                          <a:xfrm>
                            <a:off x="6331" y="1954"/>
                            <a:ext cx="2355" cy="524"/>
                          </a:xfrm>
                          <a:custGeom>
                            <a:avLst/>
                            <a:gdLst>
                              <a:gd name="T0" fmla="+- 0 8686 6331"/>
                              <a:gd name="T1" fmla="*/ T0 w 2355"/>
                              <a:gd name="T2" fmla="+- 0 2400 1954"/>
                              <a:gd name="T3" fmla="*/ 2400 h 524"/>
                              <a:gd name="T4" fmla="+- 0 8686 6331"/>
                              <a:gd name="T5" fmla="*/ T4 w 2355"/>
                              <a:gd name="T6" fmla="+- 0 1954 1954"/>
                              <a:gd name="T7" fmla="*/ 1954 h 524"/>
                              <a:gd name="T8" fmla="+- 0 6331 6331"/>
                              <a:gd name="T9" fmla="*/ T8 w 2355"/>
                              <a:gd name="T10" fmla="+- 0 1954 1954"/>
                              <a:gd name="T11" fmla="*/ 1954 h 524"/>
                              <a:gd name="T12" fmla="+- 0 6331 6331"/>
                              <a:gd name="T13" fmla="*/ T12 w 2355"/>
                              <a:gd name="T14" fmla="+- 0 2477 1954"/>
                              <a:gd name="T15" fmla="*/ 2477 h 524"/>
                            </a:gdLst>
                            <a:ahLst/>
                            <a:cxnLst>
                              <a:cxn ang="0">
                                <a:pos x="T1" y="T3"/>
                              </a:cxn>
                              <a:cxn ang="0">
                                <a:pos x="T5" y="T7"/>
                              </a:cxn>
                              <a:cxn ang="0">
                                <a:pos x="T9" y="T11"/>
                              </a:cxn>
                              <a:cxn ang="0">
                                <a:pos x="T13" y="T15"/>
                              </a:cxn>
                            </a:cxnLst>
                            <a:rect l="0" t="0" r="r" b="b"/>
                            <a:pathLst>
                              <a:path w="2355" h="524">
                                <a:moveTo>
                                  <a:pt x="2355" y="446"/>
                                </a:moveTo>
                                <a:lnTo>
                                  <a:pt x="2355" y="0"/>
                                </a:lnTo>
                                <a:lnTo>
                                  <a:pt x="0" y="0"/>
                                </a:lnTo>
                                <a:lnTo>
                                  <a:pt x="0" y="523"/>
                                </a:lnTo>
                              </a:path>
                            </a:pathLst>
                          </a:custGeom>
                          <a:noFill/>
                          <a:ln w="8256">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7" name="Rectangle 169"/>
                        <wps:cNvSpPr>
                          <a:spLocks noChangeArrowheads="1"/>
                        </wps:cNvSpPr>
                        <wps:spPr bwMode="auto">
                          <a:xfrm>
                            <a:off x="3847" y="3322"/>
                            <a:ext cx="84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18" name="Picture 168"/>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3907" y="3434"/>
                            <a:ext cx="730"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19" name="Picture 16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3996" y="3521"/>
                            <a:ext cx="557"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20" name="Rectangle 166"/>
                        <wps:cNvSpPr>
                          <a:spLocks noChangeArrowheads="1"/>
                        </wps:cNvSpPr>
                        <wps:spPr bwMode="auto">
                          <a:xfrm>
                            <a:off x="4846" y="3322"/>
                            <a:ext cx="102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1" name="Picture 16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4908" y="3406"/>
                            <a:ext cx="902"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2" name="Picture 164"/>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5086" y="3514"/>
                            <a:ext cx="55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23" name="Rectangle 163"/>
                        <wps:cNvSpPr>
                          <a:spLocks noChangeArrowheads="1"/>
                        </wps:cNvSpPr>
                        <wps:spPr bwMode="auto">
                          <a:xfrm>
                            <a:off x="2419" y="3322"/>
                            <a:ext cx="89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4" name="Picture 16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2700" y="3406"/>
                            <a:ext cx="34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5" name="Picture 16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2446" y="3514"/>
                            <a:ext cx="845"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26" name="Rectangle 160"/>
                        <wps:cNvSpPr>
                          <a:spLocks noChangeArrowheads="1"/>
                        </wps:cNvSpPr>
                        <wps:spPr bwMode="auto">
                          <a:xfrm>
                            <a:off x="2388" y="4090"/>
                            <a:ext cx="922"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7" name="Picture 159"/>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2436" y="4118"/>
                            <a:ext cx="82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8" name="Picture 158"/>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2537" y="4226"/>
                            <a:ext cx="634"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9" name="Picture 15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2710" y="4337"/>
                            <a:ext cx="28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0" name="Rectangle 156"/>
                        <wps:cNvSpPr>
                          <a:spLocks noChangeArrowheads="1"/>
                        </wps:cNvSpPr>
                        <wps:spPr bwMode="auto">
                          <a:xfrm>
                            <a:off x="2388" y="4704"/>
                            <a:ext cx="922"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31" name="Picture 15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2436" y="4788"/>
                            <a:ext cx="82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32" name="Picture 154"/>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2419" y="4896"/>
                            <a:ext cx="864"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3" name="Rectangle 153"/>
                        <wps:cNvSpPr>
                          <a:spLocks noChangeArrowheads="1"/>
                        </wps:cNvSpPr>
                        <wps:spPr bwMode="auto">
                          <a:xfrm>
                            <a:off x="2388" y="5395"/>
                            <a:ext cx="922" cy="538"/>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34" name="Picture 152"/>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2436" y="5462"/>
                            <a:ext cx="82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35" name="Picture 15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2537" y="5570"/>
                            <a:ext cx="634"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36" name="Picture 150"/>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2666" y="5678"/>
                            <a:ext cx="365"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7" name="Freeform 149"/>
                        <wps:cNvSpPr>
                          <a:spLocks/>
                        </wps:cNvSpPr>
                        <wps:spPr bwMode="auto">
                          <a:xfrm>
                            <a:off x="3310" y="3552"/>
                            <a:ext cx="171" cy="2304"/>
                          </a:xfrm>
                          <a:custGeom>
                            <a:avLst/>
                            <a:gdLst>
                              <a:gd name="T0" fmla="+- 0 3480 3310"/>
                              <a:gd name="T1" fmla="*/ T0 w 171"/>
                              <a:gd name="T2" fmla="+- 0 3552 3552"/>
                              <a:gd name="T3" fmla="*/ 3552 h 2304"/>
                              <a:gd name="T4" fmla="+- 0 3480 3310"/>
                              <a:gd name="T5" fmla="*/ T4 w 171"/>
                              <a:gd name="T6" fmla="+- 0 5856 3552"/>
                              <a:gd name="T7" fmla="*/ 5856 h 2304"/>
                              <a:gd name="T8" fmla="+- 0 3310 3310"/>
                              <a:gd name="T9" fmla="*/ T8 w 171"/>
                              <a:gd name="T10" fmla="+- 0 5856 3552"/>
                              <a:gd name="T11" fmla="*/ 5856 h 2304"/>
                            </a:gdLst>
                            <a:ahLst/>
                            <a:cxnLst>
                              <a:cxn ang="0">
                                <a:pos x="T1" y="T3"/>
                              </a:cxn>
                              <a:cxn ang="0">
                                <a:pos x="T5" y="T7"/>
                              </a:cxn>
                              <a:cxn ang="0">
                                <a:pos x="T9" y="T11"/>
                              </a:cxn>
                            </a:cxnLst>
                            <a:rect l="0" t="0" r="r" b="b"/>
                            <a:pathLst>
                              <a:path w="171" h="2304">
                                <a:moveTo>
                                  <a:pt x="170" y="0"/>
                                </a:moveTo>
                                <a:lnTo>
                                  <a:pt x="170" y="2304"/>
                                </a:lnTo>
                                <a:lnTo>
                                  <a:pt x="0" y="2304"/>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8" name="Freeform 148"/>
                        <wps:cNvSpPr>
                          <a:spLocks/>
                        </wps:cNvSpPr>
                        <wps:spPr bwMode="auto">
                          <a:xfrm>
                            <a:off x="2866" y="3091"/>
                            <a:ext cx="3056" cy="231"/>
                          </a:xfrm>
                          <a:custGeom>
                            <a:avLst/>
                            <a:gdLst>
                              <a:gd name="T0" fmla="+- 0 5734 2866"/>
                              <a:gd name="T1" fmla="*/ T0 w 3056"/>
                              <a:gd name="T2" fmla="+- 0 3091 3091"/>
                              <a:gd name="T3" fmla="*/ 3091 h 231"/>
                              <a:gd name="T4" fmla="+- 0 5921 2866"/>
                              <a:gd name="T5" fmla="*/ T4 w 3056"/>
                              <a:gd name="T6" fmla="+- 0 3091 3091"/>
                              <a:gd name="T7" fmla="*/ 3091 h 231"/>
                              <a:gd name="T8" fmla="+- 0 5921 2866"/>
                              <a:gd name="T9" fmla="*/ T8 w 3056"/>
                              <a:gd name="T10" fmla="+- 0 3216 3091"/>
                              <a:gd name="T11" fmla="*/ 3216 h 231"/>
                              <a:gd name="T12" fmla="+- 0 2866 2866"/>
                              <a:gd name="T13" fmla="*/ T12 w 3056"/>
                              <a:gd name="T14" fmla="+- 0 3216 3091"/>
                              <a:gd name="T15" fmla="*/ 3216 h 231"/>
                              <a:gd name="T16" fmla="+- 0 2866 2866"/>
                              <a:gd name="T17" fmla="*/ T16 w 3056"/>
                              <a:gd name="T18" fmla="+- 0 3322 3091"/>
                              <a:gd name="T19" fmla="*/ 3322 h 231"/>
                            </a:gdLst>
                            <a:ahLst/>
                            <a:cxnLst>
                              <a:cxn ang="0">
                                <a:pos x="T1" y="T3"/>
                              </a:cxn>
                              <a:cxn ang="0">
                                <a:pos x="T5" y="T7"/>
                              </a:cxn>
                              <a:cxn ang="0">
                                <a:pos x="T9" y="T11"/>
                              </a:cxn>
                              <a:cxn ang="0">
                                <a:pos x="T13" y="T15"/>
                              </a:cxn>
                              <a:cxn ang="0">
                                <a:pos x="T17" y="T19"/>
                              </a:cxn>
                            </a:cxnLst>
                            <a:rect l="0" t="0" r="r" b="b"/>
                            <a:pathLst>
                              <a:path w="3056" h="231">
                                <a:moveTo>
                                  <a:pt x="2868" y="0"/>
                                </a:moveTo>
                                <a:lnTo>
                                  <a:pt x="3055" y="0"/>
                                </a:lnTo>
                                <a:lnTo>
                                  <a:pt x="3055" y="125"/>
                                </a:lnTo>
                                <a:lnTo>
                                  <a:pt x="0" y="125"/>
                                </a:lnTo>
                                <a:lnTo>
                                  <a:pt x="0" y="231"/>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9" name="Rectangle 147"/>
                        <wps:cNvSpPr>
                          <a:spLocks noChangeArrowheads="1"/>
                        </wps:cNvSpPr>
                        <wps:spPr bwMode="auto">
                          <a:xfrm>
                            <a:off x="2081" y="2256"/>
                            <a:ext cx="754" cy="614"/>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0" name="Picture 146"/>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2136" y="2417"/>
                            <a:ext cx="650"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41" name="Picture 14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2299" y="2525"/>
                            <a:ext cx="32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42" name="Freeform 144"/>
                        <wps:cNvSpPr>
                          <a:spLocks/>
                        </wps:cNvSpPr>
                        <wps:spPr bwMode="auto">
                          <a:xfrm>
                            <a:off x="2458" y="2095"/>
                            <a:ext cx="392" cy="161"/>
                          </a:xfrm>
                          <a:custGeom>
                            <a:avLst/>
                            <a:gdLst>
                              <a:gd name="T0" fmla="+- 0 2458 2458"/>
                              <a:gd name="T1" fmla="*/ T0 w 392"/>
                              <a:gd name="T2" fmla="+- 0 2256 2095"/>
                              <a:gd name="T3" fmla="*/ 2256 h 161"/>
                              <a:gd name="T4" fmla="+- 0 2458 2458"/>
                              <a:gd name="T5" fmla="*/ T4 w 392"/>
                              <a:gd name="T6" fmla="+- 0 2095 2095"/>
                              <a:gd name="T7" fmla="*/ 2095 h 161"/>
                              <a:gd name="T8" fmla="+- 0 2849 2458"/>
                              <a:gd name="T9" fmla="*/ T8 w 392"/>
                              <a:gd name="T10" fmla="+- 0 2095 2095"/>
                              <a:gd name="T11" fmla="*/ 2095 h 161"/>
                            </a:gdLst>
                            <a:ahLst/>
                            <a:cxnLst>
                              <a:cxn ang="0">
                                <a:pos x="T1" y="T3"/>
                              </a:cxn>
                              <a:cxn ang="0">
                                <a:pos x="T5" y="T7"/>
                              </a:cxn>
                              <a:cxn ang="0">
                                <a:pos x="T9" y="T11"/>
                              </a:cxn>
                            </a:cxnLst>
                            <a:rect l="0" t="0" r="r" b="b"/>
                            <a:pathLst>
                              <a:path w="392" h="161">
                                <a:moveTo>
                                  <a:pt x="0" y="161"/>
                                </a:moveTo>
                                <a:lnTo>
                                  <a:pt x="0" y="0"/>
                                </a:lnTo>
                                <a:lnTo>
                                  <a:pt x="391" y="0"/>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3" name="Rectangle 143"/>
                        <wps:cNvSpPr>
                          <a:spLocks noChangeArrowheads="1"/>
                        </wps:cNvSpPr>
                        <wps:spPr bwMode="auto">
                          <a:xfrm>
                            <a:off x="1272" y="2249"/>
                            <a:ext cx="696" cy="612"/>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4" name="Picture 142"/>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1298" y="2462"/>
                            <a:ext cx="653"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45" name="Line 141"/>
                        <wps:cNvCnPr/>
                        <wps:spPr bwMode="auto">
                          <a:xfrm>
                            <a:off x="1620" y="2861"/>
                            <a:ext cx="0" cy="3763"/>
                          </a:xfrm>
                          <a:prstGeom prst="line">
                            <a:avLst/>
                          </a:prstGeom>
                          <a:noFill/>
                          <a:ln w="8256">
                            <a:solidFill>
                              <a:srgbClr val="000000"/>
                            </a:solidFill>
                            <a:prstDash val="lgDash"/>
                            <a:round/>
                            <a:headEnd/>
                            <a:tailEnd/>
                          </a:ln>
                          <a:extLst>
                            <a:ext uri="{909E8E84-426E-40DD-AFC4-6F175D3DCCD1}">
                              <a14:hiddenFill xmlns:a14="http://schemas.microsoft.com/office/drawing/2010/main">
                                <a:noFill/>
                              </a14:hiddenFill>
                            </a:ext>
                          </a:extLst>
                        </wps:spPr>
                        <wps:bodyPr/>
                      </wps:wsp>
                      <wps:wsp>
                        <wps:cNvPr id="746" name="Rectangle 140"/>
                        <wps:cNvSpPr>
                          <a:spLocks noChangeArrowheads="1"/>
                        </wps:cNvSpPr>
                        <wps:spPr bwMode="auto">
                          <a:xfrm>
                            <a:off x="2926" y="2249"/>
                            <a:ext cx="768" cy="612"/>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7" name="Picture 13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2957" y="2354"/>
                            <a:ext cx="713"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48" name="Picture 138"/>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2983" y="2462"/>
                            <a:ext cx="653"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49" name="Picture 13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3151" y="2570"/>
                            <a:ext cx="32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0" name="Freeform 136"/>
                        <wps:cNvSpPr>
                          <a:spLocks/>
                        </wps:cNvSpPr>
                        <wps:spPr bwMode="auto">
                          <a:xfrm>
                            <a:off x="1927" y="2052"/>
                            <a:ext cx="7834" cy="236"/>
                          </a:xfrm>
                          <a:custGeom>
                            <a:avLst/>
                            <a:gdLst>
                              <a:gd name="T0" fmla="+- 0 1927 1927"/>
                              <a:gd name="T1" fmla="*/ T0 w 7834"/>
                              <a:gd name="T2" fmla="+- 0 2095 2052"/>
                              <a:gd name="T3" fmla="*/ 2095 h 236"/>
                              <a:gd name="T4" fmla="+- 0 6288 1927"/>
                              <a:gd name="T5" fmla="*/ T4 w 7834"/>
                              <a:gd name="T6" fmla="+- 0 2095 2052"/>
                              <a:gd name="T7" fmla="*/ 2095 h 236"/>
                              <a:gd name="T8" fmla="+- 0 6291 1927"/>
                              <a:gd name="T9" fmla="*/ T8 w 7834"/>
                              <a:gd name="T10" fmla="+- 0 2078 2052"/>
                              <a:gd name="T11" fmla="*/ 2078 h 236"/>
                              <a:gd name="T12" fmla="+- 0 6301 1927"/>
                              <a:gd name="T13" fmla="*/ T12 w 7834"/>
                              <a:gd name="T14" fmla="+- 0 2065 2052"/>
                              <a:gd name="T15" fmla="*/ 2065 h 236"/>
                              <a:gd name="T16" fmla="+- 0 6314 1927"/>
                              <a:gd name="T17" fmla="*/ T16 w 7834"/>
                              <a:gd name="T18" fmla="+- 0 2055 2052"/>
                              <a:gd name="T19" fmla="*/ 2055 h 236"/>
                              <a:gd name="T20" fmla="+- 0 6331 1927"/>
                              <a:gd name="T21" fmla="*/ T20 w 7834"/>
                              <a:gd name="T22" fmla="+- 0 2052 2052"/>
                              <a:gd name="T23" fmla="*/ 2052 h 236"/>
                              <a:gd name="T24" fmla="+- 0 6347 1927"/>
                              <a:gd name="T25" fmla="*/ T24 w 7834"/>
                              <a:gd name="T26" fmla="+- 0 2055 2052"/>
                              <a:gd name="T27" fmla="*/ 2055 h 236"/>
                              <a:gd name="T28" fmla="+- 0 6360 1927"/>
                              <a:gd name="T29" fmla="*/ T28 w 7834"/>
                              <a:gd name="T30" fmla="+- 0 2065 2052"/>
                              <a:gd name="T31" fmla="*/ 2065 h 236"/>
                              <a:gd name="T32" fmla="+- 0 6369 1927"/>
                              <a:gd name="T33" fmla="*/ T32 w 7834"/>
                              <a:gd name="T34" fmla="+- 0 2078 2052"/>
                              <a:gd name="T35" fmla="*/ 2078 h 236"/>
                              <a:gd name="T36" fmla="+- 0 6372 1927"/>
                              <a:gd name="T37" fmla="*/ T36 w 7834"/>
                              <a:gd name="T38" fmla="+- 0 2095 2052"/>
                              <a:gd name="T39" fmla="*/ 2095 h 236"/>
                              <a:gd name="T40" fmla="+- 0 8642 1927"/>
                              <a:gd name="T41" fmla="*/ T40 w 7834"/>
                              <a:gd name="T42" fmla="+- 0 2095 2052"/>
                              <a:gd name="T43" fmla="*/ 2095 h 236"/>
                              <a:gd name="T44" fmla="+- 0 8646 1927"/>
                              <a:gd name="T45" fmla="*/ T44 w 7834"/>
                              <a:gd name="T46" fmla="+- 0 2078 2052"/>
                              <a:gd name="T47" fmla="*/ 2078 h 236"/>
                              <a:gd name="T48" fmla="+- 0 8655 1927"/>
                              <a:gd name="T49" fmla="*/ T48 w 7834"/>
                              <a:gd name="T50" fmla="+- 0 2065 2052"/>
                              <a:gd name="T51" fmla="*/ 2065 h 236"/>
                              <a:gd name="T52" fmla="+- 0 8669 1927"/>
                              <a:gd name="T53" fmla="*/ T52 w 7834"/>
                              <a:gd name="T54" fmla="+- 0 2055 2052"/>
                              <a:gd name="T55" fmla="*/ 2055 h 236"/>
                              <a:gd name="T56" fmla="+- 0 8686 1927"/>
                              <a:gd name="T57" fmla="*/ T56 w 7834"/>
                              <a:gd name="T58" fmla="+- 0 2052 2052"/>
                              <a:gd name="T59" fmla="*/ 2052 h 236"/>
                              <a:gd name="T60" fmla="+- 0 8701 1927"/>
                              <a:gd name="T61" fmla="*/ T60 w 7834"/>
                              <a:gd name="T62" fmla="+- 0 2055 2052"/>
                              <a:gd name="T63" fmla="*/ 2055 h 236"/>
                              <a:gd name="T64" fmla="+- 0 8714 1927"/>
                              <a:gd name="T65" fmla="*/ T64 w 7834"/>
                              <a:gd name="T66" fmla="+- 0 2065 2052"/>
                              <a:gd name="T67" fmla="*/ 2065 h 236"/>
                              <a:gd name="T68" fmla="+- 0 8723 1927"/>
                              <a:gd name="T69" fmla="*/ T68 w 7834"/>
                              <a:gd name="T70" fmla="+- 0 2078 2052"/>
                              <a:gd name="T71" fmla="*/ 2078 h 236"/>
                              <a:gd name="T72" fmla="+- 0 8726 1927"/>
                              <a:gd name="T73" fmla="*/ T72 w 7834"/>
                              <a:gd name="T74" fmla="+- 0 2095 2052"/>
                              <a:gd name="T75" fmla="*/ 2095 h 236"/>
                              <a:gd name="T76" fmla="+- 0 9761 1927"/>
                              <a:gd name="T77" fmla="*/ T76 w 7834"/>
                              <a:gd name="T78" fmla="+- 0 2095 2052"/>
                              <a:gd name="T79" fmla="*/ 2095 h 236"/>
                              <a:gd name="T80" fmla="+- 0 9761 1927"/>
                              <a:gd name="T81" fmla="*/ T80 w 7834"/>
                              <a:gd name="T82" fmla="+- 0 2287 2052"/>
                              <a:gd name="T83" fmla="*/ 2287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834" h="236">
                                <a:moveTo>
                                  <a:pt x="0" y="43"/>
                                </a:moveTo>
                                <a:lnTo>
                                  <a:pt x="4361" y="43"/>
                                </a:lnTo>
                                <a:lnTo>
                                  <a:pt x="4364" y="26"/>
                                </a:lnTo>
                                <a:lnTo>
                                  <a:pt x="4374" y="13"/>
                                </a:lnTo>
                                <a:lnTo>
                                  <a:pt x="4387" y="3"/>
                                </a:lnTo>
                                <a:lnTo>
                                  <a:pt x="4404" y="0"/>
                                </a:lnTo>
                                <a:lnTo>
                                  <a:pt x="4420" y="3"/>
                                </a:lnTo>
                                <a:lnTo>
                                  <a:pt x="4433" y="13"/>
                                </a:lnTo>
                                <a:lnTo>
                                  <a:pt x="4442" y="26"/>
                                </a:lnTo>
                                <a:lnTo>
                                  <a:pt x="4445" y="43"/>
                                </a:lnTo>
                                <a:lnTo>
                                  <a:pt x="6715" y="43"/>
                                </a:lnTo>
                                <a:lnTo>
                                  <a:pt x="6719" y="26"/>
                                </a:lnTo>
                                <a:lnTo>
                                  <a:pt x="6728" y="13"/>
                                </a:lnTo>
                                <a:lnTo>
                                  <a:pt x="6742" y="3"/>
                                </a:lnTo>
                                <a:lnTo>
                                  <a:pt x="6759" y="0"/>
                                </a:lnTo>
                                <a:lnTo>
                                  <a:pt x="6774" y="3"/>
                                </a:lnTo>
                                <a:lnTo>
                                  <a:pt x="6787" y="13"/>
                                </a:lnTo>
                                <a:lnTo>
                                  <a:pt x="6796" y="26"/>
                                </a:lnTo>
                                <a:lnTo>
                                  <a:pt x="6799" y="43"/>
                                </a:lnTo>
                                <a:lnTo>
                                  <a:pt x="7834" y="43"/>
                                </a:lnTo>
                                <a:lnTo>
                                  <a:pt x="7834" y="235"/>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1" name="Freeform 135"/>
                        <wps:cNvSpPr>
                          <a:spLocks/>
                        </wps:cNvSpPr>
                        <wps:spPr bwMode="auto">
                          <a:xfrm>
                            <a:off x="9761" y="2210"/>
                            <a:ext cx="7294" cy="190"/>
                          </a:xfrm>
                          <a:custGeom>
                            <a:avLst/>
                            <a:gdLst>
                              <a:gd name="T0" fmla="+- 0 9761 9761"/>
                              <a:gd name="T1" fmla="*/ T0 w 7294"/>
                              <a:gd name="T2" fmla="+- 0 2323 2210"/>
                              <a:gd name="T3" fmla="*/ 2323 h 190"/>
                              <a:gd name="T4" fmla="+- 0 9761 9761"/>
                              <a:gd name="T5" fmla="*/ T4 w 7294"/>
                              <a:gd name="T6" fmla="+- 0 2210 2210"/>
                              <a:gd name="T7" fmla="*/ 2210 h 190"/>
                              <a:gd name="T8" fmla="+- 0 17054 9761"/>
                              <a:gd name="T9" fmla="*/ T8 w 7294"/>
                              <a:gd name="T10" fmla="+- 0 2210 2210"/>
                              <a:gd name="T11" fmla="*/ 2210 h 190"/>
                              <a:gd name="T12" fmla="+- 0 17054 9761"/>
                              <a:gd name="T13" fmla="*/ T12 w 7294"/>
                              <a:gd name="T14" fmla="+- 0 2400 2210"/>
                              <a:gd name="T15" fmla="*/ 2400 h 190"/>
                            </a:gdLst>
                            <a:ahLst/>
                            <a:cxnLst>
                              <a:cxn ang="0">
                                <a:pos x="T1" y="T3"/>
                              </a:cxn>
                              <a:cxn ang="0">
                                <a:pos x="T5" y="T7"/>
                              </a:cxn>
                              <a:cxn ang="0">
                                <a:pos x="T9" y="T11"/>
                              </a:cxn>
                              <a:cxn ang="0">
                                <a:pos x="T13" y="T15"/>
                              </a:cxn>
                            </a:cxnLst>
                            <a:rect l="0" t="0" r="r" b="b"/>
                            <a:pathLst>
                              <a:path w="7294" h="190">
                                <a:moveTo>
                                  <a:pt x="0" y="113"/>
                                </a:moveTo>
                                <a:lnTo>
                                  <a:pt x="0" y="0"/>
                                </a:lnTo>
                                <a:lnTo>
                                  <a:pt x="7293" y="0"/>
                                </a:lnTo>
                                <a:lnTo>
                                  <a:pt x="7293" y="190"/>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2" name="Freeform 134"/>
                        <wps:cNvSpPr>
                          <a:spLocks/>
                        </wps:cNvSpPr>
                        <wps:spPr bwMode="auto">
                          <a:xfrm>
                            <a:off x="6331" y="2167"/>
                            <a:ext cx="3430" cy="310"/>
                          </a:xfrm>
                          <a:custGeom>
                            <a:avLst/>
                            <a:gdLst>
                              <a:gd name="T0" fmla="+- 0 6331 6331"/>
                              <a:gd name="T1" fmla="*/ T0 w 3430"/>
                              <a:gd name="T2" fmla="+- 0 2477 2167"/>
                              <a:gd name="T3" fmla="*/ 2477 h 310"/>
                              <a:gd name="T4" fmla="+- 0 6331 6331"/>
                              <a:gd name="T5" fmla="*/ T4 w 3430"/>
                              <a:gd name="T6" fmla="+- 0 2210 2167"/>
                              <a:gd name="T7" fmla="*/ 2210 h 310"/>
                              <a:gd name="T8" fmla="+- 0 8642 6331"/>
                              <a:gd name="T9" fmla="*/ T8 w 3430"/>
                              <a:gd name="T10" fmla="+- 0 2210 2167"/>
                              <a:gd name="T11" fmla="*/ 2210 h 310"/>
                              <a:gd name="T12" fmla="+- 0 8646 6331"/>
                              <a:gd name="T13" fmla="*/ T12 w 3430"/>
                              <a:gd name="T14" fmla="+- 0 2194 2167"/>
                              <a:gd name="T15" fmla="*/ 2194 h 310"/>
                              <a:gd name="T16" fmla="+- 0 8655 6331"/>
                              <a:gd name="T17" fmla="*/ T16 w 3430"/>
                              <a:gd name="T18" fmla="+- 0 2180 2167"/>
                              <a:gd name="T19" fmla="*/ 2180 h 310"/>
                              <a:gd name="T20" fmla="+- 0 8669 6331"/>
                              <a:gd name="T21" fmla="*/ T20 w 3430"/>
                              <a:gd name="T22" fmla="+- 0 2171 2167"/>
                              <a:gd name="T23" fmla="*/ 2171 h 310"/>
                              <a:gd name="T24" fmla="+- 0 8686 6331"/>
                              <a:gd name="T25" fmla="*/ T24 w 3430"/>
                              <a:gd name="T26" fmla="+- 0 2167 2167"/>
                              <a:gd name="T27" fmla="*/ 2167 h 310"/>
                              <a:gd name="T28" fmla="+- 0 8701 6331"/>
                              <a:gd name="T29" fmla="*/ T28 w 3430"/>
                              <a:gd name="T30" fmla="+- 0 2171 2167"/>
                              <a:gd name="T31" fmla="*/ 2171 h 310"/>
                              <a:gd name="T32" fmla="+- 0 8714 6331"/>
                              <a:gd name="T33" fmla="*/ T32 w 3430"/>
                              <a:gd name="T34" fmla="+- 0 2180 2167"/>
                              <a:gd name="T35" fmla="*/ 2180 h 310"/>
                              <a:gd name="T36" fmla="+- 0 8723 6331"/>
                              <a:gd name="T37" fmla="*/ T36 w 3430"/>
                              <a:gd name="T38" fmla="+- 0 2194 2167"/>
                              <a:gd name="T39" fmla="*/ 2194 h 310"/>
                              <a:gd name="T40" fmla="+- 0 8726 6331"/>
                              <a:gd name="T41" fmla="*/ T40 w 3430"/>
                              <a:gd name="T42" fmla="+- 0 2210 2167"/>
                              <a:gd name="T43" fmla="*/ 2210 h 310"/>
                              <a:gd name="T44" fmla="+- 0 9761 6331"/>
                              <a:gd name="T45" fmla="*/ T44 w 3430"/>
                              <a:gd name="T46" fmla="+- 0 2210 2167"/>
                              <a:gd name="T47" fmla="*/ 2210 h 310"/>
                              <a:gd name="T48" fmla="+- 0 9761 6331"/>
                              <a:gd name="T49" fmla="*/ T48 w 3430"/>
                              <a:gd name="T50" fmla="+- 0 2249 2167"/>
                              <a:gd name="T51" fmla="*/ 2249 h 3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30" h="310">
                                <a:moveTo>
                                  <a:pt x="0" y="310"/>
                                </a:moveTo>
                                <a:lnTo>
                                  <a:pt x="0" y="43"/>
                                </a:lnTo>
                                <a:lnTo>
                                  <a:pt x="2311" y="43"/>
                                </a:lnTo>
                                <a:lnTo>
                                  <a:pt x="2315" y="27"/>
                                </a:lnTo>
                                <a:lnTo>
                                  <a:pt x="2324" y="13"/>
                                </a:lnTo>
                                <a:lnTo>
                                  <a:pt x="2338" y="4"/>
                                </a:lnTo>
                                <a:lnTo>
                                  <a:pt x="2355" y="0"/>
                                </a:lnTo>
                                <a:lnTo>
                                  <a:pt x="2370" y="4"/>
                                </a:lnTo>
                                <a:lnTo>
                                  <a:pt x="2383" y="13"/>
                                </a:lnTo>
                                <a:lnTo>
                                  <a:pt x="2392" y="27"/>
                                </a:lnTo>
                                <a:lnTo>
                                  <a:pt x="2395" y="43"/>
                                </a:lnTo>
                                <a:lnTo>
                                  <a:pt x="3430" y="43"/>
                                </a:lnTo>
                                <a:lnTo>
                                  <a:pt x="3430" y="82"/>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3" name="Freeform 133"/>
                        <wps:cNvSpPr>
                          <a:spLocks/>
                        </wps:cNvSpPr>
                        <wps:spPr bwMode="auto">
                          <a:xfrm>
                            <a:off x="7610" y="7622"/>
                            <a:ext cx="3531" cy="77"/>
                          </a:xfrm>
                          <a:custGeom>
                            <a:avLst/>
                            <a:gdLst>
                              <a:gd name="T0" fmla="+- 0 7610 7610"/>
                              <a:gd name="T1" fmla="*/ T0 w 3531"/>
                              <a:gd name="T2" fmla="+- 0 7622 7622"/>
                              <a:gd name="T3" fmla="*/ 7622 h 77"/>
                              <a:gd name="T4" fmla="+- 0 11141 7610"/>
                              <a:gd name="T5" fmla="*/ T4 w 3531"/>
                              <a:gd name="T6" fmla="+- 0 7622 7622"/>
                              <a:gd name="T7" fmla="*/ 7622 h 77"/>
                              <a:gd name="T8" fmla="+- 0 11141 7610"/>
                              <a:gd name="T9" fmla="*/ T8 w 3531"/>
                              <a:gd name="T10" fmla="+- 0 7699 7622"/>
                              <a:gd name="T11" fmla="*/ 7699 h 77"/>
                            </a:gdLst>
                            <a:ahLst/>
                            <a:cxnLst>
                              <a:cxn ang="0">
                                <a:pos x="T1" y="T3"/>
                              </a:cxn>
                              <a:cxn ang="0">
                                <a:pos x="T5" y="T7"/>
                              </a:cxn>
                              <a:cxn ang="0">
                                <a:pos x="T9" y="T11"/>
                              </a:cxn>
                            </a:cxnLst>
                            <a:rect l="0" t="0" r="r" b="b"/>
                            <a:pathLst>
                              <a:path w="3531" h="77">
                                <a:moveTo>
                                  <a:pt x="0" y="0"/>
                                </a:moveTo>
                                <a:lnTo>
                                  <a:pt x="3531" y="0"/>
                                </a:lnTo>
                                <a:lnTo>
                                  <a:pt x="3531" y="77"/>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4" name="Freeform 132"/>
                        <wps:cNvSpPr>
                          <a:spLocks/>
                        </wps:cNvSpPr>
                        <wps:spPr bwMode="auto">
                          <a:xfrm>
                            <a:off x="5537" y="7579"/>
                            <a:ext cx="3303" cy="120"/>
                          </a:xfrm>
                          <a:custGeom>
                            <a:avLst/>
                            <a:gdLst>
                              <a:gd name="T0" fmla="+- 0 5537 5537"/>
                              <a:gd name="T1" fmla="*/ T0 w 3303"/>
                              <a:gd name="T2" fmla="+- 0 7699 7579"/>
                              <a:gd name="T3" fmla="*/ 7699 h 120"/>
                              <a:gd name="T4" fmla="+- 0 5537 5537"/>
                              <a:gd name="T5" fmla="*/ T4 w 3303"/>
                              <a:gd name="T6" fmla="+- 0 7622 7579"/>
                              <a:gd name="T7" fmla="*/ 7622 h 120"/>
                              <a:gd name="T8" fmla="+- 0 6288 5537"/>
                              <a:gd name="T9" fmla="*/ T8 w 3303"/>
                              <a:gd name="T10" fmla="+- 0 7622 7579"/>
                              <a:gd name="T11" fmla="*/ 7622 h 120"/>
                              <a:gd name="T12" fmla="+- 0 6291 5537"/>
                              <a:gd name="T13" fmla="*/ T12 w 3303"/>
                              <a:gd name="T14" fmla="+- 0 7606 7579"/>
                              <a:gd name="T15" fmla="*/ 7606 h 120"/>
                              <a:gd name="T16" fmla="+- 0 6301 5537"/>
                              <a:gd name="T17" fmla="*/ T16 w 3303"/>
                              <a:gd name="T18" fmla="+- 0 7592 7579"/>
                              <a:gd name="T19" fmla="*/ 7592 h 120"/>
                              <a:gd name="T20" fmla="+- 0 6314 5537"/>
                              <a:gd name="T21" fmla="*/ T20 w 3303"/>
                              <a:gd name="T22" fmla="+- 0 7583 7579"/>
                              <a:gd name="T23" fmla="*/ 7583 h 120"/>
                              <a:gd name="T24" fmla="+- 0 6331 5537"/>
                              <a:gd name="T25" fmla="*/ T24 w 3303"/>
                              <a:gd name="T26" fmla="+- 0 7579 7579"/>
                              <a:gd name="T27" fmla="*/ 7579 h 120"/>
                              <a:gd name="T28" fmla="+- 0 6348 5537"/>
                              <a:gd name="T29" fmla="*/ T28 w 3303"/>
                              <a:gd name="T30" fmla="+- 0 7583 7579"/>
                              <a:gd name="T31" fmla="*/ 7583 h 120"/>
                              <a:gd name="T32" fmla="+- 0 6362 5537"/>
                              <a:gd name="T33" fmla="*/ T32 w 3303"/>
                              <a:gd name="T34" fmla="+- 0 7592 7579"/>
                              <a:gd name="T35" fmla="*/ 7592 h 120"/>
                              <a:gd name="T36" fmla="+- 0 6371 5537"/>
                              <a:gd name="T37" fmla="*/ T36 w 3303"/>
                              <a:gd name="T38" fmla="+- 0 7606 7579"/>
                              <a:gd name="T39" fmla="*/ 7606 h 120"/>
                              <a:gd name="T40" fmla="+- 0 6374 5537"/>
                              <a:gd name="T41" fmla="*/ T40 w 3303"/>
                              <a:gd name="T42" fmla="+- 0 7622 7579"/>
                              <a:gd name="T43" fmla="*/ 7622 h 120"/>
                              <a:gd name="T44" fmla="+- 0 8839 5537"/>
                              <a:gd name="T45" fmla="*/ T44 w 3303"/>
                              <a:gd name="T46" fmla="+- 0 7622 7579"/>
                              <a:gd name="T47" fmla="*/ 7622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3303" h="120">
                                <a:moveTo>
                                  <a:pt x="0" y="120"/>
                                </a:moveTo>
                                <a:lnTo>
                                  <a:pt x="0" y="43"/>
                                </a:lnTo>
                                <a:lnTo>
                                  <a:pt x="751" y="43"/>
                                </a:lnTo>
                                <a:lnTo>
                                  <a:pt x="754" y="27"/>
                                </a:lnTo>
                                <a:lnTo>
                                  <a:pt x="764" y="13"/>
                                </a:lnTo>
                                <a:lnTo>
                                  <a:pt x="777" y="4"/>
                                </a:lnTo>
                                <a:lnTo>
                                  <a:pt x="794" y="0"/>
                                </a:lnTo>
                                <a:lnTo>
                                  <a:pt x="811" y="4"/>
                                </a:lnTo>
                                <a:lnTo>
                                  <a:pt x="825" y="13"/>
                                </a:lnTo>
                                <a:lnTo>
                                  <a:pt x="834" y="27"/>
                                </a:lnTo>
                                <a:lnTo>
                                  <a:pt x="837" y="43"/>
                                </a:lnTo>
                                <a:lnTo>
                                  <a:pt x="3302" y="43"/>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5" name="Line 131"/>
                        <wps:cNvCnPr/>
                        <wps:spPr bwMode="auto">
                          <a:xfrm>
                            <a:off x="6331" y="3091"/>
                            <a:ext cx="0" cy="6036"/>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756" name="Rectangle 130"/>
                        <wps:cNvSpPr>
                          <a:spLocks noChangeArrowheads="1"/>
                        </wps:cNvSpPr>
                        <wps:spPr bwMode="auto">
                          <a:xfrm>
                            <a:off x="3847" y="4704"/>
                            <a:ext cx="84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57" name="Picture 129"/>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3938" y="4774"/>
                            <a:ext cx="672"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58" name="Picture 12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3857" y="4860"/>
                            <a:ext cx="845"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59" name="Picture 127"/>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4190" y="4946"/>
                            <a:ext cx="173"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60" name="Line 126"/>
                        <wps:cNvCnPr/>
                        <wps:spPr bwMode="auto">
                          <a:xfrm>
                            <a:off x="3686" y="3706"/>
                            <a:ext cx="12" cy="215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761" name="Freeform 125"/>
                        <wps:cNvSpPr>
                          <a:spLocks/>
                        </wps:cNvSpPr>
                        <wps:spPr bwMode="auto">
                          <a:xfrm>
                            <a:off x="3694" y="4934"/>
                            <a:ext cx="154" cy="10"/>
                          </a:xfrm>
                          <a:custGeom>
                            <a:avLst/>
                            <a:gdLst>
                              <a:gd name="T0" fmla="+- 0 3694 3694"/>
                              <a:gd name="T1" fmla="*/ T0 w 154"/>
                              <a:gd name="T2" fmla="+- 0 4944 4934"/>
                              <a:gd name="T3" fmla="*/ 4944 h 10"/>
                              <a:gd name="T4" fmla="+- 0 3694 3694"/>
                              <a:gd name="T5" fmla="*/ T4 w 154"/>
                              <a:gd name="T6" fmla="+- 0 4934 4934"/>
                              <a:gd name="T7" fmla="*/ 4934 h 10"/>
                              <a:gd name="T8" fmla="+- 0 3847 3694"/>
                              <a:gd name="T9" fmla="*/ T8 w 154"/>
                              <a:gd name="T10" fmla="+- 0 4934 4934"/>
                              <a:gd name="T11" fmla="*/ 4934 h 10"/>
                            </a:gdLst>
                            <a:ahLst/>
                            <a:cxnLst>
                              <a:cxn ang="0">
                                <a:pos x="T1" y="T3"/>
                              </a:cxn>
                              <a:cxn ang="0">
                                <a:pos x="T5" y="T7"/>
                              </a:cxn>
                              <a:cxn ang="0">
                                <a:pos x="T9" y="T11"/>
                              </a:cxn>
                            </a:cxnLst>
                            <a:rect l="0" t="0" r="r" b="b"/>
                            <a:pathLst>
                              <a:path w="154" h="10">
                                <a:moveTo>
                                  <a:pt x="0" y="10"/>
                                </a:moveTo>
                                <a:lnTo>
                                  <a:pt x="0" y="0"/>
                                </a:lnTo>
                                <a:lnTo>
                                  <a:pt x="153" y="0"/>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2" name="Freeform 124"/>
                        <wps:cNvSpPr>
                          <a:spLocks/>
                        </wps:cNvSpPr>
                        <wps:spPr bwMode="auto">
                          <a:xfrm>
                            <a:off x="3686" y="3552"/>
                            <a:ext cx="161" cy="368"/>
                          </a:xfrm>
                          <a:custGeom>
                            <a:avLst/>
                            <a:gdLst>
                              <a:gd name="T0" fmla="+- 0 3847 3686"/>
                              <a:gd name="T1" fmla="*/ T0 w 161"/>
                              <a:gd name="T2" fmla="+- 0 3552 3552"/>
                              <a:gd name="T3" fmla="*/ 3552 h 368"/>
                              <a:gd name="T4" fmla="+- 0 3686 3686"/>
                              <a:gd name="T5" fmla="*/ T4 w 161"/>
                              <a:gd name="T6" fmla="+- 0 3552 3552"/>
                              <a:gd name="T7" fmla="*/ 3552 h 368"/>
                              <a:gd name="T8" fmla="+- 0 3686 3686"/>
                              <a:gd name="T9" fmla="*/ T8 w 161"/>
                              <a:gd name="T10" fmla="+- 0 3919 3552"/>
                              <a:gd name="T11" fmla="*/ 3919 h 368"/>
                            </a:gdLst>
                            <a:ahLst/>
                            <a:cxnLst>
                              <a:cxn ang="0">
                                <a:pos x="T1" y="T3"/>
                              </a:cxn>
                              <a:cxn ang="0">
                                <a:pos x="T5" y="T7"/>
                              </a:cxn>
                              <a:cxn ang="0">
                                <a:pos x="T9" y="T11"/>
                              </a:cxn>
                            </a:cxnLst>
                            <a:rect l="0" t="0" r="r" b="b"/>
                            <a:pathLst>
                              <a:path w="161" h="368">
                                <a:moveTo>
                                  <a:pt x="161" y="0"/>
                                </a:moveTo>
                                <a:lnTo>
                                  <a:pt x="0" y="0"/>
                                </a:lnTo>
                                <a:lnTo>
                                  <a:pt x="0" y="367"/>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3" name="Freeform 123"/>
                        <wps:cNvSpPr>
                          <a:spLocks/>
                        </wps:cNvSpPr>
                        <wps:spPr bwMode="auto">
                          <a:xfrm>
                            <a:off x="4078" y="3216"/>
                            <a:ext cx="192" cy="106"/>
                          </a:xfrm>
                          <a:custGeom>
                            <a:avLst/>
                            <a:gdLst>
                              <a:gd name="T0" fmla="+- 0 4078 4078"/>
                              <a:gd name="T1" fmla="*/ T0 w 192"/>
                              <a:gd name="T2" fmla="+- 0 3216 3216"/>
                              <a:gd name="T3" fmla="*/ 3216 h 106"/>
                              <a:gd name="T4" fmla="+- 0 4270 4078"/>
                              <a:gd name="T5" fmla="*/ T4 w 192"/>
                              <a:gd name="T6" fmla="+- 0 3216 3216"/>
                              <a:gd name="T7" fmla="*/ 3216 h 106"/>
                              <a:gd name="T8" fmla="+- 0 4270 4078"/>
                              <a:gd name="T9" fmla="*/ T8 w 192"/>
                              <a:gd name="T10" fmla="+- 0 3322 3216"/>
                              <a:gd name="T11" fmla="*/ 3322 h 106"/>
                            </a:gdLst>
                            <a:ahLst/>
                            <a:cxnLst>
                              <a:cxn ang="0">
                                <a:pos x="T1" y="T3"/>
                              </a:cxn>
                              <a:cxn ang="0">
                                <a:pos x="T5" y="T7"/>
                              </a:cxn>
                              <a:cxn ang="0">
                                <a:pos x="T9" y="T11"/>
                              </a:cxn>
                            </a:cxnLst>
                            <a:rect l="0" t="0" r="r" b="b"/>
                            <a:pathLst>
                              <a:path w="192" h="106">
                                <a:moveTo>
                                  <a:pt x="0" y="0"/>
                                </a:moveTo>
                                <a:lnTo>
                                  <a:pt x="192" y="0"/>
                                </a:lnTo>
                                <a:lnTo>
                                  <a:pt x="192" y="10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4" name="Rectangle 122"/>
                        <wps:cNvSpPr>
                          <a:spLocks noChangeArrowheads="1"/>
                        </wps:cNvSpPr>
                        <wps:spPr bwMode="auto">
                          <a:xfrm>
                            <a:off x="3847" y="4090"/>
                            <a:ext cx="84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5" name="Picture 12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3938" y="4159"/>
                            <a:ext cx="672"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66" name="Picture 120"/>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3857" y="4246"/>
                            <a:ext cx="845"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67" name="Picture 11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4159" y="4332"/>
                            <a:ext cx="230"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68" name="Line 118"/>
                        <wps:cNvCnPr/>
                        <wps:spPr bwMode="auto">
                          <a:xfrm>
                            <a:off x="3689" y="4313"/>
                            <a:ext cx="158" cy="7"/>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769" name="Freeform 117"/>
                        <wps:cNvSpPr>
                          <a:spLocks/>
                        </wps:cNvSpPr>
                        <wps:spPr bwMode="auto">
                          <a:xfrm>
                            <a:off x="3310" y="3552"/>
                            <a:ext cx="171" cy="768"/>
                          </a:xfrm>
                          <a:custGeom>
                            <a:avLst/>
                            <a:gdLst>
                              <a:gd name="T0" fmla="+- 0 3314 3310"/>
                              <a:gd name="T1" fmla="*/ T0 w 171"/>
                              <a:gd name="T2" fmla="+- 0 3552 3552"/>
                              <a:gd name="T3" fmla="*/ 3552 h 768"/>
                              <a:gd name="T4" fmla="+- 0 3480 3310"/>
                              <a:gd name="T5" fmla="*/ T4 w 171"/>
                              <a:gd name="T6" fmla="+- 0 3552 3552"/>
                              <a:gd name="T7" fmla="*/ 3552 h 768"/>
                              <a:gd name="T8" fmla="+- 0 3480 3310"/>
                              <a:gd name="T9" fmla="*/ T8 w 171"/>
                              <a:gd name="T10" fmla="+- 0 4320 3552"/>
                              <a:gd name="T11" fmla="*/ 4320 h 768"/>
                              <a:gd name="T12" fmla="+- 0 3310 3310"/>
                              <a:gd name="T13" fmla="*/ T12 w 171"/>
                              <a:gd name="T14" fmla="+- 0 4320 3552"/>
                              <a:gd name="T15" fmla="*/ 4320 h 768"/>
                            </a:gdLst>
                            <a:ahLst/>
                            <a:cxnLst>
                              <a:cxn ang="0">
                                <a:pos x="T1" y="T3"/>
                              </a:cxn>
                              <a:cxn ang="0">
                                <a:pos x="T5" y="T7"/>
                              </a:cxn>
                              <a:cxn ang="0">
                                <a:pos x="T9" y="T11"/>
                              </a:cxn>
                              <a:cxn ang="0">
                                <a:pos x="T13" y="T15"/>
                              </a:cxn>
                            </a:cxnLst>
                            <a:rect l="0" t="0" r="r" b="b"/>
                            <a:pathLst>
                              <a:path w="171" h="768">
                                <a:moveTo>
                                  <a:pt x="4" y="0"/>
                                </a:moveTo>
                                <a:lnTo>
                                  <a:pt x="170" y="0"/>
                                </a:lnTo>
                                <a:lnTo>
                                  <a:pt x="170" y="768"/>
                                </a:lnTo>
                                <a:lnTo>
                                  <a:pt x="0" y="768"/>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0" name="Freeform 116"/>
                        <wps:cNvSpPr>
                          <a:spLocks/>
                        </wps:cNvSpPr>
                        <wps:spPr bwMode="auto">
                          <a:xfrm>
                            <a:off x="3310" y="3622"/>
                            <a:ext cx="171" cy="1280"/>
                          </a:xfrm>
                          <a:custGeom>
                            <a:avLst/>
                            <a:gdLst>
                              <a:gd name="T0" fmla="+- 0 3480 3310"/>
                              <a:gd name="T1" fmla="*/ T0 w 171"/>
                              <a:gd name="T2" fmla="+- 0 3622 3622"/>
                              <a:gd name="T3" fmla="*/ 3622 h 1280"/>
                              <a:gd name="T4" fmla="+- 0 3480 3310"/>
                              <a:gd name="T5" fmla="*/ T4 w 171"/>
                              <a:gd name="T6" fmla="+- 0 4901 3622"/>
                              <a:gd name="T7" fmla="*/ 4901 h 1280"/>
                              <a:gd name="T8" fmla="+- 0 3310 3310"/>
                              <a:gd name="T9" fmla="*/ T8 w 171"/>
                              <a:gd name="T10" fmla="+- 0 4901 3622"/>
                              <a:gd name="T11" fmla="*/ 4901 h 1280"/>
                            </a:gdLst>
                            <a:ahLst/>
                            <a:cxnLst>
                              <a:cxn ang="0">
                                <a:pos x="T1" y="T3"/>
                              </a:cxn>
                              <a:cxn ang="0">
                                <a:pos x="T5" y="T7"/>
                              </a:cxn>
                              <a:cxn ang="0">
                                <a:pos x="T9" y="T11"/>
                              </a:cxn>
                            </a:cxnLst>
                            <a:rect l="0" t="0" r="r" b="b"/>
                            <a:pathLst>
                              <a:path w="171" h="1280">
                                <a:moveTo>
                                  <a:pt x="170" y="0"/>
                                </a:moveTo>
                                <a:lnTo>
                                  <a:pt x="170" y="1279"/>
                                </a:lnTo>
                                <a:lnTo>
                                  <a:pt x="0" y="1279"/>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1" name="Rectangle 115"/>
                        <wps:cNvSpPr>
                          <a:spLocks noChangeArrowheads="1"/>
                        </wps:cNvSpPr>
                        <wps:spPr bwMode="auto">
                          <a:xfrm>
                            <a:off x="3847" y="5472"/>
                            <a:ext cx="84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72" name="Picture 11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3938" y="5539"/>
                            <a:ext cx="672"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73" name="Picture 11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3857" y="5628"/>
                            <a:ext cx="845"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74" name="Picture 11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4123" y="5714"/>
                            <a:ext cx="307"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5" name="Freeform 111"/>
                        <wps:cNvSpPr>
                          <a:spLocks/>
                        </wps:cNvSpPr>
                        <wps:spPr bwMode="auto">
                          <a:xfrm>
                            <a:off x="3698" y="4814"/>
                            <a:ext cx="149" cy="1025"/>
                          </a:xfrm>
                          <a:custGeom>
                            <a:avLst/>
                            <a:gdLst>
                              <a:gd name="T0" fmla="+- 0 3698 3698"/>
                              <a:gd name="T1" fmla="*/ T0 w 149"/>
                              <a:gd name="T2" fmla="+- 0 4814 4814"/>
                              <a:gd name="T3" fmla="*/ 4814 h 1025"/>
                              <a:gd name="T4" fmla="+- 0 3698 3698"/>
                              <a:gd name="T5" fmla="*/ T4 w 149"/>
                              <a:gd name="T6" fmla="+- 0 5839 4814"/>
                              <a:gd name="T7" fmla="*/ 5839 h 1025"/>
                              <a:gd name="T8" fmla="+- 0 3847 3698"/>
                              <a:gd name="T9" fmla="*/ T8 w 149"/>
                              <a:gd name="T10" fmla="+- 0 5839 4814"/>
                              <a:gd name="T11" fmla="*/ 5839 h 1025"/>
                            </a:gdLst>
                            <a:ahLst/>
                            <a:cxnLst>
                              <a:cxn ang="0">
                                <a:pos x="T1" y="T3"/>
                              </a:cxn>
                              <a:cxn ang="0">
                                <a:pos x="T5" y="T7"/>
                              </a:cxn>
                              <a:cxn ang="0">
                                <a:pos x="T9" y="T11"/>
                              </a:cxn>
                            </a:cxnLst>
                            <a:rect l="0" t="0" r="r" b="b"/>
                            <a:pathLst>
                              <a:path w="149" h="1025">
                                <a:moveTo>
                                  <a:pt x="0" y="0"/>
                                </a:moveTo>
                                <a:lnTo>
                                  <a:pt x="0" y="1025"/>
                                </a:lnTo>
                                <a:lnTo>
                                  <a:pt x="149" y="1025"/>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6" name="Line 110"/>
                        <wps:cNvCnPr/>
                        <wps:spPr bwMode="auto">
                          <a:xfrm>
                            <a:off x="1620" y="2249"/>
                            <a:ext cx="0"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777" name="Freeform 109"/>
                        <wps:cNvSpPr>
                          <a:spLocks/>
                        </wps:cNvSpPr>
                        <wps:spPr bwMode="auto">
                          <a:xfrm>
                            <a:off x="1620" y="2095"/>
                            <a:ext cx="308" cy="154"/>
                          </a:xfrm>
                          <a:custGeom>
                            <a:avLst/>
                            <a:gdLst>
                              <a:gd name="T0" fmla="+- 0 1927 1620"/>
                              <a:gd name="T1" fmla="*/ T0 w 308"/>
                              <a:gd name="T2" fmla="+- 0 2095 2095"/>
                              <a:gd name="T3" fmla="*/ 2095 h 154"/>
                              <a:gd name="T4" fmla="+- 0 1620 1620"/>
                              <a:gd name="T5" fmla="*/ T4 w 308"/>
                              <a:gd name="T6" fmla="+- 0 2095 2095"/>
                              <a:gd name="T7" fmla="*/ 2095 h 154"/>
                              <a:gd name="T8" fmla="+- 0 1620 1620"/>
                              <a:gd name="T9" fmla="*/ T8 w 308"/>
                              <a:gd name="T10" fmla="+- 0 2249 2095"/>
                              <a:gd name="T11" fmla="*/ 2249 h 154"/>
                            </a:gdLst>
                            <a:ahLst/>
                            <a:cxnLst>
                              <a:cxn ang="0">
                                <a:pos x="T1" y="T3"/>
                              </a:cxn>
                              <a:cxn ang="0">
                                <a:pos x="T5" y="T7"/>
                              </a:cxn>
                              <a:cxn ang="0">
                                <a:pos x="T9" y="T11"/>
                              </a:cxn>
                            </a:cxnLst>
                            <a:rect l="0" t="0" r="r" b="b"/>
                            <a:pathLst>
                              <a:path w="308" h="154">
                                <a:moveTo>
                                  <a:pt x="307" y="0"/>
                                </a:moveTo>
                                <a:lnTo>
                                  <a:pt x="0" y="0"/>
                                </a:lnTo>
                                <a:lnTo>
                                  <a:pt x="0" y="154"/>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8" name="Freeform 108"/>
                        <wps:cNvSpPr>
                          <a:spLocks/>
                        </wps:cNvSpPr>
                        <wps:spPr bwMode="auto">
                          <a:xfrm>
                            <a:off x="3310" y="2095"/>
                            <a:ext cx="778" cy="154"/>
                          </a:xfrm>
                          <a:custGeom>
                            <a:avLst/>
                            <a:gdLst>
                              <a:gd name="T0" fmla="+- 0 4087 3310"/>
                              <a:gd name="T1" fmla="*/ T0 w 778"/>
                              <a:gd name="T2" fmla="+- 0 2095 2095"/>
                              <a:gd name="T3" fmla="*/ 2095 h 154"/>
                              <a:gd name="T4" fmla="+- 0 3310 3310"/>
                              <a:gd name="T5" fmla="*/ T4 w 778"/>
                              <a:gd name="T6" fmla="+- 0 2095 2095"/>
                              <a:gd name="T7" fmla="*/ 2095 h 154"/>
                              <a:gd name="T8" fmla="+- 0 3310 3310"/>
                              <a:gd name="T9" fmla="*/ T8 w 778"/>
                              <a:gd name="T10" fmla="+- 0 2249 2095"/>
                              <a:gd name="T11" fmla="*/ 2249 h 154"/>
                            </a:gdLst>
                            <a:ahLst/>
                            <a:cxnLst>
                              <a:cxn ang="0">
                                <a:pos x="T1" y="T3"/>
                              </a:cxn>
                              <a:cxn ang="0">
                                <a:pos x="T5" y="T7"/>
                              </a:cxn>
                              <a:cxn ang="0">
                                <a:pos x="T9" y="T11"/>
                              </a:cxn>
                            </a:cxnLst>
                            <a:rect l="0" t="0" r="r" b="b"/>
                            <a:pathLst>
                              <a:path w="778" h="154">
                                <a:moveTo>
                                  <a:pt x="777" y="0"/>
                                </a:moveTo>
                                <a:lnTo>
                                  <a:pt x="0" y="0"/>
                                </a:lnTo>
                                <a:lnTo>
                                  <a:pt x="0" y="154"/>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9" name="Freeform 107"/>
                        <wps:cNvSpPr>
                          <a:spLocks/>
                        </wps:cNvSpPr>
                        <wps:spPr bwMode="auto">
                          <a:xfrm>
                            <a:off x="4027" y="2095"/>
                            <a:ext cx="101" cy="144"/>
                          </a:xfrm>
                          <a:custGeom>
                            <a:avLst/>
                            <a:gdLst>
                              <a:gd name="T0" fmla="+- 0 4128 4027"/>
                              <a:gd name="T1" fmla="*/ T0 w 101"/>
                              <a:gd name="T2" fmla="+- 0 2239 2095"/>
                              <a:gd name="T3" fmla="*/ 2239 h 144"/>
                              <a:gd name="T4" fmla="+- 0 4128 4027"/>
                              <a:gd name="T5" fmla="*/ T4 w 101"/>
                              <a:gd name="T6" fmla="+- 0 2095 2095"/>
                              <a:gd name="T7" fmla="*/ 2095 h 144"/>
                              <a:gd name="T8" fmla="+- 0 4027 4027"/>
                              <a:gd name="T9" fmla="*/ T8 w 101"/>
                              <a:gd name="T10" fmla="+- 0 2095 2095"/>
                              <a:gd name="T11" fmla="*/ 2095 h 144"/>
                            </a:gdLst>
                            <a:ahLst/>
                            <a:cxnLst>
                              <a:cxn ang="0">
                                <a:pos x="T1" y="T3"/>
                              </a:cxn>
                              <a:cxn ang="0">
                                <a:pos x="T5" y="T7"/>
                              </a:cxn>
                              <a:cxn ang="0">
                                <a:pos x="T9" y="T11"/>
                              </a:cxn>
                            </a:cxnLst>
                            <a:rect l="0" t="0" r="r" b="b"/>
                            <a:pathLst>
                              <a:path w="101" h="144">
                                <a:moveTo>
                                  <a:pt x="101" y="144"/>
                                </a:moveTo>
                                <a:lnTo>
                                  <a:pt x="101" y="0"/>
                                </a:lnTo>
                                <a:lnTo>
                                  <a:pt x="0" y="0"/>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0" name="Freeform 106"/>
                        <wps:cNvSpPr>
                          <a:spLocks/>
                        </wps:cNvSpPr>
                        <wps:spPr bwMode="auto">
                          <a:xfrm>
                            <a:off x="5153" y="3216"/>
                            <a:ext cx="204" cy="106"/>
                          </a:xfrm>
                          <a:custGeom>
                            <a:avLst/>
                            <a:gdLst>
                              <a:gd name="T0" fmla="+- 0 5153 5153"/>
                              <a:gd name="T1" fmla="*/ T0 w 204"/>
                              <a:gd name="T2" fmla="+- 0 3216 3216"/>
                              <a:gd name="T3" fmla="*/ 3216 h 106"/>
                              <a:gd name="T4" fmla="+- 0 5357 5153"/>
                              <a:gd name="T5" fmla="*/ T4 w 204"/>
                              <a:gd name="T6" fmla="+- 0 3216 3216"/>
                              <a:gd name="T7" fmla="*/ 3216 h 106"/>
                              <a:gd name="T8" fmla="+- 0 5357 5153"/>
                              <a:gd name="T9" fmla="*/ T8 w 204"/>
                              <a:gd name="T10" fmla="+- 0 3322 3216"/>
                              <a:gd name="T11" fmla="*/ 3322 h 106"/>
                            </a:gdLst>
                            <a:ahLst/>
                            <a:cxnLst>
                              <a:cxn ang="0">
                                <a:pos x="T1" y="T3"/>
                              </a:cxn>
                              <a:cxn ang="0">
                                <a:pos x="T5" y="T7"/>
                              </a:cxn>
                              <a:cxn ang="0">
                                <a:pos x="T9" y="T11"/>
                              </a:cxn>
                            </a:cxnLst>
                            <a:rect l="0" t="0" r="r" b="b"/>
                            <a:pathLst>
                              <a:path w="204" h="106">
                                <a:moveTo>
                                  <a:pt x="0" y="0"/>
                                </a:moveTo>
                                <a:lnTo>
                                  <a:pt x="204" y="0"/>
                                </a:lnTo>
                                <a:lnTo>
                                  <a:pt x="204" y="106"/>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1" name="Line 105"/>
                        <wps:cNvCnPr/>
                        <wps:spPr bwMode="auto">
                          <a:xfrm>
                            <a:off x="8839" y="4320"/>
                            <a:ext cx="77"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782" name="Rectangle 104"/>
                        <wps:cNvSpPr>
                          <a:spLocks noChangeArrowheads="1"/>
                        </wps:cNvSpPr>
                        <wps:spPr bwMode="auto">
                          <a:xfrm>
                            <a:off x="3770" y="2239"/>
                            <a:ext cx="718" cy="6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3" name="Rectangle 103"/>
                        <wps:cNvSpPr>
                          <a:spLocks noChangeArrowheads="1"/>
                        </wps:cNvSpPr>
                        <wps:spPr bwMode="auto">
                          <a:xfrm>
                            <a:off x="3770" y="2239"/>
                            <a:ext cx="718" cy="614"/>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4" name="Picture 10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3962" y="2400"/>
                            <a:ext cx="34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85" name="Picture 10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3790" y="2508"/>
                            <a:ext cx="691"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6" name="Rectangle 100"/>
                        <wps:cNvSpPr>
                          <a:spLocks noChangeArrowheads="1"/>
                        </wps:cNvSpPr>
                        <wps:spPr bwMode="auto">
                          <a:xfrm>
                            <a:off x="4598" y="2249"/>
                            <a:ext cx="938" cy="6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7" name="Rectangle 99"/>
                        <wps:cNvSpPr>
                          <a:spLocks noChangeArrowheads="1"/>
                        </wps:cNvSpPr>
                        <wps:spPr bwMode="auto">
                          <a:xfrm>
                            <a:off x="4598" y="2249"/>
                            <a:ext cx="938" cy="612"/>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8" name="Picture 98"/>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4901" y="2299"/>
                            <a:ext cx="34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89" name="Picture 9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4716" y="2407"/>
                            <a:ext cx="710"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90" name="Picture 96"/>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4630" y="2515"/>
                            <a:ext cx="883"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91" name="Picture 95"/>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4901" y="2623"/>
                            <a:ext cx="34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2" name="Freeform 94"/>
                        <wps:cNvSpPr>
                          <a:spLocks/>
                        </wps:cNvSpPr>
                        <wps:spPr bwMode="auto">
                          <a:xfrm>
                            <a:off x="5066" y="2095"/>
                            <a:ext cx="10" cy="154"/>
                          </a:xfrm>
                          <a:custGeom>
                            <a:avLst/>
                            <a:gdLst>
                              <a:gd name="T0" fmla="+- 0 5076 5066"/>
                              <a:gd name="T1" fmla="*/ T0 w 10"/>
                              <a:gd name="T2" fmla="+- 0 2095 2095"/>
                              <a:gd name="T3" fmla="*/ 2095 h 154"/>
                              <a:gd name="T4" fmla="+- 0 5066 5066"/>
                              <a:gd name="T5" fmla="*/ T4 w 10"/>
                              <a:gd name="T6" fmla="+- 0 2095 2095"/>
                              <a:gd name="T7" fmla="*/ 2095 h 154"/>
                              <a:gd name="T8" fmla="+- 0 5066 5066"/>
                              <a:gd name="T9" fmla="*/ T8 w 10"/>
                              <a:gd name="T10" fmla="+- 0 2249 2095"/>
                              <a:gd name="T11" fmla="*/ 2249 h 154"/>
                            </a:gdLst>
                            <a:ahLst/>
                            <a:cxnLst>
                              <a:cxn ang="0">
                                <a:pos x="T1" y="T3"/>
                              </a:cxn>
                              <a:cxn ang="0">
                                <a:pos x="T5" y="T7"/>
                              </a:cxn>
                              <a:cxn ang="0">
                                <a:pos x="T9" y="T11"/>
                              </a:cxn>
                            </a:cxnLst>
                            <a:rect l="0" t="0" r="r" b="b"/>
                            <a:pathLst>
                              <a:path w="10" h="154">
                                <a:moveTo>
                                  <a:pt x="10" y="0"/>
                                </a:moveTo>
                                <a:lnTo>
                                  <a:pt x="0" y="0"/>
                                </a:lnTo>
                                <a:lnTo>
                                  <a:pt x="0" y="154"/>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3" name="Line 93"/>
                        <wps:cNvCnPr/>
                        <wps:spPr bwMode="auto">
                          <a:xfrm>
                            <a:off x="12216" y="2323"/>
                            <a:ext cx="0" cy="77"/>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794" name="Line 92"/>
                        <wps:cNvCnPr/>
                        <wps:spPr bwMode="auto">
                          <a:xfrm>
                            <a:off x="5870" y="3552"/>
                            <a:ext cx="204"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795" name="Rectangle 91"/>
                        <wps:cNvSpPr>
                          <a:spLocks noChangeArrowheads="1"/>
                        </wps:cNvSpPr>
                        <wps:spPr bwMode="auto">
                          <a:xfrm>
                            <a:off x="4846" y="4090"/>
                            <a:ext cx="1037"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96" name="Picture 90"/>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4951" y="4174"/>
                            <a:ext cx="82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97" name="Picture 89"/>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4937" y="4282"/>
                            <a:ext cx="864"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8" name="Line 88"/>
                        <wps:cNvCnPr/>
                        <wps:spPr bwMode="auto">
                          <a:xfrm>
                            <a:off x="5882" y="4320"/>
                            <a:ext cx="192"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799" name="Rectangle 87"/>
                        <wps:cNvSpPr>
                          <a:spLocks noChangeArrowheads="1"/>
                        </wps:cNvSpPr>
                        <wps:spPr bwMode="auto">
                          <a:xfrm>
                            <a:off x="4846" y="4858"/>
                            <a:ext cx="1075" cy="461"/>
                          </a:xfrm>
                          <a:prstGeom prst="rect">
                            <a:avLst/>
                          </a:prstGeom>
                          <a:noFill/>
                          <a:ln w="825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0" name="Picture 8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4970" y="4886"/>
                            <a:ext cx="82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01" name="Picture 85"/>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4997" y="4994"/>
                            <a:ext cx="76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02" name="Picture 8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5246" y="5102"/>
                            <a:ext cx="288"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03" name="Line 83"/>
                        <wps:cNvCnPr/>
                        <wps:spPr bwMode="auto">
                          <a:xfrm>
                            <a:off x="5921" y="5088"/>
                            <a:ext cx="153"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804" name="Line 82"/>
                        <wps:cNvCnPr/>
                        <wps:spPr bwMode="auto">
                          <a:xfrm>
                            <a:off x="6074" y="3552"/>
                            <a:ext cx="0" cy="1536"/>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805" name="Freeform 81"/>
                        <wps:cNvSpPr>
                          <a:spLocks/>
                        </wps:cNvSpPr>
                        <wps:spPr bwMode="auto">
                          <a:xfrm>
                            <a:off x="8460" y="3353"/>
                            <a:ext cx="77" cy="968"/>
                          </a:xfrm>
                          <a:custGeom>
                            <a:avLst/>
                            <a:gdLst>
                              <a:gd name="T0" fmla="+- 0 8460 8460"/>
                              <a:gd name="T1" fmla="*/ T0 w 77"/>
                              <a:gd name="T2" fmla="+- 0 3353 3353"/>
                              <a:gd name="T3" fmla="*/ 3353 h 968"/>
                              <a:gd name="T4" fmla="+- 0 8460 8460"/>
                              <a:gd name="T5" fmla="*/ T4 w 77"/>
                              <a:gd name="T6" fmla="+- 0 4320 3353"/>
                              <a:gd name="T7" fmla="*/ 4320 h 968"/>
                              <a:gd name="T8" fmla="+- 0 8537 8460"/>
                              <a:gd name="T9" fmla="*/ T8 w 77"/>
                              <a:gd name="T10" fmla="+- 0 4320 3353"/>
                              <a:gd name="T11" fmla="*/ 4320 h 968"/>
                            </a:gdLst>
                            <a:ahLst/>
                            <a:cxnLst>
                              <a:cxn ang="0">
                                <a:pos x="T1" y="T3"/>
                              </a:cxn>
                              <a:cxn ang="0">
                                <a:pos x="T5" y="T7"/>
                              </a:cxn>
                              <a:cxn ang="0">
                                <a:pos x="T9" y="T11"/>
                              </a:cxn>
                            </a:cxnLst>
                            <a:rect l="0" t="0" r="r" b="b"/>
                            <a:pathLst>
                              <a:path w="77" h="968">
                                <a:moveTo>
                                  <a:pt x="0" y="0"/>
                                </a:moveTo>
                                <a:lnTo>
                                  <a:pt x="0" y="967"/>
                                </a:lnTo>
                                <a:lnTo>
                                  <a:pt x="77" y="967"/>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6" name="Freeform 80"/>
                        <wps:cNvSpPr>
                          <a:spLocks/>
                        </wps:cNvSpPr>
                        <wps:spPr bwMode="auto">
                          <a:xfrm>
                            <a:off x="10246" y="4166"/>
                            <a:ext cx="128" cy="77"/>
                          </a:xfrm>
                          <a:custGeom>
                            <a:avLst/>
                            <a:gdLst>
                              <a:gd name="T0" fmla="+- 0 10246 10246"/>
                              <a:gd name="T1" fmla="*/ T0 w 128"/>
                              <a:gd name="T2" fmla="+- 0 4166 4166"/>
                              <a:gd name="T3" fmla="*/ 4166 h 77"/>
                              <a:gd name="T4" fmla="+- 0 10246 10246"/>
                              <a:gd name="T5" fmla="*/ T4 w 128"/>
                              <a:gd name="T6" fmla="+- 0 4243 4166"/>
                              <a:gd name="T7" fmla="*/ 4243 h 77"/>
                              <a:gd name="T8" fmla="+- 0 10373 10246"/>
                              <a:gd name="T9" fmla="*/ T8 w 128"/>
                              <a:gd name="T10" fmla="+- 0 4243 4166"/>
                              <a:gd name="T11" fmla="*/ 4243 h 77"/>
                            </a:gdLst>
                            <a:ahLst/>
                            <a:cxnLst>
                              <a:cxn ang="0">
                                <a:pos x="T1" y="T3"/>
                              </a:cxn>
                              <a:cxn ang="0">
                                <a:pos x="T5" y="T7"/>
                              </a:cxn>
                              <a:cxn ang="0">
                                <a:pos x="T9" y="T11"/>
                              </a:cxn>
                            </a:cxnLst>
                            <a:rect l="0" t="0" r="r" b="b"/>
                            <a:pathLst>
                              <a:path w="128" h="77">
                                <a:moveTo>
                                  <a:pt x="0" y="0"/>
                                </a:moveTo>
                                <a:lnTo>
                                  <a:pt x="0" y="77"/>
                                </a:lnTo>
                                <a:lnTo>
                                  <a:pt x="127" y="77"/>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7" name="Freeform 79"/>
                        <wps:cNvSpPr>
                          <a:spLocks/>
                        </wps:cNvSpPr>
                        <wps:spPr bwMode="auto">
                          <a:xfrm>
                            <a:off x="11755" y="4236"/>
                            <a:ext cx="77" cy="84"/>
                          </a:xfrm>
                          <a:custGeom>
                            <a:avLst/>
                            <a:gdLst>
                              <a:gd name="T0" fmla="+- 0 11755 11755"/>
                              <a:gd name="T1" fmla="*/ T0 w 77"/>
                              <a:gd name="T2" fmla="+- 0 4236 4236"/>
                              <a:gd name="T3" fmla="*/ 4236 h 84"/>
                              <a:gd name="T4" fmla="+- 0 11755 11755"/>
                              <a:gd name="T5" fmla="*/ T4 w 77"/>
                              <a:gd name="T6" fmla="+- 0 4320 4236"/>
                              <a:gd name="T7" fmla="*/ 4320 h 84"/>
                              <a:gd name="T8" fmla="+- 0 11832 11755"/>
                              <a:gd name="T9" fmla="*/ T8 w 77"/>
                              <a:gd name="T10" fmla="+- 0 4320 4236"/>
                              <a:gd name="T11" fmla="*/ 4320 h 84"/>
                            </a:gdLst>
                            <a:ahLst/>
                            <a:cxnLst>
                              <a:cxn ang="0">
                                <a:pos x="T1" y="T3"/>
                              </a:cxn>
                              <a:cxn ang="0">
                                <a:pos x="T5" y="T7"/>
                              </a:cxn>
                              <a:cxn ang="0">
                                <a:pos x="T9" y="T11"/>
                              </a:cxn>
                            </a:cxnLst>
                            <a:rect l="0" t="0" r="r" b="b"/>
                            <a:pathLst>
                              <a:path w="77" h="84">
                                <a:moveTo>
                                  <a:pt x="0" y="0"/>
                                </a:moveTo>
                                <a:lnTo>
                                  <a:pt x="0" y="84"/>
                                </a:lnTo>
                                <a:lnTo>
                                  <a:pt x="77" y="84"/>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8" name="Line 78"/>
                        <wps:cNvCnPr/>
                        <wps:spPr bwMode="auto">
                          <a:xfrm>
                            <a:off x="13214" y="4320"/>
                            <a:ext cx="77"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809" name="Line 77"/>
                        <wps:cNvCnPr/>
                        <wps:spPr bwMode="auto">
                          <a:xfrm>
                            <a:off x="14750" y="4320"/>
                            <a:ext cx="77"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810" name="Freeform 76"/>
                        <wps:cNvSpPr>
                          <a:spLocks/>
                        </wps:cNvSpPr>
                        <wps:spPr bwMode="auto">
                          <a:xfrm>
                            <a:off x="16082" y="3982"/>
                            <a:ext cx="665" cy="620"/>
                          </a:xfrm>
                          <a:custGeom>
                            <a:avLst/>
                            <a:gdLst>
                              <a:gd name="T0" fmla="+- 0 16082 16082"/>
                              <a:gd name="T1" fmla="*/ T0 w 665"/>
                              <a:gd name="T2" fmla="+- 0 4601 3982"/>
                              <a:gd name="T3" fmla="*/ 4601 h 620"/>
                              <a:gd name="T4" fmla="+- 0 16082 16082"/>
                              <a:gd name="T5" fmla="*/ T4 w 665"/>
                              <a:gd name="T6" fmla="+- 0 3982 3982"/>
                              <a:gd name="T7" fmla="*/ 3982 h 620"/>
                              <a:gd name="T8" fmla="+- 0 16747 16082"/>
                              <a:gd name="T9" fmla="*/ T8 w 665"/>
                              <a:gd name="T10" fmla="+- 0 3982 3982"/>
                              <a:gd name="T11" fmla="*/ 3982 h 620"/>
                              <a:gd name="T12" fmla="+- 0 16747 16082"/>
                              <a:gd name="T13" fmla="*/ T12 w 665"/>
                              <a:gd name="T14" fmla="+- 0 4106 3982"/>
                              <a:gd name="T15" fmla="*/ 4106 h 620"/>
                            </a:gdLst>
                            <a:ahLst/>
                            <a:cxnLst>
                              <a:cxn ang="0">
                                <a:pos x="T1" y="T3"/>
                              </a:cxn>
                              <a:cxn ang="0">
                                <a:pos x="T5" y="T7"/>
                              </a:cxn>
                              <a:cxn ang="0">
                                <a:pos x="T9" y="T11"/>
                              </a:cxn>
                              <a:cxn ang="0">
                                <a:pos x="T13" y="T15"/>
                              </a:cxn>
                            </a:cxnLst>
                            <a:rect l="0" t="0" r="r" b="b"/>
                            <a:pathLst>
                              <a:path w="665" h="620">
                                <a:moveTo>
                                  <a:pt x="0" y="619"/>
                                </a:moveTo>
                                <a:lnTo>
                                  <a:pt x="0" y="0"/>
                                </a:lnTo>
                                <a:lnTo>
                                  <a:pt x="665" y="0"/>
                                </a:lnTo>
                                <a:lnTo>
                                  <a:pt x="665" y="124"/>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1" name="Line 75"/>
                        <wps:cNvCnPr/>
                        <wps:spPr bwMode="auto">
                          <a:xfrm>
                            <a:off x="17899" y="4320"/>
                            <a:ext cx="77"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812" name="Line 74"/>
                        <wps:cNvCnPr/>
                        <wps:spPr bwMode="auto">
                          <a:xfrm>
                            <a:off x="12216" y="3014"/>
                            <a:ext cx="0" cy="63"/>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813" name="Freeform 73"/>
                        <wps:cNvSpPr>
                          <a:spLocks/>
                        </wps:cNvSpPr>
                        <wps:spPr bwMode="auto">
                          <a:xfrm>
                            <a:off x="9761" y="2018"/>
                            <a:ext cx="8600" cy="101"/>
                          </a:xfrm>
                          <a:custGeom>
                            <a:avLst/>
                            <a:gdLst>
                              <a:gd name="T0" fmla="+- 0 9761 9761"/>
                              <a:gd name="T1" fmla="*/ T0 w 8600"/>
                              <a:gd name="T2" fmla="+- 0 2018 2018"/>
                              <a:gd name="T3" fmla="*/ 2018 h 101"/>
                              <a:gd name="T4" fmla="+- 0 9761 9761"/>
                              <a:gd name="T5" fmla="*/ T4 w 8600"/>
                              <a:gd name="T6" fmla="+- 0 2095 2018"/>
                              <a:gd name="T7" fmla="*/ 2095 h 101"/>
                              <a:gd name="T8" fmla="+- 0 18360 9761"/>
                              <a:gd name="T9" fmla="*/ T8 w 8600"/>
                              <a:gd name="T10" fmla="+- 0 2095 2018"/>
                              <a:gd name="T11" fmla="*/ 2095 h 101"/>
                              <a:gd name="T12" fmla="+- 0 18360 9761"/>
                              <a:gd name="T13" fmla="*/ T12 w 8600"/>
                              <a:gd name="T14" fmla="+- 0 2119 2018"/>
                              <a:gd name="T15" fmla="*/ 2119 h 101"/>
                            </a:gdLst>
                            <a:ahLst/>
                            <a:cxnLst>
                              <a:cxn ang="0">
                                <a:pos x="T1" y="T3"/>
                              </a:cxn>
                              <a:cxn ang="0">
                                <a:pos x="T5" y="T7"/>
                              </a:cxn>
                              <a:cxn ang="0">
                                <a:pos x="T9" y="T11"/>
                              </a:cxn>
                              <a:cxn ang="0">
                                <a:pos x="T13" y="T15"/>
                              </a:cxn>
                            </a:cxnLst>
                            <a:rect l="0" t="0" r="r" b="b"/>
                            <a:pathLst>
                              <a:path w="8600" h="101">
                                <a:moveTo>
                                  <a:pt x="0" y="0"/>
                                </a:moveTo>
                                <a:lnTo>
                                  <a:pt x="0" y="77"/>
                                </a:lnTo>
                                <a:lnTo>
                                  <a:pt x="8599" y="77"/>
                                </a:lnTo>
                                <a:lnTo>
                                  <a:pt x="8599" y="101"/>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4" name="Freeform 72"/>
                        <wps:cNvSpPr>
                          <a:spLocks/>
                        </wps:cNvSpPr>
                        <wps:spPr bwMode="auto">
                          <a:xfrm>
                            <a:off x="18360" y="2119"/>
                            <a:ext cx="154" cy="264"/>
                          </a:xfrm>
                          <a:custGeom>
                            <a:avLst/>
                            <a:gdLst>
                              <a:gd name="T0" fmla="+- 0 18360 18360"/>
                              <a:gd name="T1" fmla="*/ T0 w 154"/>
                              <a:gd name="T2" fmla="+- 0 2119 2119"/>
                              <a:gd name="T3" fmla="*/ 2119 h 264"/>
                              <a:gd name="T4" fmla="+- 0 18360 18360"/>
                              <a:gd name="T5" fmla="*/ T4 w 154"/>
                              <a:gd name="T6" fmla="+- 0 2383 2119"/>
                              <a:gd name="T7" fmla="*/ 2383 h 264"/>
                              <a:gd name="T8" fmla="+- 0 18514 18360"/>
                              <a:gd name="T9" fmla="*/ T8 w 154"/>
                              <a:gd name="T10" fmla="+- 0 2383 2119"/>
                              <a:gd name="T11" fmla="*/ 2383 h 264"/>
                            </a:gdLst>
                            <a:ahLst/>
                            <a:cxnLst>
                              <a:cxn ang="0">
                                <a:pos x="T1" y="T3"/>
                              </a:cxn>
                              <a:cxn ang="0">
                                <a:pos x="T5" y="T7"/>
                              </a:cxn>
                              <a:cxn ang="0">
                                <a:pos x="T9" y="T11"/>
                              </a:cxn>
                            </a:cxnLst>
                            <a:rect l="0" t="0" r="r" b="b"/>
                            <a:pathLst>
                              <a:path w="154" h="264">
                                <a:moveTo>
                                  <a:pt x="0" y="0"/>
                                </a:moveTo>
                                <a:lnTo>
                                  <a:pt x="0" y="264"/>
                                </a:lnTo>
                                <a:lnTo>
                                  <a:pt x="154" y="264"/>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5" name="Line 71"/>
                        <wps:cNvCnPr/>
                        <wps:spPr bwMode="auto">
                          <a:xfrm>
                            <a:off x="2875" y="6547"/>
                            <a:ext cx="3456"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816" name="Freeform 70"/>
                        <wps:cNvSpPr>
                          <a:spLocks/>
                        </wps:cNvSpPr>
                        <wps:spPr bwMode="auto">
                          <a:xfrm>
                            <a:off x="2234" y="6778"/>
                            <a:ext cx="922" cy="615"/>
                          </a:xfrm>
                          <a:custGeom>
                            <a:avLst/>
                            <a:gdLst>
                              <a:gd name="T0" fmla="+- 0 2234 2234"/>
                              <a:gd name="T1" fmla="*/ T0 w 922"/>
                              <a:gd name="T2" fmla="+- 0 7262 6778"/>
                              <a:gd name="T3" fmla="*/ 7262 h 615"/>
                              <a:gd name="T4" fmla="+- 0 2234 2234"/>
                              <a:gd name="T5" fmla="*/ T4 w 922"/>
                              <a:gd name="T6" fmla="+- 0 6907 6778"/>
                              <a:gd name="T7" fmla="*/ 6907 h 615"/>
                              <a:gd name="T8" fmla="+- 0 2245 2234"/>
                              <a:gd name="T9" fmla="*/ T8 w 922"/>
                              <a:gd name="T10" fmla="+- 0 6857 6778"/>
                              <a:gd name="T11" fmla="*/ 6857 h 615"/>
                              <a:gd name="T12" fmla="+- 0 2273 2234"/>
                              <a:gd name="T13" fmla="*/ T12 w 922"/>
                              <a:gd name="T14" fmla="+- 0 6815 6778"/>
                              <a:gd name="T15" fmla="*/ 6815 h 615"/>
                              <a:gd name="T16" fmla="+- 0 2314 2234"/>
                              <a:gd name="T17" fmla="*/ T16 w 922"/>
                              <a:gd name="T18" fmla="+- 0 6788 6778"/>
                              <a:gd name="T19" fmla="*/ 6788 h 615"/>
                              <a:gd name="T20" fmla="+- 0 2364 2234"/>
                              <a:gd name="T21" fmla="*/ T20 w 922"/>
                              <a:gd name="T22" fmla="+- 0 6778 6778"/>
                              <a:gd name="T23" fmla="*/ 6778 h 615"/>
                              <a:gd name="T24" fmla="+- 0 3026 2234"/>
                              <a:gd name="T25" fmla="*/ T24 w 922"/>
                              <a:gd name="T26" fmla="+- 0 6778 6778"/>
                              <a:gd name="T27" fmla="*/ 6778 h 615"/>
                              <a:gd name="T28" fmla="+- 0 3077 2234"/>
                              <a:gd name="T29" fmla="*/ T28 w 922"/>
                              <a:gd name="T30" fmla="+- 0 6788 6778"/>
                              <a:gd name="T31" fmla="*/ 6788 h 615"/>
                              <a:gd name="T32" fmla="+- 0 3118 2234"/>
                              <a:gd name="T33" fmla="*/ T32 w 922"/>
                              <a:gd name="T34" fmla="+- 0 6815 6778"/>
                              <a:gd name="T35" fmla="*/ 6815 h 615"/>
                              <a:gd name="T36" fmla="+- 0 3146 2234"/>
                              <a:gd name="T37" fmla="*/ T36 w 922"/>
                              <a:gd name="T38" fmla="+- 0 6857 6778"/>
                              <a:gd name="T39" fmla="*/ 6857 h 615"/>
                              <a:gd name="T40" fmla="+- 0 3156 2234"/>
                              <a:gd name="T41" fmla="*/ T40 w 922"/>
                              <a:gd name="T42" fmla="+- 0 6907 6778"/>
                              <a:gd name="T43" fmla="*/ 6907 h 615"/>
                              <a:gd name="T44" fmla="+- 0 3156 2234"/>
                              <a:gd name="T45" fmla="*/ T44 w 922"/>
                              <a:gd name="T46" fmla="+- 0 7262 6778"/>
                              <a:gd name="T47" fmla="*/ 7262 h 615"/>
                              <a:gd name="T48" fmla="+- 0 3146 2234"/>
                              <a:gd name="T49" fmla="*/ T48 w 922"/>
                              <a:gd name="T50" fmla="+- 0 7312 6778"/>
                              <a:gd name="T51" fmla="*/ 7312 h 615"/>
                              <a:gd name="T52" fmla="+- 0 3118 2234"/>
                              <a:gd name="T53" fmla="*/ T52 w 922"/>
                              <a:gd name="T54" fmla="+- 0 7353 6778"/>
                              <a:gd name="T55" fmla="*/ 7353 h 615"/>
                              <a:gd name="T56" fmla="+- 0 3077 2234"/>
                              <a:gd name="T57" fmla="*/ T56 w 922"/>
                              <a:gd name="T58" fmla="+- 0 7382 6778"/>
                              <a:gd name="T59" fmla="*/ 7382 h 615"/>
                              <a:gd name="T60" fmla="+- 0 3026 2234"/>
                              <a:gd name="T61" fmla="*/ T60 w 922"/>
                              <a:gd name="T62" fmla="+- 0 7392 6778"/>
                              <a:gd name="T63" fmla="*/ 7392 h 615"/>
                              <a:gd name="T64" fmla="+- 0 2364 2234"/>
                              <a:gd name="T65" fmla="*/ T64 w 922"/>
                              <a:gd name="T66" fmla="+- 0 7392 6778"/>
                              <a:gd name="T67" fmla="*/ 7392 h 615"/>
                              <a:gd name="T68" fmla="+- 0 2314 2234"/>
                              <a:gd name="T69" fmla="*/ T68 w 922"/>
                              <a:gd name="T70" fmla="+- 0 7382 6778"/>
                              <a:gd name="T71" fmla="*/ 7382 h 615"/>
                              <a:gd name="T72" fmla="+- 0 2273 2234"/>
                              <a:gd name="T73" fmla="*/ T72 w 922"/>
                              <a:gd name="T74" fmla="+- 0 7353 6778"/>
                              <a:gd name="T75" fmla="*/ 7353 h 615"/>
                              <a:gd name="T76" fmla="+- 0 2245 2234"/>
                              <a:gd name="T77" fmla="*/ T76 w 922"/>
                              <a:gd name="T78" fmla="+- 0 7312 6778"/>
                              <a:gd name="T79" fmla="*/ 7312 h 615"/>
                              <a:gd name="T80" fmla="+- 0 2234 2234"/>
                              <a:gd name="T81" fmla="*/ T80 w 922"/>
                              <a:gd name="T82" fmla="+- 0 7262 6778"/>
                              <a:gd name="T83" fmla="*/ 7262 h 6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22" h="615">
                                <a:moveTo>
                                  <a:pt x="0" y="484"/>
                                </a:moveTo>
                                <a:lnTo>
                                  <a:pt x="0" y="129"/>
                                </a:lnTo>
                                <a:lnTo>
                                  <a:pt x="11" y="79"/>
                                </a:lnTo>
                                <a:lnTo>
                                  <a:pt x="39" y="37"/>
                                </a:lnTo>
                                <a:lnTo>
                                  <a:pt x="80" y="10"/>
                                </a:lnTo>
                                <a:lnTo>
                                  <a:pt x="130" y="0"/>
                                </a:lnTo>
                                <a:lnTo>
                                  <a:pt x="792" y="0"/>
                                </a:lnTo>
                                <a:lnTo>
                                  <a:pt x="843" y="10"/>
                                </a:lnTo>
                                <a:lnTo>
                                  <a:pt x="884" y="37"/>
                                </a:lnTo>
                                <a:lnTo>
                                  <a:pt x="912" y="79"/>
                                </a:lnTo>
                                <a:lnTo>
                                  <a:pt x="922" y="129"/>
                                </a:lnTo>
                                <a:lnTo>
                                  <a:pt x="922" y="484"/>
                                </a:lnTo>
                                <a:lnTo>
                                  <a:pt x="912" y="534"/>
                                </a:lnTo>
                                <a:lnTo>
                                  <a:pt x="884" y="575"/>
                                </a:lnTo>
                                <a:lnTo>
                                  <a:pt x="843" y="604"/>
                                </a:lnTo>
                                <a:lnTo>
                                  <a:pt x="792" y="614"/>
                                </a:lnTo>
                                <a:lnTo>
                                  <a:pt x="130" y="614"/>
                                </a:lnTo>
                                <a:lnTo>
                                  <a:pt x="80" y="604"/>
                                </a:lnTo>
                                <a:lnTo>
                                  <a:pt x="39" y="575"/>
                                </a:lnTo>
                                <a:lnTo>
                                  <a:pt x="11" y="534"/>
                                </a:lnTo>
                                <a:lnTo>
                                  <a:pt x="0" y="484"/>
                                </a:lnTo>
                                <a:close/>
                              </a:path>
                            </a:pathLst>
                          </a:custGeom>
                          <a:noFill/>
                          <a:ln w="8256">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7" name="Freeform 69"/>
                        <wps:cNvSpPr>
                          <a:spLocks/>
                        </wps:cNvSpPr>
                        <wps:spPr bwMode="auto">
                          <a:xfrm>
                            <a:off x="2695" y="6931"/>
                            <a:ext cx="768" cy="576"/>
                          </a:xfrm>
                          <a:custGeom>
                            <a:avLst/>
                            <a:gdLst>
                              <a:gd name="T0" fmla="+- 0 3463 2695"/>
                              <a:gd name="T1" fmla="*/ T0 w 768"/>
                              <a:gd name="T2" fmla="+- 0 7378 6931"/>
                              <a:gd name="T3" fmla="*/ 7378 h 576"/>
                              <a:gd name="T4" fmla="+- 0 3463 2695"/>
                              <a:gd name="T5" fmla="*/ T4 w 768"/>
                              <a:gd name="T6" fmla="+- 0 7061 6931"/>
                              <a:gd name="T7" fmla="*/ 7061 h 576"/>
                              <a:gd name="T8" fmla="+- 0 3453 2695"/>
                              <a:gd name="T9" fmla="*/ T8 w 768"/>
                              <a:gd name="T10" fmla="+- 0 7010 6931"/>
                              <a:gd name="T11" fmla="*/ 7010 h 576"/>
                              <a:gd name="T12" fmla="+- 0 3425 2695"/>
                              <a:gd name="T13" fmla="*/ T12 w 768"/>
                              <a:gd name="T14" fmla="+- 0 6969 6931"/>
                              <a:gd name="T15" fmla="*/ 6969 h 576"/>
                              <a:gd name="T16" fmla="+- 0 3384 2695"/>
                              <a:gd name="T17" fmla="*/ T16 w 768"/>
                              <a:gd name="T18" fmla="+- 0 6941 6931"/>
                              <a:gd name="T19" fmla="*/ 6941 h 576"/>
                              <a:gd name="T20" fmla="+- 0 3334 2695"/>
                              <a:gd name="T21" fmla="*/ T20 w 768"/>
                              <a:gd name="T22" fmla="+- 0 6931 6931"/>
                              <a:gd name="T23" fmla="*/ 6931 h 576"/>
                              <a:gd name="T24" fmla="+- 0 2825 2695"/>
                              <a:gd name="T25" fmla="*/ T24 w 768"/>
                              <a:gd name="T26" fmla="+- 0 6931 6931"/>
                              <a:gd name="T27" fmla="*/ 6931 h 576"/>
                              <a:gd name="T28" fmla="+- 0 2774 2695"/>
                              <a:gd name="T29" fmla="*/ T28 w 768"/>
                              <a:gd name="T30" fmla="+- 0 6941 6931"/>
                              <a:gd name="T31" fmla="*/ 6941 h 576"/>
                              <a:gd name="T32" fmla="+- 0 2733 2695"/>
                              <a:gd name="T33" fmla="*/ T32 w 768"/>
                              <a:gd name="T34" fmla="+- 0 6969 6931"/>
                              <a:gd name="T35" fmla="*/ 6969 h 576"/>
                              <a:gd name="T36" fmla="+- 0 2705 2695"/>
                              <a:gd name="T37" fmla="*/ T36 w 768"/>
                              <a:gd name="T38" fmla="+- 0 7010 6931"/>
                              <a:gd name="T39" fmla="*/ 7010 h 576"/>
                              <a:gd name="T40" fmla="+- 0 2695 2695"/>
                              <a:gd name="T41" fmla="*/ T40 w 768"/>
                              <a:gd name="T42" fmla="+- 0 7061 6931"/>
                              <a:gd name="T43" fmla="*/ 7061 h 576"/>
                              <a:gd name="T44" fmla="+- 0 2695 2695"/>
                              <a:gd name="T45" fmla="*/ T44 w 768"/>
                              <a:gd name="T46" fmla="+- 0 7378 6931"/>
                              <a:gd name="T47" fmla="*/ 7378 h 576"/>
                              <a:gd name="T48" fmla="+- 0 2705 2695"/>
                              <a:gd name="T49" fmla="*/ T48 w 768"/>
                              <a:gd name="T50" fmla="+- 0 7427 6931"/>
                              <a:gd name="T51" fmla="*/ 7427 h 576"/>
                              <a:gd name="T52" fmla="+- 0 2733 2695"/>
                              <a:gd name="T53" fmla="*/ T52 w 768"/>
                              <a:gd name="T54" fmla="+- 0 7468 6931"/>
                              <a:gd name="T55" fmla="*/ 7468 h 576"/>
                              <a:gd name="T56" fmla="+- 0 2774 2695"/>
                              <a:gd name="T57" fmla="*/ T56 w 768"/>
                              <a:gd name="T58" fmla="+- 0 7497 6931"/>
                              <a:gd name="T59" fmla="*/ 7497 h 576"/>
                              <a:gd name="T60" fmla="+- 0 2825 2695"/>
                              <a:gd name="T61" fmla="*/ T60 w 768"/>
                              <a:gd name="T62" fmla="+- 0 7507 6931"/>
                              <a:gd name="T63" fmla="*/ 7507 h 576"/>
                              <a:gd name="T64" fmla="+- 0 3334 2695"/>
                              <a:gd name="T65" fmla="*/ T64 w 768"/>
                              <a:gd name="T66" fmla="+- 0 7507 6931"/>
                              <a:gd name="T67" fmla="*/ 7507 h 576"/>
                              <a:gd name="T68" fmla="+- 0 3384 2695"/>
                              <a:gd name="T69" fmla="*/ T68 w 768"/>
                              <a:gd name="T70" fmla="+- 0 7497 6931"/>
                              <a:gd name="T71" fmla="*/ 7497 h 576"/>
                              <a:gd name="T72" fmla="+- 0 3425 2695"/>
                              <a:gd name="T73" fmla="*/ T72 w 768"/>
                              <a:gd name="T74" fmla="+- 0 7468 6931"/>
                              <a:gd name="T75" fmla="*/ 7468 h 576"/>
                              <a:gd name="T76" fmla="+- 0 3453 2695"/>
                              <a:gd name="T77" fmla="*/ T76 w 768"/>
                              <a:gd name="T78" fmla="+- 0 7427 6931"/>
                              <a:gd name="T79" fmla="*/ 7427 h 576"/>
                              <a:gd name="T80" fmla="+- 0 3463 2695"/>
                              <a:gd name="T81" fmla="*/ T80 w 768"/>
                              <a:gd name="T82" fmla="+- 0 7378 6931"/>
                              <a:gd name="T83" fmla="*/ 7378 h 5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68" h="576">
                                <a:moveTo>
                                  <a:pt x="768" y="447"/>
                                </a:moveTo>
                                <a:lnTo>
                                  <a:pt x="768" y="130"/>
                                </a:lnTo>
                                <a:lnTo>
                                  <a:pt x="758" y="79"/>
                                </a:lnTo>
                                <a:lnTo>
                                  <a:pt x="730" y="38"/>
                                </a:lnTo>
                                <a:lnTo>
                                  <a:pt x="689" y="10"/>
                                </a:lnTo>
                                <a:lnTo>
                                  <a:pt x="639" y="0"/>
                                </a:lnTo>
                                <a:lnTo>
                                  <a:pt x="130" y="0"/>
                                </a:lnTo>
                                <a:lnTo>
                                  <a:pt x="79" y="10"/>
                                </a:lnTo>
                                <a:lnTo>
                                  <a:pt x="38" y="38"/>
                                </a:lnTo>
                                <a:lnTo>
                                  <a:pt x="10" y="79"/>
                                </a:lnTo>
                                <a:lnTo>
                                  <a:pt x="0" y="130"/>
                                </a:lnTo>
                                <a:lnTo>
                                  <a:pt x="0" y="447"/>
                                </a:lnTo>
                                <a:lnTo>
                                  <a:pt x="10" y="496"/>
                                </a:lnTo>
                                <a:lnTo>
                                  <a:pt x="38" y="537"/>
                                </a:lnTo>
                                <a:lnTo>
                                  <a:pt x="79" y="566"/>
                                </a:lnTo>
                                <a:lnTo>
                                  <a:pt x="130" y="576"/>
                                </a:lnTo>
                                <a:lnTo>
                                  <a:pt x="639" y="576"/>
                                </a:lnTo>
                                <a:lnTo>
                                  <a:pt x="689" y="566"/>
                                </a:lnTo>
                                <a:lnTo>
                                  <a:pt x="730" y="537"/>
                                </a:lnTo>
                                <a:lnTo>
                                  <a:pt x="758" y="496"/>
                                </a:lnTo>
                                <a:lnTo>
                                  <a:pt x="768" y="44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8" name="Freeform 68"/>
                        <wps:cNvSpPr>
                          <a:spLocks/>
                        </wps:cNvSpPr>
                        <wps:spPr bwMode="auto">
                          <a:xfrm>
                            <a:off x="2695" y="6931"/>
                            <a:ext cx="768" cy="576"/>
                          </a:xfrm>
                          <a:custGeom>
                            <a:avLst/>
                            <a:gdLst>
                              <a:gd name="T0" fmla="+- 0 2695 2695"/>
                              <a:gd name="T1" fmla="*/ T0 w 768"/>
                              <a:gd name="T2" fmla="+- 0 7378 6931"/>
                              <a:gd name="T3" fmla="*/ 7378 h 576"/>
                              <a:gd name="T4" fmla="+- 0 2695 2695"/>
                              <a:gd name="T5" fmla="*/ T4 w 768"/>
                              <a:gd name="T6" fmla="+- 0 7061 6931"/>
                              <a:gd name="T7" fmla="*/ 7061 h 576"/>
                              <a:gd name="T8" fmla="+- 0 2705 2695"/>
                              <a:gd name="T9" fmla="*/ T8 w 768"/>
                              <a:gd name="T10" fmla="+- 0 7010 6931"/>
                              <a:gd name="T11" fmla="*/ 7010 h 576"/>
                              <a:gd name="T12" fmla="+- 0 2733 2695"/>
                              <a:gd name="T13" fmla="*/ T12 w 768"/>
                              <a:gd name="T14" fmla="+- 0 6969 6931"/>
                              <a:gd name="T15" fmla="*/ 6969 h 576"/>
                              <a:gd name="T16" fmla="+- 0 2774 2695"/>
                              <a:gd name="T17" fmla="*/ T16 w 768"/>
                              <a:gd name="T18" fmla="+- 0 6941 6931"/>
                              <a:gd name="T19" fmla="*/ 6941 h 576"/>
                              <a:gd name="T20" fmla="+- 0 2825 2695"/>
                              <a:gd name="T21" fmla="*/ T20 w 768"/>
                              <a:gd name="T22" fmla="+- 0 6931 6931"/>
                              <a:gd name="T23" fmla="*/ 6931 h 576"/>
                              <a:gd name="T24" fmla="+- 0 3334 2695"/>
                              <a:gd name="T25" fmla="*/ T24 w 768"/>
                              <a:gd name="T26" fmla="+- 0 6931 6931"/>
                              <a:gd name="T27" fmla="*/ 6931 h 576"/>
                              <a:gd name="T28" fmla="+- 0 3384 2695"/>
                              <a:gd name="T29" fmla="*/ T28 w 768"/>
                              <a:gd name="T30" fmla="+- 0 6941 6931"/>
                              <a:gd name="T31" fmla="*/ 6941 h 576"/>
                              <a:gd name="T32" fmla="+- 0 3425 2695"/>
                              <a:gd name="T33" fmla="*/ T32 w 768"/>
                              <a:gd name="T34" fmla="+- 0 6969 6931"/>
                              <a:gd name="T35" fmla="*/ 6969 h 576"/>
                              <a:gd name="T36" fmla="+- 0 3453 2695"/>
                              <a:gd name="T37" fmla="*/ T36 w 768"/>
                              <a:gd name="T38" fmla="+- 0 7010 6931"/>
                              <a:gd name="T39" fmla="*/ 7010 h 576"/>
                              <a:gd name="T40" fmla="+- 0 3463 2695"/>
                              <a:gd name="T41" fmla="*/ T40 w 768"/>
                              <a:gd name="T42" fmla="+- 0 7061 6931"/>
                              <a:gd name="T43" fmla="*/ 7061 h 576"/>
                              <a:gd name="T44" fmla="+- 0 3463 2695"/>
                              <a:gd name="T45" fmla="*/ T44 w 768"/>
                              <a:gd name="T46" fmla="+- 0 7378 6931"/>
                              <a:gd name="T47" fmla="*/ 7378 h 576"/>
                              <a:gd name="T48" fmla="+- 0 3453 2695"/>
                              <a:gd name="T49" fmla="*/ T48 w 768"/>
                              <a:gd name="T50" fmla="+- 0 7427 6931"/>
                              <a:gd name="T51" fmla="*/ 7427 h 576"/>
                              <a:gd name="T52" fmla="+- 0 3425 2695"/>
                              <a:gd name="T53" fmla="*/ T52 w 768"/>
                              <a:gd name="T54" fmla="+- 0 7468 6931"/>
                              <a:gd name="T55" fmla="*/ 7468 h 576"/>
                              <a:gd name="T56" fmla="+- 0 3384 2695"/>
                              <a:gd name="T57" fmla="*/ T56 w 768"/>
                              <a:gd name="T58" fmla="+- 0 7497 6931"/>
                              <a:gd name="T59" fmla="*/ 7497 h 576"/>
                              <a:gd name="T60" fmla="+- 0 3334 2695"/>
                              <a:gd name="T61" fmla="*/ T60 w 768"/>
                              <a:gd name="T62" fmla="+- 0 7507 6931"/>
                              <a:gd name="T63" fmla="*/ 7507 h 576"/>
                              <a:gd name="T64" fmla="+- 0 2825 2695"/>
                              <a:gd name="T65" fmla="*/ T64 w 768"/>
                              <a:gd name="T66" fmla="+- 0 7507 6931"/>
                              <a:gd name="T67" fmla="*/ 7507 h 576"/>
                              <a:gd name="T68" fmla="+- 0 2774 2695"/>
                              <a:gd name="T69" fmla="*/ T68 w 768"/>
                              <a:gd name="T70" fmla="+- 0 7497 6931"/>
                              <a:gd name="T71" fmla="*/ 7497 h 576"/>
                              <a:gd name="T72" fmla="+- 0 2733 2695"/>
                              <a:gd name="T73" fmla="*/ T72 w 768"/>
                              <a:gd name="T74" fmla="+- 0 7468 6931"/>
                              <a:gd name="T75" fmla="*/ 7468 h 576"/>
                              <a:gd name="T76" fmla="+- 0 2705 2695"/>
                              <a:gd name="T77" fmla="*/ T76 w 768"/>
                              <a:gd name="T78" fmla="+- 0 7427 6931"/>
                              <a:gd name="T79" fmla="*/ 7427 h 576"/>
                              <a:gd name="T80" fmla="+- 0 2695 2695"/>
                              <a:gd name="T81" fmla="*/ T80 w 768"/>
                              <a:gd name="T82" fmla="+- 0 7378 6931"/>
                              <a:gd name="T83" fmla="*/ 7378 h 5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68" h="576">
                                <a:moveTo>
                                  <a:pt x="0" y="447"/>
                                </a:moveTo>
                                <a:lnTo>
                                  <a:pt x="0" y="130"/>
                                </a:lnTo>
                                <a:lnTo>
                                  <a:pt x="10" y="79"/>
                                </a:lnTo>
                                <a:lnTo>
                                  <a:pt x="38" y="38"/>
                                </a:lnTo>
                                <a:lnTo>
                                  <a:pt x="79" y="10"/>
                                </a:lnTo>
                                <a:lnTo>
                                  <a:pt x="130" y="0"/>
                                </a:lnTo>
                                <a:lnTo>
                                  <a:pt x="639" y="0"/>
                                </a:lnTo>
                                <a:lnTo>
                                  <a:pt x="689" y="10"/>
                                </a:lnTo>
                                <a:lnTo>
                                  <a:pt x="730" y="38"/>
                                </a:lnTo>
                                <a:lnTo>
                                  <a:pt x="758" y="79"/>
                                </a:lnTo>
                                <a:lnTo>
                                  <a:pt x="768" y="130"/>
                                </a:lnTo>
                                <a:lnTo>
                                  <a:pt x="768" y="447"/>
                                </a:lnTo>
                                <a:lnTo>
                                  <a:pt x="758" y="496"/>
                                </a:lnTo>
                                <a:lnTo>
                                  <a:pt x="730" y="537"/>
                                </a:lnTo>
                                <a:lnTo>
                                  <a:pt x="689" y="566"/>
                                </a:lnTo>
                                <a:lnTo>
                                  <a:pt x="639" y="576"/>
                                </a:lnTo>
                                <a:lnTo>
                                  <a:pt x="130" y="576"/>
                                </a:lnTo>
                                <a:lnTo>
                                  <a:pt x="79" y="566"/>
                                </a:lnTo>
                                <a:lnTo>
                                  <a:pt x="38" y="537"/>
                                </a:lnTo>
                                <a:lnTo>
                                  <a:pt x="10" y="496"/>
                                </a:lnTo>
                                <a:lnTo>
                                  <a:pt x="0" y="447"/>
                                </a:lnTo>
                                <a:close/>
                              </a:path>
                            </a:pathLst>
                          </a:custGeom>
                          <a:noFill/>
                          <a:ln w="8256">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9" name="Freeform 67"/>
                        <wps:cNvSpPr>
                          <a:spLocks/>
                        </wps:cNvSpPr>
                        <wps:spPr bwMode="auto">
                          <a:xfrm>
                            <a:off x="3002" y="6931"/>
                            <a:ext cx="768" cy="615"/>
                          </a:xfrm>
                          <a:custGeom>
                            <a:avLst/>
                            <a:gdLst>
                              <a:gd name="T0" fmla="+- 0 3770 3002"/>
                              <a:gd name="T1" fmla="*/ T0 w 768"/>
                              <a:gd name="T2" fmla="+- 0 7416 6931"/>
                              <a:gd name="T3" fmla="*/ 7416 h 615"/>
                              <a:gd name="T4" fmla="+- 0 3770 3002"/>
                              <a:gd name="T5" fmla="*/ T4 w 768"/>
                              <a:gd name="T6" fmla="+- 0 7061 6931"/>
                              <a:gd name="T7" fmla="*/ 7061 h 615"/>
                              <a:gd name="T8" fmla="+- 0 3760 3002"/>
                              <a:gd name="T9" fmla="*/ T8 w 768"/>
                              <a:gd name="T10" fmla="+- 0 7010 6931"/>
                              <a:gd name="T11" fmla="*/ 7010 h 615"/>
                              <a:gd name="T12" fmla="+- 0 3733 3002"/>
                              <a:gd name="T13" fmla="*/ T12 w 768"/>
                              <a:gd name="T14" fmla="+- 0 6969 6931"/>
                              <a:gd name="T15" fmla="*/ 6969 h 615"/>
                              <a:gd name="T16" fmla="+- 0 3691 3002"/>
                              <a:gd name="T17" fmla="*/ T16 w 768"/>
                              <a:gd name="T18" fmla="+- 0 6941 6931"/>
                              <a:gd name="T19" fmla="*/ 6941 h 615"/>
                              <a:gd name="T20" fmla="+- 0 3641 3002"/>
                              <a:gd name="T21" fmla="*/ T20 w 768"/>
                              <a:gd name="T22" fmla="+- 0 6931 6931"/>
                              <a:gd name="T23" fmla="*/ 6931 h 615"/>
                              <a:gd name="T24" fmla="+- 0 3132 3002"/>
                              <a:gd name="T25" fmla="*/ T24 w 768"/>
                              <a:gd name="T26" fmla="+- 0 6931 6931"/>
                              <a:gd name="T27" fmla="*/ 6931 h 615"/>
                              <a:gd name="T28" fmla="+- 0 3081 3002"/>
                              <a:gd name="T29" fmla="*/ T28 w 768"/>
                              <a:gd name="T30" fmla="+- 0 6941 6931"/>
                              <a:gd name="T31" fmla="*/ 6941 h 615"/>
                              <a:gd name="T32" fmla="+- 0 3040 3002"/>
                              <a:gd name="T33" fmla="*/ T32 w 768"/>
                              <a:gd name="T34" fmla="+- 0 6969 6931"/>
                              <a:gd name="T35" fmla="*/ 6969 h 615"/>
                              <a:gd name="T36" fmla="+- 0 3013 3002"/>
                              <a:gd name="T37" fmla="*/ T36 w 768"/>
                              <a:gd name="T38" fmla="+- 0 7010 6931"/>
                              <a:gd name="T39" fmla="*/ 7010 h 615"/>
                              <a:gd name="T40" fmla="+- 0 3002 3002"/>
                              <a:gd name="T41" fmla="*/ T40 w 768"/>
                              <a:gd name="T42" fmla="+- 0 7061 6931"/>
                              <a:gd name="T43" fmla="*/ 7061 h 615"/>
                              <a:gd name="T44" fmla="+- 0 3002 3002"/>
                              <a:gd name="T45" fmla="*/ T44 w 768"/>
                              <a:gd name="T46" fmla="+- 0 7416 6931"/>
                              <a:gd name="T47" fmla="*/ 7416 h 615"/>
                              <a:gd name="T48" fmla="+- 0 3013 3002"/>
                              <a:gd name="T49" fmla="*/ T48 w 768"/>
                              <a:gd name="T50" fmla="+- 0 7466 6931"/>
                              <a:gd name="T51" fmla="*/ 7466 h 615"/>
                              <a:gd name="T52" fmla="+- 0 3040 3002"/>
                              <a:gd name="T53" fmla="*/ T52 w 768"/>
                              <a:gd name="T54" fmla="+- 0 7507 6931"/>
                              <a:gd name="T55" fmla="*/ 7507 h 615"/>
                              <a:gd name="T56" fmla="+- 0 3081 3002"/>
                              <a:gd name="T57" fmla="*/ T56 w 768"/>
                              <a:gd name="T58" fmla="+- 0 7535 6931"/>
                              <a:gd name="T59" fmla="*/ 7535 h 615"/>
                              <a:gd name="T60" fmla="+- 0 3132 3002"/>
                              <a:gd name="T61" fmla="*/ T60 w 768"/>
                              <a:gd name="T62" fmla="+- 0 7546 6931"/>
                              <a:gd name="T63" fmla="*/ 7546 h 615"/>
                              <a:gd name="T64" fmla="+- 0 3641 3002"/>
                              <a:gd name="T65" fmla="*/ T64 w 768"/>
                              <a:gd name="T66" fmla="+- 0 7546 6931"/>
                              <a:gd name="T67" fmla="*/ 7546 h 615"/>
                              <a:gd name="T68" fmla="+- 0 3691 3002"/>
                              <a:gd name="T69" fmla="*/ T68 w 768"/>
                              <a:gd name="T70" fmla="+- 0 7535 6931"/>
                              <a:gd name="T71" fmla="*/ 7535 h 615"/>
                              <a:gd name="T72" fmla="+- 0 3733 3002"/>
                              <a:gd name="T73" fmla="*/ T72 w 768"/>
                              <a:gd name="T74" fmla="+- 0 7507 6931"/>
                              <a:gd name="T75" fmla="*/ 7507 h 615"/>
                              <a:gd name="T76" fmla="+- 0 3760 3002"/>
                              <a:gd name="T77" fmla="*/ T76 w 768"/>
                              <a:gd name="T78" fmla="+- 0 7466 6931"/>
                              <a:gd name="T79" fmla="*/ 7466 h 615"/>
                              <a:gd name="T80" fmla="+- 0 3770 3002"/>
                              <a:gd name="T81" fmla="*/ T80 w 768"/>
                              <a:gd name="T82" fmla="+- 0 7416 6931"/>
                              <a:gd name="T83" fmla="*/ 7416 h 6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68" h="615">
                                <a:moveTo>
                                  <a:pt x="768" y="485"/>
                                </a:moveTo>
                                <a:lnTo>
                                  <a:pt x="768" y="130"/>
                                </a:lnTo>
                                <a:lnTo>
                                  <a:pt x="758" y="79"/>
                                </a:lnTo>
                                <a:lnTo>
                                  <a:pt x="731" y="38"/>
                                </a:lnTo>
                                <a:lnTo>
                                  <a:pt x="689" y="10"/>
                                </a:lnTo>
                                <a:lnTo>
                                  <a:pt x="639" y="0"/>
                                </a:lnTo>
                                <a:lnTo>
                                  <a:pt x="130" y="0"/>
                                </a:lnTo>
                                <a:lnTo>
                                  <a:pt x="79" y="10"/>
                                </a:lnTo>
                                <a:lnTo>
                                  <a:pt x="38" y="38"/>
                                </a:lnTo>
                                <a:lnTo>
                                  <a:pt x="11" y="79"/>
                                </a:lnTo>
                                <a:lnTo>
                                  <a:pt x="0" y="130"/>
                                </a:lnTo>
                                <a:lnTo>
                                  <a:pt x="0" y="485"/>
                                </a:lnTo>
                                <a:lnTo>
                                  <a:pt x="11" y="535"/>
                                </a:lnTo>
                                <a:lnTo>
                                  <a:pt x="38" y="576"/>
                                </a:lnTo>
                                <a:lnTo>
                                  <a:pt x="79" y="604"/>
                                </a:lnTo>
                                <a:lnTo>
                                  <a:pt x="130" y="615"/>
                                </a:lnTo>
                                <a:lnTo>
                                  <a:pt x="639" y="615"/>
                                </a:lnTo>
                                <a:lnTo>
                                  <a:pt x="689" y="604"/>
                                </a:lnTo>
                                <a:lnTo>
                                  <a:pt x="731" y="576"/>
                                </a:lnTo>
                                <a:lnTo>
                                  <a:pt x="758" y="535"/>
                                </a:lnTo>
                                <a:lnTo>
                                  <a:pt x="768" y="485"/>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0" name="Freeform 66"/>
                        <wps:cNvSpPr>
                          <a:spLocks/>
                        </wps:cNvSpPr>
                        <wps:spPr bwMode="auto">
                          <a:xfrm>
                            <a:off x="3002" y="6931"/>
                            <a:ext cx="768" cy="615"/>
                          </a:xfrm>
                          <a:custGeom>
                            <a:avLst/>
                            <a:gdLst>
                              <a:gd name="T0" fmla="+- 0 3002 3002"/>
                              <a:gd name="T1" fmla="*/ T0 w 768"/>
                              <a:gd name="T2" fmla="+- 0 7416 6931"/>
                              <a:gd name="T3" fmla="*/ 7416 h 615"/>
                              <a:gd name="T4" fmla="+- 0 3002 3002"/>
                              <a:gd name="T5" fmla="*/ T4 w 768"/>
                              <a:gd name="T6" fmla="+- 0 7061 6931"/>
                              <a:gd name="T7" fmla="*/ 7061 h 615"/>
                              <a:gd name="T8" fmla="+- 0 3013 3002"/>
                              <a:gd name="T9" fmla="*/ T8 w 768"/>
                              <a:gd name="T10" fmla="+- 0 7010 6931"/>
                              <a:gd name="T11" fmla="*/ 7010 h 615"/>
                              <a:gd name="T12" fmla="+- 0 3040 3002"/>
                              <a:gd name="T13" fmla="*/ T12 w 768"/>
                              <a:gd name="T14" fmla="+- 0 6969 6931"/>
                              <a:gd name="T15" fmla="*/ 6969 h 615"/>
                              <a:gd name="T16" fmla="+- 0 3081 3002"/>
                              <a:gd name="T17" fmla="*/ T16 w 768"/>
                              <a:gd name="T18" fmla="+- 0 6941 6931"/>
                              <a:gd name="T19" fmla="*/ 6941 h 615"/>
                              <a:gd name="T20" fmla="+- 0 3132 3002"/>
                              <a:gd name="T21" fmla="*/ T20 w 768"/>
                              <a:gd name="T22" fmla="+- 0 6931 6931"/>
                              <a:gd name="T23" fmla="*/ 6931 h 615"/>
                              <a:gd name="T24" fmla="+- 0 3641 3002"/>
                              <a:gd name="T25" fmla="*/ T24 w 768"/>
                              <a:gd name="T26" fmla="+- 0 6931 6931"/>
                              <a:gd name="T27" fmla="*/ 6931 h 615"/>
                              <a:gd name="T28" fmla="+- 0 3691 3002"/>
                              <a:gd name="T29" fmla="*/ T28 w 768"/>
                              <a:gd name="T30" fmla="+- 0 6941 6931"/>
                              <a:gd name="T31" fmla="*/ 6941 h 615"/>
                              <a:gd name="T32" fmla="+- 0 3733 3002"/>
                              <a:gd name="T33" fmla="*/ T32 w 768"/>
                              <a:gd name="T34" fmla="+- 0 6969 6931"/>
                              <a:gd name="T35" fmla="*/ 6969 h 615"/>
                              <a:gd name="T36" fmla="+- 0 3760 3002"/>
                              <a:gd name="T37" fmla="*/ T36 w 768"/>
                              <a:gd name="T38" fmla="+- 0 7010 6931"/>
                              <a:gd name="T39" fmla="*/ 7010 h 615"/>
                              <a:gd name="T40" fmla="+- 0 3770 3002"/>
                              <a:gd name="T41" fmla="*/ T40 w 768"/>
                              <a:gd name="T42" fmla="+- 0 7061 6931"/>
                              <a:gd name="T43" fmla="*/ 7061 h 615"/>
                              <a:gd name="T44" fmla="+- 0 3770 3002"/>
                              <a:gd name="T45" fmla="*/ T44 w 768"/>
                              <a:gd name="T46" fmla="+- 0 7416 6931"/>
                              <a:gd name="T47" fmla="*/ 7416 h 615"/>
                              <a:gd name="T48" fmla="+- 0 3760 3002"/>
                              <a:gd name="T49" fmla="*/ T48 w 768"/>
                              <a:gd name="T50" fmla="+- 0 7466 6931"/>
                              <a:gd name="T51" fmla="*/ 7466 h 615"/>
                              <a:gd name="T52" fmla="+- 0 3733 3002"/>
                              <a:gd name="T53" fmla="*/ T52 w 768"/>
                              <a:gd name="T54" fmla="+- 0 7507 6931"/>
                              <a:gd name="T55" fmla="*/ 7507 h 615"/>
                              <a:gd name="T56" fmla="+- 0 3691 3002"/>
                              <a:gd name="T57" fmla="*/ T56 w 768"/>
                              <a:gd name="T58" fmla="+- 0 7535 6931"/>
                              <a:gd name="T59" fmla="*/ 7535 h 615"/>
                              <a:gd name="T60" fmla="+- 0 3641 3002"/>
                              <a:gd name="T61" fmla="*/ T60 w 768"/>
                              <a:gd name="T62" fmla="+- 0 7546 6931"/>
                              <a:gd name="T63" fmla="*/ 7546 h 615"/>
                              <a:gd name="T64" fmla="+- 0 3132 3002"/>
                              <a:gd name="T65" fmla="*/ T64 w 768"/>
                              <a:gd name="T66" fmla="+- 0 7546 6931"/>
                              <a:gd name="T67" fmla="*/ 7546 h 615"/>
                              <a:gd name="T68" fmla="+- 0 3081 3002"/>
                              <a:gd name="T69" fmla="*/ T68 w 768"/>
                              <a:gd name="T70" fmla="+- 0 7535 6931"/>
                              <a:gd name="T71" fmla="*/ 7535 h 615"/>
                              <a:gd name="T72" fmla="+- 0 3040 3002"/>
                              <a:gd name="T73" fmla="*/ T72 w 768"/>
                              <a:gd name="T74" fmla="+- 0 7507 6931"/>
                              <a:gd name="T75" fmla="*/ 7507 h 615"/>
                              <a:gd name="T76" fmla="+- 0 3013 3002"/>
                              <a:gd name="T77" fmla="*/ T76 w 768"/>
                              <a:gd name="T78" fmla="+- 0 7466 6931"/>
                              <a:gd name="T79" fmla="*/ 7466 h 615"/>
                              <a:gd name="T80" fmla="+- 0 3002 3002"/>
                              <a:gd name="T81" fmla="*/ T80 w 768"/>
                              <a:gd name="T82" fmla="+- 0 7416 6931"/>
                              <a:gd name="T83" fmla="*/ 7416 h 6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68" h="615">
                                <a:moveTo>
                                  <a:pt x="0" y="485"/>
                                </a:moveTo>
                                <a:lnTo>
                                  <a:pt x="0" y="130"/>
                                </a:lnTo>
                                <a:lnTo>
                                  <a:pt x="11" y="79"/>
                                </a:lnTo>
                                <a:lnTo>
                                  <a:pt x="38" y="38"/>
                                </a:lnTo>
                                <a:lnTo>
                                  <a:pt x="79" y="10"/>
                                </a:lnTo>
                                <a:lnTo>
                                  <a:pt x="130" y="0"/>
                                </a:lnTo>
                                <a:lnTo>
                                  <a:pt x="639" y="0"/>
                                </a:lnTo>
                                <a:lnTo>
                                  <a:pt x="689" y="10"/>
                                </a:lnTo>
                                <a:lnTo>
                                  <a:pt x="731" y="38"/>
                                </a:lnTo>
                                <a:lnTo>
                                  <a:pt x="758" y="79"/>
                                </a:lnTo>
                                <a:lnTo>
                                  <a:pt x="768" y="130"/>
                                </a:lnTo>
                                <a:lnTo>
                                  <a:pt x="768" y="485"/>
                                </a:lnTo>
                                <a:lnTo>
                                  <a:pt x="758" y="535"/>
                                </a:lnTo>
                                <a:lnTo>
                                  <a:pt x="731" y="576"/>
                                </a:lnTo>
                                <a:lnTo>
                                  <a:pt x="689" y="604"/>
                                </a:lnTo>
                                <a:lnTo>
                                  <a:pt x="639" y="615"/>
                                </a:lnTo>
                                <a:lnTo>
                                  <a:pt x="130" y="615"/>
                                </a:lnTo>
                                <a:lnTo>
                                  <a:pt x="79" y="604"/>
                                </a:lnTo>
                                <a:lnTo>
                                  <a:pt x="38" y="576"/>
                                </a:lnTo>
                                <a:lnTo>
                                  <a:pt x="11" y="535"/>
                                </a:lnTo>
                                <a:lnTo>
                                  <a:pt x="0" y="485"/>
                                </a:lnTo>
                                <a:close/>
                              </a:path>
                            </a:pathLst>
                          </a:custGeom>
                          <a:noFill/>
                          <a:ln w="8256">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1" name="Picture 65"/>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3134" y="7063"/>
                            <a:ext cx="518"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22" name="Picture 64"/>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3130" y="7193"/>
                            <a:ext cx="518"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23" name="Freeform 63"/>
                        <wps:cNvSpPr>
                          <a:spLocks/>
                        </wps:cNvSpPr>
                        <wps:spPr bwMode="auto">
                          <a:xfrm>
                            <a:off x="2695" y="6547"/>
                            <a:ext cx="180" cy="231"/>
                          </a:xfrm>
                          <a:custGeom>
                            <a:avLst/>
                            <a:gdLst>
                              <a:gd name="T0" fmla="+- 0 2875 2695"/>
                              <a:gd name="T1" fmla="*/ T0 w 180"/>
                              <a:gd name="T2" fmla="+- 0 6547 6547"/>
                              <a:gd name="T3" fmla="*/ 6547 h 231"/>
                              <a:gd name="T4" fmla="+- 0 2695 2695"/>
                              <a:gd name="T5" fmla="*/ T4 w 180"/>
                              <a:gd name="T6" fmla="+- 0 6547 6547"/>
                              <a:gd name="T7" fmla="*/ 6547 h 231"/>
                              <a:gd name="T8" fmla="+- 0 2695 2695"/>
                              <a:gd name="T9" fmla="*/ T8 w 180"/>
                              <a:gd name="T10" fmla="+- 0 6778 6547"/>
                              <a:gd name="T11" fmla="*/ 6778 h 231"/>
                            </a:gdLst>
                            <a:ahLst/>
                            <a:cxnLst>
                              <a:cxn ang="0">
                                <a:pos x="T1" y="T3"/>
                              </a:cxn>
                              <a:cxn ang="0">
                                <a:pos x="T5" y="T7"/>
                              </a:cxn>
                              <a:cxn ang="0">
                                <a:pos x="T9" y="T11"/>
                              </a:cxn>
                            </a:cxnLst>
                            <a:rect l="0" t="0" r="r" b="b"/>
                            <a:pathLst>
                              <a:path w="180" h="231">
                                <a:moveTo>
                                  <a:pt x="180" y="0"/>
                                </a:moveTo>
                                <a:lnTo>
                                  <a:pt x="0" y="0"/>
                                </a:lnTo>
                                <a:lnTo>
                                  <a:pt x="0" y="231"/>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4" name="Freeform 62"/>
                        <wps:cNvSpPr>
                          <a:spLocks/>
                        </wps:cNvSpPr>
                        <wps:spPr bwMode="auto">
                          <a:xfrm>
                            <a:off x="1620" y="6470"/>
                            <a:ext cx="1256" cy="77"/>
                          </a:xfrm>
                          <a:custGeom>
                            <a:avLst/>
                            <a:gdLst>
                              <a:gd name="T0" fmla="+- 0 1620 1620"/>
                              <a:gd name="T1" fmla="*/ T0 w 1256"/>
                              <a:gd name="T2" fmla="+- 0 6470 6470"/>
                              <a:gd name="T3" fmla="*/ 6470 h 77"/>
                              <a:gd name="T4" fmla="+- 0 1620 1620"/>
                              <a:gd name="T5" fmla="*/ T4 w 1256"/>
                              <a:gd name="T6" fmla="+- 0 6547 6470"/>
                              <a:gd name="T7" fmla="*/ 6547 h 77"/>
                              <a:gd name="T8" fmla="+- 0 2875 1620"/>
                              <a:gd name="T9" fmla="*/ T8 w 1256"/>
                              <a:gd name="T10" fmla="+- 0 6547 6470"/>
                              <a:gd name="T11" fmla="*/ 6547 h 77"/>
                            </a:gdLst>
                            <a:ahLst/>
                            <a:cxnLst>
                              <a:cxn ang="0">
                                <a:pos x="T1" y="T3"/>
                              </a:cxn>
                              <a:cxn ang="0">
                                <a:pos x="T5" y="T7"/>
                              </a:cxn>
                              <a:cxn ang="0">
                                <a:pos x="T9" y="T11"/>
                              </a:cxn>
                            </a:cxnLst>
                            <a:rect l="0" t="0" r="r" b="b"/>
                            <a:pathLst>
                              <a:path w="1256" h="77">
                                <a:moveTo>
                                  <a:pt x="0" y="0"/>
                                </a:moveTo>
                                <a:lnTo>
                                  <a:pt x="0" y="77"/>
                                </a:lnTo>
                                <a:lnTo>
                                  <a:pt x="1255" y="77"/>
                                </a:lnTo>
                              </a:path>
                            </a:pathLst>
                          </a:custGeom>
                          <a:noFill/>
                          <a:ln w="8256">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5" name="Line 61"/>
                        <wps:cNvCnPr/>
                        <wps:spPr bwMode="auto">
                          <a:xfrm>
                            <a:off x="12523" y="3077"/>
                            <a:ext cx="0" cy="168"/>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826" name="Rectangle 60"/>
                        <wps:cNvSpPr>
                          <a:spLocks noChangeArrowheads="1"/>
                        </wps:cNvSpPr>
                        <wps:spPr bwMode="auto">
                          <a:xfrm>
                            <a:off x="12602" y="6010"/>
                            <a:ext cx="1070"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7" name="Picture 59"/>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12806" y="6130"/>
                            <a:ext cx="672"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28" name="Rectangle 58"/>
                        <wps:cNvSpPr>
                          <a:spLocks noChangeArrowheads="1"/>
                        </wps:cNvSpPr>
                        <wps:spPr bwMode="auto">
                          <a:xfrm>
                            <a:off x="11825" y="7699"/>
                            <a:ext cx="1090" cy="442"/>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9" name="Picture 5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11969" y="7810"/>
                            <a:ext cx="806"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0" name="Rectangle 56"/>
                        <wps:cNvSpPr>
                          <a:spLocks noChangeArrowheads="1"/>
                        </wps:cNvSpPr>
                        <wps:spPr bwMode="auto">
                          <a:xfrm>
                            <a:off x="11815" y="8467"/>
                            <a:ext cx="1109" cy="442"/>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31" name="Picture 55"/>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11834" y="8578"/>
                            <a:ext cx="1075"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2" name="Rectangle 54"/>
                        <wps:cNvSpPr>
                          <a:spLocks noChangeArrowheads="1"/>
                        </wps:cNvSpPr>
                        <wps:spPr bwMode="auto">
                          <a:xfrm>
                            <a:off x="10680" y="9233"/>
                            <a:ext cx="1061"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33" name="Picture 53"/>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10718" y="9353"/>
                            <a:ext cx="998"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4" name="Line 52"/>
                        <wps:cNvCnPr/>
                        <wps:spPr bwMode="auto">
                          <a:xfrm>
                            <a:off x="13138" y="6010"/>
                            <a:ext cx="0"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835" name="Line 51"/>
                        <wps:cNvCnPr/>
                        <wps:spPr bwMode="auto">
                          <a:xfrm>
                            <a:off x="16440" y="8849"/>
                            <a:ext cx="0"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836" name="Rectangle 50"/>
                        <wps:cNvSpPr>
                          <a:spLocks noChangeArrowheads="1"/>
                        </wps:cNvSpPr>
                        <wps:spPr bwMode="auto">
                          <a:xfrm>
                            <a:off x="9914" y="6010"/>
                            <a:ext cx="689" cy="461"/>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37" name="Picture 4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10102" y="6038"/>
                            <a:ext cx="326"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38" name="Picture 48"/>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10025" y="6146"/>
                            <a:ext cx="475"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39" name="Picture 47"/>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9946" y="6254"/>
                            <a:ext cx="634" cy="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40" name="Freeform 46"/>
                        <wps:cNvSpPr>
                          <a:spLocks/>
                        </wps:cNvSpPr>
                        <wps:spPr bwMode="auto">
                          <a:xfrm>
                            <a:off x="8686" y="5702"/>
                            <a:ext cx="1572" cy="308"/>
                          </a:xfrm>
                          <a:custGeom>
                            <a:avLst/>
                            <a:gdLst>
                              <a:gd name="T0" fmla="+- 0 10258 8686"/>
                              <a:gd name="T1" fmla="*/ T0 w 1572"/>
                              <a:gd name="T2" fmla="+- 0 6010 5702"/>
                              <a:gd name="T3" fmla="*/ 6010 h 308"/>
                              <a:gd name="T4" fmla="+- 0 10258 8686"/>
                              <a:gd name="T5" fmla="*/ T4 w 1572"/>
                              <a:gd name="T6" fmla="+- 0 5856 5702"/>
                              <a:gd name="T7" fmla="*/ 5856 h 308"/>
                              <a:gd name="T8" fmla="+- 0 8686 8686"/>
                              <a:gd name="T9" fmla="*/ T8 w 1572"/>
                              <a:gd name="T10" fmla="+- 0 5856 5702"/>
                              <a:gd name="T11" fmla="*/ 5856 h 308"/>
                              <a:gd name="T12" fmla="+- 0 8686 8686"/>
                              <a:gd name="T13" fmla="*/ T12 w 1572"/>
                              <a:gd name="T14" fmla="+- 0 5702 5702"/>
                              <a:gd name="T15" fmla="*/ 5702 h 308"/>
                            </a:gdLst>
                            <a:ahLst/>
                            <a:cxnLst>
                              <a:cxn ang="0">
                                <a:pos x="T1" y="T3"/>
                              </a:cxn>
                              <a:cxn ang="0">
                                <a:pos x="T5" y="T7"/>
                              </a:cxn>
                              <a:cxn ang="0">
                                <a:pos x="T9" y="T11"/>
                              </a:cxn>
                              <a:cxn ang="0">
                                <a:pos x="T13" y="T15"/>
                              </a:cxn>
                            </a:cxnLst>
                            <a:rect l="0" t="0" r="r" b="b"/>
                            <a:pathLst>
                              <a:path w="1572" h="308">
                                <a:moveTo>
                                  <a:pt x="1572" y="308"/>
                                </a:moveTo>
                                <a:lnTo>
                                  <a:pt x="1572" y="154"/>
                                </a:lnTo>
                                <a:lnTo>
                                  <a:pt x="0" y="154"/>
                                </a:lnTo>
                                <a:lnTo>
                                  <a:pt x="0" y="0"/>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1" name="Freeform 45"/>
                        <wps:cNvSpPr>
                          <a:spLocks/>
                        </wps:cNvSpPr>
                        <wps:spPr bwMode="auto">
                          <a:xfrm>
                            <a:off x="6350" y="9038"/>
                            <a:ext cx="4860" cy="195"/>
                          </a:xfrm>
                          <a:custGeom>
                            <a:avLst/>
                            <a:gdLst>
                              <a:gd name="T0" fmla="+- 0 11210 6350"/>
                              <a:gd name="T1" fmla="*/ T0 w 4860"/>
                              <a:gd name="T2" fmla="+- 0 9233 9038"/>
                              <a:gd name="T3" fmla="*/ 9233 h 195"/>
                              <a:gd name="T4" fmla="+- 0 11210 6350"/>
                              <a:gd name="T5" fmla="*/ T4 w 4860"/>
                              <a:gd name="T6" fmla="+- 0 9079 9038"/>
                              <a:gd name="T7" fmla="*/ 9079 h 195"/>
                              <a:gd name="T8" fmla="+- 0 9878 6350"/>
                              <a:gd name="T9" fmla="*/ T8 w 4860"/>
                              <a:gd name="T10" fmla="+- 0 9079 9038"/>
                              <a:gd name="T11" fmla="*/ 9079 h 195"/>
                              <a:gd name="T12" fmla="+- 0 9875 6350"/>
                              <a:gd name="T13" fmla="*/ T12 w 4860"/>
                              <a:gd name="T14" fmla="+- 0 9064 9038"/>
                              <a:gd name="T15" fmla="*/ 9064 h 195"/>
                              <a:gd name="T16" fmla="+- 0 9866 6350"/>
                              <a:gd name="T17" fmla="*/ T16 w 4860"/>
                              <a:gd name="T18" fmla="+- 0 9051 9038"/>
                              <a:gd name="T19" fmla="*/ 9051 h 195"/>
                              <a:gd name="T20" fmla="+- 0 9853 6350"/>
                              <a:gd name="T21" fmla="*/ T20 w 4860"/>
                              <a:gd name="T22" fmla="+- 0 9042 9038"/>
                              <a:gd name="T23" fmla="*/ 9042 h 195"/>
                              <a:gd name="T24" fmla="+- 0 9838 6350"/>
                              <a:gd name="T25" fmla="*/ T24 w 4860"/>
                              <a:gd name="T26" fmla="+- 0 9038 9038"/>
                              <a:gd name="T27" fmla="*/ 9038 h 195"/>
                              <a:gd name="T28" fmla="+- 0 9821 6350"/>
                              <a:gd name="T29" fmla="*/ T28 w 4860"/>
                              <a:gd name="T30" fmla="+- 0 9042 9038"/>
                              <a:gd name="T31" fmla="*/ 9042 h 195"/>
                              <a:gd name="T32" fmla="+- 0 9807 6350"/>
                              <a:gd name="T33" fmla="*/ T32 w 4860"/>
                              <a:gd name="T34" fmla="+- 0 9051 9038"/>
                              <a:gd name="T35" fmla="*/ 9051 h 195"/>
                              <a:gd name="T36" fmla="+- 0 9798 6350"/>
                              <a:gd name="T37" fmla="*/ T36 w 4860"/>
                              <a:gd name="T38" fmla="+- 0 9064 9038"/>
                              <a:gd name="T39" fmla="*/ 9064 h 195"/>
                              <a:gd name="T40" fmla="+- 0 9794 6350"/>
                              <a:gd name="T41" fmla="*/ T40 w 4860"/>
                              <a:gd name="T42" fmla="+- 0 9079 9038"/>
                              <a:gd name="T43" fmla="*/ 9079 h 195"/>
                              <a:gd name="T44" fmla="+- 0 8496 6350"/>
                              <a:gd name="T45" fmla="*/ T44 w 4860"/>
                              <a:gd name="T46" fmla="+- 0 9079 9038"/>
                              <a:gd name="T47" fmla="*/ 9079 h 195"/>
                              <a:gd name="T48" fmla="+- 0 8493 6350"/>
                              <a:gd name="T49" fmla="*/ T48 w 4860"/>
                              <a:gd name="T50" fmla="+- 0 9064 9038"/>
                              <a:gd name="T51" fmla="*/ 9064 h 195"/>
                              <a:gd name="T52" fmla="+- 0 8484 6350"/>
                              <a:gd name="T53" fmla="*/ T52 w 4860"/>
                              <a:gd name="T54" fmla="+- 0 9051 9038"/>
                              <a:gd name="T55" fmla="*/ 9051 h 195"/>
                              <a:gd name="T56" fmla="+- 0 8471 6350"/>
                              <a:gd name="T57" fmla="*/ T56 w 4860"/>
                              <a:gd name="T58" fmla="+- 0 9042 9038"/>
                              <a:gd name="T59" fmla="*/ 9042 h 195"/>
                              <a:gd name="T60" fmla="+- 0 8455 6350"/>
                              <a:gd name="T61" fmla="*/ T60 w 4860"/>
                              <a:gd name="T62" fmla="+- 0 9038 9038"/>
                              <a:gd name="T63" fmla="*/ 9038 h 195"/>
                              <a:gd name="T64" fmla="+- 0 8438 6350"/>
                              <a:gd name="T65" fmla="*/ T64 w 4860"/>
                              <a:gd name="T66" fmla="+- 0 9042 9038"/>
                              <a:gd name="T67" fmla="*/ 9042 h 195"/>
                              <a:gd name="T68" fmla="+- 0 8425 6350"/>
                              <a:gd name="T69" fmla="*/ T68 w 4860"/>
                              <a:gd name="T70" fmla="+- 0 9051 9038"/>
                              <a:gd name="T71" fmla="*/ 9051 h 195"/>
                              <a:gd name="T72" fmla="+- 0 8415 6350"/>
                              <a:gd name="T73" fmla="*/ T72 w 4860"/>
                              <a:gd name="T74" fmla="+- 0 9064 9038"/>
                              <a:gd name="T75" fmla="*/ 9064 h 195"/>
                              <a:gd name="T76" fmla="+- 0 8412 6350"/>
                              <a:gd name="T77" fmla="*/ T76 w 4860"/>
                              <a:gd name="T78" fmla="+- 0 9079 9038"/>
                              <a:gd name="T79" fmla="*/ 9079 h 195"/>
                              <a:gd name="T80" fmla="+- 0 7116 6350"/>
                              <a:gd name="T81" fmla="*/ T80 w 4860"/>
                              <a:gd name="T82" fmla="+- 0 9079 9038"/>
                              <a:gd name="T83" fmla="*/ 9079 h 195"/>
                              <a:gd name="T84" fmla="+- 0 7113 6350"/>
                              <a:gd name="T85" fmla="*/ T84 w 4860"/>
                              <a:gd name="T86" fmla="+- 0 9064 9038"/>
                              <a:gd name="T87" fmla="*/ 9064 h 195"/>
                              <a:gd name="T88" fmla="+- 0 7103 6350"/>
                              <a:gd name="T89" fmla="*/ T88 w 4860"/>
                              <a:gd name="T90" fmla="+- 0 9051 9038"/>
                              <a:gd name="T91" fmla="*/ 9051 h 195"/>
                              <a:gd name="T92" fmla="+- 0 7090 6350"/>
                              <a:gd name="T93" fmla="*/ T92 w 4860"/>
                              <a:gd name="T94" fmla="+- 0 9042 9038"/>
                              <a:gd name="T95" fmla="*/ 9042 h 195"/>
                              <a:gd name="T96" fmla="+- 0 7073 6350"/>
                              <a:gd name="T97" fmla="*/ T96 w 4860"/>
                              <a:gd name="T98" fmla="+- 0 9038 9038"/>
                              <a:gd name="T99" fmla="*/ 9038 h 195"/>
                              <a:gd name="T100" fmla="+- 0 7056 6350"/>
                              <a:gd name="T101" fmla="*/ T100 w 4860"/>
                              <a:gd name="T102" fmla="+- 0 9042 9038"/>
                              <a:gd name="T103" fmla="*/ 9042 h 195"/>
                              <a:gd name="T104" fmla="+- 0 7042 6350"/>
                              <a:gd name="T105" fmla="*/ T104 w 4860"/>
                              <a:gd name="T106" fmla="+- 0 9051 9038"/>
                              <a:gd name="T107" fmla="*/ 9051 h 195"/>
                              <a:gd name="T108" fmla="+- 0 7033 6350"/>
                              <a:gd name="T109" fmla="*/ T108 w 4860"/>
                              <a:gd name="T110" fmla="+- 0 9064 9038"/>
                              <a:gd name="T111" fmla="*/ 9064 h 195"/>
                              <a:gd name="T112" fmla="+- 0 7030 6350"/>
                              <a:gd name="T113" fmla="*/ T112 w 4860"/>
                              <a:gd name="T114" fmla="+- 0 9079 9038"/>
                              <a:gd name="T115" fmla="*/ 9079 h 195"/>
                              <a:gd name="T116" fmla="+- 0 6350 6350"/>
                              <a:gd name="T117" fmla="*/ T116 w 4860"/>
                              <a:gd name="T118" fmla="+- 0 9079 9038"/>
                              <a:gd name="T119" fmla="*/ 9079 h 195"/>
                              <a:gd name="T120" fmla="+- 0 6350 6350"/>
                              <a:gd name="T121" fmla="*/ T120 w 4860"/>
                              <a:gd name="T122" fmla="+- 0 9156 9038"/>
                              <a:gd name="T123" fmla="*/ 9156 h 1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4860" h="195">
                                <a:moveTo>
                                  <a:pt x="4860" y="195"/>
                                </a:moveTo>
                                <a:lnTo>
                                  <a:pt x="4860" y="41"/>
                                </a:lnTo>
                                <a:lnTo>
                                  <a:pt x="3528" y="41"/>
                                </a:lnTo>
                                <a:lnTo>
                                  <a:pt x="3525" y="26"/>
                                </a:lnTo>
                                <a:lnTo>
                                  <a:pt x="3516" y="13"/>
                                </a:lnTo>
                                <a:lnTo>
                                  <a:pt x="3503" y="4"/>
                                </a:lnTo>
                                <a:lnTo>
                                  <a:pt x="3488" y="0"/>
                                </a:lnTo>
                                <a:lnTo>
                                  <a:pt x="3471" y="4"/>
                                </a:lnTo>
                                <a:lnTo>
                                  <a:pt x="3457" y="13"/>
                                </a:lnTo>
                                <a:lnTo>
                                  <a:pt x="3448" y="26"/>
                                </a:lnTo>
                                <a:lnTo>
                                  <a:pt x="3444" y="41"/>
                                </a:lnTo>
                                <a:lnTo>
                                  <a:pt x="2146" y="41"/>
                                </a:lnTo>
                                <a:lnTo>
                                  <a:pt x="2143" y="26"/>
                                </a:lnTo>
                                <a:lnTo>
                                  <a:pt x="2134" y="13"/>
                                </a:lnTo>
                                <a:lnTo>
                                  <a:pt x="2121" y="4"/>
                                </a:lnTo>
                                <a:lnTo>
                                  <a:pt x="2105" y="0"/>
                                </a:lnTo>
                                <a:lnTo>
                                  <a:pt x="2088" y="4"/>
                                </a:lnTo>
                                <a:lnTo>
                                  <a:pt x="2075" y="13"/>
                                </a:lnTo>
                                <a:lnTo>
                                  <a:pt x="2065" y="26"/>
                                </a:lnTo>
                                <a:lnTo>
                                  <a:pt x="2062" y="41"/>
                                </a:lnTo>
                                <a:lnTo>
                                  <a:pt x="766" y="41"/>
                                </a:lnTo>
                                <a:lnTo>
                                  <a:pt x="763" y="26"/>
                                </a:lnTo>
                                <a:lnTo>
                                  <a:pt x="753" y="13"/>
                                </a:lnTo>
                                <a:lnTo>
                                  <a:pt x="740" y="4"/>
                                </a:lnTo>
                                <a:lnTo>
                                  <a:pt x="723" y="0"/>
                                </a:lnTo>
                                <a:lnTo>
                                  <a:pt x="706" y="4"/>
                                </a:lnTo>
                                <a:lnTo>
                                  <a:pt x="692" y="13"/>
                                </a:lnTo>
                                <a:lnTo>
                                  <a:pt x="683" y="26"/>
                                </a:lnTo>
                                <a:lnTo>
                                  <a:pt x="680" y="41"/>
                                </a:lnTo>
                                <a:lnTo>
                                  <a:pt x="0" y="41"/>
                                </a:lnTo>
                                <a:lnTo>
                                  <a:pt x="0" y="118"/>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2" name="Rectangle 44"/>
                        <wps:cNvSpPr>
                          <a:spLocks noChangeArrowheads="1"/>
                        </wps:cNvSpPr>
                        <wps:spPr bwMode="auto">
                          <a:xfrm>
                            <a:off x="9300" y="8467"/>
                            <a:ext cx="1073" cy="458"/>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3" name="Picture 4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9434" y="8520"/>
                            <a:ext cx="806"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44" name="Picture 4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9715" y="8652"/>
                            <a:ext cx="250"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45" name="Rectangle 41"/>
                        <wps:cNvSpPr>
                          <a:spLocks noChangeArrowheads="1"/>
                        </wps:cNvSpPr>
                        <wps:spPr bwMode="auto">
                          <a:xfrm>
                            <a:off x="10603" y="8467"/>
                            <a:ext cx="1075" cy="458"/>
                          </a:xfrm>
                          <a:prstGeom prst="rect">
                            <a:avLst/>
                          </a:prstGeom>
                          <a:noFill/>
                          <a:ln w="8256">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6" name="Picture 40"/>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10740" y="8520"/>
                            <a:ext cx="806"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47" name="Picture 3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10942" y="8652"/>
                            <a:ext cx="403"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48" name="Freeform 38"/>
                        <wps:cNvSpPr>
                          <a:spLocks/>
                        </wps:cNvSpPr>
                        <wps:spPr bwMode="auto">
                          <a:xfrm>
                            <a:off x="5537" y="8270"/>
                            <a:ext cx="6833" cy="197"/>
                          </a:xfrm>
                          <a:custGeom>
                            <a:avLst/>
                            <a:gdLst>
                              <a:gd name="T0" fmla="+- 0 12370 5537"/>
                              <a:gd name="T1" fmla="*/ T0 w 6833"/>
                              <a:gd name="T2" fmla="+- 0 8467 8270"/>
                              <a:gd name="T3" fmla="*/ 8467 h 197"/>
                              <a:gd name="T4" fmla="+- 0 12370 5537"/>
                              <a:gd name="T5" fmla="*/ T4 w 6833"/>
                              <a:gd name="T6" fmla="+- 0 8314 8270"/>
                              <a:gd name="T7" fmla="*/ 8314 h 197"/>
                              <a:gd name="T8" fmla="+- 0 6374 5537"/>
                              <a:gd name="T9" fmla="*/ T8 w 6833"/>
                              <a:gd name="T10" fmla="+- 0 8314 8270"/>
                              <a:gd name="T11" fmla="*/ 8314 h 197"/>
                              <a:gd name="T12" fmla="+- 0 6371 5537"/>
                              <a:gd name="T13" fmla="*/ T12 w 6833"/>
                              <a:gd name="T14" fmla="+- 0 8297 8270"/>
                              <a:gd name="T15" fmla="*/ 8297 h 197"/>
                              <a:gd name="T16" fmla="+- 0 6362 5537"/>
                              <a:gd name="T17" fmla="*/ T16 w 6833"/>
                              <a:gd name="T18" fmla="+- 0 8283 8270"/>
                              <a:gd name="T19" fmla="*/ 8283 h 197"/>
                              <a:gd name="T20" fmla="+- 0 6348 5537"/>
                              <a:gd name="T21" fmla="*/ T20 w 6833"/>
                              <a:gd name="T22" fmla="+- 0 8274 8270"/>
                              <a:gd name="T23" fmla="*/ 8274 h 197"/>
                              <a:gd name="T24" fmla="+- 0 6331 5537"/>
                              <a:gd name="T25" fmla="*/ T24 w 6833"/>
                              <a:gd name="T26" fmla="+- 0 8270 8270"/>
                              <a:gd name="T27" fmla="*/ 8270 h 197"/>
                              <a:gd name="T28" fmla="+- 0 6314 5537"/>
                              <a:gd name="T29" fmla="*/ T28 w 6833"/>
                              <a:gd name="T30" fmla="+- 0 8274 8270"/>
                              <a:gd name="T31" fmla="*/ 8274 h 197"/>
                              <a:gd name="T32" fmla="+- 0 6301 5537"/>
                              <a:gd name="T33" fmla="*/ T32 w 6833"/>
                              <a:gd name="T34" fmla="+- 0 8283 8270"/>
                              <a:gd name="T35" fmla="*/ 8283 h 197"/>
                              <a:gd name="T36" fmla="+- 0 6291 5537"/>
                              <a:gd name="T37" fmla="*/ T36 w 6833"/>
                              <a:gd name="T38" fmla="+- 0 8297 8270"/>
                              <a:gd name="T39" fmla="*/ 8297 h 197"/>
                              <a:gd name="T40" fmla="+- 0 6288 5537"/>
                              <a:gd name="T41" fmla="*/ T40 w 6833"/>
                              <a:gd name="T42" fmla="+- 0 8314 8270"/>
                              <a:gd name="T43" fmla="*/ 8314 h 197"/>
                              <a:gd name="T44" fmla="+- 0 5537 5537"/>
                              <a:gd name="T45" fmla="*/ T44 w 6833"/>
                              <a:gd name="T46" fmla="+- 0 8314 8270"/>
                              <a:gd name="T47" fmla="*/ 8314 h 197"/>
                              <a:gd name="T48" fmla="+- 0 5537 5537"/>
                              <a:gd name="T49" fmla="*/ T48 w 6833"/>
                              <a:gd name="T50" fmla="+- 0 8467 8270"/>
                              <a:gd name="T51" fmla="*/ 8467 h 19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833" h="197">
                                <a:moveTo>
                                  <a:pt x="6833" y="197"/>
                                </a:moveTo>
                                <a:lnTo>
                                  <a:pt x="6833" y="44"/>
                                </a:lnTo>
                                <a:lnTo>
                                  <a:pt x="837" y="44"/>
                                </a:lnTo>
                                <a:lnTo>
                                  <a:pt x="834" y="27"/>
                                </a:lnTo>
                                <a:lnTo>
                                  <a:pt x="825" y="13"/>
                                </a:lnTo>
                                <a:lnTo>
                                  <a:pt x="811" y="4"/>
                                </a:lnTo>
                                <a:lnTo>
                                  <a:pt x="794" y="0"/>
                                </a:lnTo>
                                <a:lnTo>
                                  <a:pt x="777" y="4"/>
                                </a:lnTo>
                                <a:lnTo>
                                  <a:pt x="764" y="13"/>
                                </a:lnTo>
                                <a:lnTo>
                                  <a:pt x="754" y="27"/>
                                </a:lnTo>
                                <a:lnTo>
                                  <a:pt x="751" y="44"/>
                                </a:lnTo>
                                <a:lnTo>
                                  <a:pt x="0" y="44"/>
                                </a:lnTo>
                                <a:lnTo>
                                  <a:pt x="0" y="197"/>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9" name="Freeform 37"/>
                        <wps:cNvSpPr>
                          <a:spLocks/>
                        </wps:cNvSpPr>
                        <wps:spPr bwMode="auto">
                          <a:xfrm>
                            <a:off x="11141" y="7622"/>
                            <a:ext cx="1229" cy="77"/>
                          </a:xfrm>
                          <a:custGeom>
                            <a:avLst/>
                            <a:gdLst>
                              <a:gd name="T0" fmla="+- 0 12370 11141"/>
                              <a:gd name="T1" fmla="*/ T0 w 1229"/>
                              <a:gd name="T2" fmla="+- 0 7699 7622"/>
                              <a:gd name="T3" fmla="*/ 7699 h 77"/>
                              <a:gd name="T4" fmla="+- 0 12370 11141"/>
                              <a:gd name="T5" fmla="*/ T4 w 1229"/>
                              <a:gd name="T6" fmla="+- 0 7622 7622"/>
                              <a:gd name="T7" fmla="*/ 7622 h 77"/>
                              <a:gd name="T8" fmla="+- 0 11141 11141"/>
                              <a:gd name="T9" fmla="*/ T8 w 1229"/>
                              <a:gd name="T10" fmla="+- 0 7622 7622"/>
                              <a:gd name="T11" fmla="*/ 7622 h 77"/>
                              <a:gd name="T12" fmla="+- 0 11141 11141"/>
                              <a:gd name="T13" fmla="*/ T12 w 1229"/>
                              <a:gd name="T14" fmla="+- 0 7699 7622"/>
                              <a:gd name="T15" fmla="*/ 7699 h 77"/>
                            </a:gdLst>
                            <a:ahLst/>
                            <a:cxnLst>
                              <a:cxn ang="0">
                                <a:pos x="T1" y="T3"/>
                              </a:cxn>
                              <a:cxn ang="0">
                                <a:pos x="T5" y="T7"/>
                              </a:cxn>
                              <a:cxn ang="0">
                                <a:pos x="T9" y="T11"/>
                              </a:cxn>
                              <a:cxn ang="0">
                                <a:pos x="T13" y="T15"/>
                              </a:cxn>
                            </a:cxnLst>
                            <a:rect l="0" t="0" r="r" b="b"/>
                            <a:pathLst>
                              <a:path w="1229" h="77">
                                <a:moveTo>
                                  <a:pt x="1229" y="77"/>
                                </a:moveTo>
                                <a:lnTo>
                                  <a:pt x="1229" y="0"/>
                                </a:lnTo>
                                <a:lnTo>
                                  <a:pt x="0" y="0"/>
                                </a:lnTo>
                                <a:lnTo>
                                  <a:pt x="0" y="77"/>
                                </a:lnTo>
                              </a:path>
                            </a:pathLst>
                          </a:custGeom>
                          <a:noFill/>
                          <a:ln w="82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0" name="Line 36"/>
                        <wps:cNvCnPr/>
                        <wps:spPr bwMode="auto">
                          <a:xfrm>
                            <a:off x="15134" y="8839"/>
                            <a:ext cx="0"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s:wsp>
                        <wps:cNvPr id="851" name="Line 35"/>
                        <wps:cNvCnPr/>
                        <wps:spPr bwMode="auto">
                          <a:xfrm>
                            <a:off x="18283" y="8849"/>
                            <a:ext cx="0" cy="0"/>
                          </a:xfrm>
                          <a:prstGeom prst="line">
                            <a:avLst/>
                          </a:prstGeom>
                          <a:noFill/>
                          <a:ln w="8256">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1" o:spid="_x0000_s1026" style="position:absolute;margin-left:-68.85pt;margin-top:90.25pt;width:745.5pt;height:483.35pt;rotation:-90;z-index:251715584;mso-wrap-distance-left:0;mso-wrap-distance-right:0;mso-position-horizontal-relative:page" coordorigin="1265,1090" coordsize="17793,8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">
                <v:rect id="Rectangle 379" o:spid="_x0000_s1027" style="position:absolute;left:8993;top:1250;width:1841;height:9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qeusQA&#10;AADcAAAADwAAAGRycy9kb3ducmV2LnhtbERPTWvCQBC9C/6HZYReRDfWWmzMRkqo0EMRGz14HLLT&#10;JJqdTbNbk/777qHg8fG+k+1gGnGjztWWFSzmEQjiwuqaSwWn4262BuE8ssbGMin4JQfbdDxKMNa2&#10;50+65b4UIYRdjAoq79tYSldUZNDNbUscuC/bGfQBdqXUHfYh3DTyMYqepcGaQ0OFLWUVFdf8xyjI&#10;2p4/Dnv5nb9NL6fpeflyXmVaqYfJ8LoB4Wnwd/G/+10reFqH+eFMOAI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anrrEAAAA3AAAAA8AAAAAAAAAAAAAAAAAmAIAAGRycy9k&#10;b3ducmV2LnhtbFBLBQYAAAAABAAEAPUAAACJAwAAAAA=&#10;" fillcolor="#cdcdcd" stroked="f"/>
                <v:rect id="Rectangle 378" o:spid="_x0000_s1028" style="position:absolute;left:8993;top:1250;width:1841;height:9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AplsMA&#10;AADcAAAADwAAAGRycy9kb3ducmV2LnhtbESPQYvCMBSE7wv+h/AEb2uqLiJdoyyi4MHLqge9vW1e&#10;m7LNS2nSWv+9EQSPw8x8wyzXva1ER40vHSuYjBMQxJnTJRcKzqfd5wKED8gaK8ek4E4e1qvBxxJT&#10;7W78S90xFCJC2KeowIRQp1L6zJBFP3Y1cfRy11gMUTaF1A3eItxWcpokc2mx5LhgsKaNoez/2FoF&#10;B+dnc1/oq5ldsNu2bb7507lSo2H/8w0iUB/e4Vd7rxV8LSbwPBOP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AplsMAAADcAAAADwAAAAAAAAAAAAAAAACYAgAAZHJzL2Rv&#10;d25yZXYueG1sUEsFBgAAAAAEAAQA9QAAAIgDAAAAAA==&#10;" filled="f" strokecolor="#cdcdcd" strokeweight=".22933mm"/>
                <v:rect id="Rectangle 377" o:spid="_x0000_s1029" style="position:absolute;left:9024;top:1282;width:1778;height: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K34cQA&#10;AADcAAAADwAAAGRycy9kb3ducmV2LnhtbESPzYvCMBTE7wv+D+EJ3tbUD0SqUURc2MNe/Djo7dm8&#10;NsXmpTRprf/9ZmHB4zAzv2HW295WoqPGl44VTMYJCOLM6ZILBZfz1+cShA/IGivHpOBFHrabwcca&#10;U+2efKTuFAoRIexTVGBCqFMpfWbIoh+7mjh6uWsshiibQuoGnxFuKzlNkoW0WHJcMFjT3lD2OLVW&#10;wY/zs4Uv9M3Mrtgd2jbf33Wu1GjY71YgAvXhHf5vf2sF8+UU/s7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yt+HEAAAA3AAAAA8AAAAAAAAAAAAAAAAAmAIAAGRycy9k&#10;b3ducmV2LnhtbFBLBQYAAAAABAAEAPUAAACJAwAAAAA=&#10;" filled="f" strokecolor="#cdcdcd" strokeweight=".22933mm"/>
                <v:rect id="Rectangle 376" o:spid="_x0000_s1030" style="position:absolute;left:8839;top:1097;width:1841;height:9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eemcUA&#10;AADcAAAADwAAAGRycy9kb3ducmV2LnhtbESPQWvCQBSE70L/w/IKveluNQ0aXaUIgULtoVro9ZF9&#10;JqHZt2l2TdJ/7wpCj8PMfMNsdqNtRE+drx1reJ4pEMSFMzWXGr5O+XQJwgdkg41j0vBHHnbbh8kG&#10;M+MG/qT+GEoRIewz1FCF0GZS+qIii37mWuLonV1nMUTZldJ0OES4beRcqVRarDkuVNjSvqLi53ix&#10;GjBNzO/HeXE4vV9SXJWjyl++ldZPj+PrGkSgMfyH7+03oyFZLuB2Jh4Bub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Z56ZxQAAANwAAAAPAAAAAAAAAAAAAAAAAJgCAABkcnMv&#10;ZG93bnJldi54bWxQSwUGAAAAAAQABAD1AAAAigMAAAAA&#10;" stroked="f"/>
                <v:rect id="Rectangle 375" o:spid="_x0000_s1031" style="position:absolute;left:8839;top:1097;width:1841;height:9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cyR8UA&#10;AADcAAAADwAAAGRycy9kb3ducmV2LnhtbESPQWvCQBSE7wX/w/IEb3VjCUVSN6EoBRGFNhGht0f2&#10;mYRm38bsGuO/7xYKHoeZ+YZZZaNpxUC9aywrWMwjEMSl1Q1XCo7Fx/MShPPIGlvLpOBODrJ08rTC&#10;RNsbf9GQ+0oECLsEFdTed4mUrqzJoJvbjjh4Z9sb9EH2ldQ93gLctPIlil6lwYbDQo0drWsqf/Kr&#10;UfCZm6vj74uJcV/sTutzcRgWG6Vm0/H9DYSn0T/C/+2tVhAvY/g7E46AT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FzJHxQAAANwAAAAPAAAAAAAAAAAAAAAAAJgCAABkcnMv&#10;ZG93bnJldi54bWxQSwUGAAAAAAQABAD1AAAAigMAAAAA&#10;" filled="f" strokeweight=".22933mm"/>
                <v:rect id="Rectangle 374" o:spid="_x0000_s1032" style="position:absolute;left:8870;top:1128;width:1778;height: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X3MUA&#10;AADcAAAADwAAAGRycy9kb3ducmV2LnhtbESPQWvCQBSE74L/YXmCN90oViS6CUUpSGnBJqXg7ZF9&#10;JqHZt2l2jem/7wpCj8PMfMPs0sE0oqfO1ZYVLOYRCOLC6ppLBZ/5y2wDwnlkjY1lUvBLDtJkPNph&#10;rO2NP6jPfCkChF2MCirv21hKV1Rk0M1tSxy8i+0M+iC7UuoObwFuGrmMorU0WHNYqLClfUXFd3Y1&#10;Ck6ZuTo+/5gVvuWvX/tL/t4vDkpNJ8PzFoSnwf+HH+2jVrDaPMH9TDgCM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W5fcxQAAANwAAAAPAAAAAAAAAAAAAAAAAJgCAABkcnMv&#10;ZG93bnJldi54bWxQSwUGAAAAAAQABAD1AAAAigMAAAAA&#10;" filled="f" strokeweight=".22933mm"/>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3" o:spid="_x0000_s1033" type="#_x0000_t75" style="position:absolute;left:9286;top:1447;width:960;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7o2nGAAAA3AAAAA8AAABkcnMvZG93bnJldi54bWxEj0FrwkAUhO8F/8PyBG91YxGJqZtQtGJP&#10;gmmw9PbIviah2bchu5rUX98tCD0OM/MNs8lG04or9a6xrGAxj0AQl1Y3XCko3vePMQjnkTW2lknB&#10;DznI0snDBhNtBz7RNfeVCBB2CSqove8SKV1Zk0E3tx1x8L5sb9AH2VdS9zgEuGnlUxStpMGGw0KN&#10;HW1rKr/zi1Fw3t4+j8OtsA7X8TFfNsXu4/Cq1Gw6vjyD8DT6//C9/aYVLOMV/J0JR0Cm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zujacYAAADcAAAADwAAAAAAAAAAAAAA&#10;AACfAgAAZHJzL2Rvd25yZXYueG1sUEsFBgAAAAAEAAQA9wAAAJIDAAAAAA==&#10;">
                  <v:imagedata r:id="rId159" o:title=""/>
                </v:shape>
                <v:rect id="Rectangle 372" o:spid="_x0000_s1034" style="position:absolute;left:17899;top:1250;width:922;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EzhsYA&#10;AADcAAAADwAAAGRycy9kb3ducmV2LnhtbESPW2vCQBSE3wX/w3IKvummIlaiqxSxtHh58ALi2yF7&#10;mgSzZ0N2m0R/vSsUfBxm5htmtmhNIWqqXG5ZwfsgAkGcWJ1zquB0/OpPQDiPrLGwTApu5GAx73Zm&#10;GGvb8J7qg09FgLCLUUHmfRlL6ZKMDLqBLYmD92srgz7IKpW6wibATSGHUTSWBnMOCxmWtMwouR7+&#10;jAK/3o2vq/0mtevNpWjq2zfdt2elem/t5xSEp9a/wv/tH61gNPmA55lw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4EzhsYAAADcAAAADwAAAAAAAAAAAAAAAACYAgAAZHJz&#10;L2Rvd25yZXYueG1sUEsFBgAAAAAEAAQA9QAAAIsDAAAAAA==&#10;" filled="f" strokeweight=".22933mm">
                  <v:stroke dashstyle="longDash"/>
                </v:rect>
                <v:shape id="Picture 371" o:spid="_x0000_s1035" type="#_x0000_t75" style="position:absolute;left:18166;top:1382;width:403;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45AnCAAAA3AAAAA8AAABkcnMvZG93bnJldi54bWxET89rwjAUvg/8H8ITdptpxzZKZxQRHJ4G&#10;6/Tg7a15Nt2al5LEtv73y0Hw+PH9Xq4n24mBfGgdK8gXGQji2umWGwWH791TASJEZI2dY1JwpQDr&#10;1exhiaV2I3/RUMVGpBAOJSowMfallKE2ZDEsXE+cuLPzFmOCvpHa45jCbSefs+xNWmw5NRjsaWuo&#10;/qsuVgHviqOX54/TT47VZ5sfX3+v/Umpx/m0eQcRaYp38c291wpeirQ2nUlH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QJwgAAANwAAAAPAAAAAAAAAAAAAAAAAJ8C&#10;AABkcnMvZG93bnJldi54bWxQSwUGAAAAAAQABAD3AAAAjgMAAAAA&#10;">
                  <v:imagedata r:id="rId160" o:title=""/>
                </v:shape>
                <v:shape id="Picture 370" o:spid="_x0000_s1036" type="#_x0000_t75" style="position:absolute;left:18055;top:1512;width:614;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rZ0XDAAAA3AAAAA8AAABkcnMvZG93bnJldi54bWxEj8FqwzAQRO+F/oPYQm6NlBBC6kYOpSGQ&#10;Swh2C70u1tYytlbGUmzn76tCocdhZt4w+8PsOjHSEBrPGlZLBYK48qbhWsPnx+l5ByJEZIOdZ9Jw&#10;pwCH/PFhj5nxExc0lrEWCcIhQw02xj6TMlSWHIal74mT9+0HhzHJoZZmwCnBXSfXSm2lw4bTgsWe&#10;3i1VbXlzGi6r+/VicCzs2VA74fErqMBaL57mt1cQkeb4H/5rn42Gze4Ffs+kIyDz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qtnRcMAAADcAAAADwAAAAAAAAAAAAAAAACf&#10;AgAAZHJzL2Rvd25yZXYueG1sUEsFBgAAAAAEAAQA9wAAAI8DAAAAAA==&#10;">
                  <v:imagedata r:id="rId161" o:title=""/>
                </v:shape>
                <v:line id="Line 369" o:spid="_x0000_s1037" style="position:absolute;visibility:visible;mso-wrap-style:square" from="10680,1558" to="17899,1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1WZMEAAADcAAAADwAAAGRycy9kb3ducmV2LnhtbERPS0vDQBC+F/wPywje2o0lVBu7LaII&#10;nlpbPXgcspMHZmfD7tgk/757KPT48b03u9F16kwhtp4NPC4yUMSlty3XBn6+P+bPoKIgW+w8k4GJ&#10;Iuy2d7MNFtYPfKTzSWqVQjgWaKAR6QutY9mQw7jwPXHiKh8cSoKh1jbgkMJdp5dZttIOW04NDfb0&#10;1lD5d/p3BuL6Pc9xKZPI19PvEKaq3x8qYx7ux9cXUEKj3MRX96c1kK/T/HQmHQG9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VZkwQAAANwAAAAPAAAAAAAAAAAAAAAA&#10;AKECAABkcnMvZG93bnJldi54bWxQSwUGAAAAAAQABAD5AAAAjwMAAAAA&#10;" strokeweight=".22933mm">
                  <v:stroke dashstyle="longDash"/>
                </v:line>
                <v:line id="Line 368" o:spid="_x0000_s1038" style="position:absolute;visibility:visible;mso-wrap-style:square" from="9761,2018" to="9761,2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7L48MAAADcAAAADwAAAGRycy9kb3ducmV2LnhtbESPS6vCMBSE9xf8D+EI7q5pReRajaKC&#10;+NiIj427Q3Nsi81JaVKt/94Iwl0OM/MNM523phQPql1hWUHcj0AQp1YXnCm4nNe/fyCcR9ZYWiYF&#10;L3Iwn3V+ppho++QjPU4+EwHCLkEFufdVIqVLczLo+rYiDt7N1gZ9kHUmdY3PADelHETRSBosOCzk&#10;WNEqp/R+aoyCanO47nflctmMDs0uxv2WjulQqV63XUxAeGr9f/jb3moFw3EMnzPhCMjZG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uy+PDAAAA3AAAAA8AAAAAAAAAAAAA&#10;AAAAoQIAAGRycy9kb3ducmV2LnhtbFBLBQYAAAAABAAEAPkAAACRAwAAAAA=&#10;" strokeweight=".22933mm"/>
                <v:rect id="Rectangle 367" o:spid="_x0000_s1039" style="position:absolute;left:11755;top:2400;width:922;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uZdcUA&#10;AADcAAAADwAAAGRycy9kb3ducmV2LnhtbESPQWvCQBSE70L/w/IK3upGkWKjmyAWQaQFm4jg7ZF9&#10;JsHs2zS7xvTfdwsFj8PMfMOs0sE0oqfO1ZYVTCcRCOLC6ppLBcd8+7IA4TyyxsYyKfghB2nyNFph&#10;rO2dv6jPfCkChF2MCirv21hKV1Rk0E1sSxy8i+0M+iC7UuoO7wFuGjmLoldpsOawUGFLm4qKa3Yz&#10;Cg6ZuTk+f5s5fuT70+aSf/bTd6XGz8N6CcLT4B/h//ZOK5i/zeDvTDgCMv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a5l1xQAAANwAAAAPAAAAAAAAAAAAAAAAAJgCAABkcnMv&#10;ZG93bnJldi54bWxQSwUGAAAAAAQABAD1AAAAigMAAAAA&#10;" filled="f" strokeweight=".22933mm"/>
                <v:rect id="Rectangle 366" o:spid="_x0000_s1040" style="position:absolute;left:11786;top:2431;width:859;height: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c87sYA&#10;AADcAAAADwAAAGRycy9kb3ducmV2LnhtbESP3WrCQBSE74W+w3IKvdONrYhGN1IsBZEW2kQE7w7Z&#10;kx+aPZtm15i+fVcQvBxm5htmvRlMI3rqXG1ZwXQSgSDOra65VHDI3scLEM4ja2wsk4I/crBJHkZr&#10;jLW98Df1qS9FgLCLUUHlfRtL6fKKDLqJbYmDV9jOoA+yK6Xu8BLgppHPUTSXBmsOCxW2tK0o/0nP&#10;RsFXas6OT79mhh/Z/rgtss9++qbU0+PwugLhafD38K290wpmyxe4nglHQC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ic87sYAAADcAAAADwAAAAAAAAAAAAAAAACYAgAAZHJz&#10;L2Rvd25yZXYueG1sUEsFBgAAAAAEAAQA9QAAAIsDAAAAAA==&#10;" filled="f" strokeweight=".22933mm"/>
                <v:shape id="Picture 365" o:spid="_x0000_s1041" type="#_x0000_t75" style="position:absolute;left:11993;top:2561;width:461;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jrVDIAAAA3AAAAA8AAABkcnMvZG93bnJldi54bWxEj0FrwkAUhO+C/2F5Qi9SN7YiTXSVYCmU&#10;IqKpxesj+0yi2bchu9XUX98tFDwOM/MNM192phYXal1lWcF4FIEgzq2uuFCw/3x7fAHhPLLG2jIp&#10;+CEHy0W/N8dE2yvv6JL5QgQIuwQVlN43iZQuL8mgG9mGOHhH2xr0QbaF1C1eA9zU8imKptJgxWGh&#10;xIZWJeXn7NsouH1tsmmaPn+s4mq/WQ/r19P2cFPqYdClMxCeOn8P/7fftYJJPIG/M+EIyMU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Eo61QyAAAANwAAAAPAAAAAAAAAAAA&#10;AAAAAJ8CAABkcnMvZG93bnJldi54bWxQSwUGAAAAAAQABAD3AAAAlAMAAAAA&#10;">
                  <v:imagedata r:id="rId162" o:title=""/>
                </v:shape>
                <v:shape id="Picture 364" o:spid="_x0000_s1042" type="#_x0000_t75" style="position:absolute;left:11969;top:2669;width:499;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WiE7DAAAA3AAAAA8AAABkcnMvZG93bnJldi54bWxEj0FrAjEUhO8F/0N4greauGipq1FEKngo&#10;lG7F82PzTBY3L8sm1fXfN4VCj8PMfMOst4NvxY362ATWMJsqEMR1MA1bDaevw/MriJiQDbaBScOD&#10;Imw3o6c1libc+ZNuVbIiQziWqMGl1JVSxtqRxzgNHXH2LqH3mLLsrTQ93jPct7JQ6kV6bDgvOOxo&#10;76i+Vt9ew0fxfi72VWOPit2ivfq3s3VK68l42K1AJBrSf/ivfTQa5ssF/J7JR0B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5aITsMAAADcAAAADwAAAAAAAAAAAAAAAACf&#10;AgAAZHJzL2Rvd25yZXYueG1sUEsFBgAAAAAEAAQA9wAAAI8DAAAAAA==&#10;">
                  <v:imagedata r:id="rId163" o:title=""/>
                </v:shape>
                <v:rect id="Rectangle 363" o:spid="_x0000_s1043" style="position:absolute;left:16517;top:2400;width:1075;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fdsUA&#10;AADcAAAADwAAAGRycy9kb3ducmV2LnhtbESPQWvCQBSE7wX/w/KE3upGEdHoJohSKKUFTUTw9sg+&#10;k2D2bZpdY/rvu4VCj8PMfMNs0sE0oqfO1ZYVTCcRCOLC6ppLBaf89WUJwnlkjY1lUvBNDtJk9LTB&#10;WNsHH6nPfCkChF2MCirv21hKV1Rk0E1sSxy8q+0M+iC7UuoOHwFuGjmLooU0WHNYqLClXUXFLbsb&#10;BYfM3B1fvswcP/L38+6af/bTvVLP42G7BuFp8P/hv/abVjBfLeD3TDgCMv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UJ92xQAAANwAAAAPAAAAAAAAAAAAAAAAAJgCAABkcnMv&#10;ZG93bnJldi54bWxQSwUGAAAAAAQABAD1AAAAigMAAAAA&#10;" filled="f" strokeweight=".22933mm"/>
                <v:rect id="Rectangle 362" o:spid="_x0000_s1044" style="position:absolute;left:16548;top:2431;width:1013;height: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67cUA&#10;AADcAAAADwAAAGRycy9kb3ducmV2LnhtbESPQWvCQBSE70L/w/IK3nRjEavRVYqlIGJBExG8PbLP&#10;JDT7Ns2uMf77bkHwOMzMN8xi1ZlKtNS40rKC0TACQZxZXXKu4Jh+DaYgnEfWWFkmBXdysFq+9BYY&#10;a3vjA7WJz0WAsItRQeF9HUvpsoIMuqGtiYN3sY1BH2STS93gLcBNJd+iaCINlhwWCqxpXVD2k1yN&#10;gn1iro7Pv2aMu3R7Wl/S73b0qVT/tfuYg/DU+Wf40d5oBePZO/yfC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HDrtxQAAANwAAAAPAAAAAAAAAAAAAAAAAJgCAABkcnMv&#10;ZG93bnJldi54bWxQSwUGAAAAAAQABAD1AAAAigMAAAAA&#10;" filled="f" strokeweight=".22933mm"/>
                <v:shape id="Picture 361" o:spid="_x0000_s1045" type="#_x0000_t75" style="position:absolute;left:16634;top:2561;width:84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cKZjDAAAA3AAAAA8AAABkcnMvZG93bnJldi54bWxEj0GLwjAUhO/C/ofwFrxp6oqyVKN0FUG8&#10;WXvY46N5tsXmpSRRu/vrjSB4HGbmG2a57k0rbuR8Y1nBZJyAIC6tbrhSUJx2o28QPiBrbC2Tgj/y&#10;sF59DJaYanvnI93yUIkIYZ+igjqELpXSlzUZ9GPbEUfvbJ3BEKWrpHZ4j3DTyq8kmUuDDceFGjva&#10;1FRe8qtR8HvdZ+6/KI+zg9/+tBuZdyZrlBp+9tkCRKA+vMOv9l4rmCVTeJ6JR0CuH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JwpmMMAAADcAAAADwAAAAAAAAAAAAAAAACf&#10;AgAAZHJzL2Rvd25yZXYueG1sUEsFBgAAAAAEAAQA9wAAAI8DAAAAAA==&#10;">
                  <v:imagedata r:id="rId164" o:title=""/>
                </v:shape>
                <v:shape id="Picture 360" o:spid="_x0000_s1046" type="#_x0000_t75" style="position:absolute;left:16735;top:2669;width:653;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czU/EAAAA3AAAAA8AAABkcnMvZG93bnJldi54bWxEj0FrwkAUhO8F/8PyBG91V6GupK5SbYVC&#10;T43S8zP7TEKzb0N2m8R/7xYKPQ4z8w2z2Y2uET11ofZsYDFXIIgLb2suDZxPx8c1iBCRLTaeycCN&#10;Auy2k4cNZtYP/El9HkuRIBwyNFDF2GZShqIih2HuW+LkXX3nMCbZldJ2OCS4a+RSqZV0WHNaqLCl&#10;Q0XFd/7jDGj/tjrXw/7r+tHri16/RnXR1pjZdHx5BhFpjP/hv/a7NfCkNPyeSUdAbu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czU/EAAAA3AAAAA8AAAAAAAAAAAAAAAAA&#10;nwIAAGRycy9kb3ducmV2LnhtbFBLBQYAAAAABAAEAPcAAACQAwAAAAA=&#10;">
                  <v:imagedata r:id="rId165" o:title=""/>
                </v:shape>
                <v:rect id="Rectangle 359" o:spid="_x0000_s1047" style="position:absolute;left:16210;top:3398;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SRHsUA&#10;AADcAAAADwAAAGRycy9kb3ducmV2LnhtbESPQWvCQBSE7wX/w/IEb7qx1FJTVylKQUTBJiJ4e2Sf&#10;SWj2bcyuMf57tyD0OMzMN8xs0ZlKtNS40rKC8SgCQZxZXXKu4JB+Dz9AOI+ssbJMCu7kYDHvvcww&#10;1vbGP9QmPhcBwi5GBYX3dSylywoy6Ea2Jg7e2TYGfZBNLnWDtwA3lXyNondpsOSwUGBNy4Ky3+Rq&#10;FOwTc3V8upg33Kab4/Kc7trxSqlBv/v6BOGp8//hZ3utFUyiKfydCUd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JJEexQAAANwAAAAPAAAAAAAAAAAAAAAAAJgCAABkcnMv&#10;ZG93bnJldi54bWxQSwUGAAAAAAQABAD1AAAAigMAAAAA&#10;" filled="f" strokeweight=".22933mm"/>
                <v:shape id="Picture 358" o:spid="_x0000_s1048" type="#_x0000_t75" style="position:absolute;left:16404;top:3482;width:691;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lRY/DAAAA3AAAAA8AAABkcnMvZG93bnJldi54bWxEj0FrwkAUhO9C/8PyCr3pJkLVpq5SC4IX&#10;D0bJ+bH7TEKzb8PuatJ/7wqFHoeZ+YZZb0fbiTv50DpWkM8yEMTamZZrBZfzfroCESKywc4xKfil&#10;ANvNy2SNhXEDn+hexlokCIcCFTQx9oWUQTdkMcxcT5y8q/MWY5K+lsbjkOC2k/MsW0iLLaeFBnv6&#10;bkj/lDeroLKXUfvljhblfNCV339U19VRqbfX8esTRKQx/of/2gej4D3P4XkmHQG5e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iVFj8MAAADcAAAADwAAAAAAAAAAAAAAAACf&#10;AgAAZHJzL2Rvd25yZXYueG1sUEsFBgAAAAAEAAQA9wAAAI8DAAAAAA==&#10;">
                  <v:imagedata r:id="rId166" o:title=""/>
                </v:shape>
                <v:shape id="Picture 357" o:spid="_x0000_s1049" type="#_x0000_t75" style="position:absolute;left:16250;top:3590;width:64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j3WLGAAAA3AAAAA8AAABkcnMvZG93bnJldi54bWxEj0FrwkAUhO+F/oflFbzVTZSWEt2EUqp4&#10;UEEr6PGRfWZDs29DdqNpf31XKHgcZuYbZl4MthEX6nztWEE6TkAQl07XXCk4fC2e30D4gKyxcUwK&#10;fshDkT8+zDHT7so7uuxDJSKEfYYKTAhtJqUvDVn0Y9cSR+/sOoshyq6SusNrhNtGTpLkVVqsOS4Y&#10;bOnDUPm9762CNW42Z1wed59p6s3pt9quh75XavQ0vM9ABBrCPfzfXmkFL+kUbmfiEZD5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KPdYsYAAADcAAAADwAAAAAAAAAAAAAA&#10;AACfAgAAZHJzL2Rvd25yZXYueG1sUEsFBgAAAAAEAAQA9wAAAJIDAAAAAA==&#10;">
                  <v:imagedata r:id="rId167" o:title=""/>
                </v:shape>
                <v:shape id="Picture 356" o:spid="_x0000_s1050" type="#_x0000_t75" style="position:absolute;left:16927;top:3590;width:32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8w157HAAAA3AAAAA8AAABkcnMvZG93bnJldi54bWxEj0FrwkAUhO9C/8PyhF5EN9E2SOoqKlWK&#10;SEAtxd4e2WcSmn0bsltN/323UPA4zMw3zGzRmVpcqXWVZQXxKAJBnFtdcaHg/bQZTkE4j6yxtkwK&#10;fsjBYv7Qm2Gq7Y0PdD36QgQIuxQVlN43qZQuL8mgG9mGOHgX2xr0QbaF1C3eAtzUchxFiTRYcVgo&#10;saF1SfnX8dsoeN0fNp9JvM38OZnQx74anFe7TKnHfrd8AeGp8/fwf/tNK3iOn+DvTDgCcv4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8w157HAAAA3AAAAA8AAAAAAAAAAAAA&#10;AAAAnwIAAGRycy9kb3ducmV2LnhtbFBLBQYAAAAABAAEAPcAAACTAwAAAAA=&#10;">
                  <v:imagedata r:id="rId168" o:title=""/>
                </v:shape>
                <v:rect id="Rectangle 355" o:spid="_x0000_s1051" style="position:absolute;left:14827;top:3398;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ANxsYA&#10;AADcAAAADwAAAGRycy9kb3ducmV2LnhtbESP3WrCQBSE7wXfYTlC7+ompYqkbkSUQikVNJFC7w7Z&#10;kx+aPZtm15i+fVcoeDnMzDfMejOaVgzUu8aygngegSAurG64UnDOXx9XIJxH1thaJgW/5GCTTidr&#10;TLS98omGzFciQNglqKD2vkukdEVNBt3cdsTBK21v0AfZV1L3eA1w08qnKFpKgw2HhRo72tVUfGcX&#10;o+CYmYvjrx/zjB/5++euzA9DvFfqYTZuX0B4Gv09/N9+0woW8QJuZ8IRk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bANxsYAAADcAAAADwAAAAAAAAAAAAAAAACYAgAAZHJz&#10;L2Rvd25yZXYueG1sUEsFBgAAAAAEAAQA9QAAAIsDAAAAAA==&#10;" filled="f" strokeweight=".22933mm"/>
                <v:shape id="Picture 354" o:spid="_x0000_s1052" type="#_x0000_t75" style="position:absolute;left:15024;top:3482;width:689;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0uyzDAAAA3AAAAA8AAABkcnMvZG93bnJldi54bWxEj9GKwjAURN8X9h/CXfBtTVXcla5RRCj4&#10;JrZ+wKW5ttXmpm1irX69EYR9HGbmDLNcD6YWPXWusqxgMo5AEOdWV1woOGbJ9wKE88gaa8uk4E4O&#10;1qvPjyXG2t74QH3qCxEg7GJUUHrfxFK6vCSDbmwb4uCdbGfQB9kVUnd4C3BTy2kU/UiDFYeFEhva&#10;lpRf0qtR0J5PbfrIina7qPtpMuuzfZo8lBp9DZs/EJ4G/x9+t3dawXzyC68z4QjI1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S7LMMAAADcAAAADwAAAAAAAAAAAAAAAACf&#10;AgAAZHJzL2Rvd25yZXYueG1sUEsFBgAAAAAEAAQA9wAAAI8DAAAAAA==&#10;">
                  <v:imagedata r:id="rId169" o:title=""/>
                </v:shape>
                <v:shape id="Picture 353" o:spid="_x0000_s1053" type="#_x0000_t75" style="position:absolute;left:15122;top:3590;width:499;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RmD7CAAAA3AAAAA8AAABkcnMvZG93bnJldi54bWxET91qgzAUvi/sHcIZ7KbMaJkyXFMZg0I3&#10;tos6H+BgTlVqTiSJrXv75aLQy4/vf1stZhQXcn6wrCBLUhDErdUDdwqa3/3zKwgfkDWOlknBH3mo&#10;dg+rLZbaXvlIlzp0IoawL1FBH8JUSunbngz6xE7EkTtZZzBE6DqpHV5juBnlJk0LaXDg2NDjRB89&#10;ted6Ngo+6WWdz18H7X7GIhSn73Pus0app8fl/Q1EoCXcxTf3QSvIs7g2nolHQO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C0Zg+wgAAANwAAAAPAAAAAAAAAAAAAAAAAJ8C&#10;AABkcnMvZG93bnJldi54bWxQSwUGAAAAAAQABAD3AAAAjgMAAAAA&#10;">
                  <v:imagedata r:id="rId170" o:title=""/>
                </v:shape>
                <v:shape id="Freeform 352" o:spid="_x0000_s1054" style="position:absolute;left:15365;top:3014;width:1690;height:384;visibility:visible;mso-wrap-style:square;v-text-anchor:top" coordsize="1690,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5zr8MA&#10;AADcAAAADwAAAGRycy9kb3ducmV2LnhtbESP3YrCMBSE7wXfIRzBuzV1waJdo+iCoKAs/iB7eWjO&#10;tmWbk5JErW9vBMHLYWa+Yabz1tTiSs5XlhUMBwkI4tzqigsFp+PqYwzCB2SNtWVScCcP81m3M8VM&#10;2xvv6XoIhYgQ9hkqKENoMil9XpJBP7ANcfT+rDMYonSF1A5vEW5q+ZkkqTRYcVwosaHvkvL/w8Uo&#10;WKH8sZtlatOtw/R03vnfHY2V6vfaxReIQG14h1/ttVYwGk7geSYe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5zr8MAAADcAAAADwAAAAAAAAAAAAAAAACYAgAAZHJzL2Rv&#10;d25yZXYueG1sUEsFBgAAAAAEAAQA9QAAAIgDAAAAAA==&#10;" path="m1689,r,231l,231,,384e" filled="f" strokeweight=".22933mm">
                  <v:path arrowok="t" o:connecttype="custom" o:connectlocs="1689,3014;1689,3245;0,3245;0,3398" o:connectangles="0,0,0,0"/>
                </v:shape>
                <v:rect id="Rectangle 351" o:spid="_x0000_s1055" style="position:absolute;left:17899;top:2383;width:922;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ezsUA&#10;AADcAAAADwAAAGRycy9kb3ducmV2LnhtbESPT4vCMBTE7wt+h/AEb2uqoCzVKCKKorsH/4B4ezTP&#10;tti8lCa2dT/9ZkHwOMzMb5jpvDWFqKlyuWUFg34EgjixOudUwfm0/vwC4TyyxsIyKXiSg/ms8zHF&#10;WNuGD1QffSoChF2MCjLvy1hKl2Rk0PVtSRy8m60M+iCrVOoKmwA3hRxG0VgazDksZFjSMqPkfnwY&#10;BX73M76vDvvU7vbXoqmfG/r9vijV67aLCQhPrX+HX+2tVjAaDuD/TDgC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o17OxQAAANwAAAAPAAAAAAAAAAAAAAAAAJgCAABkcnMv&#10;ZG93bnJldi54bWxQSwUGAAAAAAQABAD1AAAAigMAAAAA&#10;" filled="f" strokeweight=".22933mm">
                  <v:stroke dashstyle="longDash"/>
                </v:rect>
                <v:shape id="Picture 350" o:spid="_x0000_s1056" type="#_x0000_t75" style="position:absolute;left:18290;top:2599;width:134;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1dT/EAAAA3AAAAA8AAABkcnMvZG93bnJldi54bWxEj0FrwkAUhO9C/8PyCt50U4tW0qwilaLF&#10;i00LvT6yzySY9zZk1xj/fbdQ8DjMzDdMth64UT11vnZi4GmagCIpnK2lNPD99T5ZgvIBxWLjhAzc&#10;yMN69TDKMLXuKp/U56FUESI+RQNVCG2qtS8qYvRT15JE7+Q6xhBlV2rb4TXCudGzJFloxlriQoUt&#10;vVVUnPMLG9D4svn4GeySD4fjzh+3/Fzv2Zjx47B5BRVoCPfwf3tvDcxnC/g7E4+AXv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t1dT/EAAAA3AAAAA8AAAAAAAAAAAAAAAAA&#10;nwIAAGRycy9kb3ducmV2LnhtbFBLBQYAAAAABAAEAPcAAACQAwAAAAA=&#10;">
                  <v:imagedata r:id="rId171" o:title=""/>
                </v:shape>
                <v:rect id="Rectangle 349" o:spid="_x0000_s1057" style="position:absolute;left:17976;top:3398;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L8l8UA&#10;AADcAAAADwAAAGRycy9kb3ducmV2LnhtbESPQWvCQBSE70L/w/IKvelGqVWiqxRLoYiCJiJ4e2Sf&#10;SWj2bZpdY/z3bkHwOMzMN8x82ZlKtNS40rKC4SACQZxZXXKu4JB+96cgnEfWWFkmBTdysFy89OYY&#10;a3vlPbWJz0WAsItRQeF9HUvpsoIMuoGtiYN3to1BH2STS93gNcBNJUdR9CENlhwWCqxpVVD2m1yM&#10;gl1iLo5Pf+YdN+n6uDqn23b4pdTba/c5A+Gp88/wo/2jFYxHE/g/E4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QvyXxQAAANwAAAAPAAAAAAAAAAAAAAAAAJgCAABkcnMv&#10;ZG93bnJldi54bWxQSwUGAAAAAAQABAD1AAAAigMAAAAA&#10;" filled="f" strokeweight=".22933mm"/>
                <v:shape id="Picture 348" o:spid="_x0000_s1058" type="#_x0000_t75" style="position:absolute;left:18194;top:3538;width:634;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L/77DAAAA3AAAAA8AAABkcnMvZG93bnJldi54bWxET89rwjAUvg/8H8ITvAxNVTpnZ5QhG+yy&#10;g1Zwx0fzbDqbly6JWv/75TDY8eP7vdr0thVX8qFxrGA6yUAQV043XCs4lO/jZxAhImtsHZOCOwXY&#10;rAcPKyy0u/GOrvtYixTCoUAFJsaukDJUhiyGieuIE3dy3mJM0NdSe7ylcNvKWZY9SYsNpwaDHW0N&#10;Vef9xSrYyp9jmXuz+O6/Sp3PH5dvfvep1GjYv76AiNTHf/Gf+0MryGdpbTqTjoBc/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gv/vsMAAADcAAAADwAAAAAAAAAAAAAAAACf&#10;AgAAZHJzL2Rvd25yZXYueG1sUEsFBgAAAAAEAAQA9wAAAI8DAAAAAA==&#10;">
                  <v:imagedata r:id="rId172" o:title=""/>
                </v:shape>
                <v:shape id="Freeform 347" o:spid="_x0000_s1059" style="position:absolute;left:17054;top:3014;width:1460;height:384;visibility:visible;mso-wrap-style:square;v-text-anchor:top" coordsize="1460,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xCpccA&#10;AADcAAAADwAAAGRycy9kb3ducmV2LnhtbESPW2sCMRSE3wv9D+EU+lazCl66NYooQqGCl7agb6eb&#10;083SzcmySdfVX28EwcdhZr5hxtPWlqKh2heOFXQ7CQjizOmCcwVfn8uXEQgfkDWWjknBiTxMJ48P&#10;Y0y1O/KWml3IRYSwT1GBCaFKpfSZIYu+4yri6P262mKIss6lrvEY4baUvSQZSIsFxwWDFc0NZX+7&#10;f6tgPQxmYVaHpis38/7yvP/JvlcfSj0/tbM3EIHacA/f2u9aQb/3Ctcz8QjIy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JMQqXHAAAA3AAAAA8AAAAAAAAAAAAAAAAAmAIAAGRy&#10;cy9kb3ducmV2LnhtbFBLBQYAAAAABAAEAPUAAACMAwAAAAA=&#10;" path="m,l,231r341,l345,215r9,-13l368,193r16,-3l401,193r14,9l424,215r4,16l1460,231r,153e" filled="f" strokeweight=".22933mm">
                  <v:path arrowok="t" o:connecttype="custom" o:connectlocs="0,3014;0,3245;341,3245;345,3229;354,3216;368,3207;384,3204;401,3207;415,3216;424,3229;428,3245;1460,3245;1460,3398" o:connectangles="0,0,0,0,0,0,0,0,0,0,0,0,0"/>
                </v:shape>
                <v:shape id="Freeform 346" o:spid="_x0000_s1060" style="position:absolute;left:16747;top:3014;width:308;height:384;visibility:visible;mso-wrap-style:square;v-text-anchor:top" coordsize="308,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I1R8QA&#10;AADcAAAADwAAAGRycy9kb3ducmV2LnhtbERPTWvCQBC9F/oflin0pptYtCF1DVIoSCpqbRGPQ3aa&#10;BLOzIbtN4r93D0KPj/e9zEbTiJ46V1tWEE8jEMSF1TWXCn6+PyYJCOeRNTaWScGVHGSrx4clptoO&#10;/EX90ZcihLBLUUHlfZtK6YqKDLqpbYkD92s7gz7ArpS6wyGEm0bOomghDdYcGips6b2i4nL8Mwr2&#10;m+FUJ7vztp2dT4d8m78uovhTqeencf0GwtPo/8V390YrmL+E+eFMO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SNUfEAAAA3AAAAA8AAAAAAAAAAAAAAAAAmAIAAGRycy9k&#10;b3ducmV2LnhtbFBLBQYAAAAABAAEAPUAAACJAwAAAAA=&#10;" path="m307,r,231l,231,,384e" filled="f" strokeweight=".22933mm">
                  <v:path arrowok="t" o:connecttype="custom" o:connectlocs="307,3014;307,3245;0,3245;0,3398" o:connectangles="0,0,0,0"/>
                </v:shape>
                <v:rect id="Rectangle 345" o:spid="_x0000_s1061" style="position:absolute;left:14827;top:4090;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5XpcYA&#10;AADcAAAADwAAAGRycy9kb3ducmV2LnhtbESPQWvCQBSE70L/w/IKvZlNalskdZWiCKVUsIkI3h7Z&#10;ZxKafRuza0z/vVsQPA4z8w0zWwymET11rrasIIliEMSF1TWXCnb5ejwF4TyyxsYyKfgjB4v5w2iG&#10;qbYX/qE+86UIEHYpKqi8b1MpXVGRQRfZljh4R9sZ9EF2pdQdXgLcNPI5jt+kwZrDQoUtLSsqfrOz&#10;UbDNzNnx4WRe8Dv/2i+P+aZPVko9PQ4f7yA8Df4evrU/tYLXSQL/Z8IR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5XpcYAAADcAAAADwAAAAAAAAAAAAAAAACYAgAAZHJz&#10;L2Rvd25yZXYueG1sUEsFBgAAAAAEAAQA9QAAAIsDAAAAAA==&#10;" filled="f" strokeweight=".22933mm"/>
                <v:shape id="Picture 344" o:spid="_x0000_s1062" type="#_x0000_t75" style="position:absolute;left:15094;top:4118;width:53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ojMvFAAAA3AAAAA8AAABkcnMvZG93bnJldi54bWxEj0FrwkAUhO9C/8PyCr3ppkqlRjehBix6&#10;q1YQb4/sMwnNvk2zm5j+e7cgeBxm5htmlQ6mFj21rrKs4HUSgSDOra64UHD83ozfQTiPrLG2TAr+&#10;yEGaPI1WGGt75T31B1+IAGEXo4LS+yaW0uUlGXQT2xAH72Jbgz7ItpC6xWuAm1pOo2guDVYcFkps&#10;KCsp/zl0RkHUL7b+c7/uzuvj7ynrdsU5c19KvTwPH0sQngb/CN/bW63gbTaF/zPhCMjk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aIzLxQAAANwAAAAPAAAAAAAAAAAAAAAA&#10;AJ8CAABkcnMvZG93bnJldi54bWxQSwUGAAAAAAQABAD3AAAAkQMAAAAA&#10;">
                  <v:imagedata r:id="rId173" o:title=""/>
                </v:shape>
                <v:shape id="Picture 343" o:spid="_x0000_s1063" type="#_x0000_t75" style="position:absolute;left:14839;top:4226;width:1056;height:3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4Tp3GAAAA3AAAAA8AAABkcnMvZG93bnJldi54bWxEj81KA0EQhO+C7zC04EWSWaMmYZNJMCGi&#10;F5Fs8gDNTu+P7vQsM22y+vSOIHgsquorarkeXKdOFGLr2cDtOANFXHrbcm3geHgazUFFQbbYeSYD&#10;XxRhvbq8WGJu/Zn3dCqkVgnCMUcDjUifax3LhhzGse+Jk1f54FCSDLW2Ac8J7jo9ybKpdthyWmiw&#10;p21D5Ufx6Qzw681zv/Hz/bu0uyDVrHLF95sx11fD4wKU0CD/4b/2izXwcHcPv2fSEdCr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vhOncYAAADcAAAADwAAAAAAAAAAAAAA&#10;AACfAgAAZHJzL2Rvd25yZXYueG1sUEsFBgAAAAAEAAQA9wAAAJIDAAAAAA==&#10;">
                  <v:imagedata r:id="rId174" o:title=""/>
                </v:shape>
                <v:shape id="Picture 342" o:spid="_x0000_s1064" type="#_x0000_t75" style="position:absolute;left:15130;top:4337;width:55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VxyfEAAAA3AAAAA8AAABkcnMvZG93bnJldi54bWxEj8FqwzAQRO+B/oPYQm+x3Bab4EY2IVDo&#10;tY6hyW2xNrKJtTKW6jj9+qoQ6HGYmTfMtlrsIGaafO9YwXOSgiBune7ZKGgO7+sNCB+QNQ6OScGN&#10;PFTlw2qLhXZX/qS5DkZECPsCFXQhjIWUvu3Iok/cSBy9s5sshignI/WE1wi3g3xJ01xa7DkudDjS&#10;vqP2Un9bBebn5G/D+HXKL+ed2Tcub44zKvX0uOzeQARawn/43v7QCrLXDP7OxCMgy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hVxyfEAAAA3AAAAA8AAAAAAAAAAAAAAAAA&#10;nwIAAGRycy9kb3ducmV2LnhtbFBLBQYAAAAABAAEAPcAAACQAwAAAAA=&#10;">
                  <v:imagedata r:id="rId175" o:title=""/>
                </v:shape>
                <v:rect id="Rectangle 341" o:spid="_x0000_s1065" style="position:absolute;left:14827;top:4934;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T+OMMA&#10;AADcAAAADwAAAGRycy9kb3ducmV2LnhtbERPy2rCQBTdF/yH4Ra600nsgxIdRSKCiIU2EcHdJXNN&#10;QjN3YmaM6d87C6HLw3nPl4NpRE+dqy0riCcRCOLC6ppLBYd8M/4E4TyyxsYyKfgjB8vF6GmOibY3&#10;/qE+86UIIewSVFB53yZSuqIig25iW+LAnW1n0AfYlVJ3eAvhppHTKPqQBmsODRW2lFZU/GZXo+A7&#10;M1fHp4t5w32+O6bn/KuP10q9PA+rGQhPg/8XP9xbreD9NawNZ8IRk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AT+OMMAAADcAAAADwAAAAAAAAAAAAAAAACYAgAAZHJzL2Rv&#10;d25yZXYueG1sUEsFBgAAAAAEAAQA9QAAAIgDAAAAAA==&#10;" filled="f" strokeweight=".22933mm"/>
                <v:shape id="Picture 340" o:spid="_x0000_s1066" type="#_x0000_t75" style="position:absolute;left:15094;top:4963;width:53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MHrrFAAAA3AAAAA8AAABkcnMvZG93bnJldi54bWxEj0FrwkAUhO9C/8PyCt50U4tSU1epgYre&#10;NBWKt0f2NQnNvo3ZTYz/3hUEj8PMfMMsVr2pREeNKy0reBtHIIgzq0vOFRx/vkcfIJxH1lhZJgVX&#10;crBavgwWGGt74QN1qc9FgLCLUUHhfR1L6bKCDLqxrYmD92cbgz7IJpe6wUuAm0pOomgmDZYcFgqs&#10;KSko+09boyDq5lu/Oazb0/p4/k3aXX5K3F6p4Wv/9QnCU++f4Ud7qxVM3+dwPxOOgFz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zB66xQAAANwAAAAPAAAAAAAAAAAAAAAA&#10;AJ8CAABkcnMvZG93bnJldi54bWxQSwUGAAAAAAQABAD3AAAAkQMAAAAA&#10;">
                  <v:imagedata r:id="rId173" o:title=""/>
                </v:shape>
                <v:shape id="Picture 339" o:spid="_x0000_s1067" type="#_x0000_t75" style="position:absolute;left:14882;top:5071;width:972;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g6PfGAAAA3AAAAA8AAABkcnMvZG93bnJldi54bWxEj81qwzAQhO+FvoPYQi6lkV2SOLhRTElJ&#10;yDF/DT0u1sYytVbGkhPn7atCocdhZr5hFsVgG3GlzteOFaTjBARx6XTNlYLTcf0yB+EDssbGMSm4&#10;k4di+fiwwFy7G+/pegiViBD2OSowIbS5lL40ZNGPXUscvYvrLIYou0rqDm8Rbhv5miQzabHmuGCw&#10;pZWh8vvQWwWX84dx/Uofze6ebbLP56/52W+VGj0N728gAg3hP/zX3moF00kKv2fiEZDL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eDo98YAAADcAAAADwAAAAAAAAAAAAAA&#10;AACfAgAAZHJzL2Rvd25yZXYueG1sUEsFBgAAAAAEAAQA9wAAAJIDAAAAAA==&#10;">
                  <v:imagedata r:id="rId176" o:title=""/>
                </v:shape>
                <v:shape id="Picture 338" o:spid="_x0000_s1068" type="#_x0000_t75" style="position:absolute;left:15096;top:5179;width:53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jGf3EAAAA3AAAAA8AAABkcnMvZG93bnJldi54bWxEj0FrAjEUhO9C/0N4BS+iWaUW2RpFRdGL&#10;YK14fmxed5dNXpZN1NVf3whCj8PMfMNM56014kqNLx0rGA4SEMSZ0yXnCk4/m/4EhA/IGo1jUnAn&#10;D/PZW2eKqXY3/qbrMeQiQtinqKAIoU6l9FlBFv3A1cTR+3WNxRBlk0vd4C3CrZGjJPmUFkuOCwXW&#10;tCooq44Xq8Ac1lz1luaxz6rV9vBYuLORO6W67+3iC0SgNvyHX+2dVjD+GMHzTDwCcvY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RjGf3EAAAA3AAAAA8AAAAAAAAAAAAAAAAA&#10;nwIAAGRycy9kb3ducmV2LnhtbFBLBQYAAAAABAAEAPcAAACQAwAAAAA=&#10;">
                  <v:imagedata r:id="rId177" o:title=""/>
                </v:shape>
                <v:shape id="Freeform 337" o:spid="_x0000_s1069" style="position:absolute;left:14635;top:3629;width:192;height:1536;visibility:visible;mso-wrap-style:square;v-text-anchor:top" coordsize="192,15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bBEMYA&#10;AADcAAAADwAAAGRycy9kb3ducmV2LnhtbESPwW7CMBBE75X6D9ZW6q04LSkqAYMoogXlUqD9gFW8&#10;JFHjdWqbEP4eI1XiOJqZN5rpvDeN6Mj52rKC50ECgriwuuZSwc/3x9MbCB+QNTaWScGZPMxn93dT&#10;zLQ98Y66fShFhLDPUEEVQptJ6YuKDPqBbYmjd7DOYIjSlVI7PEW4aeRLkoykwZrjQoUtLSsqfvdH&#10;oyAv8uX7Ypx+br/+XLdqh8N8W6+VenzoFxMQgfpwC/+3N1rBa5rC9Uw8AnJ2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bBEMYAAADcAAAADwAAAAAAAAAAAAAAAACYAgAAZHJz&#10;L2Rvd25yZXYueG1sUEsFBgAAAAAEAAQA9QAAAIsDAAAAAA==&#10;" path="m192,l,,,1536r192,e" filled="f" strokeweight=".22933mm">
                  <v:path arrowok="t" o:connecttype="custom" o:connectlocs="192,3629;0,3629;0,5165;192,5165" o:connectangles="0,0,0,0"/>
                </v:shape>
                <v:rect id="Rectangle 336" o:spid="_x0000_s1070" style="position:absolute;left:17976;top:4090;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G8rMUA&#10;AADcAAAADwAAAGRycy9kb3ducmV2LnhtbESPQWvCQBSE74L/YXmCN90oVkp0E4pSkNKCTUrB2yP7&#10;TEKzb9PsGtN/3xUEj8PMfMNs08E0oqfO1ZYVLOYRCOLC6ppLBV/56+wZhPPIGhvLpOCPHKTJeLTF&#10;WNsrf1Kf+VIECLsYFVTet7GUrqjIoJvbljh4Z9sZ9EF2pdQdXgPcNHIZRWtpsOawUGFLu4qKn+xi&#10;FBwzc3F8+jUrfM/fvnfn/KNf7JWaToaXDQhPg3+E7+2DVvC0WsPtTDgCM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0bysxQAAANwAAAAPAAAAAAAAAAAAAAAAAJgCAABkcnMv&#10;ZG93bnJldi54bWxQSwUGAAAAAAQABAD1AAAAigMAAAAA&#10;" filled="f" strokeweight=".22933mm"/>
                <v:shape id="Picture 335" o:spid="_x0000_s1071" type="#_x0000_t75" style="position:absolute;left:18113;top:4174;width:80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KAb3FAAAA3AAAAA8AAABkcnMvZG93bnJldi54bWxEj0FrwkAUhO8F/8PyhN7qRmkbSV1FBLGH&#10;emgUtLdH9jWbmn0bstsY/70rCB6HmfmGmS16W4uOWl85VjAeJSCIC6crLhXsd+uXKQgfkDXWjknB&#10;hTws5oOnGWbanfmbujyUIkLYZ6jAhNBkUvrCkEU/cg1x9H5dazFE2ZZSt3iOcFvLSZK8S4sVxwWD&#10;Da0MFaf83yroDP2lX8dmW+03x+7nkDLnu41Sz8N++QEiUB8e4Xv7Uyt4e03hdiYeATm/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SgG9xQAAANwAAAAPAAAAAAAAAAAAAAAA&#10;AJ8CAABkcnMvZG93bnJldi54bWxQSwUGAAAAAAQABAD3AAAAkQMAAAAA&#10;">
                  <v:imagedata r:id="rId178" o:title=""/>
                </v:shape>
                <v:shape id="Picture 334" o:spid="_x0000_s1072" type="#_x0000_t75" style="position:absolute;left:18362;top:4282;width:30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07LFAAAA3AAAAA8AAABkcnMvZG93bnJldi54bWxEj0FrAjEUhO8F/0N4Qm81W1Epq1GqIIh4&#10;6dqD3h6bZ7K6eVk26e723zeFQo/DzHzDrDaDq0VHbag8K3idZCCIS68rNgo+z/uXNxAhImusPZOC&#10;bwqwWY+eVphr3/MHdUU0IkE45KjAxtjkUobSksMw8Q1x8m6+dRiTbI3ULfYJ7mo5zbKFdFhxWrDY&#10;0M5S+Si+nIL9fXuqioM5mtn1aBen7mJ1P1PqeTy8L0FEGuJ/+K990Arm8yn8nklHQK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0NOyxQAAANwAAAAPAAAAAAAAAAAAAAAA&#10;AJ8CAABkcnMvZG93bnJldi54bWxQSwUGAAAAAAQABAD3AAAAkQMAAAAA&#10;">
                  <v:imagedata r:id="rId179" o:title=""/>
                </v:shape>
                <v:rect id="Rectangle 333" o:spid="_x0000_s1073" style="position:absolute;left:17976;top:4934;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J6cUA&#10;AADcAAAADwAAAGRycy9kb3ducmV2LnhtbESPQWvCQBSE7wX/w/IEb3WjVpHoKqIIpVhoExG8PbLP&#10;JJh9G7NrTP+9Wyj0OMzMN8xy3ZlKtNS40rKC0TACQZxZXXKu4JjuX+cgnEfWWFkmBT/kYL3qvSwx&#10;1vbB39QmPhcBwi5GBYX3dSylywoy6Ia2Jg7exTYGfZBNLnWDjwA3lRxH0UwaLDksFFjTtqDsmtyN&#10;gq/E3B2fb+YND+nHaXtJP9vRTqlBv9ssQHjq/H/4r/2uFUynE/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f4npxQAAANwAAAAPAAAAAAAAAAAAAAAAAJgCAABkcnMv&#10;ZG93bnJldi54bWxQSwUGAAAAAAQABAD1AAAAigMAAAAA&#10;" filled="f" strokeweight=".22933mm"/>
                <v:shape id="Picture 332" o:spid="_x0000_s1074" type="#_x0000_t75" style="position:absolute;left:18125;top:5018;width:780;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9enzFAAAA3AAAAA8AAABkcnMvZG93bnJldi54bWxEj09rwkAUxO9Cv8PyCt7MpuI/UldpBUV6&#10;MmkVentkn0lo9m3IrjF+e7cgeBxm5jfMct2bWnTUusqygrcoBkGcW11xoeDneztagHAeWWNtmRTc&#10;yMF69TJYYqLtlVPqMl+IAGGXoILS+yaR0uUlGXSRbYiDd7atQR9kW0jd4jXATS3HcTyTBisOCyU2&#10;tCkp/8suRsHllJ437jgv8PDbLbKvXZpmh0+lhq/9xzsIT71/hh/tvVYwnU7g/0w4AnJ1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vXp8xQAAANwAAAAPAAAAAAAAAAAAAAAA&#10;AJ8CAABkcnMvZG93bnJldi54bWxQSwUGAAAAAAQABAD3AAAAkQMAAAAA&#10;">
                  <v:imagedata r:id="rId180" o:title=""/>
                </v:shape>
                <v:shape id="Picture 331" o:spid="_x0000_s1075" type="#_x0000_t75" style="position:absolute;left:18151;top:5126;width:730;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ecZXEAAAA3AAAAA8AAABkcnMvZG93bnJldi54bWxEj0FrAjEUhO9C/0N4hd40q3RFt0YpBYtQ&#10;L67F8+vmdbO4eVmSVNf+eiMIHoeZ+YZZrHrbihP50DhWMB5lIIgrpxuuFXzv18MZiBCRNbaOScGF&#10;AqyWT4MFFtqdeUenMtYiQTgUqMDE2BVShsqQxTByHXHyfp23GJP0tdQezwluWznJsqm02HBaMNjR&#10;h6HqWP5ZBbXRzfzr9Tj93+XbuS/Hh+rw86nUy3P//gYiUh8f4Xt7oxXkeQ63M+kIyOU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JecZXEAAAA3AAAAA8AAAAAAAAAAAAAAAAA&#10;nwIAAGRycy9kb3ducmV2LnhtbFBLBQYAAAAABAAEAPcAAACQAwAAAAA=&#10;">
                  <v:imagedata r:id="rId181" o:title=""/>
                </v:shape>
                <v:shape id="Freeform 330" o:spid="_x0000_s1076" style="position:absolute;left:17784;top:3629;width:192;height:1536;visibility:visible;mso-wrap-style:square;v-text-anchor:top" coordsize="192,15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FsIcYA&#10;AADcAAAADwAAAGRycy9kb3ducmV2LnhtbESPwW7CMBBE75X4B2uRuBWnUFAJGEQRLVUuUOADVvE2&#10;iYjXqe2G9O9xpUocRzPzRrNYdaYWLTlfWVbwNExAEOdWV1woOJ/eHl9A+ICssbZMCn7Jw2rZe1hg&#10;qu2VP6k9hkJECPsUFZQhNKmUPi/JoB/ahjh6X9YZDFG6QmqH1wg3tRwlyVQarDgulNjQpqT8cvwx&#10;CrI827yuZ8/vh/23a7fNeJwdqp1Sg363noMI1IV7+L/9oRVMJlP4OxOP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kFsIcYAAADcAAAADwAAAAAAAAAAAAAAAACYAgAAZHJz&#10;L2Rvd25yZXYueG1sUEsFBgAAAAAEAAQA9QAAAIsDAAAAAA==&#10;" path="m192,l,,,1536r192,e" filled="f" strokeweight=".22933mm">
                  <v:path arrowok="t" o:connecttype="custom" o:connectlocs="192,3629;0,3629;0,5165;192,5165" o:connectangles="0,0,0,0"/>
                </v:shape>
                <v:rect id="Rectangle 329" o:spid="_x0000_s1077" style="position:absolute;left:16210;top:4106;width:1075;height: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SP6sYA&#10;AADcAAAADwAAAGRycy9kb3ducmV2LnhtbESPW2vCQBSE34X+h+UU+qYbS70Q3UixFERaaBMRfDtk&#10;Ty40ezbNrjH9911B8HGYmW+Y9WYwjeipc7VlBdNJBII4t7rmUsEhex8vQTiPrLGxTAr+yMEmeRit&#10;Mdb2wt/Up74UAcIuRgWV920spcsrMugmtiUOXmE7gz7IrpS6w0uAm0Y+R9FcGqw5LFTY0rai/Cc9&#10;GwVfqTk7Pv2aF/zI9sdtkX320zelnh6H1xUIT4O/h2/tnVYwmy3geiYcAZ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ESP6sYAAADcAAAADwAAAAAAAAAAAAAAAACYAgAAZHJz&#10;L2Rvd25yZXYueG1sUEsFBgAAAAAEAAQA9QAAAIsDAAAAAA==&#10;" filled="f" strokeweight=".22933mm"/>
                <v:shape id="Picture 328" o:spid="_x0000_s1078" type="#_x0000_t75" style="position:absolute;left:16284;top:4186;width:929;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wzlXAAAAA3AAAAA8AAABkcnMvZG93bnJldi54bWxET02LwjAQvQv7H8IseBFNV+myVKNUQfAm&#10;rXvY49CMbbGZlCSr1V9vDoLHx/tebQbTiSs531pW8DVLQBBXVrdcK/g97ac/IHxA1thZJgV38rBZ&#10;f4xWmGl744KuZahFDGGfoYImhD6T0lcNGfQz2xNH7mydwRChq6V2eIvhppPzJPmWBluODQ32tGuo&#10;upT/RsHwyLf27vI/9/CTsk8XBW6PhVLjzyFfggg0hLf45T5oBWka18Yz8QjI9R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XDOVcAAAADcAAAADwAAAAAAAAAAAAAAAACfAgAA&#10;ZHJzL2Rvd25yZXYueG1sUEsFBgAAAAAEAAQA9wAAAIwDAAAAAA==&#10;">
                  <v:imagedata r:id="rId182" o:title=""/>
                </v:shape>
                <v:shape id="Picture 327" o:spid="_x0000_s1079" type="#_x0000_t75" style="position:absolute;left:16298;top:4294;width:64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hU0jGAAAA3AAAAA8AAABkcnMvZG93bnJldi54bWxEj0FrwkAUhO9C/8PyCr3pJoKiqZtQii09&#10;aEFbaI+P7DMbmn0bshuN/nq3IHgcZuYbZlUMthFH6nztWEE6SUAQl07XXCn4/nobL0D4gKyxcUwK&#10;zuShyB9GK8y0O/GOjvtQiQhhn6ECE0KbSelLQxb9xLXE0Tu4zmKIsquk7vAU4baR0ySZS4s1xwWD&#10;Lb0aKv/2vVWwwe32gO8/u3WaevN7qT43Q98r9fQ4vDyDCDSEe/jW/tAKZrMl/J+JR0Dm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yFTSMYAAADcAAAADwAAAAAAAAAAAAAA&#10;AACfAgAAZHJzL2Rvd25yZXYueG1sUEsFBgAAAAAEAAQA9wAAAJIDAAAAAA==&#10;">
                  <v:imagedata r:id="rId167" o:title=""/>
                </v:shape>
                <v:shape id="Picture 326" o:spid="_x0000_s1080" type="#_x0000_t75" style="position:absolute;left:16968;top:4294;width:230;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xtnvDAAAA3AAAAA8AAABkcnMvZG93bnJldi54bWxET01rwkAQvRf8D8sI3urGSINE16BCpS20&#10;UBW9jtkxCWZn0+w2Sf9991Do8fG+V9lgatFR6yrLCmbTCARxbnXFhYLT8flxAcJ5ZI21ZVLwQw6y&#10;9ehhham2PX9Sd/CFCCHsUlRQet+kUrq8JINuahviwN1sa9AH2BZSt9iHcFPLOIoSabDi0FBiQ7uS&#10;8vvh2yi47t7i90J+7bfRnM+n7mP+yteLUpPxsFmC8DT4f/Gf+0UreErC/HAmHAG5/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LG2e8MAAADcAAAADwAAAAAAAAAAAAAAAACf&#10;AgAAZHJzL2Rvd25yZXYueG1sUEsFBgAAAAAEAAQA9wAAAI8DAAAAAA==&#10;">
                  <v:imagedata r:id="rId183" o:title=""/>
                </v:shape>
                <v:shape id="Picture 325" o:spid="_x0000_s1081" type="#_x0000_t75" style="position:absolute;left:16546;top:4402;width:422;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JULDEAAAA3AAAAA8AAABkcnMvZG93bnJldi54bWxEj9GKwjAURN+F/YdwF3zT1MKKdI0i67oK&#10;0ofqfsClubbV5qY00da/N4Lg4zAzZ5j5sje1uFHrKssKJuMIBHFudcWFgv/jZjQD4TyyxtoyKbiT&#10;g+XiYzDHRNuOM7odfCEChF2CCkrvm0RKl5dk0I1tQxy8k20N+iDbQuoWuwA3tYyjaCoNVhwWSmzo&#10;p6T8crgaBef0vE73p6xaz9Lut9n+xXSvY6WGn/3qG4Sn3r/Dr/ZOK/iaTuB5JhwBuXg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YJULDEAAAA3AAAAA8AAAAAAAAAAAAAAAAA&#10;nwIAAGRycy9kb3ducmV2LnhtbFBLBQYAAAAABAAEAPcAAACQAwAAAAA=&#10;">
                  <v:imagedata r:id="rId184" o:title=""/>
                </v:shape>
                <v:rect id="Rectangle 324" o:spid="_x0000_s1082" style="position:absolute;left:16210;top:4858;width:1075;height: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mz8UA&#10;AADcAAAADwAAAGRycy9kb3ducmV2LnhtbESPQWvCQBSE70L/w/IK3nSjWCnRTSgWQcSCTUrB2yP7&#10;TEKzb9PsGtN/3xUEj8PMfMOs08E0oqfO1ZYVzKYRCOLC6ppLBV/5dvIKwnlkjY1lUvBHDtLkabTG&#10;WNsrf1Kf+VIECLsYFVTet7GUrqjIoJvaljh4Z9sZ9EF2pdQdXgPcNHIeRUtpsOawUGFLm4qKn+xi&#10;FBwzc3F8+jULPOT77805/+hn70qNn4e3FQhPg3+E7+2dVvCynMPtTDgCM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X+bPxQAAANwAAAAPAAAAAAAAAAAAAAAAAJgCAABkcnMv&#10;ZG93bnJldi54bWxQSwUGAAAAAAQABAD1AAAAigMAAAAA&#10;" filled="f" strokeweight=".22933mm"/>
                <v:shape id="Picture 323" o:spid="_x0000_s1083" type="#_x0000_t75" style="position:absolute;left:16474;top:4949;width:55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B3AHGAAAA3AAAAA8AAABkcnMvZG93bnJldi54bWxEj1FLwzAUhd+F/YdwB7651IhjdMuGiENx&#10;KNgN9npp7tqy5qZLYlf36xdB8PFwzvkOZ7EabCt68qFxrOF+koEgLp1puNKw267vZiBCRDbYOiYN&#10;PxRgtRzdLDA37sxf1BexEgnCIUcNdYxdLmUoa7IYJq4jTt7BeYsxSV9J4/Gc4LaVKsum0mLDaaHG&#10;jp5rKo/Ft9Xw3r6qjfo8bl72faFKf0H7oU5a346HpzmISEP8D/+134yGx+kD/J5JR0Au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sHcAcYAAADcAAAADwAAAAAAAAAAAAAA&#10;AACfAgAAZHJzL2Rvd25yZXYueG1sUEsFBgAAAAAEAAQA9wAAAJIDAAAAAA==&#10;">
                  <v:imagedata r:id="rId185" o:title=""/>
                </v:shape>
                <v:shape id="Picture 322" o:spid="_x0000_s1084" type="#_x0000_t75" style="position:absolute;left:16495;top:5057;width:51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veGLFAAAA3AAAAA8AAABkcnMvZG93bnJldi54bWxEj91qwkAUhO8F32E5Qu/qRmmNpK6iotTi&#10;lT8PcJo9TUKzZ8PuGqNP7xYKXg4z8w0zW3SmFi05X1lWMBomIIhzqysuFJxP29cpCB+QNdaWScGN&#10;PCzm/d4MM22vfKD2GAoRIewzVFCG0GRS+rwkg35oG+Lo/VhnMETpCqkdXiPc1HKcJBNpsOK4UGJD&#10;65Ly3+PFKEhX7n66bz5l1Uq8FKvzPv3afCv1MuiWHyACdeEZ/m/vtIL3yRv8nYlHQM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r3hixQAAANwAAAAPAAAAAAAAAAAAAAAA&#10;AJ8CAABkcnMvZG93bnJldi54bWxQSwUGAAAAAAQABAD3AAAAkQMAAAAA&#10;">
                  <v:imagedata r:id="rId186" o:title=""/>
                </v:shape>
                <v:shape id="Picture 321" o:spid="_x0000_s1085" type="#_x0000_t75" style="position:absolute;left:16337;top:5165;width:614;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WwjTEAAAA3AAAAA8AAABkcnMvZG93bnJldi54bWxEj0FrAjEUhO+C/yE8oTfNqiiyNYoKYhUv&#10;VSk9vm6eu4ublyWJuu2vN4LQ4zAz3zDTeWMqcSPnS8sK+r0EBHFmdcm5gtNx3Z2A8AFZY2WZFPyS&#10;h/ms3Zpiqu2dP+l2CLmIEPYpKihCqFMpfVaQQd+zNXH0ztYZDFG6XGqH9wg3lRwkyVgaLDkuFFjT&#10;qqDscrgaBRu3L3fD7y0m12z593PU++2X90q9dZrFO4hATfgPv9ofWsFoPILnmXgE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TWwjTEAAAA3AAAAA8AAAAAAAAAAAAAAAAA&#10;nwIAAGRycy9kb3ducmV2LnhtbFBLBQYAAAAABAAEAPcAAACQAwAAAAA=&#10;">
                  <v:imagedata r:id="rId187" o:title=""/>
                </v:shape>
                <v:shape id="Picture 320" o:spid="_x0000_s1086" type="#_x0000_t75" style="position:absolute;left:16978;top:5165;width:192;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38W3HAAAA3AAAAA8AAABkcnMvZG93bnJldi54bWxEj91qwkAUhO+FvsNyCr2RumnVUFI3Ipai&#10;3mirfYBD9jQ/zZ4N2a3GPL0rCF4OM/MNM5t3phZHal1pWcHLKAJBnFldcq7g5/D5/AbCeWSNtWVS&#10;cCYH8/RhMMNE2xN/03HvcxEg7BJUUHjfJFK6rCCDbmQb4uD92tagD7LNpW7xFOCmlq9RFEuDJYeF&#10;AhtaFpT97f+Ngqrq+/6waDa75ddqsoo24+3wg5V6euwW7yA8df4evrXXWsE0juF6JhwBmV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G38W3HAAAA3AAAAA8AAAAAAAAAAAAA&#10;AAAAnwIAAGRycy9kb3ducmV2LnhtbFBLBQYAAAAABAAEAPcAAACTAwAAAAA=&#10;">
                  <v:imagedata r:id="rId188" o:title=""/>
                </v:shape>
                <v:shape id="Picture 319" o:spid="_x0000_s1087" type="#_x0000_t75" style="position:absolute;left:16469;top:5273;width:55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nYSzEAAAA3AAAAA8AAABkcnMvZG93bnJldi54bWxEj0FLAzEUhO+C/yE8wZtNVLqWbdMigiDF&#10;Q6099PjYvO4u3bysybO7/femUPA4zMw3zGI1+k6dKKY2sIXHiQFFXAXXcm1h9/3+MAOVBNlhF5gs&#10;nCnBanl7s8DShYG/6LSVWmUIpxItNCJ9qXWqGvKYJqEnzt4hRI+SZay1izhkuO/0kzGF9thyXmiw&#10;p7eGquP211sYZX12g3/2ZqNjET/3P0b02tr7u/F1DkpolP/wtf3hLEyLF7icyUdA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CnYSzEAAAA3AAAAA8AAAAAAAAAAAAAAAAA&#10;nwIAAGRycy9kb3ducmV2LnhtbFBLBQYAAAAABAAEAPcAAACQAwAAAAA=&#10;">
                  <v:imagedata r:id="rId189" o:title=""/>
                </v:shape>
                <v:shape id="Freeform 318" o:spid="_x0000_s1088" style="position:absolute;left:15991;top:3629;width:219;height:1575;visibility:visible;mso-wrap-style:square;v-text-anchor:top" coordsize="219,1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J3AsAA&#10;AADcAAAADwAAAGRycy9kb3ducmV2LnhtbERPXWvCMBR9H/gfwhX2NlMFRapRRBgrCAOd4OuluTbV&#10;5qYmsa3/fnkY7PFwvtfbwTaiIx9qxwqmkwwEcel0zZWC88/nxxJEiMgaG8ek4EUBtpvR2xpz7Xo+&#10;UneKlUghHHJUYGJscylDachimLiWOHFX5y3GBH0ltcc+hdtGzrJsIS3WnBoMtrQ3VN5PT6ugmBbh&#10;y9/6w/LxOrKRHQ/4fVHqfTzsViAiDfFf/OcutIL5Iq1NZ9IRkJ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GJ3AsAAAADcAAAADwAAAAAAAAAAAAAAAACYAgAAZHJzL2Rvd25y&#10;ZXYueG1sUEsFBgAAAAAEAAQA9QAAAIUDAAAAAA==&#10;" path="m219,l,,,1574r219,e" filled="f" strokeweight=".22933mm">
                  <v:path arrowok="t" o:connecttype="custom" o:connectlocs="219,3629;0,3629;0,5203;219,5203" o:connectangles="0,0,0,0"/>
                </v:shape>
                <v:shape id="Freeform 317" o:spid="_x0000_s1089" style="position:absolute;left:12216;top:2210;width:4839;height:190;visibility:visible;mso-wrap-style:square;v-text-anchor:top" coordsize="4839,1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0UFMIA&#10;AADcAAAADwAAAGRycy9kb3ducmV2LnhtbESPQYvCMBSE7wv+h/AEb2tqZUWrUUQR3eNWvT+bZ1ts&#10;XmoTa/33m4UFj8PMfMMsVp2pREuNKy0rGA0jEMSZ1SXnCk7H3ecUhPPIGivLpOBFDlbL3scCE22f&#10;/ENt6nMRIOwSVFB4XydSuqwgg25oa+LgXW1j0AfZ5FI3+AxwU8k4iibSYMlhocCaNgVlt/RhFJhz&#10;fBunl7glTfdv3MzG6223V2rQ79ZzEJ46/w7/tw9awddkBn9nwhG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jRQUwgAAANwAAAAPAAAAAAAAAAAAAAAAAJgCAABkcnMvZG93&#10;bnJldi54bWxQSwUGAAAAAAQABAD1AAAAhwMAAAAA&#10;" path="m4838,190l4838,,,,,190e" filled="f" strokeweight=".22933mm">
                  <v:stroke dashstyle="longDash"/>
                  <v:path arrowok="t" o:connecttype="custom" o:connectlocs="4838,2400;4838,2210;0,2210;0,2400" o:connectangles="0,0,0,0"/>
                </v:shape>
                <v:rect id="Rectangle 316" o:spid="_x0000_s1090" style="position:absolute;left:11832;top:3245;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hL/sIA&#10;AADcAAAADwAAAGRycy9kb3ducmV2LnhtbERPy2rCQBTdF/yH4Ra600mkL6KjSEQQsdAmIri7ZK5J&#10;aOZOzIwx/XtnIXR5OO/5cjCN6KlztWUF8SQCQVxYXXOp4JBvxp8gnEfW2FgmBX/kYLkYPc0x0fbG&#10;P9RnvhQhhF2CCirv20RKV1Rk0E1sSxy4s+0M+gC7UuoObyHcNHIaRe/SYM2hocKW0oqK3+xqFHxn&#10;5ur4dDGvuM93x/Scf/XxWqmX52E1A+Fp8P/ih3urFbx9hPnhTDgC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GEv+wgAAANwAAAAPAAAAAAAAAAAAAAAAAJgCAABkcnMvZG93&#10;bnJldi54bWxQSwUGAAAAAAQABAD1AAAAhwMAAAAA&#10;" filled="f" strokeweight=".22933mm"/>
                <v:shape id="Picture 315" o:spid="_x0000_s1091" type="#_x0000_t75" style="position:absolute;left:12206;top:3274;width:32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4IE7GAAAA3AAAAA8AAABkcnMvZG93bnJldi54bWxEj1trwkAUhN8L/Q/LKfimG1NvpK4iQsEn&#10;gxcE3w7Z0ySaPRuzq8b++q4g9HGYmW+Y6bw1lbhR40rLCvq9CARxZnXJuYL97rs7AeE8ssbKMil4&#10;kIP57P1tiom2d97QbetzESDsElRQeF8nUrqsIIOuZ2vi4P3YxqAPssmlbvAe4KaScRSNpMGSw0KB&#10;NS0Lys7bq1Fw+Y33y+Np/RmvD+liENXp6tKmSnU+2sUXCE+t/w+/2iutYDjuw/NMOAJy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DggTsYAAADcAAAADwAAAAAAAAAAAAAA&#10;AACfAgAAZHJzL2Rvd25yZXYueG1sUEsFBgAAAAAEAAQA9wAAAJIDAAAAAA==&#10;">
                  <v:imagedata r:id="rId190" o:title=""/>
                </v:shape>
                <v:shape id="Picture 314" o:spid="_x0000_s1092" type="#_x0000_t75" style="position:absolute;left:11897;top:3384;width:953;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hPHnFAAAA3AAAAA8AAABkcnMvZG93bnJldi54bWxEj0FrwkAUhO+F/oflFbzppra1Gl3FWoSC&#10;XmqL50f2mcRm34bsU2N+fbcg9DjMzDfMbNG6Sp2pCaVnA4+DBBRx5m3JuYHvr3V/DCoIssXKMxm4&#10;UoDF/P5uhqn1F/6k805yFSEcUjRQiNSp1iEryGEY+Jo4egffOJQom1zbBi8R7io9TJKRdlhyXCiw&#10;plVB2c/u5Ay8Y93J5PkNn5aT46baSrc/HTpjeg/tcgpKqJX/8K39YQ28vA7h70w8Anr+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1YTx5xQAAANwAAAAPAAAAAAAAAAAAAAAA&#10;AJ8CAABkcnMvZG93bnJldi54bWxQSwUGAAAAAAQABAD3AAAAkQMAAAAA&#10;">
                  <v:imagedata r:id="rId191" o:title=""/>
                </v:shape>
                <v:shape id="Picture 313" o:spid="_x0000_s1093" type="#_x0000_t75" style="position:absolute;left:11983;top:3492;width:78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vwy7GAAAA3AAAAA8AAABkcnMvZG93bnJldi54bWxEj09rAjEUxO+FfofwCr0UzbbFVVejlJaK&#10;Hjz47/7YPHdXNy8hSXX77Ruh4HGYmd8w03lnWnEhHxrLCl77GQji0uqGKwX73XdvBCJEZI2tZVLw&#10;SwHms8eHKRbaXnlDl22sRIJwKFBBHaMrpAxlTQZD3zri5B2tNxiT9JXUHq8Jblr5lmW5NNhwWqjR&#10;0WdN5Xn7YxSMV6fDeW3L3L3kX364HLhsMXZKPT91HxMQkbp4D/+3l1rBYPgOtzPpCMj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m/DLsYAAADcAAAADwAAAAAAAAAAAAAA&#10;AACfAgAAZHJzL2Rvd25yZXYueG1sUEsFBgAAAAAEAAQA9wAAAJIDAAAAAA==&#10;">
                  <v:imagedata r:id="rId192" o:title=""/>
                </v:shape>
                <v:rect id="Rectangle 312" o:spid="_x0000_s1094" style="position:absolute;left:11832;top:4090;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NN/cUA&#10;AADcAAAADwAAAGRycy9kb3ducmV2LnhtbESPQWvCQBSE70L/w/IK3nRj0SrRVYqlIGJBExG8PbLP&#10;JDT7Ns2uMf77bkHwOMzMN8xi1ZlKtNS40rKC0TACQZxZXXKu4Jh+DWYgnEfWWFkmBXdysFq+9BYY&#10;a3vjA7WJz0WAsItRQeF9HUvpsoIMuqGtiYN3sY1BH2STS93gLcBNJd+i6F0aLDksFFjTuqDsJ7ka&#10;BfvEXB2ff80Yd+n2tL6k3+3oU6n+a/cxB+Gp88/wo73RCibTMfyfC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I039xQAAANwAAAAPAAAAAAAAAAAAAAAAAJgCAABkcnMv&#10;ZG93bnJldi54bWxQSwUGAAAAAAQABAD1AAAAigMAAAAA&#10;" filled="f" strokeweight=".22933mm"/>
                <v:shape id="Picture 311" o:spid="_x0000_s1095" type="#_x0000_t75" style="position:absolute;left:12098;top:4174;width:55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7Mq0XGAAAA3AAAAA8AAABkcnMvZG93bnJldi54bWxEj0FrwkAUhO9C/8PyCr1I3VRQS+omhNKK&#10;BxFMQs+P7DMJZt+m2W1M/71bKHgcZuYbZptOphMjDa61rOBlEYEgrqxuuVZQFp/PryCcR9bYWSYF&#10;v+QgTR5mW4y1vfKJxtzXIkDYxaig8b6PpXRVQwbdwvbEwTvbwaAPcqilHvAa4KaTyyhaS4Mth4UG&#10;e3pvqLrkP0bB8ev747DfZRnJ3fw0npcXU2Cp1NPjlL2B8DT5e/i/vdcKVpsV/J0JR0Am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syrRcYAAADcAAAADwAAAAAAAAAAAAAA&#10;AACfAgAAZHJzL2Rvd25yZXYueG1sUEsFBgAAAAAEAAQA9wAAAJIDAAAAAA==&#10;">
                  <v:imagedata r:id="rId193" o:title=""/>
                </v:shape>
                <v:shape id="Picture 310" o:spid="_x0000_s1096" type="#_x0000_t75" style="position:absolute;left:11940;top:4282;width:864;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h6x7DAAAA3AAAAA8AAABkcnMvZG93bnJldi54bWxEj0GLwjAUhO+C/yE8wYto6kLdpRpFlHU9&#10;KesKXh/Nsy02L6WJte6vN4LgcZj5ZpjZojWlaKh2hWUF41EEgji1uuBMwfHve/gFwnlkjaVlUnAn&#10;B4t5tzPDRNsb/1Jz8JkIJewSVJB7XyVSujQng25kK+LgnW1t0AdZZ1LXeAvlppQfUTSRBgsOCzlW&#10;tMopvRyuRkGsY9mc1qf/o9mnm7ukwc863inV77XLKQhPrX+HX/RWB+5zAs8z4QjI+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eHrHsMAAADcAAAADwAAAAAAAAAAAAAAAACf&#10;AgAAZHJzL2Rvd25yZXYueG1sUEsFBgAAAAAEAAQA9wAAAI8DAAAAAA==&#10;">
                  <v:imagedata r:id="rId194" o:title=""/>
                </v:shape>
                <v:rect id="Rectangle 309" o:spid="_x0000_s1097" style="position:absolute;left:11832;top:4858;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TisUA&#10;AADcAAAADwAAAGRycy9kb3ducmV2LnhtbESPQWvCQBSE7wX/w/IEb3Wj2CrRVUQRSrFQExG8PbLP&#10;JJh9G7NrTP+9Wyj0OMzMN8xi1ZlKtNS40rKC0TACQZxZXXKu4JjuXmcgnEfWWFkmBT/kYLXsvSww&#10;1vbBB2oTn4sAYRejgsL7OpbSZQUZdENbEwfvYhuDPsgml7rBR4CbSo6j6F0aLDksFFjTpqDsmtyN&#10;gu/E3B2fb2aC+/TztLmkX+1oq9Sg363nIDx1/j/81/7QCt6mU/g9E46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8dOKxQAAANwAAAAPAAAAAAAAAAAAAAAAAJgCAABkcnMv&#10;ZG93bnJldi54bWxQSwUGAAAAAAQABAD1AAAAigMAAAAA&#10;" filled="f" strokeweight=".22933mm"/>
                <v:shape id="Picture 308" o:spid="_x0000_s1098" type="#_x0000_t75" style="position:absolute;left:12098;top:4942;width:55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NBNvDAAAA3AAAAA8AAABkcnMvZG93bnJldi54bWxET8tqwkAU3Rf6D8MtdFPMpEJV0owSSisu&#10;RNAE15fMzYNk7qSZaUz/3lkUujycd7qbTS8mGl1rWcFrFIMgLq1uuVZQ5F+LDQjnkTX2lknBLznY&#10;bR8fUky0vfGZpouvRQhhl6CCxvshkdKVDRl0kR2IA1fZ0aAPcKylHvEWwk0vl3G8kgZbDg0NDvTR&#10;UNldfoyC0/X783jYZxnJ/ct5qpadybFQ6vlpzt5BeJr9v/jPfdAK3tZhbTgTjoDc3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M0E28MAAADcAAAADwAAAAAAAAAAAAAAAACf&#10;AgAAZHJzL2Rvd25yZXYueG1sUEsFBgAAAAAEAAQA9wAAAI8DAAAAAA==&#10;">
                  <v:imagedata r:id="rId193" o:title=""/>
                </v:shape>
                <v:shape id="Picture 307" o:spid="_x0000_s1099" type="#_x0000_t75" style="position:absolute;left:11983;top:5050;width:78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H9MTFAAAA3AAAAA8AAABkcnMvZG93bnJldi54bWxEj0FrAjEUhO+F/ofwBC+lZi24dlejFEuL&#10;HjzU6v2xee6ubl5CEnX77xuh0OMwM98w82VvOnElH1rLCsajDARxZXXLtYL998fzK4gQkTV2lknB&#10;DwVYLh4f5lhqe+Mvuu5iLRKEQ4kKmhhdKWWoGjIYRtYRJ+9ovcGYpK+l9nhLcNPJlyzLpcGW00KD&#10;jlYNVefdxSgoNqfDeWur3D3l7366nrjss3BKDQf92wxEpD7+h//aa61gMi3gfiYdAbn4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h/TExQAAANwAAAAPAAAAAAAAAAAAAAAA&#10;AJ8CAABkcnMvZG93bnJldi54bWxQSwUGAAAAAAQABAD3AAAAkQMAAAAA&#10;">
                  <v:imagedata r:id="rId192" o:title=""/>
                </v:shape>
                <v:rect id="Rectangle 306" o:spid="_x0000_s1100" style="position:absolute;left:11064;top:6010;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mkb8IA&#10;AADcAAAADwAAAGRycy9kb3ducmV2LnhtbERPy4rCMBTdC/5DuII7TRVGpBplGJQZfCzqDIi7S3Nt&#10;i81NaTJt9evNQnB5OO/lujOlaKh2hWUFk3EEgji1uuBMwd/vdjQH4TyyxtIyKbiTg/Wq31tirG3L&#10;CTUnn4kQwi5GBbn3VSylS3My6Ma2Ig7c1dYGfYB1JnWNbQg3pZxG0UwaLDg05FjRV07p7fRvFPjd&#10;cXbbJPvM7vaXsm3u3/Q4nJUaDrrPBQhPnX+LX+4freBjHuaHM+EI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iaRvwgAAANwAAAAPAAAAAAAAAAAAAAAAAJgCAABkcnMvZG93&#10;bnJldi54bWxQSwUGAAAAAAQABAD1AAAAhwMAAAAA&#10;" filled="f" strokeweight=".22933mm">
                  <v:stroke dashstyle="longDash"/>
                </v:rect>
                <v:shape id="Picture 305" o:spid="_x0000_s1101" type="#_x0000_t75" style="position:absolute;left:11177;top:6065;width:864;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S8brEAAAA3AAAAA8AAABkcnMvZG93bnJldi54bWxEj09rwkAUxO8Fv8PyCr2UujFFiamriNKS&#10;q3+g10f2NQnNvl2zq4nf3hUEj8PM/IZZrAbTigt1vrGsYDJOQBCXVjdcKTgevj8yED4ga2wtk4Ir&#10;eVgtRy8LzLXteUeXfahEhLDPUUEdgsul9GVNBv3YOuLo/dnOYIiyq6TusI9w08o0SWbSYMNxoUZH&#10;m5rK//3ZKCiKbC7d5/vcbncnt8Y+/Tn/pkq9vQ7rLxCBhvAMP9qFVjDNJnA/E4+AXN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yS8brEAAAA3AAAAA8AAAAAAAAAAAAAAAAA&#10;nwIAAGRycy9kb3ducmV2LnhtbFBLBQYAAAAABAAEAPcAAACQAwAAAAA=&#10;">
                  <v:imagedata r:id="rId195" o:title=""/>
                </v:shape>
                <v:shape id="Picture 304" o:spid="_x0000_s1102" type="#_x0000_t75" style="position:absolute;left:11117;top:6194;width:979;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u0OvDAAAA3AAAAA8AAABkcnMvZG93bnJldi54bWxEj0FrwkAUhO9C/8PyCr2ZjYEGia4iQsXe&#10;1ErT4yP7TILZt+nuVuO/dwWhx2FmvmHmy8F04kLOt5YVTJIUBHFldcu1guPXx3gKwgdkjZ1lUnAj&#10;D8vFy2iOhbZX3tPlEGoRIewLVNCE0BdS+qohgz6xPXH0TtYZDFG6WmqH1wg3nczSNJcGW44LDfa0&#10;bqg6H/5MpHz/lFlOu7w0jj9/24k5+3Kj1NvrsJqBCDSE//CzvdUK3qcZPM7EIy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67Q68MAAADcAAAADwAAAAAAAAAAAAAAAACf&#10;AgAAZHJzL2Rvd25yZXYueG1sUEsFBgAAAAAEAAQA9wAAAI8DAAAAAA==&#10;">
                  <v:imagedata r:id="rId196" o:title=""/>
                </v:shape>
                <v:shape id="Freeform 303" o:spid="_x0000_s1103" style="position:absolute;left:11602;top:3014;width:615;height:2996;visibility:visible;mso-wrap-style:square;v-text-anchor:top" coordsize="615,2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nBucUA&#10;AADcAAAADwAAAGRycy9kb3ducmV2LnhtbESPQUvDQBSE74L/YXlCL8VualFL7La0loDHNgpeH9ln&#10;Esy+jbuvbeqvd4VCj8PMfMMsVoPr1JFCbD0bmE4yUMSVty3XBj7ei/s5qCjIFjvPZOBMEVbL25sF&#10;5tafeE/HUmqVIBxzNNCI9LnWsWrIYZz4njh5Xz44lCRDrW3AU4K7Tj9k2ZN22HJaaLCn14aq7/Lg&#10;DPwUojfPJX+2u2If+t/peLuWsTGju2H9AkpokGv40n6zBh7nM/g/k46AX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mcG5xQAAANwAAAAPAAAAAAAAAAAAAAAAAJgCAABkcnMv&#10;ZG93bnJldi54bWxQSwUGAAAAAAQABAD1AAAAigMAAAAA&#10;" path="m614,r,77l460,77r,75l,152,,2996e" filled="f" strokeweight=".22933mm">
                  <v:path arrowok="t" o:connecttype="custom" o:connectlocs="614,3014;614,3091;460,3091;460,3166;0,3166;0,6010" o:connectangles="0,0,0,0,0,0"/>
                </v:shape>
                <v:rect id="Rectangle 302" o:spid="_x0000_s1104" style="position:absolute;left:13291;top:3322;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Y92sUA&#10;AADcAAAADwAAAGRycy9kb3ducmV2LnhtbESPQWvCQBSE74L/YXmCN90oViS6CUUpSGnBJqXg7ZF9&#10;JqHZt2l2jem/7wpCj8PMfMPs0sE0oqfO1ZYVLOYRCOLC6ppLBZ/5y2wDwnlkjY1lUvBLDtJkPNph&#10;rO2NP6jPfCkChF2MCirv21hKV1Rk0M1tSxy8i+0M+iC7UuoObwFuGrmMorU0WHNYqLClfUXFd3Y1&#10;Ck6ZuTo+/5gVvuWvX/tL/t4vDkpNJ8PzFoSnwf+HH+2jVvC0WcH9TDgCM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9j3axQAAANwAAAAPAAAAAAAAAAAAAAAAAJgCAABkcnMv&#10;ZG93bnJldi54bWxQSwUGAAAAAAQABAD1AAAAigMAAAAA&#10;" filled="f" strokeweight=".22933mm"/>
                <v:shape id="Picture 301" o:spid="_x0000_s1105" type="#_x0000_t75" style="position:absolute;left:13351;top:3406;width:962;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FlxbGAAAA3AAAAA8AAABkcnMvZG93bnJldi54bWxEj09rwkAUxO9Cv8PyCr0U3bRikegqpSTg&#10;yVj/gMdH9pnEZt+G3VXTb98VCh6HmfkNM1/2phVXcr6xrOBtlIAgLq1uuFKw3+XDKQgfkDW2lknB&#10;L3lYLp4Gc0y1vfE3XbehEhHCPkUFdQhdKqUvazLoR7Yjjt7JOoMhSldJ7fAW4aaV70nyIQ02HBdq&#10;7OirpvJnezEK8nVjClfo4zkrXg/5OsvGq02m1Mtz/zkDEagPj/B/e6UVTKYTuJ+JR0Au/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kWXFsYAAADcAAAADwAAAAAAAAAAAAAA&#10;AACfAgAAZHJzL2Rvd25yZXYueG1sUEsFBgAAAAAEAAQA9wAAAJIDAAAAAA==&#10;">
                  <v:imagedata r:id="rId197" o:title=""/>
                </v:shape>
                <v:shape id="Picture 300" o:spid="_x0000_s1106" type="#_x0000_t75" style="position:absolute;left:13582;top:3514;width:499;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XUN/FAAAA3AAAAA8AAABkcnMvZG93bnJldi54bWxEj0FrwkAUhO+C/2F5Qm+6UUiw0VWKUihC&#10;pdVS8PbIPpPQ7Nt0d43pv3cLgsdhZr5hluveNKIj52vLCqaTBARxYXXNpYKv4+t4DsIHZI2NZVLw&#10;Rx7Wq+Fgibm2V/6k7hBKESHsc1RQhdDmUvqiIoN+Ylvi6J2tMxiidKXUDq8Rbho5S5JMGqw5LlTY&#10;0qai4udwMQq23Tc+p79Z9z7t9253PKVh83FS6mnUvyxABOrDI3xvv2kF6TyD/zPxCMjV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F1DfxQAAANwAAAAPAAAAAAAAAAAAAAAA&#10;AJ8CAABkcnMvZG93bnJldi54bWxQSwUGAAAAAAQABAD3AAAAkQMAAAAA&#10;">
                  <v:imagedata r:id="rId198" o:title=""/>
                </v:shape>
                <v:shape id="Picture 299" o:spid="_x0000_s1107" type="#_x0000_t75" style="position:absolute;left:10366;top:3315;width:935;height: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kf0HEAAAA3AAAAA8AAABkcnMvZG93bnJldi54bWxEj09rAjEUxO9Cv0N4hd4024J/WI1SClu8&#10;2aqgx8fmmV3cvKSbdHf99qZQ8DjMzG+Y1WawjeioDbVjBa+TDARx6XTNRsHxUIwXIEJE1tg4JgU3&#10;CrBZP41WmGvX8zd1+2hEgnDIUUEVo8+lDGVFFsPEeeLkXVxrMSbZGqlb7BPcNvIty2bSYs1poUJP&#10;HxWV1/2vVfDZFztzK75+uhOW2fbcTc3Me6Venof3JYhIQ3yE/9tbrWC6mMPfmXQE5Po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Skf0HEAAAA3AAAAA8AAAAAAAAAAAAAAAAA&#10;nwIAAGRycy9kb3ducmV2LnhtbFBLBQYAAAAABAAEAPcAAACQAwAAAAA=&#10;">
                  <v:imagedata r:id="rId199" o:title=""/>
                </v:shape>
                <v:shape id="Picture 298" o:spid="_x0000_s1108" type="#_x0000_t75" style="position:absolute;left:10618;top:3514;width:51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CIWLDAAAA3AAAAA8AAABkcnMvZG93bnJldi54bWxET89rwjAUvg/8H8ITvM3UgUOqqcyxwQ5K&#10;Zzfp9dk8227NS2iidv/9chA8fny/V+vBdOJCvW8tK5hNExDEldUt1wq+v94fFyB8QNbYWSYFf+Rh&#10;nY0eVphqe+U9XYpQixjCPkUFTQguldJXDRn0U+uII3eyvcEQYV9L3eM1hptOPiXJszTYcmxo0NFr&#10;Q9VvcTYKDjnuy7x7+3Sb0oU83+5+zHGn1GQ8vCxBBBrCXXxzf2gF80VcG8/EIyCz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0IhYsMAAADcAAAADwAAAAAAAAAAAAAAAACf&#10;AgAAZHJzL2Rvd25yZXYueG1sUEsFBgAAAAAEAAQA9wAAAI8DAAAAAA==&#10;">
                  <v:imagedata r:id="rId200" o:title=""/>
                </v:shape>
                <v:shape id="Freeform 297" o:spid="_x0000_s1109" style="position:absolute;left:10834;top:3089;width:2996;height:233;visibility:visible;mso-wrap-style:square;v-text-anchor:top" coordsize="2996,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FQ3cYA&#10;AADcAAAADwAAAGRycy9kb3ducmV2LnhtbESPQUvDQBSE7wX/w/KE3pqN1dYasylaLHipYtWDt0f2&#10;mQSzb8PumqT99a5Q6HGYmW+YfD2aVvTkfGNZwVWSgiAurW64UvDxvp2tQPiArLG1TAoO5GFdXExy&#10;zLQd+I36fahEhLDPUEEdQpdJ6cuaDPrEdsTR+7bOYIjSVVI7HCLctHKepktpsOG4UGNHm5rKn/2v&#10;UfCyG474dX1L/fzmyenHz37Jx1elppfjwz2IQGM4h0/tZ61gsbqD/zPxCMji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PFQ3cYAAADcAAAADwAAAAAAAAAAAAAAAACYAgAAZHJz&#10;L2Rvd25yZXYueG1sUEsFBgAAAAAEAAQA9QAAAIsDAAAAAA==&#10;" path="m,233l,41r1646,l1649,25r10,-13l1672,3,1689,r17,3l1720,12r9,13l1732,41r1263,l2995,233e" filled="f" strokeweight=".22933mm">
                  <v:path arrowok="t" o:connecttype="custom" o:connectlocs="0,3322;0,3130;1646,3130;1649,3114;1659,3101;1672,3092;1689,3089;1706,3092;1720,3101;1729,3114;1732,3130;2995,3130;2995,3322" o:connectangles="0,0,0,0,0,0,0,0,0,0,0,0,0"/>
                </v:shape>
                <v:rect id="Rectangle 296" o:spid="_x0000_s1110" style="position:absolute;left:10373;top:4013;width:922;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StBMMA&#10;AADcAAAADwAAAGRycy9kb3ducmV2LnhtbERPTWvCQBC9F/wPyxR6002kLW10FYkIIhbaRARvQ3ZM&#10;QrOzMbvG9N+7B6HHx/ueLwfTiJ46V1tWEE8iEMSF1TWXCg75ZvwBwnlkjY1lUvBHDpaL0dMcE21v&#10;/EN95ksRQtglqKDyvk2kdEVFBt3EtsSBO9vOoA+wK6Xu8BbCTSOnUfQuDdYcGipsKa2o+M2uRsF3&#10;Zq6OTxfzivt8d0zP+Vcfr5V6eR5WMxCeBv8vfri3WsHbZ5gfzoQj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StBMMAAADcAAAADwAAAAAAAAAAAAAAAACYAgAAZHJzL2Rv&#10;d25yZXYueG1sUEsFBgAAAAAEAAQA9QAAAIgDAAAAAA==&#10;" filled="f" strokeweight=".22933mm"/>
                <v:shape id="Picture 295" o:spid="_x0000_s1111" type="#_x0000_t75" style="position:absolute;left:10615;top:4082;width:442;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c0w7EAAAA3AAAAA8AAABkcnMvZG93bnJldi54bWxEj0FrwkAQhe8F/8MyQm91o6A1qatIQFA8&#10;1XjpbchOk9TsbNjdmPTfu0Khx8eb9715m91oWnEn5xvLCuazBARxaXXDlYJrcXhbg/ABWWNrmRT8&#10;kofddvKywUzbgT/pfgmViBD2GSqoQ+gyKX1Zk0E/sx1x9L6tMxiidJXUDocIN61cJMlKGmw4NtTY&#10;UV5Tebv0Jr5RvKc/edrnpzPpqm/T8/BFTqnX6bj/ABFoDP/Hf+mjVrBM5/AcEwkgt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ac0w7EAAAA3AAAAA8AAAAAAAAAAAAAAAAA&#10;nwIAAGRycy9kb3ducmV2LnhtbFBLBQYAAAAABAAEAPcAAACQAwAAAAA=&#10;">
                  <v:imagedata r:id="rId201" o:title=""/>
                </v:shape>
                <v:shape id="Picture 294" o:spid="_x0000_s1112" type="#_x0000_t75" style="position:absolute;left:10392;top:4169;width:883;height:2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S253GAAAA3AAAAA8AAABkcnMvZG93bnJldi54bWxEj0FrwkAUhO+C/2F5hV6Kboy0tGk2IRYK&#10;EbxoK/T4yL4modm3IbvG+O+7guBxmJlvmDSfTCdGGlxrWcFqGYEgrqxuuVbw/fW5eAXhPLLGzjIp&#10;uJCDPJvPUky0PfOexoOvRYCwS1BB432fSOmqhgy6pe2Jg/drB4M+yKGWesBzgJtOxlH0Ig22HBYa&#10;7OmjoervcDIK6ovsq01xkjuz3q5/pvJYPuFKqceHqXgH4Wny9/CtXWoFz28xXM+EIyCz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1LbncYAAADcAAAADwAAAAAAAAAAAAAA&#10;AACfAgAAZHJzL2Rvd25yZXYueG1sUEsFBgAAAAAEAAQA9wAAAJIDAAAAAA==&#10;">
                  <v:imagedata r:id="rId202" o:title=""/>
                </v:shape>
                <v:shape id="Picture 293" o:spid="_x0000_s1113" type="#_x0000_t75" style="position:absolute;left:10661;top:4255;width:422;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4+brGAAAA3AAAAA8AAABkcnMvZG93bnJldi54bWxEj09rwkAUxO+C32F5Qm+6icVWo6tIwVIP&#10;NRj/nB/ZZxLMvg3ZrUm/fbdQ6HGYmd8wq01vavGg1lWWFcSTCARxbnXFhYLzaTeeg3AeWWNtmRR8&#10;k4PNejhYYaJtx0d6ZL4QAcIuQQWl900ipctLMugmtiEO3s22Bn2QbSF1i12Am1pOo+hFGqw4LJTY&#10;0FtJ+T37Mgq66+tevx8+51l8SXfxPk3PZpYq9TTqt0sQnnr/H/5rf2gFs8Uz/J4JR0Cu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bj5usYAAADcAAAADwAAAAAAAAAAAAAA&#10;AACfAgAAZHJzL2Rvd25yZXYueG1sUEsFBgAAAAAEAAQA9wAAAJIDAAAAAA==&#10;">
                  <v:imagedata r:id="rId203" o:title=""/>
                </v:shape>
                <v:rect id="Rectangle 292" o:spid="_x0000_s1114" style="position:absolute;left:10373;top:4858;width:922;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rB8UA&#10;AADcAAAADwAAAGRycy9kb3ducmV2LnhtbESPQWvCQBSE70L/w/IK3nRj0aLRVYqlIGJBExG8PbLP&#10;JDT7Ns2uMf77bkHwOMzMN8xi1ZlKtNS40rKC0TACQZxZXXKu4Jh+DaYgnEfWWFkmBXdysFq+9BYY&#10;a3vjA7WJz0WAsItRQeF9HUvpsoIMuqGtiYN3sY1BH2STS93gLcBNJd+i6F0aLDksFFjTuqDsJ7ka&#10;BfvEXB2ff80Yd+n2tL6k3+3oU6n+a/cxB+Gp88/wo73RCiazMfyfC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L6sHxQAAANwAAAAPAAAAAAAAAAAAAAAAAJgCAABkcnMv&#10;ZG93bnJldi54bWxQSwUGAAAAAAQABAD1AAAAigMAAAAA&#10;" filled="f" strokeweight=".22933mm"/>
                <v:shape id="Picture 291" o:spid="_x0000_s1115" type="#_x0000_t75" style="position:absolute;left:10428;top:4970;width:806;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GV7EAAAA3AAAAA8AAABkcnMvZG93bnJldi54bWxEj09rAjEUxO8Fv0N4Qi9FE4tK3RplURSv&#10;/oFen5vn7tLNy5qkuv32plDwOMzMb5j5srONuJEPtWMNo6ECQVw4U3Op4XTcDD5AhIhssHFMGn4p&#10;wHLRe5ljZtyd93Q7xFIkCIcMNVQxtpmUoajIYhi6ljh5F+ctxiR9KY3He4LbRr4rNZUWa04LFba0&#10;qqj4PvxYDX69lqe3VZ7vr5utz5VyX+durPVrv8s/QUTq4jP8394ZDZPZBP7OpCM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d/GV7EAAAA3AAAAA8AAAAAAAAAAAAAAAAA&#10;nwIAAGRycy9kb3ducmV2LnhtbFBLBQYAAAAABAAEAPcAAACQAwAAAAA=&#10;">
                  <v:imagedata r:id="rId204" o:title=""/>
                </v:shape>
                <v:shape id="Picture 290" o:spid="_x0000_s1116" type="#_x0000_t75" style="position:absolute;left:10402;top:5057;width:449;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Y2RLEAAAA3AAAAA8AAABkcnMvZG93bnJldi54bWxEj82KAjEQhO8LvkNowduaUVjXHY0yKAvi&#10;QdhxL96apOcHJ51hEnV8eyMIHovq+qprue5tI67U+dqxgsk4AUGsnam5VPB//P2cg/AB2WDjmBTc&#10;ycN6NfhYYmrcjf/omodSRAj7FBVUIbSplF5XZNGPXUscvcJ1FkOUXSlNh7cIt42cJslMWqw5NlTY&#10;0qYifc4vNr5xL/ZFpqf54XQyx+x7s53rfKvUaNhnCxCB+vA+fqV3RsHXzwyeYyIB5O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VY2RLEAAAA3AAAAA8AAAAAAAAAAAAAAAAA&#10;nwIAAGRycy9kb3ducmV2LnhtbFBLBQYAAAAABAAEAPcAAACQAwAAAAA=&#10;">
                  <v:imagedata r:id="rId205" o:title=""/>
                </v:shape>
                <v:shape id="Picture 289" o:spid="_x0000_s1117" type="#_x0000_t75" style="position:absolute;left:10858;top:5057;width:422;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W2pbFAAAA3AAAAA8AAABkcnMvZG93bnJldi54bWxEj91qAjEUhO8LvkM4Qu9q1tLquhpFlEKh&#10;Lfj3AMfNcXdxc7JNUk3f3giFXg4z8w0zW0TTigs531hWMBxkIIhLqxuuFBz2b085CB+QNbaWScEv&#10;eVjMew8zLLS98pYuu1CJBGFfoII6hK6Q0pc1GfQD2xEn72SdwZCkq6R2eE1w08rnLBtJgw2nhRo7&#10;WtVUnnc/RsHnd755Gcly7aLLv/aTszvGj7FSj/24nIIIFMN/+K/9rhW8TsZwP5OOgJz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1tqWxQAAANwAAAAPAAAAAAAAAAAAAAAA&#10;AJ8CAABkcnMvZG93bnJldi54bWxQSwUGAAAAAAQABAD3AAAAkQMAAAAA&#10;">
                  <v:imagedata r:id="rId206" o:title=""/>
                </v:shape>
                <v:shape id="Freeform 288" o:spid="_x0000_s1118" style="position:absolute;left:10181;top:3552;width:192;height:1536;visibility:visible;mso-wrap-style:square;v-text-anchor:top" coordsize="192,15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vnUsIA&#10;AADcAAAADwAAAGRycy9kb3ducmV2LnhtbERPyW7CMBC9V+IfrEHiVhxKiyBgEEV0US6sHzCKhyQi&#10;HgfbhPTv60OlHp/evlh1phYtOV9ZVjAaJiCIc6srLhScTx/PUxA+IGusLZOCH/KwWvaeFphq++AD&#10;tcdQiBjCPkUFZQhNKqXPSzLoh7YhjtzFOoMhQldI7fARw00tX5JkIg1WHBtKbGhTUn493o2CLM82&#10;7+vZ6+d+d3PtthmPs331pdSg363nIAJ14V/85/7WCt5mcW08E4+A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K+dSwgAAANwAAAAPAAAAAAAAAAAAAAAAAJgCAABkcnMvZG93&#10;bnJldi54bWxQSwUGAAAAAAQABAD1AAAAhwMAAAAA&#10;" path="m192,l,,,1536r192,e" filled="f" strokeweight=".22933mm">
                  <v:path arrowok="t" o:connecttype="custom" o:connectlocs="192,3552;0,3552;0,5088;192,5088" o:connectangles="0,0,0,0"/>
                </v:shape>
                <v:shape id="Freeform 287" o:spid="_x0000_s1119" style="position:absolute;left:11705;top:3475;width:128;height:1613;visibility:visible;mso-wrap-style:square;v-text-anchor:top" coordsize="128,16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pofsUA&#10;AADcAAAADwAAAGRycy9kb3ducmV2LnhtbESP3YrCMBSE74V9h3AWvBFNFRStRikLguyq4A/i5aE5&#10;tl2bk9JErW+/WRC8HGbmG2a2aEwp7lS7wrKCfi8CQZxaXXCm4HhYdscgnEfWWFomBU9ysJh/tGYY&#10;a/vgHd33PhMBwi5GBbn3VSylS3My6Hq2Ig7exdYGfZB1JnWNjwA3pRxE0UgaLDgs5FjRV07pdX8z&#10;Cr79afm7Pm+Sn+tx9Rx3Eiq2I1Kq/dkkUxCeGv8Ov9orrWA4mcD/mXAE5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mmh+xQAAANwAAAAPAAAAAAAAAAAAAAAAAJgCAABkcnMv&#10;ZG93bnJldi54bWxQSwUGAAAAAAQABAD1AAAAigMAAAAA&#10;" path="m127,l,,,1613r127,e" filled="f" strokeweight=".22933mm">
                  <v:path arrowok="t" o:connecttype="custom" o:connectlocs="127,3475;0,3475;0,5088;127,5088" o:connectangles="0,0,0,0"/>
                </v:shape>
                <v:rect id="Rectangle 286" o:spid="_x0000_s1120" style="position:absolute;left:13291;top:4090;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tZ/8EA&#10;AADcAAAADwAAAGRycy9kb3ducmV2LnhtbERPTYvCMBC9C/6HMMLebKqISDWKKILILqytCN6GZmyL&#10;zaQ2sXb//eawsMfH+15telOLjlpXWVYwiWIQxLnVFRcKLtlhvADhPLLG2jIp+CEHm/VwsMJE2zef&#10;qUt9IUIIuwQVlN43iZQuL8mgi2xDHLi7bQ36ANtC6hbfIdzUchrHc2mw4tBQYkO7kvJH+jIKvlPz&#10;cnx7mhl+Zqfr7p59dZO9Uh+jfrsE4an3/+I/91ErmMdhfjgTjoB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87Wf/BAAAA3AAAAA8AAAAAAAAAAAAAAAAAmAIAAGRycy9kb3du&#10;cmV2LnhtbFBLBQYAAAAABAAEAPUAAACGAwAAAAA=&#10;" filled="f" strokeweight=".22933mm"/>
                <v:shape id="Picture 285" o:spid="_x0000_s1121" type="#_x0000_t75" style="position:absolute;left:13558;top:4174;width:53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48mcrDAAAA3AAAAA8AAABkcnMvZG93bnJldi54bWxEj92KwjAUhO8XfIdwBO/WxJ+VpWsUfxDE&#10;q9X6AIfm2Fabk9JErW9vBMHLYWa+Yabz1lbiRo0vHWsY9BUI4syZknMNx3Tz/QvCB2SDlWPS8CAP&#10;81nna4qJcXfe0+0QchEh7BPUUIRQJ1L6rCCLvu9q4uidXGMxRNnk0jR4j3BbyaFSE2mx5LhQYE2r&#10;grLL4Wo1LEdXtbfnYzpe/Zvdz2izTu3wrHWv2y7+QARqwyf8bm+NhokawOtMPAJy9g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jyZysMAAADcAAAADwAAAAAAAAAAAAAAAACf&#10;AgAAZHJzL2Rvd25yZXYueG1sUEsFBgAAAAAEAAQA9wAAAI8DAAAAAA==&#10;">
                  <v:imagedata r:id="rId207" o:title=""/>
                </v:shape>
                <v:shape id="Picture 284" o:spid="_x0000_s1122" type="#_x0000_t75" style="position:absolute;left:13570;top:4282;width:51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QGU3FAAAA3AAAAA8AAABkcnMvZG93bnJldi54bWxEj0FrAjEUhO9C/0N4BW9uUg8iW6MUaauC&#10;UNT20Ntj89ws3bzsbqKu/fVNQfA4zMw3zGzRu1qcqQuVZw1PmQJBXHhTcanh8/A2moIIEdlg7Zk0&#10;XCnAYv4wmGFu/IV3dN7HUiQIhxw12BibXMpQWHIYMt8QJ+/oO4cxya6UpsNLgrtajpWaSIcVpwWL&#10;DS0tFT/7k9OATYvyfVn/tsdWtdvXr+8Pu9poPXzsX55BROrjPXxrr42GiRrD/5l0BOT8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EBlNxQAAANwAAAAPAAAAAAAAAAAAAAAA&#10;AJ8CAABkcnMvZG93bnJldi54bWxQSwUGAAAAAAQABAD3AAAAkQMAAAAA&#10;">
                  <v:imagedata r:id="rId208" o:title=""/>
                </v:shape>
                <v:rect id="Rectangle 283" o:spid="_x0000_s1123" style="position:absolute;left:13291;top:4858;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iMUA&#10;AADcAAAADwAAAGRycy9kb3ducmV2LnhtbESPQWvCQBSE7wX/w/KE3nRjW6REN0GUQhGFmhTB2yP7&#10;TILZt2l2jem/dwtCj8PMfMMs08E0oqfO1ZYVzKYRCOLC6ppLBd/5x+QdhPPIGhvLpOCXHKTJ6GmJ&#10;sbY3PlCf+VIECLsYFVTet7GUrqjIoJvaljh4Z9sZ9EF2pdQd3gLcNPIliubSYM1hocKW1hUVl+xq&#10;FHxl5ur49GPecJdvj+tzvu9nG6Wex8NqAcLT4P/Dj/anVjCPXuHvTDgCMr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ceIxQAAANwAAAAPAAAAAAAAAAAAAAAAAJgCAABkcnMv&#10;ZG93bnJldi54bWxQSwUGAAAAAAQABAD1AAAAigMAAAAA&#10;" filled="f" strokeweight=".22933mm"/>
                <v:shape id="Picture 282" o:spid="_x0000_s1124" type="#_x0000_t75" style="position:absolute;left:13558;top:4942;width:53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LOlLDAAAA3AAAAA8AAABkcnMvZG93bnJldi54bWxEj92KwjAUhO8XfIdwBO/WxJ+VpWsUfxDE&#10;q9X6AIfm2Fabk9JErW9vBMHLYWa+Yabz1lbiRo0vHWsY9BUI4syZknMNx3Tz/QvCB2SDlWPS8CAP&#10;81nna4qJcXfe0+0QchEh7BPUUIRQJ1L6rCCLvu9q4uidXGMxRNnk0jR4j3BbyaFSE2mx5LhQYE2r&#10;grLL4Wo1LEdXtbfnYzpe/Zvdz2izTu3wrHWv2y7+QARqwyf8bm+Nhokaw+tMPAJy9g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ks6UsMAAADcAAAADwAAAAAAAAAAAAAAAACf&#10;AgAAZHJzL2Rvd25yZXYueG1sUEsFBgAAAAAEAAQA9wAAAI8DAAAAAA==&#10;">
                  <v:imagedata r:id="rId207" o:title=""/>
                </v:shape>
                <v:shape id="Picture 281" o:spid="_x0000_s1125" type="#_x0000_t75" style="position:absolute;left:13582;top:5050;width:499;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zrI7GAAAA3AAAAA8AAABkcnMvZG93bnJldi54bWxEj91qwkAUhO+FvsNyBO/qxkKCja4ilkIR&#10;LP4UwbtD9pgEs2fT3TWmb98tFLwcZuYbZr7sTSM6cr62rGAyTkAQF1bXXCr4Or4/T0H4gKyxsUwK&#10;fsjDcvE0mGOu7Z331B1CKSKEfY4KqhDaXEpfVGTQj21LHL2LdQZDlK6U2uE9wk0jX5IkkwZrjgsV&#10;trSuqLgebkbBW3fC1/Q767aT/tNtjuc0rHdnpUbDfjUDEagPj/B/+0MryJIU/s7EIyA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jOsjsYAAADcAAAADwAAAAAAAAAAAAAA&#10;AACfAgAAZHJzL2Rvd25yZXYueG1sUEsFBgAAAAAEAAQA9wAAAJIDAAAAAA==&#10;">
                  <v:imagedata r:id="rId198" o:title=""/>
                </v:shape>
                <v:shape id="Freeform 280" o:spid="_x0000_s1126" style="position:absolute;left:13214;top:3552;width:77;height:1383;visibility:visible;mso-wrap-style:square;v-text-anchor:top" coordsize="77,13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2O8cUA&#10;AADcAAAADwAAAGRycy9kb3ducmV2LnhtbESPzW7CMBCE70h9B2srcQOnpQoQMAhVQe2BC2kfYBUv&#10;SWi8jmLnB56+rlSJ42hmvtFs96OpRU+tqywreJlHIIhzqysuFHx/HWcrEM4ja6wtk4IbOdjvniZb&#10;TLQd+Ex95gsRIOwSVFB63yRSurwkg25uG+LgXWxr0AfZFlK3OAS4qeVrFMXSYMVhocSG3kvKf7LO&#10;KFjQslsPb1l/ytPrgnC8f6SHq1LT5/GwAeFp9I/wf/tTK4ijGP7OhCMgd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bY7xxQAAANwAAAAPAAAAAAAAAAAAAAAAAJgCAABkcnMv&#10;ZG93bnJldi54bWxQSwUGAAAAAAQABAD1AAAAigMAAAAA&#10;" path="m77,l,,,1382r77,e" filled="f" strokeweight=".22933mm">
                  <v:path arrowok="t" o:connecttype="custom" o:connectlocs="77,3552;0,3552;0,4934;77,4934" o:connectangles="0,0,0,0"/>
                </v:shape>
                <v:rect id="Rectangle 279" o:spid="_x0000_s1127" style="position:absolute;left:15902;top:6394;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ZePccA&#10;AADcAAAADwAAAGRycy9kb3ducmV2LnhtbESPzWrDMBCE74W8g9hAb42cHtzgRjYltDTk5xC3EHJb&#10;rK1tYq2MpdhOn74KBHocZuYbZpmNphE9da62rGA+i0AQF1bXXCr4/vp4WoBwHlljY5kUXMlBlk4e&#10;lphoO/CB+tyXIkDYJaig8r5NpHRFRQbdzLbEwfuxnUEfZFdK3eEQ4KaRz1EUS4M1h4UKW1pVVJzz&#10;i1HgN/v4/H7YlnazPTVDf/2k391Rqcfp+PYKwtPo/8P39loriKMXuJ0JR0C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uWXj3HAAAA3AAAAA8AAAAAAAAAAAAAAAAAmAIAAGRy&#10;cy9kb3ducmV2LnhtbFBLBQYAAAAABAAEAPUAAACMAwAAAAA=&#10;" filled="f" strokeweight=".22933mm">
                  <v:stroke dashstyle="longDash"/>
                </v:rect>
                <v:shape id="Picture 278" o:spid="_x0000_s1128" type="#_x0000_t75" style="position:absolute;left:16087;top:6514;width:710;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HtL/CAAAA3AAAAA8AAABkcnMvZG93bnJldi54bWxET89rwjAUvgv7H8IbeNN0Hqp0xjIKG15k&#10;VAdjt0fybOual66Jbfffm4Pg8eP7vc0n24qBet84VvCyTEAQa2carhR8nd4XGxA+IBtsHZOCf/KQ&#10;755mW8yMG7mk4RgqEUPYZ6igDqHLpPS6Jot+6TriyJ1dbzFE2FfS9DjGcNvKVZKk0mLDsaHGjoqa&#10;9O/xahVwMbR/Zflz+Tyk68P3h9OsR63U/Hl6ewURaAoP8d29NwrSJK6NZ+IRkLs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h7S/wgAAANwAAAAPAAAAAAAAAAAAAAAAAJ8C&#10;AABkcnMvZG93bnJldi54bWxQSwUGAAAAAAQABAD3AAAAjgMAAAAA&#10;">
                  <v:imagedata r:id="rId209" o:title=""/>
                </v:shape>
                <v:rect id="Rectangle 277" o:spid="_x0000_s1129" style="position:absolute;left:17746;top:6394;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Vv1McA&#10;AADcAAAADwAAAGRycy9kb3ducmV2LnhtbESPzWrDMBCE74W8g9hAb42cHkzjRjYltDTk5xC3EHJb&#10;rK1tYq2MpdhOn74KBHocZuYbZpmNphE9da62rGA+i0AQF1bXXCr4/vp4egHhPLLGxjIpuJKDLJ08&#10;LDHRduAD9bkvRYCwS1BB5X2bSOmKigy6mW2Jg/djO4M+yK6UusMhwE0jn6MolgZrDgsVtrSqqDjn&#10;F6PAb/bx+f2wLe1me2qG/vpJv7ujUo/T8e0VhKfR/4fv7bVWEEcLuJ0JR0C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VFb9THAAAA3AAAAA8AAAAAAAAAAAAAAAAAmAIAAGRy&#10;cy9kb3ducmV2LnhtbFBLBQYAAAAABAAEAPUAAACMAwAAAAA=&#10;" filled="f" strokeweight=".22933mm">
                  <v:stroke dashstyle="longDash"/>
                </v:rect>
                <v:shape id="Picture 276" o:spid="_x0000_s1130" type="#_x0000_t75" style="position:absolute;left:17983;top:6514;width:614;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0ITnEAAAA3AAAAA8AAABkcnMvZG93bnJldi54bWxEj8FqwkAQhu+FvsMyhd7qRhEpqauUgKj0&#10;pLU9T7PTJG12NmRHjT69cyj0OPzzfzPffDmE1pyoT01kB+NRBoa4jL7hysHhffX0DCYJssc2Mjm4&#10;UILl4v5ujrmPZ97RaS+VUQinHB3UIl1ubSprCphGsSPW7Dv2AUXHvrK+x7PCQ2snWTazARvWCzV2&#10;VNRU/u6PQSkFTeX6GT667bo4/qy+1kne2LnHh+H1BYzQIP/Lf+2NdzAb6/sqoyJgF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T0ITnEAAAA3AAAAA8AAAAAAAAAAAAAAAAA&#10;nwIAAGRycy9kb3ducmV2LnhtbFBLBQYAAAAABAAEAPcAAACQAwAAAAA=&#10;">
                  <v:imagedata r:id="rId210" o:title=""/>
                </v:shape>
                <v:shape id="Freeform 275" o:spid="_x0000_s1131" style="position:absolute;left:16440;top:6158;width:1844;height:236;visibility:visible;mso-wrap-style:square;v-text-anchor:top" coordsize="184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2lgsQA&#10;AADcAAAADwAAAGRycy9kb3ducmV2LnhtbESPQUvDQBSE74L/YXlCb3aTFoOk3RYVpeLN2vb8yL4m&#10;qdm3Yfe1Tf31riD0OMzMN8x8ObhOnSjE1rOBfJyBIq68bbk2sPl6u38EFQXZYueZDFwownJxezPH&#10;0vozf9JpLbVKEI4lGmhE+lLrWDXkMI59T5y8vQ8OJclQaxvwnOCu05MsK7TDltNCgz29NFR9r4/O&#10;wMP2uCv0R+DJtOZXkedDR6sfY0Z3w9MMlNAg1/B/+90aKPIc/s6kI6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tpYLEAAAA3AAAAA8AAAAAAAAAAAAAAAAAmAIAAGRycy9k&#10;b3ducmV2LnhtbFBLBQYAAAAABAAEAPUAAACJAwAAAAA=&#10;" path="m,236l,44r955,l959,27r9,-14l982,4,998,r17,4l1029,13r9,14l1042,44r801,l1843,236e" filled="f" strokeweight=".22933mm">
                  <v:path arrowok="t" o:connecttype="custom" o:connectlocs="0,6394;0,6202;955,6202;959,6185;968,6171;982,6162;998,6158;1015,6162;1029,6171;1038,6185;1042,6202;1843,6202;1843,6394" o:connectangles="0,0,0,0,0,0,0,0,0,0,0,0,0"/>
                </v:shape>
                <v:rect id="Rectangle 274" o:spid="_x0000_s1132" style="position:absolute;left:15902;top:7085;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hreMUA&#10;AADcAAAADwAAAGRycy9kb3ducmV2LnhtbESPT4vCMBTE7wt+h/AEb2uqh7JUo4goiu4e/APi7dE8&#10;22LzUprYVj/9ZmHB4zAzv2Gm886UoqHaFZYVjIYRCOLU6oIzBefT+vMLhPPIGkvLpOBJDuaz3scU&#10;E21bPlBz9JkIEHYJKsi9rxIpXZqTQTe0FXHwbrY26IOsM6lrbAPclHIcRbE0WHBYyLGiZU7p/fgw&#10;CvzuJ76vDvvM7vbXsm2eG3p9X5Qa9LvFBISnzr/D/+2tVhCPxvB3JhwB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OGt4xQAAANwAAAAPAAAAAAAAAAAAAAAAAJgCAABkcnMv&#10;ZG93bnJldi54bWxQSwUGAAAAAAQABAD1AAAAigMAAAAA&#10;" filled="f" strokeweight=".22933mm">
                  <v:stroke dashstyle="longDash"/>
                </v:rect>
                <v:shape id="Picture 273" o:spid="_x0000_s1133" type="#_x0000_t75" style="position:absolute;left:16039;top:7205;width:806;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KDg3CAAAA3AAAAA8AAABkcnMvZG93bnJldi54bWxEj0+LwjAUxO+C3yE8wZum1V2RahRRVzz6&#10;3+ujebbF5qU0UbvffiMseBxm5jfMdN6YUjypdoVlBXE/AkGcWl1wpuB0/OmNQTiPrLG0TAp+ycF8&#10;1m5NMdH2xXt6HnwmAoRdggpy76tESpfmZND1bUUcvJutDfog60zqGl8Bbko5iKKRNFhwWMixomVO&#10;6f3wMAouq3PsXfGg72W5uzJuLtuv9UapbqdZTEB4avwn/N/eagWjeAjvM+EIyNk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g4NwgAAANwAAAAPAAAAAAAAAAAAAAAAAJ8C&#10;AABkcnMvZG93bnJldi54bWxQSwUGAAAAAAQABAD3AAAAjgMAAAAA&#10;">
                  <v:imagedata r:id="rId211" o:title=""/>
                </v:shape>
                <v:rect id="Rectangle 272" o:spid="_x0000_s1134" style="position:absolute;left:17746;top:7085;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Wl8cA&#10;AADcAAAADwAAAGRycy9kb3ducmV2LnhtbESPzWrDMBCE74G+g9hCb4mcUkxwIptSWlryc4hbCL0t&#10;1tY2sVbGUm0nTx8FAjkOM/MNs8pG04ieOldbVjCfRSCIC6trLhX8fH9MFyCcR9bYWCYFJ3KQpQ+T&#10;FSbaDrynPvelCBB2CSqovG8TKV1RkUE3sy1x8P5sZ9AH2ZVSdzgEuGnkcxTF0mDNYaHClt4qKo75&#10;v1Hg17v4+L7flHa9+W2G/vRJ5+1BqafH8XUJwtPo7+Fb+0sriOcvcD0TjoBM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6dVpfHAAAA3AAAAA8AAAAAAAAAAAAAAAAAmAIAAGRy&#10;cy9kb3ducmV2LnhtbFBLBQYAAAAABAAEAPUAAACMAwAAAAA=&#10;" filled="f" strokeweight=".22933mm">
                  <v:stroke dashstyle="longDash"/>
                </v:rect>
                <v:shape id="Picture 271" o:spid="_x0000_s1135" type="#_x0000_t75" style="position:absolute;left:17834;top:7166;width:902;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az0bGAAAA3AAAAA8AAABkcnMvZG93bnJldi54bWxEj0FrAjEUhO9C/0N4hd5qdgWXujVKW6kV&#10;D6Xa1vNj89ws3bysSdTtvzeFgsdhZr5hpvPetuJEPjSOFeTDDARx5XTDtYKvz9f7BxAhImtsHZOC&#10;Xwown90Mplhqd+YNnbaxFgnCoUQFJsaulDJUhiyGoeuIk7d33mJM0tdSezwnuG3lKMsKabHhtGCw&#10;oxdD1c/2aBUEenOrycLsivww/vDF9+j5fb1U6u62f3oEEamP1/B/e6UVFPkY/s6kIyBn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trPRsYAAADcAAAADwAAAAAAAAAAAAAA&#10;AACfAgAAZHJzL2Rvd25yZXYueG1sUEsFBgAAAAAEAAQA9wAAAJIDAAAAAA==&#10;">
                  <v:imagedata r:id="rId212" o:title=""/>
                </v:shape>
                <v:shape id="Picture 270" o:spid="_x0000_s1136" type="#_x0000_t75" style="position:absolute;left:17870;top:7277;width:82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oEBfDAAAA3AAAAA8AAABkcnMvZG93bnJldi54bWxEj9Fqg0AURN8D/YflFvKWrAnUJsY1hKSl&#10;fStqPuDi3qrUvSvuaky/vlso9HGYmTNMepxNJyYaXGtZwWYdgSCurG65VnAtX1c7EM4ja+wsk4I7&#10;OThmD4sUE21vnNNU+FoECLsEFTTe94mUrmrIoFvbnjh4n3Yw6IMcaqkHvAW46eQ2imJpsOWw0GBP&#10;54aqr2I0Cj44L8tvdPsX0sXz0/XtMpIplVo+zqcDCE+z/w//td+1gngTw++ZcARk9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GgQF8MAAADcAAAADwAAAAAAAAAAAAAAAACf&#10;AgAAZHJzL2Rvd25yZXYueG1sUEsFBgAAAAAEAAQA9wAAAI8DAAAAAA==&#10;">
                  <v:imagedata r:id="rId213" o:title=""/>
                </v:shape>
                <v:shape id="Freeform 269" o:spid="_x0000_s1137" style="position:absolute;left:16440;top:6919;width:1844;height:166;visibility:visible;mso-wrap-style:square;v-text-anchor:top" coordsize="1844,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eQR8QA&#10;AADcAAAADwAAAGRycy9kb3ducmV2LnhtbESPT2sCMRTE70K/Q3gFb5q1WLdujWIFodCTfy69PTfP&#10;zdbNy5JEXb99Iwgeh5n5DTNbdLYRF/KhdqxgNMxAEJdO11wp2O/Wgw8QISJrbByTghsFWMxfejMs&#10;tLvyhi7bWIkE4VCgAhNjW0gZSkMWw9C1xMk7Om8xJukrqT1eE9w28i3LJtJizWnBYEsrQ+Vpe7YK&#10;us2fMXnt82Z5HP+Y6en366Dfleq/dstPEJG6+Aw/2t9awWSUw/1MOgJ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XkEfEAAAA3AAAAA8AAAAAAAAAAAAAAAAAmAIAAGRycy9k&#10;b3ducmV2LnhtbFBLBQYAAAAABAAEAPUAAACJAwAAAAA=&#10;" path="m,166l,43r955,l959,27r9,-14l982,4,998,r17,4l1029,13r9,14l1042,43r801,l1843,166e" filled="f" strokeweight=".22933mm">
                  <v:path arrowok="t" o:connecttype="custom" o:connectlocs="0,7085;0,6962;955,6962;959,6946;968,6932;982,6923;998,6919;1015,6923;1029,6932;1038,6946;1042,6962;1843,6962;1843,7085" o:connectangles="0,0,0,0,0,0,0,0,0,0,0,0,0"/>
                </v:shape>
                <v:rect id="Rectangle 268" o:spid="_x0000_s1138" style="position:absolute;left:17746;top:7853;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BcksEA&#10;AADcAAAADwAAAGRycy9kb3ducmV2LnhtbERPTYvCMBC9L/gfwgje1lQPRbpGEVEUdQ+6gngbmrEt&#10;NpPSxLb66zcHwePjfU/nnSlFQ7UrLCsYDSMQxKnVBWcKzn/r7wkI55E1lpZJwZMczGe9rykm2rZ8&#10;pObkMxFC2CWoIPe+SqR0aU4G3dBWxIG72dqgD7DOpK6xDeGmlOMoiqXBgkNDjhUtc0rvp4dR4He/&#10;8X113Gd2t7+WbfPc0OtwUWrQ7xY/IDx1/iN+u7daQTwKa8OZcATk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QXJLBAAAA3AAAAA8AAAAAAAAAAAAAAAAAmAIAAGRycy9kb3du&#10;cmV2LnhtbFBLBQYAAAAABAAEAPUAAACGAwAAAAA=&#10;" filled="f" strokeweight=".22933mm">
                  <v:stroke dashstyle="longDash"/>
                </v:rect>
                <v:shape id="Picture 267" o:spid="_x0000_s1139" type="#_x0000_t75" style="position:absolute;left:17818;top:7908;width:941;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v6hTGAAAA3AAAAA8AAABkcnMvZG93bnJldi54bWxEj0FrwkAUhO8F/8PyhF5K3cSD1egaxBKw&#10;h0LV6vmRfU1Cs2+X7BpTf71bKPQ4zMw3zCofTCt66nxjWUE6SUAQl1Y3XCn4PBbPcxA+IGtsLZOC&#10;H/KQr0cPK8y0vfKe+kOoRISwz1BBHYLLpPRlTQb9xDri6H3ZzmCIsquk7vAa4aaV0ySZSYMNx4Ua&#10;HW1rKr8PF6NgeHly7Bby47abvl/Oxdsp8OtJqcfxsFmCCDSE//Bfe6cVzNIF/J6JR0Cu7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S/qFMYAAADcAAAADwAAAAAAAAAAAAAA&#10;AACfAgAAZHJzL2Rvd25yZXYueG1sUEsFBgAAAAAEAAQA9wAAAJIDAAAAAA==&#10;">
                  <v:imagedata r:id="rId214" o:title=""/>
                </v:shape>
                <v:shape id="Picture 266" o:spid="_x0000_s1140" type="#_x0000_t75" style="position:absolute;left:18012;top:8038;width:557;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U/BjCAAAA3AAAAA8AAABkcnMvZG93bnJldi54bWxET89rwjAUvg/8H8ITdhmaTFiUaiwy2PA0&#10;mIpeH82zLTYvpclq61+/HAY7fny/N/ngGtFTF2rPBl7nCgRx4W3NpYHT8WO2AhEissXGMxkYKUC+&#10;nTxtMLP+zt/UH2IpUgiHDA1UMbaZlKGoyGGY+5Y4cVffOYwJdqW0Hd5TuGvkQiktHdacGips6b2i&#10;4nb4cQbaF73cX75qP34Oj/P40Oqt1MqY5+mwW4OINMR/8Z97bw3oRZqfzqQjIL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1PwYwgAAANwAAAAPAAAAAAAAAAAAAAAAAJ8C&#10;AABkcnMvZG93bnJldi54bWxQSwUGAAAAAAQABAD3AAAAjgMAAAAA&#10;">
                  <v:imagedata r:id="rId215" o:title=""/>
                </v:shape>
                <v:rect id="Rectangle 265" o:spid="_x0000_s1141" style="position:absolute;left:15902;top:7853;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Y/ssUA&#10;AADcAAAADwAAAGRycy9kb3ducmV2LnhtbESPT4vCMBTE7wt+h/AEb2uqh7JUo4goiu4e/APi7dE8&#10;22LzUprYVj/9ZmHB4zAzv2Gm886UoqHaFZYVjIYRCOLU6oIzBefT+vMLhPPIGkvLpOBJDuaz3scU&#10;E21bPlBz9JkIEHYJKsi9rxIpXZqTQTe0FXHwbrY26IOsM6lrbAPclHIcRbE0WHBYyLGiZU7p/fgw&#10;CvzuJ76vDvvM7vbXsm2eG3p9X5Qa9LvFBISnzr/D/+2tVhCPR/B3JhwB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hj+yxQAAANwAAAAPAAAAAAAAAAAAAAAAAJgCAABkcnMv&#10;ZG93bnJldi54bWxQSwUGAAAAAAQABAD1AAAAigMAAAAA&#10;" filled="f" strokeweight=".22933mm">
                  <v:stroke dashstyle="longDash"/>
                </v:rect>
                <v:shape id="Picture 264" o:spid="_x0000_s1142" type="#_x0000_t75" style="position:absolute;left:16003;top:7908;width:883;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F6uzGAAAA3AAAAA8AAABkcnMvZG93bnJldi54bWxEj0FrwkAUhO+C/2F5Qm+6aYoiqauEQsFC&#10;sRhLobfX7Gs2NPs2ZNcY/fVuQfA4zMw3zGoz2Eb01PnasYLHWQKCuHS65krB5+F1ugThA7LGxjEp&#10;OJOHzXo8WmGm3Yn31BehEhHCPkMFJoQ2k9KXhiz6mWuJo/frOoshyq6SusNThNtGpkmykBZrjgsG&#10;W3oxVP4VR6vgcnhf5heT1/ti/vX2vdMfT/1Pr9TDZMifQQQawj18a2+1gkWawv+ZeATk+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oXq7MYAAADcAAAADwAAAAAAAAAAAAAA&#10;AACfAgAAZHJzL2Rvd25yZXYueG1sUEsFBgAAAAAEAAQA9wAAAJIDAAAAAA==&#10;">
                  <v:imagedata r:id="rId216" o:title=""/>
                </v:shape>
                <v:shape id="Picture 263" o:spid="_x0000_s1143" type="#_x0000_t75" style="position:absolute;left:16310;top:8038;width:269;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oGr7GAAAA3AAAAA8AAABkcnMvZG93bnJldi54bWxEj81uwjAQhO9IvIO1SL0VhyClKMUgQPxU&#10;6qUNPfS4xNskIl5bsUvSt68rVeI4mp1vdpbrwbTiRp1vLCuYTRMQxKXVDVcKPs6HxwUIH5A1tpZJ&#10;wQ95WK/GoyXm2vb8TrciVCJC2OeooA7B5VL6siaDfmodcfS+bGcwRNlVUnfYR7hpZZokmTTYcGyo&#10;0dGupvJafJv4xt65o24ou36+9pf07TJ3T9uTUg+TYfMMItAQ7sf/6RetIEvn8DcmEkC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mgavsYAAADcAAAADwAAAAAAAAAAAAAA&#10;AACfAgAAZHJzL2Rvd25yZXYueG1sUEsFBgAAAAAEAAQA9wAAAJIDAAAAAA==&#10;">
                  <v:imagedata r:id="rId217" o:title=""/>
                </v:shape>
                <v:shape id="Freeform 262" o:spid="_x0000_s1144" style="position:absolute;left:16440;top:7656;width:1844;height:197;visibility:visible;mso-wrap-style:square;v-text-anchor:top" coordsize="1844,1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KlMYA&#10;AADcAAAADwAAAGRycy9kb3ducmV2LnhtbESP3WrCQBSE7wu+w3KE3hTdGIrENBuRQkFKKfGnvT5k&#10;T5Ng9mzIria+fVcQvBxm5hsmW4+mFRfqXWNZwWIegSAurW64UnA8fMwSEM4ja2wtk4IrOVjnk6cM&#10;U20H3tFl7ysRIOxSVFB736VSurImg25uO+Lg/dneoA+yr6TucQhw08o4ipbSYMNhocaO3msqT/uz&#10;UTBgtEg+X8y3K47J7881rr6KVaHU83TcvIHwNPpH+N7eagXL+BVuZ8IRk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YKlMYAAADcAAAADwAAAAAAAAAAAAAAAACYAgAAZHJz&#10;L2Rvd25yZXYueG1sUEsFBgAAAAAEAAQA9QAAAIsDAAAAAA==&#10;" path="m1843,197r,-154l1042,43r-4,-17l1029,13,1015,3,998,,982,3,968,13r-9,13l955,43,,43,,197e" filled="f" strokeweight=".22933mm">
                  <v:path arrowok="t" o:connecttype="custom" o:connectlocs="1843,7853;1843,7699;1042,7699;1038,7682;1029,7669;1015,7659;998,7656;982,7659;968,7669;959,7682;955,7699;0,7699;0,7853" o:connectangles="0,0,0,0,0,0,0,0,0,0,0,0,0"/>
                </v:shape>
                <v:rect id="Rectangle 261" o:spid="_x0000_s1145" style="position:absolute;left:17746;top:8849;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05scYA&#10;AADcAAAADwAAAGRycy9kb3ducmV2LnhtbESPT2vCQBTE7wW/w/IEb3WjYCjRVUQsFW0P/gHx9sg+&#10;k2D2bciuSeyn7xYEj8PM/IaZLTpTioZqV1hWMBpGIIhTqwvOFJyOn+8fIJxH1lhaJgUPcrCY995m&#10;mGjb8p6ag89EgLBLUEHufZVI6dKcDLqhrYiDd7W1QR9knUldYxvgppTjKIqlwYLDQo4VrXJKb4e7&#10;UeC3P/Ftvd9ldru7lG3z+KLf77NSg363nILw1PlX+NneaAXxeAL/Z8IR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705scYAAADcAAAADwAAAAAAAAAAAAAAAACYAgAAZHJz&#10;L2Rvd25yZXYueG1sUEsFBgAAAAAEAAQA9QAAAIsDAAAAAA==&#10;" filled="f" strokeweight=".22933mm">
                  <v:stroke dashstyle="longDash"/>
                </v:rect>
                <v:shape id="Picture 260" o:spid="_x0000_s1146" type="#_x0000_t75" style="position:absolute;left:17882;top:8880;width:80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Qu8zEAAAA3AAAAA8AAABkcnMvZG93bnJldi54bWxEj0FrwkAUhO+C/2F5Qm+60UMIqauUiliL&#10;UJvW+yP7moRm3y67W5P++65Q8DjMzDfMejuaXlzJh86yguUiA0FcW91xo+DzYz8vQISIrLG3TAp+&#10;KcB2M52ssdR24He6VrERCcKhRAVtjK6UMtQtGQwL64iT92W9wZikb6T2OCS46eUqy3JpsOO00KKj&#10;55bq7+rHKDj70+H1bTgeClfQsd4VF3a7i1IPs/HpEUSkMd7D/+0XrSBf5XA7k46A3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tQu8zEAAAA3AAAAA8AAAAAAAAAAAAAAAAA&#10;nwIAAGRycy9kb3ducmV2LnhtbFBLBQYAAAAABAAEAPcAAACQAwAAAAA=&#10;">
                  <v:imagedata r:id="rId218" o:title=""/>
                </v:shape>
                <v:shape id="Picture 259" o:spid="_x0000_s1147" type="#_x0000_t75" style="position:absolute;left:17794;top:8988;width:42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dWeTCAAAA3AAAAA8AAABkcnMvZG93bnJldi54bWxEj0+LwjAUxO8L+x3CW/C2plXRpTaVpazo&#10;0b/s9dE822LzUpqo9dsbQfA4zMxvmHTRm0ZcqXO1ZQXxMAJBXFhdc6ngsF9+/4BwHlljY5kU3MnB&#10;Ivv8SDHR9sZbuu58KQKEXYIKKu/bREpXVGTQDW1LHLyT7Qz6ILtS6g5vAW4aOYqiqTRYc1iosKW8&#10;ouK8uxgFiBOz2fxPxn9HXOWzU7zM7xwrNfjqf+cgPPX+HX6111rBdDSD55lwBGT2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JXVnkwgAAANwAAAAPAAAAAAAAAAAAAAAAAJ8C&#10;AABkcnMvZG93bnJldi54bWxQSwUGAAAAAAQABAD3AAAAjgMAAAAA&#10;">
                  <v:imagedata r:id="rId219" o:title=""/>
                </v:shape>
                <v:shape id="Picture 258" o:spid="_x0000_s1148" type="#_x0000_t75" style="position:absolute;left:18252;top:8988;width:51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lLgTEAAAA3AAAAA8AAABkcnMvZG93bnJldi54bWxEj01rwkAQhu+F/odlBG91o2CQ6CqlUBpP&#10;UhXU25CdfGB2NmS3Gv995yB4HN55n3lmtRlcq27Uh8azgekkAUVceNtwZeB4+P5YgAoR2WLrmQw8&#10;KMBm/f62wsz6O//SbR8rJRAOGRqoY+wyrUNRk8Mw8R2xZKXvHUYZ+0rbHu8Cd62eJUmqHTYsF2rs&#10;6Kum4rr/c6Jxvl7ay9a6nd6eftK8zMvT/GzMeDR8LkFFGuJr+dnOrYF0JrbyjBBAr/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0lLgTEAAAA3AAAAA8AAAAAAAAAAAAAAAAA&#10;nwIAAGRycy9kb3ducmV2LnhtbFBLBQYAAAAABAAEAPcAAACQAwAAAAA=&#10;">
                  <v:imagedata r:id="rId220" o:title=""/>
                </v:shape>
                <v:shape id="Picture 257" o:spid="_x0000_s1149" type="#_x0000_t75" style="position:absolute;left:18113;top:9096;width:34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TGlvEAAAA3AAAAA8AAABkcnMvZG93bnJldi54bWxEj0uLwjAUhffC/IdwhdmIpgqKVqOIIiO6&#10;EN+4uzTXtkxzU5qonX8/GRhweTiPjzOZ1aYQT6pcbllBtxOBIE6szjlVcDqu2kMQziNrLCyTgh9y&#10;MJt+NCYYa/viPT0PPhVhhF2MCjLvy1hKl2Rk0HVsSRy8u60M+iCrVOoKX2HcFLIXRQNpMOdAyLCk&#10;RUbJ9+FhFAT+6ab3o21rs7pevvyO+udlS6nPZj0fg/BU+3f4v73WCga9EfydCUdAT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FTGlvEAAAA3AAAAA8AAAAAAAAAAAAAAAAA&#10;nwIAAGRycy9kb3ducmV2LnhtbFBLBQYAAAAABAAEAPcAAACQAwAAAAA=&#10;">
                  <v:imagedata r:id="rId221" o:title=""/>
                </v:shape>
                <v:rect id="Rectangle 256" o:spid="_x0000_s1150" style="position:absolute;left:15902;top:8849;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MM9MIA&#10;AADcAAAADwAAAGRycy9kb3ducmV2LnhtbERPy4rCMBTdC/5DuII7TVUo0jGKyAwOPhbqgLi7NNe2&#10;2NyUJtPW+frJQnB5OO/FqjOlaKh2hWUFk3EEgji1uuBMwc/lazQH4TyyxtIyKXiSg9Wy31tgom3L&#10;J2rOPhMhhF2CCnLvq0RKl+Zk0I1tRRy4u60N+gDrTOoa2xBuSjmNolgaLDg05FjRJqf0cf41Cvzu&#10;GD8+T/vM7va3sm2eW/o7XJUaDrr1BwhPnX+LX+5vrSCehfnhTDg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Ewz0wgAAANwAAAAPAAAAAAAAAAAAAAAAAJgCAABkcnMvZG93&#10;bnJldi54bWxQSwUGAAAAAAQABAD1AAAAhwMAAAAA&#10;" filled="f" strokeweight=".22933mm">
                  <v:stroke dashstyle="longDash"/>
                </v:rect>
                <v:shape id="Picture 255" o:spid="_x0000_s1151" type="#_x0000_t75" style="position:absolute;left:15974;top:8969;width:941;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deKDFAAAA3AAAAA8AAABkcnMvZG93bnJldi54bWxEj0FrwkAUhO8F/8PyBG91k9qqxGwktRS8&#10;CK2K50f2maTNvg3ZNUn/vVso9DjMzDdMuh1NI3rqXG1ZQTyPQBAXVtdcKjif3h/XIJxH1thYJgU/&#10;5GCbTR5STLQd+JP6oy9FgLBLUEHlfZtI6YqKDLq5bYmDd7WdQR9kV0rd4RDgppFPUbSUBmsOCxW2&#10;tKuo+D7ejILV8+H8dskPr3m9iPtb9DWYF/uh1Gw65hsQnkb/H/5r77WC5SKG3zPhCMjs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XigxQAAANwAAAAPAAAAAAAAAAAAAAAA&#10;AJ8CAABkcnMvZG93bnJldi54bWxQSwUGAAAAAAQABAD3AAAAkQMAAAAA&#10;">
                  <v:imagedata r:id="rId222" o:title=""/>
                </v:shape>
                <v:rect id="Rectangle 254" o:spid="_x0000_s1152" style="position:absolute;left:14597;top:8839;width:1075;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0q+sYA&#10;AADcAAAADwAAAGRycy9kb3ducmV2LnhtbESPT2sCMRTE7wW/Q3iFXopmuwWR1ShFWir05B/aPT43&#10;z83i5mWbRN320xuh0OMwM79hZovetuJMPjSOFTyNMhDEldMN1wp227fhBESIyBpbx6TghwIs5oO7&#10;GRbaXXhN502sRYJwKFCBibErpAyVIYth5Dri5B2ctxiT9LXUHi8JbluZZ9lYWmw4LRjsaGmoOm5O&#10;VkHz8Z3v/ee7XP/q8vD49VqWxpRKPdz3L1MQkfr4H/5rr7SC8XMOtzPpCM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r0q+sYAAADcAAAADwAAAAAAAAAAAAAAAACYAgAAZHJz&#10;L2Rvd25yZXYueG1sUEsFBgAAAAAEAAQA9QAAAIsDAAAAAA==&#10;" filled="f" strokeweight=".07644mm">
                  <v:stroke dashstyle="longDash"/>
                </v:rect>
                <v:shape id="Picture 253" o:spid="_x0000_s1153" type="#_x0000_t75" style="position:absolute;left:14734;top:8880;width:806;height:2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ssCfCAAAA3AAAAA8AAABkcnMvZG93bnJldi54bWxEj0GLwjAUhO/C/ofwFrxpugoi1SgqCB6t&#10;evD4aN6mXZuXkmRr9ddvFgSPw8x8wyzXvW1ERz7UjhV8jTMQxKXTNRsFl/N+NAcRIrLGxjEpeFCA&#10;9epjsMRcuzsX1J2iEQnCIUcFVYxtLmUoK7IYxq4lTt638xZjkt5I7fGe4LaRkyybSYs1p4UKW9pV&#10;VN5Ov1ZBN9/47a4wRfZwfWH08ae91k+lhp/9ZgEiUh/f4Vf7oBXMplP4P5OOgFz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7LAnwgAAANwAAAAPAAAAAAAAAAAAAAAAAJ8C&#10;AABkcnMvZG93bnJldi54bWxQSwUGAAAAAAQABAD3AAAAjgMAAAAA&#10;">
                  <v:imagedata r:id="rId223" o:title=""/>
                </v:shape>
                <v:shape id="Picture 252" o:spid="_x0000_s1154" type="#_x0000_t75" style="position:absolute;left:14650;top:8988;width:547;height:2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ypv/FAAAA3AAAAA8AAABkcnMvZG93bnJldi54bWxEj19LAzEQxN8Fv0NYwRdpE60c9WxaiiCo&#10;4EP/4PNy2V4OL5vrbbxev70RhD4OM/MbZrEaQ6sG6qWJbOF+akARV9E1XFvY714nc1CSkB22kcnC&#10;mQRWy+urBZYunnhDwzbVKkNYSrTgU+pKraXyFFCmsSPO3iH2AVOWfa1dj6cMD61+MKbQARvOCx47&#10;evFUfW9/ggVzLuL7TOQ4uK+7pw8nm8+D8dbe3ozrZ1CJxnQJ/7ffnIVi9gh/Z/IR0M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Mqb/xQAAANwAAAAPAAAAAAAAAAAAAAAA&#10;AJ8CAABkcnMvZG93bnJldi54bWxQSwUGAAAAAAQABAD3AAAAkQMAAAAA&#10;">
                  <v:imagedata r:id="rId224" o:title=""/>
                </v:shape>
                <v:shape id="Picture 251" o:spid="_x0000_s1155" type="#_x0000_t75" style="position:absolute;left:15226;top:8988;width:403;height:2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gMmrGAAAA3AAAAA8AAABkcnMvZG93bnJldi54bWxEj0FPAjEUhO8k/ofmmXiTLhqQLBSCoIke&#10;iLCA55ftc3d1+9q0lV3/vTUx4TiZmW8y82VvWnEmHxrLCkbDDARxaXXDlYLj4fl2CiJEZI2tZVLw&#10;QwGWi6vBHHNtO97TuYiVSBAOOSqoY3S5lKGsyWAYWkecvA/rDcYkfSW1xy7BTSvvsmwiDTacFmp0&#10;tK6p/Cq+jYLH7duKXjfuYeTHx0/3Xpy6p12r1M11v5qBiNTHS/i//aIVTO7H8HcmHQG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qAyasYAAADcAAAADwAAAAAAAAAAAAAA&#10;AACfAgAAZHJzL2Rvd25yZXYueG1sUEsFBgAAAAAEAAQA9wAAAJIDAAAAAA==&#10;">
                  <v:imagedata r:id="rId225" o:title=""/>
                </v:shape>
                <v:shape id="Picture 250" o:spid="_x0000_s1156" type="#_x0000_t75" style="position:absolute;left:14926;top:9096;width:422;height:2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iscjFAAAA3AAAAA8AAABkcnMvZG93bnJldi54bWxEj09rwkAUxO8Fv8PyBG91Y6tBoqsUi1bo&#10;of5D8PaSfSbB7NuQ3Wr89m5B6HGYmd8w03lrKnGlxpWWFQz6EQjizOqScwWH/fJ1DMJ5ZI2VZVJw&#10;JwfzWedliom2N97SdedzESDsElRQeF8nUrqsIIOub2vi4J1tY9AH2eRSN3gLcFPJtyiKpcGSw0KB&#10;NS0Kyi67X6MgHX4tHC6/8Xz8pNSlmxH9rE5K9brtxwSEp9b/h5/ttVYQv8fwdyYcAT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IrHIxQAAANwAAAAPAAAAAAAAAAAAAAAA&#10;AJ8CAABkcnMvZG93bnJldi54bWxQSwUGAAAAAAQABAD3AAAAkQMAAAAA&#10;">
                  <v:imagedata r:id="rId226" o:title=""/>
                </v:shape>
                <v:shape id="Freeform 249" o:spid="_x0000_s1157" style="position:absolute;left:15134;top:8642;width:1844;height:132;visibility:visible;mso-wrap-style:square;v-text-anchor:top" coordsize="1844,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FKH8cA&#10;AADcAAAADwAAAGRycy9kb3ducmV2LnhtbESPQWvCQBSE74X+h+UVvNWNFqymrhJsBRGqqKX0+Mi+&#10;JsHs23R3NdFf7xYKPQ4z8w0znXemFmdyvrKsYNBPQBDnVldcKPg4LB/HIHxA1lhbJgUX8jCf3d9N&#10;MdW25R2d96EQEcI+RQVlCE0qpc9LMuj7tiGO3rd1BkOUrpDaYRvhppbDJBlJgxXHhRIbWpSUH/cn&#10;o+DQbl4HE/fz9X5t5GT3uc3Wb8NMqd5Dl72ACNSF//Bfe6UVjJ6e4fdMPAJy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txSh/HAAAA3AAAAA8AAAAAAAAAAAAAAAAAmAIAAGRy&#10;cy9kb3ducmV2LnhtbFBLBQYAAAAABAAEAPUAAACMAwAAAAA=&#10;" path="m,132l,,1844,e" filled="f" strokeweight=".22933mm">
                  <v:path arrowok="t" o:connecttype="custom" o:connectlocs="0,8774;0,8642;1844,8642" o:connectangles="0,0,0"/>
                </v:shape>
                <v:shape id="Freeform 248" o:spid="_x0000_s1158" style="position:absolute;left:16517;top:8642;width:1767;height:132;visibility:visible;mso-wrap-style:square;v-text-anchor:top" coordsize="176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eBg8EA&#10;AADcAAAADwAAAGRycy9kb3ducmV2LnhtbERPy4rCMBTdD/gP4QqzGTS1QpVqlCLzYjbic31prk2x&#10;uSlNRuvfm8XALA/nvVz3thE36nztWMFknIAgLp2uuVJwPHyM5iB8QNbYOCYFD/KwXg1elphrd+cd&#10;3fahEjGEfY4KTAhtLqUvDVn0Y9cSR+7iOoshwq6SusN7DLeNTJMkkxZrjg0GW9oYKq/7X6tAfr0d&#10;svTdFcfmvD1V5ictZtNPpV6HfbEAEagP/+I/97dWkE3j2ngmHgG5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XgYPBAAAA3AAAAA8AAAAAAAAAAAAAAAAAmAIAAGRycy9kb3du&#10;cmV2LnhtbFBLBQYAAAAABAAEAPUAAACGAwAAAAA=&#10;" path="m,l1766,r,132e" filled="f" strokeweight=".22933mm">
                  <v:path arrowok="t" o:connecttype="custom" o:connectlocs="0,8642;1766,8642;1766,8774" o:connectangles="0,0,0"/>
                </v:shape>
                <v:line id="Line 247" o:spid="_x0000_s1159" style="position:absolute;visibility:visible;mso-wrap-style:square" from="17438,2986" to="17438,86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r2PsUAAADcAAAADwAAAGRycy9kb3ducmV2LnhtbESPT4vCMBTE74LfITxhb5rqSnGrUXRh&#10;8c9Fqnvx9mjetmWbl9KkWr+9EQSPw8z8hlmsOlOJKzWutKxgPIpAEGdWl5wr+D3/DGcgnEfWWFkm&#10;BXdysFr2ewtMtL1xSteTz0WAsEtQQeF9nUjpsoIMupGtiYP3ZxuDPsgml7rBW4CbSk6iKJYGSw4L&#10;Bdb0XVD2f2qNgnp7vBz21WbTxsd2P8bDjtJsqtTHoFvPQXjq/Dv8au+0gvjzC55nwhGQy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Lr2PsUAAADcAAAADwAAAAAAAAAA&#10;AAAAAAChAgAAZHJzL2Rvd25yZXYueG1sUEsFBgAAAAAEAAQA+QAAAJMDAAAAAA==&#10;" strokeweight=".22933mm"/>
                <v:rect id="Rectangle 246" o:spid="_x0000_s1160" style="position:absolute;left:6535;top:7699;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V/icIA&#10;AADcAAAADwAAAGRycy9kb3ducmV2LnhtbERPy4rCMBTdC/5DuII7TRUp0jGKyAwOPhbqgLi7NNe2&#10;2NyUJtPW+frJQnB5OO/FqjOlaKh2hWUFk3EEgji1uuBMwc/lazQH4TyyxtIyKXiSg9Wy31tgom3L&#10;J2rOPhMhhF2CCnLvq0RKl+Zk0I1tRRy4u60N+gDrTOoa2xBuSjmNolgaLDg05FjRJqf0cf41Cvzu&#10;GD8+T/vM7va3sm2eW/o7XJUaDrr1BwhPnX+LX+5vrSCehfnhTDg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FX+JwgAAANwAAAAPAAAAAAAAAAAAAAAAAJgCAABkcnMvZG93&#10;bnJldi54bWxQSwUGAAAAAAQABAD1AAAAhwMAAAAA&#10;" filled="f" strokeweight=".22933mm">
                  <v:stroke dashstyle="longDash"/>
                </v:rect>
                <v:shape id="Picture 245" o:spid="_x0000_s1161" type="#_x0000_t75" style="position:absolute;left:6710;top:7754;width:730;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GxYLDAAAA3AAAAA8AAABkcnMvZG93bnJldi54bWxEj0+LwjAUxO8LfofwBG/b1D8rUhtFBEEv&#10;y66K50fzbIvNS2hird9+Iwh7HGbmN0y+7k0jOmp9bVnBOElBEBdW11wqOJ92nwsQPiBrbCyTgid5&#10;WK8GHzlm2j74l7pjKEWEsM9QQRWCy6T0RUUGfWIdcfSutjUYomxLqVt8RLhp5CRN59JgzXGhQkfb&#10;iorb8W4UzPT05+YP3aZw/WXBqbvrr/O3UqNhv1mCCNSH//C7vdcK5rMxvM7EIyB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8bFgsMAAADcAAAADwAAAAAAAAAAAAAAAACf&#10;AgAAZHJzL2Rvd25yZXYueG1sUEsFBgAAAAAEAAQA9wAAAI8DAAAAAA==&#10;">
                  <v:imagedata r:id="rId227" o:title=""/>
                </v:shape>
                <v:shape id="Picture 244" o:spid="_x0000_s1162" type="#_x0000_t75" style="position:absolute;left:6900;top:7884;width:365;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v3MLFAAAA3AAAAA8AAABkcnMvZG93bnJldi54bWxEj9FqwkAURN+F/sNyC32RuqlKKKmrSLEi&#10;PkRM+wGX7G02mL0bsqtGv94VBB+HmTnDzBa9bcSJOl87VvAxSkAQl07XXCn4+/15/wThA7LGxjEp&#10;uJCHxfxlMMNMuzPv6VSESkQI+wwVmBDaTEpfGrLoR64ljt6/6yyGKLtK6g7PEW4bOU6SVFqsOS4Y&#10;bOnbUHkojlYB1dfJbrvOV8an0+WBw3B9zXOl3l775ReIQH14hh/tjVaQTsdwPxOPgJz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879zCxQAAANwAAAAPAAAAAAAAAAAAAAAA&#10;AJ8CAABkcnMvZG93bnJldi54bWxQSwUGAAAAAAQABAD3AAAAkQMAAAAA&#10;">
                  <v:imagedata r:id="rId228" o:title=""/>
                </v:shape>
                <v:rect id="Rectangle 243" o:spid="_x0000_s1163" style="position:absolute;left:4999;top:7699;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fh/sYA&#10;AADcAAAADwAAAGRycy9kb3ducmV2LnhtbESPQWvCQBSE74L/YXlCb7rRliDRVUQsLVoPaqF4e2Sf&#10;STD7NmS3Seyvd4WCx2FmvmHmy86UoqHaFZYVjEcRCOLU6oIzBd+n9+EUhPPIGkvLpOBGDpaLfm+O&#10;ibYtH6g5+kwECLsEFeTeV4mULs3JoBvZijh4F1sb9EHWmdQ1tgFuSjmJolgaLDgs5FjROqf0evw1&#10;Cvx2H183h11mt7tz2Ta3D/r7+lHqZdCtZiA8df4Z/m9/agXx2ys8zoQj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sfh/sYAAADcAAAADwAAAAAAAAAAAAAAAACYAgAAZHJz&#10;L2Rvd25yZXYueG1sUEsFBgAAAAAEAAQA9QAAAIsDAAAAAA==&#10;" filled="f" strokeweight=".22933mm">
                  <v:stroke dashstyle="longDash"/>
                </v:rect>
                <v:shape id="Picture 242" o:spid="_x0000_s1164" type="#_x0000_t75" style="position:absolute;left:5033;top:7819;width:1018;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AOrGAAAA3AAAAA8AAABkcnMvZG93bnJldi54bWxEj0FrwkAUhO9C/8PyhF6kbiypSOoqRZBW&#10;pAdjPXh7zT6TYPZtyG50/fduoeBxmJlvmPkymEZcqHO1ZQWTcQKCuLC65lLBz379MgPhPLLGxjIp&#10;uJGD5eJpMMdM2yvv6JL7UkQIuwwVVN63mZSuqMigG9uWOHon2xn0UXal1B1eI9w08jVJptJgzXGh&#10;wpZWFRXnvDcKRvY4+/V1SPvQb78Pn+e3fJ1ulHoeho93EJ6Cf4T/219awTRN4e9MPAJyc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X4A6sYAAADcAAAADwAAAAAAAAAAAAAA&#10;AACfAgAAZHJzL2Rvd25yZXYueG1sUEsFBgAAAAAEAAQA9wAAAJIDAAAAAA==&#10;">
                  <v:imagedata r:id="rId229" o:title=""/>
                </v:shape>
                <v:shape id="Freeform 241" o:spid="_x0000_s1165" style="position:absolute;left:5537;top:7579;width:1536;height:120;visibility:visible;mso-wrap-style:square;v-text-anchor:top" coordsize="1536,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PXVsEA&#10;AADcAAAADwAAAGRycy9kb3ducmV2LnhtbESPQYvCMBSE78L+h/AW9qbpShWpRnGFhfVolZ4fzbMt&#10;Ni81yWr7740geBxm5htmtelNK27kfGNZwfckAUFcWt1wpeB0/B0vQPiArLG1TAoG8rBZf4xWmGl7&#10;5wPd8lCJCGGfoYI6hC6T0pc1GfQT2xFH72ydwRClq6R2eI9w08ppksylwYbjQo0d7WoqL/m/UaDz&#10;pigo7BF/hsG5RZFer22q1Ndnv12CCNSHd/jV/tMK5ukMnmfiEZDr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2T11bBAAAA3AAAAA8AAAAAAAAAAAAAAAAAmAIAAGRycy9kb3du&#10;cmV2LnhtbFBLBQYAAAAABAAEAPUAAACGAwAAAAA=&#10;" path="m,120l,43r751,l754,27,764,13,777,4,794,r17,4l825,13r9,14l837,43r699,l1536,120e" filled="f" strokeweight=".22933mm">
                  <v:stroke dashstyle="longDash"/>
                  <v:path arrowok="t" o:connecttype="custom" o:connectlocs="0,7699;0,7622;751,7622;754,7606;764,7592;777,7583;794,7579;811,7583;825,7592;834,7606;837,7622;1536,7622;1536,7699" o:connectangles="0,0,0,0,0,0,0,0,0,0,0,0,0"/>
                </v:shape>
                <v:rect id="Rectangle 240" o:spid="_x0000_s1166" style="position:absolute;left:7918;top:7699;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BCZsYA&#10;AADcAAAADwAAAGRycy9kb3ducmV2LnhtbESPT2vCQBTE74LfYXlCb7qxlFCiq4goFW0P/gHx9sg+&#10;k2D2bciuSeyn7xYEj8PM/IaZzjtTioZqV1hWMB5FIIhTqwvOFJyO6+EnCOeRNZaWScGDHMxn/d4U&#10;E21b3lNz8JkIEHYJKsi9rxIpXZqTQTeyFXHwrrY26IOsM6lrbAPclPI9imJpsOCwkGNFy5zS2+Fu&#10;FPjtT3xb7XeZ3e4uZds8vuj3+6zU26BbTEB46vwr/GxvtIL4I4b/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BCZsYAAADcAAAADwAAAAAAAAAAAAAAAACYAgAAZHJz&#10;L2Rvd25yZXYueG1sUEsFBgAAAAAEAAQA9QAAAIsDAAAAAA==&#10;" filled="f" strokeweight=".22933mm">
                  <v:stroke dashstyle="longDash"/>
                </v:rect>
                <v:shape id="Picture 239" o:spid="_x0000_s1167" type="#_x0000_t75" style="position:absolute;left:7975;top:7754;width:960;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ncnPFAAAA3AAAAA8AAABkcnMvZG93bnJldi54bWxEj0FrwkAUhO+C/2F5Qm+6MS2ppq4iQqk3&#10;abSCt0f2NYlm38bsVuO/7wqCx2FmvmFmi87U4kKtqywrGI8iEMS51RUXCnbbz+EEhPPIGmvLpOBG&#10;Dhbzfm+GqbZX/qZL5gsRIOxSVFB636RSurwkg25kG+Lg/drWoA+yLaRu8RrgppZxFCXSYMVhocSG&#10;ViXlp+zPKFieDtt4fd5sXulnil+7JM6O1V6pl0G3/ADhqfPP8KO91gqSt3e4nwlHQM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p3JzxQAAANwAAAAPAAAAAAAAAAAAAAAA&#10;AJ8CAABkcnMvZG93bnJldi54bWxQSwUGAAAAAAQABAD3AAAAkQMAAAAA&#10;">
                  <v:imagedata r:id="rId230" o:title=""/>
                </v:shape>
                <v:shape id="Picture 238" o:spid="_x0000_s1168" type="#_x0000_t75" style="position:absolute;left:8203;top:7884;width:518;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rfnTDAAAA3AAAAA8AAABkcnMvZG93bnJldi54bWxET8uKwjAU3Q/4D+EKbkRTZShSjTIKdWYh&#10;Az5wfae5tp1pbkoStfP3ZiG4PJz3YtWZRtzI+dqygsk4AUFcWF1zqeB0zEczED4ga2wsk4J/8rBa&#10;9t4WmGl75z3dDqEUMYR9hgqqENpMSl9UZNCPbUscuYt1BkOErpTa4T2Gm0ZOkySVBmuODRW2tKmo&#10;+DtcjYL9z/l3vdleZvku9ef8k4ZuuPtWatDvPuYgAnXhJX66v7SC9D2ujWfiEZDL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2t+dMMAAADcAAAADwAAAAAAAAAAAAAAAACf&#10;AgAAZHJzL2Rvd25yZXYueG1sUEsFBgAAAAAEAAQA9wAAAI8DAAAAAA==&#10;">
                  <v:imagedata r:id="rId231" o:title=""/>
                </v:shape>
                <v:shape id="Freeform 237" o:spid="_x0000_s1169" style="position:absolute;left:7073;top:7622;width:1383;height:77;visibility:visible;mso-wrap-style:square;v-text-anchor:top" coordsize="1383,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0FMQA&#10;AADcAAAADwAAAGRycy9kb3ducmV2LnhtbESPQWuDQBSE74H8h+UVekvWliKJySaIIPRojZfcXtxX&#10;lbpvjbsmtr++WyjkOMzMN8z+OJte3Gh0nWUFL+sIBHFtdceNguqUrzYgnEfW2FsmBd/k4HhYLvaY&#10;aHvnD7qVvhEBwi5BBa33QyKlq1sy6NZ2IA7epx0N+iDHRuoR7wFuevkaRbE02HFYaHGgrKX6q5xM&#10;oNgsztMir36KC6eb4jqd/ZaUen6a0x0IT7N/hP/b71pB/LaFvzPhCM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vtBTEAAAA3AAAAA8AAAAAAAAAAAAAAAAAmAIAAGRycy9k&#10;b3ducmV2LnhtbFBLBQYAAAAABAAEAPUAAACJAwAAAAA=&#10;" path="m,77l,,1382,r,77e" filled="f" strokeweight=".22933mm">
                  <v:stroke dashstyle="longDash"/>
                  <v:path arrowok="t" o:connecttype="custom" o:connectlocs="0,7699;0,7622;1382,7622;1382,7699" o:connectangles="0,0,0,0"/>
                </v:shape>
                <v:rect id="Rectangle 236" o:spid="_x0000_s1170" style="position:absolute;left:9300;top:7699;width:1073;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zpVMIA&#10;AADcAAAADwAAAGRycy9kb3ducmV2LnhtbERPy4rCMBTdC/5DuII7TRUs0jGKyAwOPhbqgLi7NNe2&#10;2NyUJtPW+frJQnB5OO/FqjOlaKh2hWUFk3EEgji1uuBMwc/lazQH4TyyxtIyKXiSg9Wy31tgom3L&#10;J2rOPhMhhF2CCnLvq0RKl+Zk0I1tRRy4u60N+gDrTOoa2xBuSjmNolgaLDg05FjRJqf0cf41Cvzu&#10;GD8+T/vM7va3sm2eW/o7XJUaDrr1BwhPnX+LX+5vrSCehfnhTDg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zOlUwgAAANwAAAAPAAAAAAAAAAAAAAAAAJgCAABkcnMvZG93&#10;bnJldi54bWxQSwUGAAAAAAQABAD1AAAAhwMAAAAA&#10;" filled="f" strokeweight=".22933mm">
                  <v:stroke dashstyle="longDash"/>
                </v:rect>
                <v:shape id="Picture 235" o:spid="_x0000_s1171" type="#_x0000_t75" style="position:absolute;left:9358;top:7754;width:960;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fY6HCAAAA3AAAAA8AAABkcnMvZG93bnJldi54bWxEj9GKwjAURN+F/YdwBd80rWhZukaR1QXx&#10;Td0PuCR322JzU5rYdv16Iwg+DjNzhlltBluLjlpfOVaQzhIQxNqZigsFv5ef6ScIH5AN1o5JwT95&#10;2Kw/RivMjev5RN05FCJC2OeooAyhyaX0uiSLfuYa4uj9udZiiLItpGmxj3Bby3mSZNJixXGhxIa+&#10;S9LX880q2Fm9X9y72z7J7mk4su6vHfZKTcbD9gtEoCG8w6/2wSjIlik8z8QjIN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1n2OhwgAAANwAAAAPAAAAAAAAAAAAAAAAAJ8C&#10;AABkcnMvZG93bnJldi54bWxQSwUGAAAAAAQABAD3AAAAjgMAAAAA&#10;">
                  <v:imagedata r:id="rId232" o:title=""/>
                </v:shape>
                <v:shape id="Picture 234" o:spid="_x0000_s1172" type="#_x0000_t75" style="position:absolute;left:9586;top:7884;width:499;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J/P/GAAAA3AAAAA8AAABkcnMvZG93bnJldi54bWxEj8FqwzAQRO+F/IPYQG+NbFOH4FoOoVCS&#10;QzE0zaW3xdpYptbKWErs9uurQKDHYWbeMOV2tr240ug7xwrSVQKCuHG641bB6fPtaQPCB2SNvWNS&#10;8EMettXiocRCu4k/6HoMrYgQ9gUqMCEMhZS+MWTRr9xAHL2zGy2GKMdW6hGnCLe9zJJkLS12HBcM&#10;DvRqqPk+XqyCfL95/zqdk0mnv89mv5tqLdtaqcflvHsBEWgO/+F7+6AVrPMMbmfiEZDV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cn8/8YAAADcAAAADwAAAAAAAAAAAAAA&#10;AACfAgAAZHJzL2Rvd25yZXYueG1sUEsFBgAAAAAEAAQA9wAAAJIDAAAAAA==&#10;">
                  <v:imagedata r:id="rId233" o:title=""/>
                </v:shape>
                <v:shape id="Freeform 233" o:spid="_x0000_s1173" style="position:absolute;left:8455;top:7622;width:1383;height:77;visibility:visible;mso-wrap-style:square;v-text-anchor:top" coordsize="1383,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4VI8QA&#10;AADcAAAADwAAAGRycy9kb3ducmV2LnhtbESPzWrDMBCE74G+g9hCb4mclprUiRKMwdCjm+SS29ba&#10;2CbWyrXkn/bpq0Ihx2FmvmF2h9m0YqTeNZYVrFcRCOLS6oYrBedTvtyAcB5ZY2uZFHyTg8P+YbHD&#10;RNuJP2g8+koECLsEFdTed4mUrqzJoFvZjjh4V9sb9EH2ldQ9TgFuWvkcRbE02HBYqLGjrKbydhxM&#10;oNgsztMiP/8Un5xuiq/h4t9IqafHOd2C8DT7e/i//a4VxK8v8HcmHAG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eFSPEAAAA3AAAAA8AAAAAAAAAAAAAAAAAmAIAAGRycy9k&#10;b3ducmV2LnhtbFBLBQYAAAAABAAEAPUAAACJAwAAAAA=&#10;" path="m,77l,,1383,r,77e" filled="f" strokeweight=".22933mm">
                  <v:stroke dashstyle="longDash"/>
                  <v:path arrowok="t" o:connecttype="custom" o:connectlocs="0,7699;0,7622;1383,7622;1383,7699" o:connectangles="0,0,0,0"/>
                </v:shape>
                <v:rect id="Rectangle 232" o:spid="_x0000_s1174" style="position:absolute;left:10603;top:7699;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fvV8YA&#10;AADcAAAADwAAAGRycy9kb3ducmV2LnhtbESPQWvCQBSE74L/YXlCb7pR2iDRVUQsLVoPaqF4e2Sf&#10;STD7NmS3Seyvd4WCx2FmvmHmy86UoqHaFZYVjEcRCOLU6oIzBd+n9+EUhPPIGkvLpOBGDpaLfm+O&#10;ibYtH6g5+kwECLsEFeTeV4mULs3JoBvZijh4F1sb9EHWmdQ1tgFuSjmJolgaLDgs5FjROqf0evw1&#10;Cvx2H183h11mt7tz2Ta3D/r7+lHqZdCtZiA8df4Z/m9/agXx2ys8zoQj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PfvV8YAAADcAAAADwAAAAAAAAAAAAAAAACYAgAAZHJz&#10;L2Rvd25yZXYueG1sUEsFBgAAAAAEAAQA9QAAAIsDAAAAAA==&#10;" filled="f" strokeweight=".22933mm">
                  <v:stroke dashstyle="longDash"/>
                </v:rect>
                <v:shape id="Picture 231" o:spid="_x0000_s1175" type="#_x0000_t75" style="position:absolute;left:10951;top:7754;width:384;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9z+HFAAAA3AAAAA8AAABkcnMvZG93bnJldi54bWxEj0FrwkAUhO8F/8PyBC9FNxU0El1FSoWe&#10;qkYPHh/ZZzYk+zZkt5r217uFgsdhZr5hVpveNuJGna8cK3ibJCCIC6crLhWcT7vxAoQPyBobx6Tg&#10;hzxs1oOXFWba3flItzyUIkLYZ6jAhNBmUvrCkEU/cS1x9K6usxii7EqpO7xHuG3kNEnm0mLFccFg&#10;S++Gijr/tgrS9sD17nwxlKcH3uu0/vp9/VBqNOy3SxCB+vAM/7c/tYL5bAZ/Z+IRkOs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Pc/hxQAAANwAAAAPAAAAAAAAAAAAAAAA&#10;AJ8CAABkcnMvZG93bnJldi54bWxQSwUGAAAAAAQABAD3AAAAkQMAAAAA&#10;">
                  <v:imagedata r:id="rId234" o:title=""/>
                </v:shape>
                <v:shape id="Picture 230" o:spid="_x0000_s1176" type="#_x0000_t75" style="position:absolute;left:10793;top:7884;width:710;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gJ9DEAAAA3AAAAA8AAABkcnMvZG93bnJldi54bWxEj9GKwjAURN+F/YdwF3yRNVWxaDXKIrj4&#10;VLD1A+4217Zrc1OaqPXvN4Lg4zAzZ5j1tjeNuFHnassKJuMIBHFhdc2lglO+/1qAcB5ZY2OZFDzI&#10;wXbzMVhjou2dj3TLfCkChF2CCirv20RKV1Rk0I1tSxy8s+0M+iC7UuoO7wFuGjmNolgarDksVNjS&#10;rqLikl2NgtnjN81/oiydHqW7mD83Wl7PqVLDz/57BcJT79/hV/ugFcTzGJ5nwhG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TgJ9DEAAAA3AAAAA8AAAAAAAAAAAAAAAAA&#10;nwIAAGRycy9kb3ducmV2LnhtbFBLBQYAAAAABAAEAPcAAACQAwAAAAA=&#10;">
                  <v:imagedata r:id="rId235" o:title=""/>
                </v:shape>
                <v:shape id="Freeform 229" o:spid="_x0000_s1177" style="position:absolute;left:9838;top:7622;width:1304;height:77;visibility:visible;mso-wrap-style:square;v-text-anchor:top" coordsize="1304,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aBVcIA&#10;AADcAAAADwAAAGRycy9kb3ducmV2LnhtbESPwWrDMBBE74H8g9hAb4mcQN3iRjbBEJLSU9NCr4u1&#10;tUyslZCUxPn7qlDocZiZN8y2meworhTi4FjBelWAIO6cHrhX8PmxXz6DiAlZ4+iYFNwpQlPPZ1us&#10;tLvxO11PqRcZwrFCBSYlX0kZO0MW48p54ux9u2AxZRl6qQPeMtyOclMUpbQ4cF4w6Kk11J1PF6vg&#10;0Lbl2ry27u7lxGEXvt68ZqUeFtPuBUSiKf2H/9pHraB8fILfM/kIy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loFVwgAAANwAAAAPAAAAAAAAAAAAAAAAAJgCAABkcnMvZG93&#10;bnJldi54bWxQSwUGAAAAAAQABAD1AAAAhwMAAAAA&#10;" path="m,77l,,1303,r,77e" filled="f" strokeweight=".22933mm">
                  <v:stroke dashstyle="longDash"/>
                  <v:path arrowok="t" o:connecttype="custom" o:connectlocs="0,7699;0,7622;1303,7622;1303,7699" o:connectangles="0,0,0,0"/>
                </v:shape>
                <v:rect id="Rectangle 228" o:spid="_x0000_s1178" style="position:absolute;left:4999;top:8467;width:1075;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rlUsIA&#10;AADcAAAADwAAAGRycy9kb3ducmV2LnhtbERPy4rCMBTdC/5DuII7TRUs0jGKyAwOPhbqgLi7NNe2&#10;2NyUJtPW+frJQnB5OO/FqjOlaKh2hWUFk3EEgji1uuBMwc/lazQH4TyyxtIyKXiSg9Wy31tgom3L&#10;J2rOPhMhhF2CCnLvq0RKl+Zk0I1tRRy4u60N+gDrTOoa2xBuSjmNolgaLDg05FjRJqf0cf41Cvzu&#10;GD8+T/vM7va3sm2eW/o7XJUaDrr1BwhPnX+LX+5vrSCehbXhTDg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uuVSwgAAANwAAAAPAAAAAAAAAAAAAAAAAJgCAABkcnMvZG93&#10;bnJldi54bWxQSwUGAAAAAAQABAD1AAAAhwMAAAAA&#10;" filled="f" strokeweight=".22933mm">
                  <v:stroke dashstyle="longDash"/>
                </v:rect>
                <v:shape id="Picture 227" o:spid="_x0000_s1179" type="#_x0000_t75" style="position:absolute;left:5021;top:8587;width:1037;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MKALAAAAA3AAAAA8AAABkcnMvZG93bnJldi54bWxEj80KwjAQhO+C7xBW8KapiqLVKCKIHkT8&#10;e4ClWdtqsylN1Pr2RhA8DrPzzc5sUZtCPKlyuWUFvW4EgjixOudUweW87oxBOI+ssbBMCt7kYDFv&#10;NmYYa/viIz1PPhUBwi5GBZn3ZSylSzIy6Lq2JA7e1VYGfZBVKnWFrwA3hexH0UgazDk0ZFjSKqPk&#10;fnqY8Mb9YEgOSRaby+52juxy0NunSrVb9XIKwlPt/8e/9FYrGA0n8B0TCCDn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cwoAsAAAADcAAAADwAAAAAAAAAAAAAAAACfAgAA&#10;ZHJzL2Rvd25yZXYueG1sUEsFBgAAAAAEAAQA9wAAAIwDAAAAAA==&#10;">
                  <v:imagedata r:id="rId236" o:title=""/>
                </v:shape>
                <v:rect id="Rectangle 226" o:spid="_x0000_s1180" style="position:absolute;left:4999;top:9233;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Aj6cIA&#10;AADcAAAADwAAAGRycy9kb3ducmV2LnhtbERPy4rCMBTdC/MP4Qqz01QXRapRZJjBwcfCKoi7S3Nt&#10;i81NaTJtna83C8Hl4bwXq95UoqXGlZYVTMYRCOLM6pJzBefTz2gGwnlkjZVlUvAgB6vlx2CBibYd&#10;H6lNfS5CCLsEFRTe14mULivIoBvbmjhwN9sY9AE2udQNdiHcVHIaRbE0WHJoKLCmr4Kye/pnFPjt&#10;Ib5/H3e53e6uVdc+NvS/vyj1OezXcxCeev8Wv9y/WkEch/nhTDgC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oCPpwgAAANwAAAAPAAAAAAAAAAAAAAAAAJgCAABkcnMvZG93&#10;bnJldi54bWxQSwUGAAAAAAQABAD1AAAAhwMAAAAA&#10;" filled="f" strokeweight=".22933mm">
                  <v:stroke dashstyle="longDash"/>
                </v:rect>
                <v:shape id="Picture 225" o:spid="_x0000_s1181" type="#_x0000_t75" style="position:absolute;left:5042;top:9353;width:998;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h1efGAAAA3AAAAA8AAABkcnMvZG93bnJldi54bWxEj0FrwkAUhO8F/8PyCt7qxgpBU1epBUFo&#10;DzZaaG+P7Gs2NPs2Ztck/nu3IHgcZuYbZrkebC06an3lWMF0koAgLpyuuFRwPGyf5iB8QNZYOyYF&#10;F/KwXo0elphp1/MndXkoRYSwz1CBCaHJpPSFIYt+4hri6P261mKIsi2lbrGPcFvL5yRJpcWK44LB&#10;ht4MFX/52Sr4mn2/dz/+ZD8W1XGb7/ZDfzEbpcaPw+sLiEBDuIdv7Z1WkKZT+D8Tj4BcX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SHV58YAAADcAAAADwAAAAAAAAAAAAAA&#10;AACfAgAAZHJzL2Rvd25yZXYueG1sUEsFBgAAAAAEAAQA9wAAAJIDAAAAAA==&#10;">
                  <v:imagedata r:id="rId237" o:title=""/>
                </v:shape>
                <v:rect id="Rectangle 224" o:spid="_x0000_s1182" style="position:absolute;left:6535;top:8467;width:1075;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4YBcYA&#10;AADcAAAADwAAAGRycy9kb3ducmV2LnhtbESPT2vCQBTE74V+h+UVvNWNHkKJrlKKpSVpD8ZC8fbI&#10;PpNg9m3IbvPHT98VBI/DzPyGWW9H04ieOldbVrCYRyCIC6trLhX8HN6fX0A4j6yxsUwKJnKw3Tw+&#10;rDHRduA99bkvRYCwS1BB5X2bSOmKigy6uW2Jg3eynUEfZFdK3eEQ4KaRyyiKpcGaw0KFLb1VVJzz&#10;P6PAp9/xebfPSptmx2bopw+6fP0qNXsaX1cgPI3+Hr61P7WCOF7C9Uw4AnLz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4YBcYAAADcAAAADwAAAAAAAAAAAAAAAACYAgAAZHJz&#10;L2Rvd25yZXYueG1sUEsFBgAAAAAEAAQA9QAAAIsDAAAAAA==&#10;" filled="f" strokeweight=".22933mm">
                  <v:stroke dashstyle="longDash"/>
                </v:rect>
                <v:shape id="Picture 223" o:spid="_x0000_s1183" type="#_x0000_t75" style="position:absolute;left:6883;top:8520;width:384;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oVH3FAAAA3AAAAA8AAABkcnMvZG93bnJldi54bWxEj8FqwzAQRO+F/IPYQG6N7BrcxokSQkyg&#10;hV6a5gM21kY2sVaOpdru31eFQo/DzLxhNrvJtmKg3jeOFaTLBARx5XTDRsH58/j4AsIHZI2tY1Lw&#10;TR5229nDBgvtRv6g4RSMiBD2BSqoQ+gKKX1Vk0W/dB1x9K6utxii7I3UPY4Rblv5lCS5tNhwXKix&#10;o0NN1e30ZRWUbxd/L2V6ec6ydNXx+/5W5kapxXzar0EEmsJ/+K/9qhXkeQa/Z+IRkN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KFR9xQAAANwAAAAPAAAAAAAAAAAAAAAA&#10;AJ8CAABkcnMvZG93bnJldi54bWxQSwUGAAAAAAQABAD3AAAAkQMAAAAA&#10;">
                  <v:imagedata r:id="rId238" o:title=""/>
                </v:shape>
                <v:shape id="Picture 222" o:spid="_x0000_s1184" type="#_x0000_t75" style="position:absolute;left:6754;top:8652;width:653;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0bR/EAAAA3AAAAA8AAABkcnMvZG93bnJldi54bWxEj0FrwkAUhO+F/oflCb01G0sINbqKLZQW&#10;WgpGvT+yz00w+zZkV5P8+25B8DjMzDfMajPaVlyp941jBfMkBUFcOd2wUXDYfzy/gvABWWPrmBRM&#10;5GGzfnxYYaHdwDu6lsGICGFfoII6hK6Q0lc1WfSJ64ijd3K9xRBlb6TucYhw28qXNM2lxYbjQo0d&#10;vddUncuLVTDsjWn4YLPq5/uXx8Xl+Pk2zZV6mo3bJYhAY7iHb+0vrSDPM/g/E4+A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0bR/EAAAA3AAAAA8AAAAAAAAAAAAAAAAA&#10;nwIAAGRycy9kb3ducmV2LnhtbFBLBQYAAAAABAAEAPcAAACQAwAAAAA=&#10;">
                  <v:imagedata r:id="rId239" o:title=""/>
                </v:shape>
                <v:rect id="Rectangle 221" o:spid="_x0000_s1185" style="position:absolute;left:6535;top:9233;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eAccYA&#10;AADcAAAADwAAAGRycy9kb3ducmV2LnhtbESPT2vCQBTE74LfYXlCb7qx0FCiq4goFW0P/gHx9sg+&#10;k2D2bciuSeyn7xYEj8PM/IaZzjtTioZqV1hWMB5FIIhTqwvOFJyO6+EnCOeRNZaWScGDHMxn/d4U&#10;E21b3lNz8JkIEHYJKsi9rxIpXZqTQTeyFXHwrrY26IOsM6lrbAPclPI9imJpsOCwkGNFy5zS2+Fu&#10;FPjtT3xb7XeZ3e4uZds8vuj3+6zU26BbTEB46vwr/GxvtII4/oD/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eAccYAAADcAAAADwAAAAAAAAAAAAAAAACYAgAAZHJz&#10;L2Rvd25yZXYueG1sUEsFBgAAAAAEAAQA9QAAAIsDAAAAAA==&#10;" filled="f" strokeweight=".22933mm">
                  <v:stroke dashstyle="longDash"/>
                </v:rect>
                <v:shape id="Picture 220" o:spid="_x0000_s1186" type="#_x0000_t75" style="position:absolute;left:6641;top:9353;width:864;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lHsDGAAAA3AAAAA8AAABkcnMvZG93bnJldi54bWxEj0FrwkAUhO8F/8PyBC9FN5USJHUVkSqW&#10;Hmq0PfT2yD6TYPZt2F2T9N93CwWPw8x8wyzXg2lER87XlhU8zRIQxIXVNZcKPs+76QKED8gaG8uk&#10;4Ic8rFejhyVm2vacU3cKpYgQ9hkqqEJoMyl9UZFBP7MtcfQu1hkMUbpSaod9hJtGzpMklQZrjgsV&#10;trStqLiebkbBtePi463f56/Pybt334sNfT0elZqMh80LiEBDuIf/2wetIE1T+DsTj4Bc/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SUewMYAAADcAAAADwAAAAAAAAAAAAAA&#10;AACfAgAAZHJzL2Rvd25yZXYueG1sUEsFBgAAAAAEAAQA9wAAAJIDAAAAAA==&#10;">
                  <v:imagedata r:id="rId240" o:title=""/>
                </v:shape>
                <v:shape id="Freeform 219" o:spid="_x0000_s1187" style="position:absolute;left:5537;top:8974;width:1536;height:260;visibility:visible;mso-wrap-style:square;v-text-anchor:top" coordsize="1536,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MAo8MA&#10;AADcAAAADwAAAGRycy9kb3ducmV2LnhtbESPQWsCMRSE74L/IbxCb5pV6Va2RhFB6UWKWy/eHpvX&#10;zdLNy5JEd/33plDwOMzMN8xqM9hW3MiHxrGC2TQDQVw53XCt4Py9nyxBhIissXVMCu4UYLMej1ZY&#10;aNfziW5lrEWCcChQgYmxK6QMlSGLYeo64uT9OG8xJulrqT32CW5bOc+yXFpsOC0Y7GhnqPotr1YB&#10;1vnsa/F26bvj4oDG7/B+CajU68uw/QARaYjP8H/7UyvI83f4O5OO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8MAo8MAAADcAAAADwAAAAAAAAAAAAAAAACYAgAAZHJzL2Rv&#10;d25yZXYueG1sUEsFBgAAAAAEAAQA9QAAAIgDAAAAAA==&#10;" path="m,259l,43r753,l757,26r9,-14l779,3,794,r17,3l825,12r9,14l837,43r699,l1536,259e" filled="f" strokeweight=".22933mm">
                  <v:path arrowok="t" o:connecttype="custom" o:connectlocs="0,9233;0,9017;753,9017;757,9000;766,8986;779,8977;794,8974;811,8977;825,8986;834,9000;837,9017;1536,9017;1536,9233" o:connectangles="0,0,0,0,0,0,0,0,0,0,0,0,0"/>
                </v:shape>
                <v:rect id="Rectangle 218" o:spid="_x0000_s1188" style="position:absolute;left:7918;top:9233;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Yv78IA&#10;AADcAAAADwAAAGRycy9kb3ducmV2LnhtbERPy4rCMBTdC/MP4Qqz01QXRapRZJjBwcfCKoi7S3Nt&#10;i81NaTJtna83C8Hl4bwXq95UoqXGlZYVTMYRCOLM6pJzBefTz2gGwnlkjZVlUvAgB6vlx2CBibYd&#10;H6lNfS5CCLsEFRTe14mULivIoBvbmjhwN9sY9AE2udQNdiHcVHIaRbE0WHJoKLCmr4Kye/pnFPjt&#10;Ib5/H3e53e6uVdc+NvS/vyj1OezXcxCeev8Wv9y/WkEch7XhTDgC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1i/vwgAAANwAAAAPAAAAAAAAAAAAAAAAAJgCAABkcnMvZG93&#10;bnJldi54bWxQSwUGAAAAAAQABAD1AAAAhwMAAAAA&#10;" filled="f" strokeweight=".22933mm">
                  <v:stroke dashstyle="longDash"/>
                </v:rect>
                <v:shape id="Picture 217" o:spid="_x0000_s1189" type="#_x0000_t75" style="position:absolute;left:7997;top:9288;width:922;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QjvTCAAAA3AAAAA8AAABkcnMvZG93bnJldi54bWxEj0Frg0AUhO+B/oflFXpLVqWI2qwSCpb2&#10;mDS9P9wXFd234m6N7a/vBgI9DjPzDbOvVjOKhWbXW1YQ7yIQxI3VPbcKzp/1NgPhPLLG0TIp+CEH&#10;Vfmw2WOh7ZWPtJx8KwKEXYEKOu+nQkrXdGTQ7exEHLyLnQ36IOdW6hmvAW5GmURRKg32HBY6nOi1&#10;o2Y4fRsFay6zj9o+6yR/879tOsTHr6xW6ulxPbyA8LT6//C9/a4VpGkOtzPhCMjy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UI70wgAAANwAAAAPAAAAAAAAAAAAAAAAAJ8C&#10;AABkcnMvZG93bnJldi54bWxQSwUGAAAAAAQABAD3AAAAjgMAAAAA&#10;">
                  <v:imagedata r:id="rId241" o:title=""/>
                </v:shape>
                <v:shape id="Picture 216" o:spid="_x0000_s1190" type="#_x0000_t75" style="position:absolute;left:8254;top:9420;width:403;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8aiG/AAAA3AAAAA8AAABkcnMvZG93bnJldi54bWxET8uKwjAU3Q/4D+EK7sbEB1aqUURQ3A0+&#10;cH1prm2xualNrPXvJwvB5eG8l+vOVqKlxpeONYyGCgRx5kzJuYbLefc7B+EDssHKMWl4k4f1qvez&#10;xNS4Fx+pPYVcxBD2KWooQqhTKX1WkEU/dDVx5G6usRgibHJpGnzFcFvJsVIzabHk2FBgTduCsvvp&#10;aTVMHtdOTfI2udTJ+PaX3aXaT6XWg363WYAI1IWv+OM+GA2zJM6PZ+IRkKt/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7fGohvwAAANwAAAAPAAAAAAAAAAAAAAAAAJ8CAABk&#10;cnMvZG93bnJldi54bWxQSwUGAAAAAAQABAD3AAAAiwMAAAAA&#10;">
                  <v:imagedata r:id="rId242" o:title=""/>
                </v:shape>
                <v:rect id="Rectangle 215" o:spid="_x0000_s1191" style="position:absolute;left:7918;top:8467;width:1075;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UNTcYA&#10;AADcAAAADwAAAGRycy9kb3ducmV2LnhtbESPT2sCMRTE74V+h/AKvRTN6sGW1SgiSgs9+Ye6x+fm&#10;uVncvKxJqls/vSkUehxm5jfMZNbZRlzIh9qxgkE/A0FcOl1zpWC3XfXeQISIrLFxTAp+KMBs+vgw&#10;wVy7K6/psomVSBAOOSowMba5lKE0ZDH0XUucvKPzFmOSvpLa4zXBbSOHWTaSFmtOCwZbWhgqT5tv&#10;q6D+PA8P/utdrm+6OL7sl0VhTKHU81M3H4OI1MX/8F/7QysYvQ7g90w6AnJ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AUNTcYAAADcAAAADwAAAAAAAAAAAAAAAACYAgAAZHJz&#10;L2Rvd25yZXYueG1sUEsFBgAAAAAEAAQA9QAAAIsDAAAAAA==&#10;" filled="f" strokeweight=".07644mm">
                  <v:stroke dashstyle="longDash"/>
                </v:rect>
                <v:shape id="Picture 214" o:spid="_x0000_s1192" type="#_x0000_t75" style="position:absolute;left:7961;top:8520;width:1006;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f9E/EAAAA3AAAAA8AAABkcnMvZG93bnJldi54bWxEj92KwjAUhO+FfYdwFryRNbUXKtUou4I/&#10;V6J1H+DYHJtic1KaqPXtjbCwl8PMfMPMl52txZ1aXzlWMBomIIgLpysuFfye1l9TED4ga6wdk4In&#10;eVguPnpzzLR78JHueShFhLDPUIEJocmk9IUhi37oGuLoXVxrMUTZllK3+IhwW8s0ScbSYsVxwWBD&#10;K0PFNb9ZBYfNcbAe5cae9D7dJc+tOcv0R6n+Z/c9AxGoC//hv/ZOKxhPUnifiUdALl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Bf9E/EAAAA3AAAAA8AAAAAAAAAAAAAAAAA&#10;nwIAAGRycy9kb3ducmV2LnhtbFBLBQYAAAAABAAEAPcAAACQAwAAAAA=&#10;">
                  <v:imagedata r:id="rId243" o:title=""/>
                </v:shape>
                <v:shape id="Picture 213" o:spid="_x0000_s1193" type="#_x0000_t75" style="position:absolute;left:8112;top:8652;width:691;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1H+HFAAAA3AAAAA8AAABkcnMvZG93bnJldi54bWxEj0FrwkAUhO9C/8PyCr2IbqyY1ugq0lIQ&#10;ikhjvT+zr0lo9m2aXWPy792C4HGY+WaY5bozlWipcaVlBZNxBII4s7rkXMH34WP0CsJ5ZI2VZVLQ&#10;k4P16mGwxETbC39Rm/pchBJ2CSoovK8TKV1WkEE3tjVx8H5sY9AH2eRSN3gJ5aaSz1EUS4Mlh4UC&#10;a3orKPtNz0ZB/Nli18/3p7g62+Oun+H2ffin1NNjt1mA8NT5e/hGb3XgXqbwfyYcAbm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tR/hxQAAANwAAAAPAAAAAAAAAAAAAAAA&#10;AJ8CAABkcnMvZG93bnJldi54bWxQSwUGAAAAAAQABAD3AAAAkQMAAAAA&#10;">
                  <v:imagedata r:id="rId244" o:title=""/>
                </v:shape>
                <v:rect id="Rectangle 212" o:spid="_x0000_s1194" style="position:absolute;left:9300;top:9233;width:1073;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KzN8YA&#10;AADcAAAADwAAAGRycy9kb3ducmV2LnhtbESPQWvCQBSE7wX/w/IEb3VjkVSiayhSsWh7UAvF2yP7&#10;moRk34bsNon+erdQ6HGYmW+YVTqYWnTUutKygtk0AkGcWV1yruDzvH1cgHAeWWNtmRRcyUG6Hj2s&#10;MNG25yN1J5+LAGGXoILC+yaR0mUFGXRT2xAH79u2Bn2QbS51i32Am1o+RVEsDZYcFgpsaFNQVp1+&#10;jAK//4ir1+Mht/vDpe67645u719KTcbDyxKEp8H/h//ab1pB/DyH3zPhCMj1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KzN8YAAADcAAAADwAAAAAAAAAAAAAAAACYAgAAZHJz&#10;L2Rvd25yZXYueG1sUEsFBgAAAAAEAAQA9QAAAIsDAAAAAA==&#10;" filled="f" strokeweight=".22933mm">
                  <v:stroke dashstyle="longDash"/>
                </v:rect>
                <v:shape id="Picture 211" o:spid="_x0000_s1195" type="#_x0000_t75" style="position:absolute;left:9350;top:9288;width:979;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LyzGAAAA3AAAAA8AAABkcnMvZG93bnJldi54bWxEj0FrwkAUhO+F/oflFXrTTQuNJboJtiB6&#10;EKFWEW+P7DMJZt/G7Jqk/fVuQehxmJlvmFk2mFp01LrKsoKXcQSCOLe64kLB7nsxegfhPLLG2jIp&#10;+CEHWfr4MMNE256/qNv6QgQIuwQVlN43iZQuL8mgG9uGOHgn2xr0QbaF1C32AW5q+RpFsTRYcVgo&#10;saHPkvLz9moU7KP64k6b4+Lw23fX9UeBy72MlXp+GuZTEJ4G/x++t1daQTx5g78z4QjI9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z8vLMYAAADcAAAADwAAAAAAAAAAAAAA&#10;AACfAgAAZHJzL2Rvd25yZXYueG1sUEsFBgAAAAAEAAQA9wAAAJIDAAAAAA==&#10;">
                  <v:imagedata r:id="rId245" o:title=""/>
                </v:shape>
                <v:shape id="Picture 210" o:spid="_x0000_s1196" type="#_x0000_t75" style="position:absolute;left:9698;top:9420;width:288;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Tnm/EAAAA3AAAAA8AAABkcnMvZG93bnJldi54bWxEj81qwzAQhO+BvoPYQm+J3B6c4EY2oVBa&#10;enDzR8+LtbGdWCsjqbb79lUgkOMwM98w62IynRjI+daygudFAoK4srrlWsHx8D5fgfABWWNnmRT8&#10;kYcif5itMdN25B0N+1CLCGGfoYImhD6T0lcNGfQL2xNH72SdwRClq6V2OEa46eRLkqTSYMtxocGe&#10;3hqqLvtfo+Dcm3pYjt3PVB7L8jv5wK1xX0o9PU6bVxCBpnAP39qfWkG6TOF6Jh4Bmf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Tnm/EAAAA3AAAAA8AAAAAAAAAAAAAAAAA&#10;nwIAAGRycy9kb3ducmV2LnhtbFBLBQYAAAAABAAEAPcAAACQAwAAAAA=&#10;">
                  <v:imagedata r:id="rId246" o:title=""/>
                </v:shape>
                <v:shape id="Freeform 209" o:spid="_x0000_s1197" style="position:absolute;left:8455;top:9017;width:1383;height:216;visibility:visible;mso-wrap-style:square;v-text-anchor:top" coordsize="1383,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0dhsUA&#10;AADcAAAADwAAAGRycy9kb3ducmV2LnhtbESP0WrCQBRE3wv+w3IFX0rdVKgJ0VVsQJA+FGrzAZfd&#10;axLM3k2yG41/3y0U+jjMzBlmu59sK240+MaxgtdlAoJYO9NwpaD8Pr5kIHxANtg6JgUP8rDfzZ62&#10;mBt35y+6nUMlIoR9jgrqELpcSq9rsuiXriOO3sUNFkOUQyXNgPcIt61cJclaWmw4LtTYUVGTvp5H&#10;q0B/Pvru/WPMkrF5lv1bqYtWZkot5tNhAyLQFP7Df+2TUbBOU/g9E4+A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DR2GxQAAANwAAAAPAAAAAAAAAAAAAAAAAJgCAABkcnMv&#10;ZG93bnJldi54bWxQSwUGAAAAAAQABAD1AAAAigMAAAAA&#10;" path="m,216l,,1383,r,216e" filled="f" strokeweight=".22933mm">
                  <v:path arrowok="t" o:connecttype="custom" o:connectlocs="0,9233;0,9017;1383,9017;1383,9233" o:connectangles="0,0,0,0"/>
                </v:shape>
                <v:shape id="Freeform 208" o:spid="_x0000_s1198" style="position:absolute;left:7073;top:9017;width:1383;height:216;visibility:visible;mso-wrap-style:square;v-text-anchor:top" coordsize="1383,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KJ9MEA&#10;AADcAAAADwAAAGRycy9kb3ducmV2LnhtbERPzYrCMBC+C/sOYRa8iKYK65auaVFBkD0Iuj7AkIxt&#10;2WZSm1Tr25uD4PHj+18Vg23EjTpfO1YwnyUgiLUzNZcKzn+7aQrCB2SDjWNS8CAPRf4xWmFm3J2P&#10;dDuFUsQQ9hkqqEJoMym9rsiin7mWOHIX11kMEXalNB3eY7ht5CJJltJizbGhwpa2Fen/U28V6MPj&#10;2m5++zTp64m8fp31tpGpUuPPYf0DItAQ3uKXe28ULL/j2ngmHgGZ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SSifTBAAAA3AAAAA8AAAAAAAAAAAAAAAAAmAIAAGRycy9kb3du&#10;cmV2LnhtbFBLBQYAAAAABAAEAPUAAACGAwAAAAA=&#10;" path="m,216l,,1382,r,216e" filled="f" strokeweight=".22933mm">
                  <v:path arrowok="t" o:connecttype="custom" o:connectlocs="0,9233;0,9017;1382,9017;1382,9233" o:connectangles="0,0,0,0"/>
                </v:shape>
                <v:rect id="Rectangle 207" o:spid="_x0000_s1199" style="position:absolute;left:8225;top:2400;width:922;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eDH8YA&#10;AADcAAAADwAAAGRycy9kb3ducmV2LnhtbESPW2vCQBSE34X+h+UU+qYbS/ES3UixFERaaBMRfDtk&#10;Ty40ezbNrjH9911B8HGYmW+Y9WYwjeipc7VlBdNJBII4t7rmUsEhex8vQDiPrLGxTAr+yMEmeRit&#10;Mdb2wt/Up74UAcIuRgWV920spcsrMugmtiUOXmE7gz7IrpS6w0uAm0Y+R9FMGqw5LFTY0rai/Cc9&#10;GwVfqTk7Pv2aF/zI9sdtkX320zelnh6H1xUIT4O/h2/tnVYwmy/heiYcAZ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eDH8YAAADcAAAADwAAAAAAAAAAAAAAAACYAgAAZHJz&#10;L2Rvd25yZXYueG1sUEsFBgAAAAAEAAQA9QAAAIsDAAAAAA==&#10;" filled="f" strokeweight=".22933mm"/>
                <v:rect id="Rectangle 206" o:spid="_x0000_s1200" style="position:absolute;left:8254;top:2431;width:862;height: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hapcMA&#10;AADcAAAADwAAAGRycy9kb3ducmV2LnhtbERPy2rCQBTdF/yH4QrdNZOUIhIzikQKpVRok1Jwd8nc&#10;PDBzJ2bGmP69syh0eTjvbDebXkw0us6ygiSKQRBXVnfcKPguX5/WIJxH1thbJgW/5GC3XTxkmGp7&#10;4y+aCt+IEMIuRQWt90MqpataMugiOxAHrrajQR/g2Eg94i2Em14+x/FKGuw4NLQ4UN5SdS6uRsFn&#10;Ya6OTxfzgh/l+09el8cpOSj1uJz3GxCeZv8v/nO/aQWrdZgfzoQjIL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hapcMAAADcAAAADwAAAAAAAAAAAAAAAACYAgAAZHJzL2Rv&#10;d25yZXYueG1sUEsFBgAAAAAEAAQA9QAAAIgDAAAAAA==&#10;" filled="f" strokeweight=".22933mm"/>
                <v:shape id="Picture 205" o:spid="_x0000_s1201" type="#_x0000_t75" style="position:absolute;left:8304;top:2561;width:76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EBPjCAAAA3AAAAA8AAABkcnMvZG93bnJldi54bWxEj0GLwjAUhO8L/ofwFrytqYpFukZRQexh&#10;L1rB66N525RtXkoTa/33ZkHwOMzMN8xqM9hG9NT52rGC6SQBQVw6XXOl4FIcvpYgfEDW2DgmBQ/y&#10;sFmPPlaYaXfnE/XnUIkIYZ+hAhNCm0npS0MW/cS1xNH7dZ3FEGVXSd3hPcJtI2dJkkqLNccFgy3t&#10;DZV/55tVoK/bfo95uZgXPj1e3M9O57lRavw5bL9BBBrCO/xq51pBupzC/5l4BOT6C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HhAT4wgAAANwAAAAPAAAAAAAAAAAAAAAAAJ8C&#10;AABkcnMvZG93bnJldi54bWxQSwUGAAAAAAQABAD3AAAAjgMAAAAA&#10;">
                  <v:imagedata r:id="rId247" o:title=""/>
                </v:shape>
                <v:shape id="Picture 204" o:spid="_x0000_s1202" type="#_x0000_t75" style="position:absolute;left:8414;top:2669;width:53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rQY7FAAAA3AAAAA8AAABkcnMvZG93bnJldi54bWxEj0FrAjEUhO+C/yE8oRfRrKIiW6OIVurF&#10;w6pIe3tsXncXNy/LJtX03zeC4HGYmW+YxSqYWtyodZVlBaNhAoI4t7riQsH5tBvMQTiPrLG2TAr+&#10;yMFq2e0sMNX2zhndjr4QEcIuRQWl900qpctLMuiGtiGO3o9tDfoo20LqFu8Rbmo5TpKZNFhxXCix&#10;oU1J+fX4axRk3x9fE/O5taE/dVk44GWy3V2UeuuF9TsIT8G/ws/2XiuYzcfwOBOPgF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K0GOxQAAANwAAAAPAAAAAAAAAAAAAAAA&#10;AJ8CAABkcnMvZG93bnJldi54bWxQSwUGAAAAAAQABAD3AAAAkQMAAAAA&#10;">
                  <v:imagedata r:id="rId248" o:title=""/>
                </v:shape>
                <v:rect id="Rectangle 203" o:spid="_x0000_s1203" style="position:absolute;left:8916;top:3322;width:1073;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rE0sYA&#10;AADcAAAADwAAAGRycy9kb3ducmV2LnhtbESPQWvCQBSE74X+h+UVvDUbWxGJboJYCkUs2EQEb4/s&#10;Mwlm36bZNab/vlsQehxm5htmlY2mFQP1rrGsYBrFIIhLqxuuFByK9+cFCOeRNbaWScEPOcjSx4cV&#10;Jtre+IuG3FciQNglqKD2vkukdGVNBl1kO+LgnW1v0AfZV1L3eAtw08qXOJ5Lgw2HhRo72tRUXvKr&#10;UbDPzdXx6dvMcFdsj5tz8TlM35SaPI3rJQhPo/8P39sfWsF88Qp/Z8IRkO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jrE0sYAAADcAAAADwAAAAAAAAAAAAAAAACYAgAAZHJz&#10;L2Rvd25yZXYueG1sUEsFBgAAAAAEAAQA9QAAAIsDAAAAAA==&#10;" filled="f" strokeweight=".22933mm"/>
                <v:shape id="Picture 202" o:spid="_x0000_s1204" type="#_x0000_t75" style="position:absolute;left:8957;top:3406;width:99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ojtHCAAAA3AAAAA8AAABkcnMvZG93bnJldi54bWxEj92KwjAUhO8XfIdwBO/WVFGptVFEEGXd&#10;G6sPcGhOf7A5KU3U+vZmQdjLYWa+YdJNbxrxoM7VlhVMxhEI4tzqmksF18v+OwbhPLLGxjIpeJGD&#10;zXrwlWKi7ZPP9Mh8KQKEXYIKKu/bREqXV2TQjW1LHLzCdgZ9kF0pdYfPADeNnEbRQhqsOSxU2NKu&#10;ovyW3Y2C7BDPTz/LHLXZ/ZKdL2V05UKp0bDfrkB46v1/+NM+agWLeAZ/Z8IRkOs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qI7RwgAAANwAAAAPAAAAAAAAAAAAAAAAAJ8C&#10;AABkcnMvZG93bnJldi54bWxQSwUGAAAAAAQABAD3AAAAjgMAAAAA&#10;">
                  <v:imagedata r:id="rId249" o:title=""/>
                </v:shape>
                <v:shape id="Picture 201" o:spid="_x0000_s1205" type="#_x0000_t75" style="position:absolute;left:9194;top:3514;width:51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sOpXCAAAA3AAAAA8AAABkcnMvZG93bnJldi54bWxEj92KwjAUhO8F3yGcBe807YISukZZhC7e&#10;CP49wLE5tmGbk9JErW9vFha8HGbmG2a5Hlwr7tQH61lDPstAEFfeWK41nE/lVIEIEdlg65k0PCnA&#10;ejUeLbEw/sEHuh9jLRKEQ4Eamhi7QspQNeQwzHxHnLyr7x3GJPtamh4fCe5a+ZllC+nQclposKNN&#10;Q9Xv8eY00A/b/U5tLydnc3dVm/xcqlLrycfw/QUi0hDf4f/21mhYqDn8nUlHQK5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rDqVwgAAANwAAAAPAAAAAAAAAAAAAAAAAJ8C&#10;AABkcnMvZG93bnJldi54bWxQSwUGAAAAAAQABAD3AAAAjgMAAAAA&#10;">
                  <v:imagedata r:id="rId250" o:title=""/>
                </v:shape>
                <v:shape id="Freeform 200" o:spid="_x0000_s1206" style="position:absolute;left:8686;top:3014;width:768;height:308;visibility:visible;mso-wrap-style:square;v-text-anchor:top" coordsize="768,3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I+zMUA&#10;AADcAAAADwAAAGRycy9kb3ducmV2LnhtbESPQWvCQBSE70L/w/IKXqTZNEiQ6CptTbE3rU3vj+wz&#10;CWbfJtmtpv++WxA8DjPzDbPajKYVFxpcY1nBcxSDIC6tbrhSUHy9Py1AOI+ssbVMCn7JwWb9MFlh&#10;pu2VP+ly9JUIEHYZKqi97zIpXVmTQRfZjjh4JzsY9EEOldQDXgPctDKJ41QabDgs1NjRW03l+fhj&#10;FCS6PSTfldnN9+d++xrP8n3eF0pNH8eXJQhPo7+Hb+0PrSBdpPB/Jh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0j7MxQAAANwAAAAPAAAAAAAAAAAAAAAAAJgCAABkcnMv&#10;ZG93bnJldi54bWxQSwUGAAAAAAQABAD1AAAAigMAAAAA&#10;" path="m,l,212r768,l768,308e" filled="f" strokeweight=".22933mm">
                  <v:path arrowok="t" o:connecttype="custom" o:connectlocs="0,3014;0,3226;768,3226;768,3322" o:connectangles="0,0,0,0"/>
                </v:shape>
                <v:rect id="Rectangle 199" o:spid="_x0000_s1207" style="position:absolute;left:7385;top:3353;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HC0cUA&#10;AADcAAAADwAAAGRycy9kb3ducmV2LnhtbESPQWvCQBSE70L/w/IK3szGUqxEVxFLoYgFTUTw9sg+&#10;k2D2bZpdY/z3XaHgcZiZb5j5sje16Kh1lWUF4ygGQZxbXXGh4JB9jaYgnEfWWFsmBXdysFy8DOaY&#10;aHvjPXWpL0SAsEtQQel9k0jp8pIMusg2xME729agD7ItpG7xFuCmlm9xPJEGKw4LJTa0Lim/pFej&#10;YJeaq+PTr3nHbbY5rs/ZTzf+VGr42q9mIDz1/hn+b39rBZPpBzzOh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AcLRxQAAANwAAAAPAAAAAAAAAAAAAAAAAJgCAABkcnMv&#10;ZG93bnJldi54bWxQSwUGAAAAAAQABAD1AAAAigMAAAAA&#10;" filled="f" strokeweight=".22933mm"/>
                <v:shape id="Picture 198" o:spid="_x0000_s1208" type="#_x0000_t75" style="position:absolute;left:7646;top:3490;width:55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wCSHEAAAA3AAAAA8AAABkcnMvZG93bnJldi54bWxET8tqwkAU3Rf8h+EKbopOGkqU6ChSWhBb&#10;AvWxcHfJXJNg5k6YmWj6951FocvDea82g2nFnZxvLCt4mSUgiEurG64UnI4f0wUIH5A1tpZJwQ95&#10;2KxHTyvMtX3wN90PoRIxhH2OCuoQulxKX9Zk0M9sRxy5q3UGQ4SuktrhI4abVqZJkkmDDceGGjt6&#10;q6m8HXqj4Jzuq2T+ftn1/eez/Cpe04KNUWoyHrZLEIGG8C/+c++0gmwR18Yz8QjI9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ywCSHEAAAA3AAAAA8AAAAAAAAAAAAAAAAA&#10;nwIAAGRycy9kb3ducmV2LnhtbFBLBQYAAAAABAAEAPcAAACQAwAAAAA=&#10;">
                  <v:imagedata r:id="rId251" o:title=""/>
                </v:shape>
                <v:shape id="Freeform 197" o:spid="_x0000_s1209" style="position:absolute;left:7922;top:3014;width:764;height:339;visibility:visible;mso-wrap-style:square;v-text-anchor:top" coordsize="764,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upY8MA&#10;AADcAAAADwAAAGRycy9kb3ducmV2LnhtbESPzWrDMBCE74W8g9hCb42cUkLiWAlJoZBj80N8XayN&#10;LWqtjKTaTp6+KhRyHGbmG6bYjLYVPflgHCuYTTMQxJXThmsF59Pn6wJEiMgaW8ek4EYBNuvJU4G5&#10;dgMfqD/GWiQIhxwVNDF2uZShashimLqOOHlX5y3GJH0ttcchwW0r37JsLi0aTgsNdvTRUPV9/LEK&#10;7l/+vuVZWe7Ne+suxIfK3HZKvTyP2xWISGN8hP/be61gvljC35l0BO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upY8MAAADcAAAADwAAAAAAAAAAAAAAAACYAgAAZHJzL2Rv&#10;d25yZXYueG1sUEsFBgAAAAAEAAQA9QAAAIgDAAAAAA==&#10;" path="m764,r,204l,204,,339e" filled="f" strokeweight=".22933mm">
                  <v:path arrowok="t" o:connecttype="custom" o:connectlocs="764,3014;764,3218;0,3218;0,3353" o:connectangles="0,0,0,0"/>
                </v:shape>
                <v:rect id="Rectangle 196" o:spid="_x0000_s1210" style="position:absolute;left:7385;top:4889;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HMeMMA&#10;AADcAAAADwAAAGRycy9kb3ducmV2LnhtbERPy2rCQBTdF/yH4QrudGIpoqkTKSlCkRZqIkJ3l8zN&#10;g2buxMwkpn/fWRS6PJz3/jCZVozUu8aygvUqAkFcWN1wpeCSH5dbEM4ja2wtk4IfcnBIZg97jLW9&#10;85nGzFcihLCLUUHtfRdL6YqaDLqV7YgDV9reoA+wr6Tu8R7CTSsfo2gjDTYcGmrsKK2p+M4Go+Az&#10;M4Pjr5t5wvf8dE3L/GNcvyq1mE8vzyA8Tf5f/Od+0wo2uzA/nAlHQC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zHMeMMAAADcAAAADwAAAAAAAAAAAAAAAACYAgAAZHJzL2Rv&#10;d25yZXYueG1sUEsFBgAAAAAEAAQA9QAAAIgDAAAAAA==&#10;" filled="f" strokeweight=".22933mm"/>
                <v:shape id="Picture 195" o:spid="_x0000_s1211" type="#_x0000_t75" style="position:absolute;left:7651;top:4973;width:55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eKsDFAAAA3AAAAA8AAABkcnMvZG93bnJldi54bWxEj0uLwkAQhO+C/2FoYS+yTvQgms0oYVHx&#10;IIIPPDeZzgMzPdnMbMz++x1B8FhU1VdUsu5NLTpqXWVZwXQSgSDOrK64UHC9bD8XIJxH1lhbJgV/&#10;5GC9Gg4SjLV98Im6sy9EgLCLUUHpfRNL6bKSDLqJbYiDl9vWoA+yLaRu8RHgppazKJpLgxWHhRIb&#10;+i4pu59/jYLj7Wdz2O/SlORufOry2d1c8KrUx6hPv0B46v07/GrvtYL5cgrPM+EIyN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3irAxQAAANwAAAAPAAAAAAAAAAAAAAAA&#10;AJ8CAABkcnMvZG93bnJldi54bWxQSwUGAAAAAAQABAD3AAAAkQMAAAAA&#10;">
                  <v:imagedata r:id="rId193" o:title=""/>
                </v:shape>
                <v:shape id="Picture 194" o:spid="_x0000_s1212" type="#_x0000_t75" style="position:absolute;left:7430;top:5081;width:99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2i93FAAAA3AAAAA8AAABkcnMvZG93bnJldi54bWxEj91qwkAUhO8F32E5gne6UTDU6CqiFFqx&#10;Df6Bl4fsMQlmz4bsVuPbu4VCL4eZ+YaZL1tTiTs1rrSsYDSMQBBnVpecKzgd3wdvIJxH1lhZJgVP&#10;crBcdDtzTLR98J7uB5+LAGGXoILC+zqR0mUFGXRDWxMH72obgz7IJpe6wUeAm0qOoyiWBksOCwXW&#10;tC4oux1+jIKvi5nEaXa6mM13ukv9dvQ5PZ6V6vfa1QyEp9b/h//aH1pBPB3D75lwBOTi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dovdxQAAANwAAAAPAAAAAAAAAAAAAAAA&#10;AJ8CAABkcnMvZG93bnJldi54bWxQSwUGAAAAAAQABAD3AAAAkQMAAAAA&#10;">
                  <v:imagedata r:id="rId252" o:title=""/>
                </v:shape>
                <v:rect id="Rectangle 193" o:spid="_x0000_s1213" style="position:absolute;left:7385;top:4121;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SD8UA&#10;AADcAAAADwAAAGRycy9kb3ducmV2LnhtbESPQWvCQBSE7wX/w/IEb3WjFtHoKqIIpVhoExG8PbLP&#10;JJh9G7NrTP+9Wyj0OMzMN8xy3ZlKtNS40rKC0TACQZxZXXKu4JjuX2cgnEfWWFkmBT/kYL3qvSwx&#10;1vbB39QmPhcBwi5GBYX3dSylywoy6Ia2Jg7exTYGfZBNLnWDjwA3lRxH0VQaLDksFFjTtqDsmtyN&#10;gq/E3B2fb+YND+nHaXtJP9vRTqlBv9ssQHjq/H/4r/2uFUznE/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41IPxQAAANwAAAAPAAAAAAAAAAAAAAAAAJgCAABkcnMv&#10;ZG93bnJldi54bWxQSwUGAAAAAAQABAD1AAAAigMAAAAA&#10;" filled="f" strokeweight=".22933mm"/>
                <v:shape id="Picture 192" o:spid="_x0000_s1214" type="#_x0000_t75" style="position:absolute;left:7651;top:4150;width:55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piVjEAAAA3AAAAA8AAABkcnMvZG93bnJldi54bWxEj0+LwjAUxO8LfofwBC+LporIWo1SRMWD&#10;LPgHz4/m2Rabl9rEWr+9ERb2OMzMb5j5sjWlaKh2hWUFw0EEgji1uuBMwfm06f+AcB5ZY2mZFLzI&#10;wXLR+ZpjrO2TD9QcfSYChF2MCnLvq1hKl+Zk0A1sRRy8q60N+iDrTOoanwFuSjmKook0WHBYyLGi&#10;VU7p7fgwCn4v9/V+t00SktvvQ3Md3cwJz0r1um0yA+Gp9f/hv/ZOK5hMx/A5E46AXL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qpiVjEAAAA3AAAAA8AAAAAAAAAAAAAAAAA&#10;nwIAAGRycy9kb3ducmV2LnhtbFBLBQYAAAAABAAEAPcAAACQAwAAAAA=&#10;">
                  <v:imagedata r:id="rId193" o:title=""/>
                </v:shape>
                <v:shape id="Picture 191" o:spid="_x0000_s1215" type="#_x0000_t75" style="position:absolute;left:7601;top:4258;width:634;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PMtLFAAAA3AAAAA8AAABkcnMvZG93bnJldi54bWxEj9FqwkAURN8L/sNyhb6IbtoS0egqUrD4&#10;ItXoB1yy1ySYvRt21xj79V2h0MdhZs4wy3VvGtGR87VlBW+TBARxYXXNpYLzaTuegfABWWNjmRQ8&#10;yMN6NXhZYqbtnY/U5aEUEcI+QwVVCG0mpS8qMugntiWO3sU6gyFKV0rt8B7hppHvSTKVBmuOCxW2&#10;9FlRcc1vRoHMv4rRI01cev3B/cdu1B3O+bdSr8N+swARqA//4b/2TiuYzlN4nolHQK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gjzLSxQAAANwAAAAPAAAAAAAAAAAAAAAA&#10;AJ8CAABkcnMvZG93bnJldi54bWxQSwUGAAAAAAQABAD3AAAAkQMAAAAA&#10;">
                  <v:imagedata r:id="rId253" o:title=""/>
                </v:shape>
                <v:shape id="Picture 190" o:spid="_x0000_s1216" type="#_x0000_t75" style="position:absolute;left:7596;top:4366;width:653;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oIy7DAAAA3AAAAA8AAABkcnMvZG93bnJldi54bWxEj81qwzAQhO+FvIPYQm+NXBdM40QJccCl&#10;BHLIzwMs1sYysVbGUv3z9lWh0OMwM98wm91kWzFQ7xvHCt6WCQjiyumGawW3a/n6AcIHZI2tY1Iw&#10;k4fddvG0wVy7kc80XEItIoR9jgpMCF0upa8MWfRL1xFH7+56iyHKvpa6xzHCbSvTJMmkxYbjgsGO&#10;Doaqx+XbKhiDKYqiS4v3o5bHcm7t56mxSr08T/s1iEBT+A//tb+0gmyVwe+ZeATk9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ygjLsMAAADcAAAADwAAAAAAAAAAAAAAAACf&#10;AgAAZHJzL2Rvd25yZXYueG1sUEsFBgAAAAAEAAQA9wAAAI8DAAAAAA==&#10;">
                  <v:imagedata r:id="rId254" o:title=""/>
                </v:shape>
                <v:shape id="Freeform 189" o:spid="_x0000_s1217" style="position:absolute;left:8460;top:3583;width:192;height:1536;visibility:visible;mso-wrap-style:square;v-text-anchor:top" coordsize="192,15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ESXMYA&#10;AADcAAAADwAAAGRycy9kb3ducmV2LnhtbESPzW7CMBCE75V4B2uReisOpaKQYhBFlFa5lL8HWMXb&#10;JCJep7YJ4e0xUqUeRzPzjWa26EwtWnK+sqxgOEhAEOdWV1woOB4+niYgfEDWWFsmBVfysJj3HmaY&#10;anvhHbX7UIgIYZ+igjKEJpXS5yUZ9APbEEfvxzqDIUpXSO3wEuGmls9JMpYGK44LJTa0Kik/7c9G&#10;QZZnq/fl9GWz/f517boZjbJt9anUY79bvoEI1IX/8F/7SysYT1/hfiYe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ZESXMYAAADcAAAADwAAAAAAAAAAAAAAAACYAgAAZHJz&#10;L2Rvd25yZXYueG1sUEsFBgAAAAAEAAQA9QAAAIsDAAAAAA==&#10;" path="m,l192,r,1536l,1536e" filled="f" strokeweight=".22933mm">
                  <v:path arrowok="t" o:connecttype="custom" o:connectlocs="0,3583;192,3583;192,5119;0,5119" o:connectangles="0,0,0,0"/>
                </v:shape>
                <v:rect id="Rectangle 188" o:spid="_x0000_s1218" style="position:absolute;left:8916;top:4090;width:1073;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fAfsMA&#10;AADcAAAADwAAAGRycy9kb3ducmV2LnhtbERPy2rCQBTdF/yH4QrudGIpoqkTKSlCkRZqIkJ3l8zN&#10;g2buxMwkpn/fWRS6PJz3/jCZVozUu8aygvUqAkFcWN1wpeCSH5dbEM4ja2wtk4IfcnBIZg97jLW9&#10;85nGzFcihLCLUUHtfRdL6YqaDLqV7YgDV9reoA+wr6Tu8R7CTSsfo2gjDTYcGmrsKK2p+M4Go+Az&#10;M4Pjr5t5wvf8dE3L/GNcvyq1mE8vzyA8Tf5f/Od+0wo2u7A2nAlHQC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UfAfsMAAADcAAAADwAAAAAAAAAAAAAAAACYAgAAZHJzL2Rv&#10;d25yZXYueG1sUEsFBgAAAAAEAAQA9QAAAIgDAAAAAA==&#10;" filled="f" strokeweight=".22933mm"/>
                <v:shape id="Picture 187" o:spid="_x0000_s1219" type="#_x0000_t75" style="position:absolute;left:9180;top:4118;width:55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oJsbGAAAA3AAAAA8AAABkcnMvZG93bnJldi54bWxEj81qwzAQhO+BvIPYQi8hkZtDqN3IwYQ2&#10;+FAKSUzOi7X+IdbKtVTbffuqUOhxmJlvmP1hNp0YaXCtZQVPmwgEcWl1y7WC4vq2fgbhPLLGzjIp&#10;+CYHh3S52GOi7cRnGi++FgHCLkEFjfd9IqUrGzLoNrYnDl5lB4M+yKGWesApwE0nt1G0kwZbDgsN&#10;9nRsqLxfvoyCj9vn63t+yjKSp9V5rLZ3c8VCqceHOXsB4Wn2/+G/dq4V7OIYfs+EIyDT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KgmxsYAAADcAAAADwAAAAAAAAAAAAAA&#10;AACfAgAAZHJzL2Rvd25yZXYueG1sUEsFBgAAAAAEAAQA9wAAAJIDAAAAAA==&#10;">
                  <v:imagedata r:id="rId193" o:title=""/>
                </v:shape>
                <v:shape id="Picture 186" o:spid="_x0000_s1220" type="#_x0000_t75" style="position:absolute;left:9139;top:4226;width:634;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gp9fCAAAA3AAAAA8AAABkcnMvZG93bnJldi54bWxET8tqwkAU3Qv+w3AL3emkWbQSHUUiha4K&#10;TUXN7pK5JtHMnTQzefTvO4uCy8N5b3aTacRAnastK3hZRiCIC6trLhUcv98XKxDOI2tsLJOCX3Kw&#10;285nG0y0HfmLhsyXIoSwS1BB5X2bSOmKigy6pW2JA3e1nUEfYFdK3eEYwk0j4yh6lQZrDg0VtpRW&#10;VNyz3ii4HBt/jm/8mdl8dIe0z+8/p1yp56dpvwbhafIP8b/7Qyt4i8L8cCYcAbn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IKfXwgAAANwAAAAPAAAAAAAAAAAAAAAAAJ8C&#10;AABkcnMvZG93bnJldi54bWxQSwUGAAAAAAQABAD3AAAAjgMAAAAA&#10;">
                  <v:imagedata r:id="rId255" o:title=""/>
                </v:shape>
                <v:shape id="Picture 185" o:spid="_x0000_s1221" type="#_x0000_t75" style="position:absolute;left:9194;top:4337;width:51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lMFHCAAAA3AAAAA8AAABkcnMvZG93bnJldi54bWxEj92KwjAUhO+FfYdwFrzTtHuxlmpaROji&#10;zYJ/D3Bsjm2wOSlNVrtvbwTBy2FmvmFW5Wg7caPBG8cK0nkCgrh22nCj4HSsZhkIH5A1do5JwT95&#10;KIuPyQpz7e68p9shNCJC2OeooA2hz6X0dUsW/dz1xNG7uMFiiHJopB7wHuG2k19J8i0tGo4LLfa0&#10;aam+Hv6sAvphs/vNtuejNam9ZJv0VGWVUtPPcb0EEWgM7/CrvdUKFkkKzzPxCMj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pTBRwgAAANwAAAAPAAAAAAAAAAAAAAAAAJ8C&#10;AABkcnMvZG93bnJldi54bWxQSwUGAAAAAAQABAD3AAAAjgMAAAAA&#10;">
                  <v:imagedata r:id="rId250" o:title=""/>
                </v:shape>
                <v:rect id="Rectangle 184" o:spid="_x0000_s1222" style="position:absolute;left:8916;top:4858;width:1073;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RtjsUA&#10;AADcAAAADwAAAGRycy9kb3ducmV2LnhtbESPQWvCQBSE70L/w/IKvZmNUmqJbkKxCKW0oEkp9PbI&#10;PpNg9m3MrjH+e7cgeBxm5htmlY2mFQP1rrGsYBbFIIhLqxuuFPwUm+krCOeRNbaWScGFHGTpw2SF&#10;ibZn3tGQ+0oECLsEFdTed4mUrqzJoItsRxy8ve0N+iD7SuoezwFuWjmP4xdpsOGwUGNH65rKQ34y&#10;Cra5OTn+O5pn/Co+f9f74nuYvSv19Di+LUF4Gv09fGt/aAWLeA7/Z8IRkO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RG2OxQAAANwAAAAPAAAAAAAAAAAAAAAAAJgCAABkcnMv&#10;ZG93bnJldi54bWxQSwUGAAAAAAQABAD1AAAAigMAAAAA&#10;" filled="f" strokeweight=".22933mm"/>
                <v:shape id="Picture 183" o:spid="_x0000_s1223" type="#_x0000_t75" style="position:absolute;left:8969;top:4925;width:979;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M0BHCAAAA3AAAAA8AAABkcnMvZG93bnJldi54bWxEj91qwkAUhO8LvsNyBO/qrgq2pFlFAkLB&#10;K9M8wEn25Idkz4bsqunbu0Khl8PMfMOkx9kO4k6T7xxr2KwVCOLKmY4bDcXP+f0ThA/IBgfHpOGX&#10;PBwPi7cUE+MefKV7HhoRIewT1NCGMCZS+qoli37tRuLo1W6yGKKcGmkmfES4HeRWqb202HFcaHGk&#10;rKWqz29Ww6jOdDF9aTdFue9LPmV15jKtV8v59AUi0Bz+w3/tb6PhQ+3gdSYeAXl4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zNARwgAAANwAAAAPAAAAAAAAAAAAAAAAAJ8C&#10;AABkcnMvZG93bnJldi54bWxQSwUGAAAAAAQABAD3AAAAjgMAAAAA&#10;">
                  <v:imagedata r:id="rId256" o:title=""/>
                </v:shape>
                <v:shape id="Picture 182" o:spid="_x0000_s1224" type="#_x0000_t75" style="position:absolute;left:9086;top:5014;width:749;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6E0TEAAAA3AAAAA8AAABkcnMvZG93bnJldi54bWxEj0FrwkAUhO9C/8PyBG+6q0hbUlcpBTGX&#10;ULReentkn0ma7NuQXU3y711B6HGYmW+YzW6wjbhR5yvHGpYLBYI4d6biQsP5Zz9/B+EDssHGMWkY&#10;ycNu+zLZYGJcz0e6nUIhIoR9ghrKENpESp+XZNEvXEscvYvrLIYou0KaDvsIt41cKfUqLVYcF0ps&#10;6aukvD5drYb6ckhlnR3P+LvOv7NiUH8j11rPpsPnB4hAQ/gPP9up0fCm1vA4E4+A3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46E0TEAAAA3AAAAA8AAAAAAAAAAAAAAAAA&#10;nwIAAGRycy9kb3ducmV2LnhtbFBLBQYAAAAABAAEAPcAAACQAwAAAAA=&#10;">
                  <v:imagedata r:id="rId257" o:title=""/>
                </v:shape>
                <v:shape id="Picture 181" o:spid="_x0000_s1225" type="#_x0000_t75" style="position:absolute;left:8930;top:5100;width:629;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1ZTnEAAAA3AAAAA8AAABkcnMvZG93bnJldi54bWxEj0+LwjAUxO8LfofwhL2taRdcpRpFLAu9&#10;LPjv4PHRPJti81KabFu//WZB8DjMzG+Y9Xa0jeip87VjBeksAUFcOl1zpeBy/v5YgvABWWPjmBQ8&#10;yMN2M3lbY6bdwEfqT6ESEcI+QwUmhDaT0peGLPqZa4mjd3OdxRBlV0nd4RDhtpGfSfIlLdYcFwy2&#10;tDdU3k+/NlLym03pOj8fDvml3j2MTov0R6n36bhbgQg0hlf42S60gkUyh/8z8QjIz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S1ZTnEAAAA3AAAAA8AAAAAAAAAAAAAAAAA&#10;nwIAAGRycy9kb3ducmV2LnhtbFBLBQYAAAAABAAEAPcAAACQAwAAAAA=&#10;">
                  <v:imagedata r:id="rId258" o:title=""/>
                </v:shape>
                <v:shape id="Picture 180" o:spid="_x0000_s1226" type="#_x0000_t75" style="position:absolute;left:9574;top:5100;width:403;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X/Q7HAAAA3AAAAA8AAABkcnMvZG93bnJldi54bWxEj9FqwkAURN8L/sNyhb4U3bUUjdFVbKEg&#10;QkWjH3DN3iah2bsxu9XYr+8KhT4OM3OGmS87W4sLtb5yrGE0VCCIc2cqLjQcD++DBIQPyAZrx6Th&#10;Rh6Wi97DHFPjrrynSxYKESHsU9RQhtCkUvq8JIt+6Bri6H261mKIsi2kafEa4baWz0qNpcWK40KJ&#10;Db2VlH9l31bDevN6erIvXmU/t49psU3Ou832rPVjv1vNQATqwn/4r702GiZqDPcz8QjIx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FX/Q7HAAAA3AAAAA8AAAAAAAAAAAAA&#10;AAAAnwIAAGRycy9kb3ducmV2LnhtbFBLBQYAAAAABAAEAPcAAACTAwAAAAA=&#10;">
                  <v:imagedata r:id="rId259" o:title=""/>
                </v:shape>
                <v:shape id="Freeform 179" o:spid="_x0000_s1227" style="position:absolute;left:8724;top:3552;width:192;height:1536;visibility:visible;mso-wrap-style:square;v-text-anchor:top" coordsize="192,15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qIRsYA&#10;AADcAAAADwAAAGRycy9kb3ducmV2LnhtbESPzW7CMBCE75V4B2sr9VacFlQgxSCKoEW58NM+wCre&#10;JhHxOrVNSN8eIyFxHM3MN5rpvDO1aMn5yrKCl34Cgji3uuJCwc/3+nkMwgdkjbVlUvBPHuaz3sMU&#10;U23PvKf2EAoRIexTVFCG0KRS+rwkg75vG+Lo/VpnMETpCqkdniPc1PI1Sd6kwYrjQokNLUvKj4eT&#10;UZDl2fJjMRl+7rZ/rl01g0G2q76UenrsFu8gAnXhHr61N1rBKBnB9Uw8AnJ2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3qIRsYAAADcAAAADwAAAAAAAAAAAAAAAACYAgAAZHJz&#10;L2Rvd25yZXYueG1sUEsFBgAAAAAEAAQA9QAAAIsDAAAAAA==&#10;" path="m192,l,,,1536r192,e" filled="f" strokeweight=".22933mm">
                  <v:path arrowok="t" o:connecttype="custom" o:connectlocs="192,3552;0,3552;0,5088;192,5088" o:connectangles="0,0,0,0"/>
                </v:shape>
                <v:rect id="Rectangle 178" o:spid="_x0000_s1228" style="position:absolute;left:8148;top:6010;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jF0sIA&#10;AADcAAAADwAAAGRycy9kb3ducmV2LnhtbERPy4rCMBTdC/5DuMLsNNWFIx2jDKI4+FhUB8TdpbnT&#10;Fpub0mTa6tebheDycN7zZWdK0VDtCssKxqMIBHFqdcGZgt/zZjgD4TyyxtIyKbiTg+Wi35tjrG3L&#10;CTUnn4kQwi5GBbn3VSylS3My6Ea2Ig7cn60N+gDrTOoa2xBuSjmJoqk0WHBoyLGiVU7p7fRvFPjd&#10;cXpbJ/vM7vbXsm3uW3ocLkp9DLrvLxCeOv8Wv9w/WsFnFNaG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6MXSwgAAANwAAAAPAAAAAAAAAAAAAAAAAJgCAABkcnMvZG93&#10;bnJldi54bWxQSwUGAAAAAAQABAD1AAAAhwMAAAAA&#10;" filled="f" strokeweight=".22933mm">
                  <v:stroke dashstyle="longDash"/>
                </v:rect>
                <v:shape id="Picture 177" o:spid="_x0000_s1229" type="#_x0000_t75" style="position:absolute;left:8249;top:6094;width:881;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DFw/FAAAA3AAAAA8AAABkcnMvZG93bnJldi54bWxEj0FPwkAUhO8m/IfNI/EGWwkBW1kIIQE9&#10;UvTg8dl9tpXu29J9QvHXsyYmHicz801msepdo87UhdqzgYdxAoq48Lbm0sDb63b0CCoIssXGMxm4&#10;UoDVcnC3wMz6C+d0PkipIoRDhgYqkTbTOhQVOQxj3xJH79N3DiXKrtS2w0uEu0ZPkmSmHdYcFyps&#10;aVNRcTx8OwPpZPrzNd+lPpcPplxO++P7896Y+2G/fgIl1Mt/+K/9Yg3MkxR+z8Qjo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3wxcPxQAAANwAAAAPAAAAAAAAAAAAAAAA&#10;AJ8CAABkcnMvZG93bnJldi54bWxQSwUGAAAAAAQABAD3AAAAkQMAAAAA&#10;">
                  <v:imagedata r:id="rId260" o:title=""/>
                </v:shape>
                <v:shape id="Picture 176" o:spid="_x0000_s1230" type="#_x0000_t75" style="position:absolute;left:8503;top:6202;width:365;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3M8O7AAAA3AAAAA8AAABkcnMvZG93bnJldi54bWxET70KwjAQ3gXfIZzgpqkVrFSjiKC4WsX5&#10;aM6m2FxKE7W+vRkEx4/vf73tbSNe1PnasYLZNAFBXDpdc6XgejlMliB8QNbYOCYFH/Kw3QwHa8y1&#10;e/OZXkWoRAxhn6MCE0KbS+lLQxb91LXEkbu7zmKIsKuk7vAdw20j0yRZSIs1xwaDLe0NlY/iaRU8&#10;rPsc04yK0zzb3216MMmtNEqNR/1uBSJQH/7in/ukFWSzOD+eiUdAbr4A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Oi3M8O7AAAA3AAAAA8AAAAAAAAAAAAAAAAAnwIAAGRycy9k&#10;b3ducmV2LnhtbFBLBQYAAAAABAAEAPcAAACHAwAAAAA=&#10;">
                  <v:imagedata r:id="rId261" o:title=""/>
                </v:shape>
                <v:line id="Line 175" o:spid="_x0000_s1231" style="position:absolute;visibility:visible;mso-wrap-style:square" from="8686,3014" to="8686,6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5ipxcQAAADcAAAADwAAAGRycy9kb3ducmV2LnhtbESPT4vCMBTE74LfITzBm6YV0aVrWlZB&#10;/HMRXS/eHs3btmzzUppU67c3Cwseh5n5DbPKelOLO7WusqwgnkYgiHOrKy4UXL+3kw8QziNrrC2T&#10;gic5yNLhYIWJtg8+0/3iCxEg7BJUUHrfJFK6vCSDbmob4uD92NagD7ItpG7xEeCmlrMoWkiDFYeF&#10;EhvalJT/XjqjoNmdbsdDvV53i1N3iPG4p3M+V2o86r8+QXjq/Tv8395rBcs4hr8z4QjI9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mKnFxAAAANwAAAAPAAAAAAAAAAAA&#10;AAAAAKECAABkcnMvZG93bnJldi54bWxQSwUGAAAAAAQABAD5AAAAkgMAAAAA&#10;" strokeweight=".22933mm"/>
                <v:rect id="Rectangle 174" o:spid="_x0000_s1232" style="position:absolute;left:5717;top:2477;width:1226;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37U8YA&#10;AADcAAAADwAAAGRycy9kb3ducmV2LnhtbESP3WrCQBSE74W+w3IK3tVNpGhJ3UixCEUsaFIKvTtk&#10;T35o9mzMrjG+vVsoeDnMzDfMaj2aVgzUu8aygngWgSAurG64UvCVb59eQDiPrLG1TAqu5GCdPkxW&#10;mGh74SMNma9EgLBLUEHtfZdI6YqaDLqZ7YiDV9reoA+yr6Tu8RLgppXzKFpIgw2HhRo72tRU/GZn&#10;o+CQmbPjn5N5xn2++96U+ecQvys1fRzfXkF4Gv09/N/+0AqW8Rz+zoQjI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537U8YAAADcAAAADwAAAAAAAAAAAAAAAACYAgAAZHJz&#10;L2Rvd25yZXYueG1sUEsFBgAAAAAEAAQA9QAAAIsDAAAAAA==&#10;" filled="f" strokeweight=".22933mm"/>
                <v:rect id="Rectangle 173" o:spid="_x0000_s1233" style="position:absolute;left:5746;top:2508;width:1169;height: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FeyMYA&#10;AADcAAAADwAAAGRycy9kb3ducmV2LnhtbESPQWvCQBSE70L/w/IKvZlNamkldZWiCKVUsIkI3h7Z&#10;ZxKafRuza0z/vVsQPA4z8w0zWwymET11rrasIIliEMSF1TWXCnb5ejwF4TyyxsYyKfgjB4v5w2iG&#10;qbYX/qE+86UIEHYpKqi8b1MpXVGRQRfZljh4R9sZ9EF2pdQdXgLcNPI5jl+lwZrDQoUtLSsqfrOz&#10;UbDNzNnx4WRe8Dv/2i+P+aZPVko9PQ4f7yA8Df4evrU/tYK3ZAL/Z8IR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NFeyMYAAADcAAAADwAAAAAAAAAAAAAAAACYAgAAZHJz&#10;L2Rvd25yZXYueG1sUEsFBgAAAAAEAAQA9QAAAIsDAAAAAA==&#10;" filled="f" strokeweight=".22933mm"/>
                <v:shape id="Picture 172" o:spid="_x0000_s1234" type="#_x0000_t75" style="position:absolute;left:5906;top:2638;width:854;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reV/EAAAA3AAAAA8AAABkcnMvZG93bnJldi54bWxEj0FrwkAUhO9C/8PyCr3pJlKspK4iamnB&#10;U2IOHh/Z1ySYfRt21xj/fVcQehxm5htmtRlNJwZyvrWsIJ0lIIgrq1uuFZSnr+kShA/IGjvLpOBO&#10;Hjbrl8kKM21vnNNQhFpECPsMFTQh9JmUvmrIoJ/Znjh6v9YZDFG6WmqHtwg3nZwnyUIabDkuNNjT&#10;rqHqUlyNguO+Lso5n++LocjzQ4refR8rpd5ex+0niEBj+A8/2z9awUf6Do8z8QjI9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reV/EAAAA3AAAAA8AAAAAAAAAAAAAAAAA&#10;nwIAAGRycy9kb3ducmV2LnhtbFBLBQYAAAAABAAEAPcAAACQAwAAAAA=&#10;">
                  <v:imagedata r:id="rId262" o:title=""/>
                </v:shape>
                <v:shape id="Picture 171" o:spid="_x0000_s1235" type="#_x0000_t75" style="position:absolute;left:5990;top:2746;width:691;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Vk2HEAAAA3AAAAA8AAABkcnMvZG93bnJldi54bWxEj0FrwkAUhO8F/8PyCt7qRsEqqRtRS6jH&#10;GqXnR/Y1m5h9u2S3mv77bqHQ4zAz3zCb7Wh7caMhtI4VzGcZCOLa6ZYbBZdz+bQGESKyxt4xKfim&#10;ANti8rDBXLs7n+hWxUYkCIccFZgYfS5lqA1ZDDPniZP36QaLMcmhkXrAe4LbXi6y7FlabDktGPR0&#10;MFRfqy+rYG39qkRzPL9+dKeye7vuvNy/KzV9HHcvICKN8T/81z5qBav5En7PpCMgi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UVk2HEAAAA3AAAAA8AAAAAAAAAAAAAAAAA&#10;nwIAAGRycy9kb3ducmV2LnhtbFBLBQYAAAAABAAEAPcAAACQAwAAAAA=&#10;">
                  <v:imagedata r:id="rId263" o:title=""/>
                </v:shape>
                <v:shape id="Freeform 170" o:spid="_x0000_s1236" style="position:absolute;left:6331;top:1954;width:2355;height:524;visibility:visible;mso-wrap-style:square;v-text-anchor:top" coordsize="2355,5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8k5MUA&#10;AADcAAAADwAAAGRycy9kb3ducmV2LnhtbESPQWvCQBSE74L/YXmFXkQ3acFqdBVpKbQn0VS8PrLP&#10;bGj2bZpdY/z3bkHwOMzMN8xy3dtadNT6yrGCdJKAIC6crrhU8JN/jmcgfEDWWDsmBVfysF4NB0vM&#10;tLvwjrp9KEWEsM9QgQmhyaT0hSGLfuIa4uidXGsxRNmWUrd4iXBby5ckmUqLFccFgw29Gyp+92er&#10;ID+P3Kx//fibH13uD7u0M99yq9TzU79ZgAjUh0f43v7SCt7SKfyfiUdA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vyTkxQAAANwAAAAPAAAAAAAAAAAAAAAAAJgCAABkcnMv&#10;ZG93bnJldi54bWxQSwUGAAAAAAQABAD1AAAAigMAAAAA&#10;" path="m2355,446l2355,,,,,523e" filled="f" strokeweight=".22933mm">
                  <v:stroke dashstyle="longDash"/>
                  <v:path arrowok="t" o:connecttype="custom" o:connectlocs="2355,2400;2355,1954;0,1954;0,2477" o:connectangles="0,0,0,0"/>
                </v:shape>
                <v:rect id="Rectangle 169" o:spid="_x0000_s1237" style="position:absolute;left:3847;top:3322;width:84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Yy8YA&#10;AADcAAAADwAAAGRycy9kb3ducmV2LnhtbESP3WrCQBSE74W+w3IKvaubSNES3UixFEppQZMieHfI&#10;nvxg9mzMrjG+fVcoeDnMzDfMaj2aVgzUu8aygngagSAurG64UvCbfzy/gnAeWWNrmRRcycE6fZis&#10;MNH2wjsaMl+JAGGXoILa+y6R0hU1GXRT2xEHr7S9QR9kX0nd4yXATStnUTSXBhsOCzV2tKmpOGZn&#10;o2CbmbPjw8m84Hf+td+U+c8Qvyv19Di+LUF4Gv09/N/+1AoW8QJuZ8IRk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Yy8YAAADcAAAADwAAAAAAAAAAAAAAAACYAgAAZHJz&#10;L2Rvd25yZXYueG1sUEsFBgAAAAAEAAQA9QAAAIsDAAAAAA==&#10;" filled="f" strokeweight=".22933mm"/>
                <v:shape id="Picture 168" o:spid="_x0000_s1238" type="#_x0000_t75" style="position:absolute;left:3907;top:3434;width:730;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PnHbBAAAA3AAAAA8AAABkcnMvZG93bnJldi54bWxET89rwjAUvg/8H8ITvM1UcVM60yKygre5&#10;urnro3m2xeYlNFnb/ffLYbDjx/d7n0+mEwP1vrWsYLVMQBBXVrdcK/i4FI87ED4ga+wsk4If8pBn&#10;s4c9ptqO/E5DGWoRQ9inqKAJwaVS+qohg35pHXHkbrY3GCLsa6l7HGO46eQ6SZ6lwZZjQ4OOjg1V&#10;9/LbKPjcDNeDe+LXjmX1dXJvY3Euzkot5tPhBUSgKfyL/9wnrWC7imvjmXgEZPY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VPnHbBAAAA3AAAAA8AAAAAAAAAAAAAAAAAnwIA&#10;AGRycy9kb3ducmV2LnhtbFBLBQYAAAAABAAEAPcAAACNAwAAAAA=&#10;">
                  <v:imagedata r:id="rId264" o:title=""/>
                </v:shape>
                <v:shape id="Picture 167" o:spid="_x0000_s1239" type="#_x0000_t75" style="position:absolute;left:3996;top:3521;width:557;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PnPjFAAAA3AAAAA8AAABkcnMvZG93bnJldi54bWxEj09rwkAUxO+C32F5Qm+60UC10VVssCC9&#10;+QfE22v2mQSzb0N2NWk/fVcQPA4z8xtmsepMJe7UuNKygvEoAkGcWV1yruB4+BrOQDiPrLGyTAp+&#10;ycFq2e8tMNG25R3d9z4XAcIuQQWF93UipcsKMuhGtiYO3sU2Bn2QTS51g22Am0pOouhdGiw5LBRY&#10;U1pQdt3fjAJ5ztJNW21cPNn+fZ6+0/j2c46Veht06zkIT51/hZ/trVYwHX/A40w4AnL5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D5z4xQAAANwAAAAPAAAAAAAAAAAAAAAA&#10;AJ8CAABkcnMvZG93bnJldi54bWxQSwUGAAAAAAQABAD3AAAAkQMAAAAA&#10;">
                  <v:imagedata r:id="rId265" o:title=""/>
                </v:shape>
                <v:rect id="Rectangle 166" o:spid="_x0000_s1240" style="position:absolute;left:4846;top:3322;width:102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8KAsMA&#10;AADcAAAADwAAAGRycy9kb3ducmV2LnhtbERPXWvCMBR9F/wP4Qq+aVqROTpjGY7BEAdbK8LeLs21&#10;LWtuuiTW7t8vDwMfD+d7m4+mEwM531pWkC4TEMSV1S3XCk7l6+IRhA/IGjvLpOCXPOS76WSLmbY3&#10;/qShCLWIIewzVNCE0GdS+qohg35pe+LIXawzGCJ0tdQObzHcdHKVJA/SYMuxocGe9g1V38XVKPgo&#10;zNXz149Z47E8nPeX8n1IX5Saz8bnJxCBxnAX/7vftILNKs6PZ+IRkL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8KAsMAAADcAAAADwAAAAAAAAAAAAAAAACYAgAAZHJzL2Rv&#10;d25yZXYueG1sUEsFBgAAAAAEAAQA9QAAAIgDAAAAAA==&#10;" filled="f" strokeweight=".22933mm"/>
                <v:shape id="Picture 165" o:spid="_x0000_s1241" type="#_x0000_t75" style="position:absolute;left:4908;top:3406;width:902;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69vEAAAA3AAAAA8AAABkcnMvZG93bnJldi54bWxEj0FrwkAUhO+F/oflFXqrmwi2NrqKVKR6&#10;6KFWen5kn0kw7226u2r6711B8DjMzDfMdN5zq07kQ+PEQD7IQJGUzjZSGdj9rF7GoEJEsdg6IQP/&#10;FGA+e3yYYmHdWb7ptI2VShAJBRqoY+wKrUNZE2MYuI4keXvnGWOSvtLW4znBudXDLHvVjI2khRo7&#10;+qipPGyPbKDy77/49zni/Gu34CVv4np8sMY8P/WLCahIfbyHb+21NfA2zOF6Jh0BPb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b69vEAAAA3AAAAA8AAAAAAAAAAAAAAAAA&#10;nwIAAGRycy9kb3ducmV2LnhtbFBLBQYAAAAABAAEAPcAAACQAwAAAAA=&#10;">
                  <v:imagedata r:id="rId266" o:title=""/>
                </v:shape>
                <v:shape id="Picture 164" o:spid="_x0000_s1242" type="#_x0000_t75" style="position:absolute;left:5086;top:3514;width:557;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OT4vHAAAA3AAAAA8AAABkcnMvZG93bnJldi54bWxEj0tvwjAQhO+V+A/WIvVWHKI+QhoHAS0q&#10;By48LtxW8ZJEjdchNpDy62ukSj2OZuYbTTbtTSMu1LnasoLxKAJBXFhdc6lgv1s+JSCcR9bYWCYF&#10;P+Rgmg8eMky1vfKGLltfigBhl6KCyvs2ldIVFRl0I9sSB+9oO4M+yK6UusNrgJtGxlH0Kg3WHBYq&#10;bGlRUfG9PRsFx3gyf6HzYX1bn3Zf+uNzlZyerVKPw372DsJT7//Df+2VVvAWx3A/E46AzH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7OT4vHAAAA3AAAAA8AAAAAAAAAAAAA&#10;AAAAnwIAAGRycy9kb3ducmV2LnhtbFBLBQYAAAAABAAEAPcAAACTAwAAAAA=&#10;">
                  <v:imagedata r:id="rId267" o:title=""/>
                </v:shape>
                <v:rect id="Rectangle 163" o:spid="_x0000_s1243" style="position:absolute;left:2419;top:3322;width:89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2UdcUA&#10;AADcAAAADwAAAGRycy9kb3ducmV2LnhtbESPQWvCQBSE70L/w/IKvelGK1WiqxRLoYiCJiJ4e2Sf&#10;SWj2bZpdY/z3bkHwOMzMN8x82ZlKtNS40rKC4SACQZxZXXKu4JB+96cgnEfWWFkmBTdysFy89OYY&#10;a3vlPbWJz0WAsItRQeF9HUvpsoIMuoGtiYN3to1BH2STS93gNcBNJUdR9CENlhwWCqxpVVD2m1yM&#10;gl1iLo5Pf2aMm3R9XJ3TbTv8UurttfucgfDU+Wf40f7RCiajd/g/E4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vZR1xQAAANwAAAAPAAAAAAAAAAAAAAAAAJgCAABkcnMv&#10;ZG93bnJldi54bWxQSwUGAAAAAAQABAD1AAAAigMAAAAA&#10;" filled="f" strokeweight=".22933mm"/>
                <v:shape id="Picture 162" o:spid="_x0000_s1244" type="#_x0000_t75" style="position:absolute;left:2700;top:3406;width:34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wEznGAAAA3AAAAA8AAABkcnMvZG93bnJldi54bWxEj0FrAjEUhO+F/ofwBC9Fs11qratRSkHw&#10;0B60Inh73Tw3i5uXJYm6+++bQsHjMDPfMItVZxtxJR9qxwqexxkI4tLpmisF++/16A1EiMgaG8ek&#10;oKcAq+XjwwIL7W68pesuViJBOBSowMTYFlKG0pDFMHYtcfJOzluMSfpKao+3BLeNzLPsVVqsOS0Y&#10;bOnDUHneXayCr607zXjS9j8Gj0/95yGXE39Qajjo3ucgInXxHv5vb7SCaf4Cf2fSEZD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HATOcYAAADcAAAADwAAAAAAAAAAAAAA&#10;AACfAgAAZHJzL2Rvd25yZXYueG1sUEsFBgAAAAAEAAQA9wAAAJIDAAAAAA==&#10;">
                  <v:imagedata r:id="rId268" o:title=""/>
                </v:shape>
                <v:shape id="Picture 161" o:spid="_x0000_s1245" type="#_x0000_t75" style="position:absolute;left:2446;top:3514;width:845;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Oag/EAAAA3AAAAA8AAABkcnMvZG93bnJldi54bWxEj0FrwkAQhe8F/8Mygre6iWJrUzeiQorH&#10;aqXnITvNBrOzIbsm8d+7hUKPjzfve/M229E2oqfO144VpPMEBHHpdM2VgstX8bwG4QOyxsYxKbiT&#10;h20+edpgpt3AJ+rPoRIRwj5DBSaENpPSl4Ys+rlriaP34zqLIcqukrrDIcJtIxdJ8iIt1hwbDLZ0&#10;MFRezzcb3/hoTZ98Ls3b9+q2LK+ndM/HQqnZdNy9gwg0hv/jv/RRK3hdrOB3TCSAz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oOag/EAAAA3AAAAA8AAAAAAAAAAAAAAAAA&#10;nwIAAGRycy9kb3ducmV2LnhtbFBLBQYAAAAABAAEAPcAAACQAwAAAAA=&#10;">
                  <v:imagedata r:id="rId269" o:title=""/>
                </v:shape>
                <v:rect id="Rectangle 160" o:spid="_x0000_s1246" style="position:absolute;left:2388;top:4090;width:922;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o37cUA&#10;AADcAAAADwAAAGRycy9kb3ducmV2LnhtbESPQWvCQBSE7wX/w/KE3upGKSrRTRClUEoLmojg7ZF9&#10;JsHs25hdY/rvu4VCj8PMfMOs08E0oqfO1ZYVTCcRCOLC6ppLBcf87WUJwnlkjY1lUvBNDtJk9LTG&#10;WNsHH6jPfCkChF2MCirv21hKV1Rk0E1sSxy8i+0M+iC7UuoOHwFuGjmLork0WHNYqLClbUXFNbsb&#10;BfvM3B2fb+YVP/OP0/aSf/XTnVLP42GzAuFp8P/hv/a7VrCYzeH3TDgCMv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yjftxQAAANwAAAAPAAAAAAAAAAAAAAAAAJgCAABkcnMv&#10;ZG93bnJldi54bWxQSwUGAAAAAAQABAD1AAAAigMAAAAA&#10;" filled="f" strokeweight=".22933mm"/>
                <v:shape id="Picture 159" o:spid="_x0000_s1247" type="#_x0000_t75" style="position:absolute;left:2436;top:4118;width:82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XlgzGAAAA3AAAAA8AAABkcnMvZG93bnJldi54bWxEj0FrwkAUhO+F/oflFXqrmwqaNrpKKYip&#10;BMG0B709ss8kNvs2ZNcY/70rFHocZuYbZr4cTCN66lxtWcHrKAJBXFhdc6ng53v18gbCeWSNjWVS&#10;cCUHy8XjwxwTbS+8oz73pQgQdgkqqLxvEyldUZFBN7ItcfCOtjPog+xKqTu8BLhp5DiKptJgzWGh&#10;wpY+Kyp+87NR8J6t13V23Ws52Ziv1qSH7el8UOr5afiYgfA0+P/wXzvVCuJxDPcz4QjIxQ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ReWDMYAAADcAAAADwAAAAAAAAAAAAAA&#10;AACfAgAAZHJzL2Rvd25yZXYueG1sUEsFBgAAAAAEAAQA9wAAAJIDAAAAAA==&#10;">
                  <v:imagedata r:id="rId270" o:title=""/>
                </v:shape>
                <v:shape id="Picture 158" o:spid="_x0000_s1248" type="#_x0000_t75" style="position:absolute;left:2537;top:4226;width:634;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U+vPCAAAA3AAAAA8AAABkcnMvZG93bnJldi54bWxET01rwkAQvQv9D8sUepG6UdCU1I1Ii9SL&#10;iLHQ6zQ7TUKyMyG7avrv3UOhx8f7Xm9G16krDb4RNjCfJaCIS7ENVwY+z7vnF1A+IFvshMnAL3nY&#10;5A+TNWZWbnyiaxEqFUPYZ2igDqHPtPZlTQ79THriyP3I4DBEOFTaDniL4a7TiyRZaYcNx4Yae3qr&#10;qWyLizOwPO7m1eHjfSupfNtWps3XJRTGPD2O21dQgcbwL/5z762BdBHXxjPxCOj8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1PrzwgAAANwAAAAPAAAAAAAAAAAAAAAAAJ8C&#10;AABkcnMvZG93bnJldi54bWxQSwUGAAAAAAQABAD3AAAAjgMAAAAA&#10;">
                  <v:imagedata r:id="rId271" o:title=""/>
                </v:shape>
                <v:shape id="Picture 157" o:spid="_x0000_s1249" type="#_x0000_t75" style="position:absolute;left:2710;top:4337;width:28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o9q/HAAAA3AAAAA8AAABkcnMvZG93bnJldi54bWxEj0FrwkAUhO+F/oflFXopuqkHG6OriCCV&#10;EgtqDh6f2WcSkn2bZleN/74rFHocZuYbZrboTSOu1LnKsoL3YQSCOLe64kJBdlgPYhDOI2tsLJOC&#10;OzlYzJ+fZphoe+MdXfe+EAHCLkEFpfdtIqXLSzLohrYlDt7ZdgZ9kF0hdYe3ADeNHEXRWBqsOCyU&#10;2NKqpLzeX4yCuj5lb9vjOP36vqfx5/ondlmfKvX60i+nIDz1/j/8195oBR+jCTzOhCMg5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No9q/HAAAA3AAAAA8AAAAAAAAAAAAA&#10;AAAAnwIAAGRycy9kb3ducmV2LnhtbFBLBQYAAAAABAAEAPcAAACTAwAAAAA=&#10;">
                  <v:imagedata r:id="rId272" o:title=""/>
                </v:shape>
                <v:rect id="Rectangle 156" o:spid="_x0000_s1250" style="position:absolute;left:2388;top:4704;width:922;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ac38MA&#10;AADcAAAADwAAAGRycy9kb3ducmV2LnhtbERPTWvCQBC9F/wPyxR6001saUt0FYkIIhbaRARvQ3ZM&#10;QrOzMbvG9N+7B6HHx/ueLwfTiJ46V1tWEE8iEMSF1TWXCg75ZvwJwnlkjY1lUvBHDpaL0dMcE21v&#10;/EN95ksRQtglqKDyvk2kdEVFBt3EtsSBO9vOoA+wK6Xu8BbCTSOnUfQuDdYcGipsKa2o+M2uRsF3&#10;Zq6OTxfzhvt8d0zP+Vcfr5V6eR5WMxCeBv8vfri3WsHHa5gfzoQj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7ac38MAAADcAAAADwAAAAAAAAAAAAAAAACYAgAAZHJzL2Rv&#10;d25yZXYueG1sUEsFBgAAAAAEAAQA9QAAAIgDAAAAAA==&#10;" filled="f" strokeweight=".22933mm"/>
                <v:shape id="Picture 155" o:spid="_x0000_s1251" type="#_x0000_t75" style="position:absolute;left:2436;top:4788;width:82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rPT7GAAAA3AAAAA8AAABkcnMvZG93bnJldi54bWxEj0uLwkAQhO8L/oehBW/rRMVXdBQRRFdk&#10;wcdBb02mTaKZnpAZNf77nYWFPRZV9RU1ndemEE+qXG5ZQacdgSBOrM45VXA6rj5HIJxH1lhYJgVv&#10;cjCfNT6mGGv74j09Dz4VAcIuRgWZ92UspUsyMujatiQO3tVWBn2QVSp1ha8AN4XsRtFAGsw5LGRY&#10;0jKj5H54GAXj3Xqd795nLftb81WazeX79rgo1WrWiwkIT7X/D/+1N1rBsNeB3zPhCMjZ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Gs9PsYAAADcAAAADwAAAAAAAAAAAAAA&#10;AACfAgAAZHJzL2Rvd25yZXYueG1sUEsFBgAAAAAEAAQA9wAAAJIDAAAAAA==&#10;">
                  <v:imagedata r:id="rId270" o:title=""/>
                </v:shape>
                <v:shape id="Picture 154" o:spid="_x0000_s1252" type="#_x0000_t75" style="position:absolute;left:2419;top:4896;width:864;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kDTjFAAAA3AAAAA8AAABkcnMvZG93bnJldi54bWxEj9FqwkAURN8L/sNyBd/qpglYTV1FA0WR&#10;UmjsB1yyt0kwezfsbmPar3eFQh+HmTnDrLej6cRAzreWFTzNExDEldUt1wo+z6+PSxA+IGvsLJOC&#10;H/Kw3Uwe1phre+UPGspQiwhhn6OCJoQ+l9JXDRn0c9sTR+/LOoMhSldL7fAa4aaTaZIspMGW40KD&#10;PRUNVZfy2yg47TNc/WaycIfLcFy9Yfme6kKp2XTcvYAINIb/8F/7qBU8Zyncz8QjID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pA04xQAAANwAAAAPAAAAAAAAAAAAAAAA&#10;AJ8CAABkcnMvZG93bnJldi54bWxQSwUGAAAAAAQABAD3AAAAkQMAAAAA&#10;">
                  <v:imagedata r:id="rId273" o:title=""/>
                </v:shape>
                <v:rect id="Rectangle 153" o:spid="_x0000_s1253" style="position:absolute;left:2388;top:5395;width:922;height: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QCqMUA&#10;AADcAAAADwAAAGRycy9kb3ducmV2LnhtbESPQWvCQBSE70L/w/IK3nRjlSrRVYqlIGJBExG8PbLP&#10;JDT7Ns2uMf77bkHwOMzMN8xi1ZlKtNS40rKC0TACQZxZXXKu4Jh+DWYgnEfWWFkmBXdysFq+9BYY&#10;a3vjA7WJz0WAsItRQeF9HUvpsoIMuqGtiYN3sY1BH2STS93gLcBNJd+i6F0aLDksFFjTuqDsJ7ka&#10;BfvEXB2ff80Ed+n2tL6k3+3oU6n+a/cxB+Gp88/wo73RCqbjMfyfC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ZAKoxQAAANwAAAAPAAAAAAAAAAAAAAAAAJgCAABkcnMv&#10;ZG93bnJldi54bWxQSwUGAAAAAAQABAD1AAAAigMAAAAA&#10;" filled="f" strokeweight=".22933mm"/>
                <v:shape id="Picture 152" o:spid="_x0000_s1254" type="#_x0000_t75" style="position:absolute;left:2436;top:5462;width:82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cnqbHAAAA3AAAAA8AAABkcnMvZG93bnJldi54bWxEj1trwkAUhN8L/oflCL7pprVemrpKEYoX&#10;RPDyoG+H7GkSzZ4N2VXjv3cFoY/DzHzDjCa1KcSVKpdbVvDeiUAQJ1bnnCrY737bQxDOI2ssLJOC&#10;OzmYjBtvI4y1vfGGrlufigBhF6OCzPsyltIlGRl0HVsSB+/PVgZ9kFUqdYW3ADeF/IiivjSYc1jI&#10;sKRpRsl5ezEKvlazWb66H7TsLc2iNPPj+nQ5KtVq1j/fIDzV/j/8as+1gkH3E55nwhGQ4w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QcnqbHAAAA3AAAAA8AAAAAAAAAAAAA&#10;AAAAnwIAAGRycy9kb3ducmV2LnhtbFBLBQYAAAAABAAEAPcAAACTAwAAAAA=&#10;">
                  <v:imagedata r:id="rId270" o:title=""/>
                </v:shape>
                <v:shape id="Picture 151" o:spid="_x0000_s1255" type="#_x0000_t75" style="position:absolute;left:2537;top:5570;width:634;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Mw7DFAAAA3AAAAA8AAABkcnMvZG93bnJldi54bWxEj19rwkAQxN8L/Q7HFnyRerHiH6KnSIvY&#10;lyLGgq9rbpsEc7shd2r89r2C0MdhZn7DLFadq9WVWl8JGxgOElDEudiKCwPfh83rDJQPyBZrYTJw&#10;Jw+r5fPTAlMrN97TNQuFihD2KRooQ2hSrX1ekkM/kIY4ej/SOgxRtoW2Ld4i3NX6LUkm2mHFcaHE&#10;ht5Lys/ZxRkY7zbD4mv7sZapnOxZ+tXxEjJjei/deg4qUBf+w4/2pzUwHY3h70w8Anr5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DMOwxQAAANwAAAAPAAAAAAAAAAAAAAAA&#10;AJ8CAABkcnMvZG93bnJldi54bWxQSwUGAAAAAAQABAD3AAAAkQMAAAAA&#10;">
                  <v:imagedata r:id="rId271" o:title=""/>
                </v:shape>
                <v:shape id="Picture 150" o:spid="_x0000_s1256" type="#_x0000_t75" style="position:absolute;left:2666;top:5678;width:365;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0jGXHAAAA3AAAAA8AAABkcnMvZG93bnJldi54bWxEj0FrAjEUhO9C/0N4hV5Esyrashql1LYI&#10;RaFaxONj89xd3Lwsm0TX/vpGKHgcZuYbZrZoTSXO1LjSsoJBPwFBnFldcq7gZ/fRewHhPLLGyjIp&#10;uJKDxfyhM8NU2wt/03nrcxEh7FJUUHhfp1K6rCCDrm9r4ugdbWPQR9nkUjd4iXBTyWGSTKTBkuNC&#10;gTW9FZSdtsEoOHT3y024hvD7/jX+9OPBpntaB6WeHtvXKQhPrb+H/9srreB5NIHbmXgE5PwP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D0jGXHAAAA3AAAAA8AAAAAAAAAAAAA&#10;AAAAnwIAAGRycy9kb3ducmV2LnhtbFBLBQYAAAAABAAEAPcAAACTAwAAAAA=&#10;">
                  <v:imagedata r:id="rId274" o:title=""/>
                </v:shape>
                <v:shape id="Freeform 149" o:spid="_x0000_s1257" style="position:absolute;left:3310;top:3552;width:171;height:2304;visibility:visible;mso-wrap-style:square;v-text-anchor:top" coordsize="171,23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4ySscA&#10;AADcAAAADwAAAGRycy9kb3ducmV2LnhtbESPQWsCMRSE70L/Q3iFXqRmW1HLahRbqIhQpFbU4+vm&#10;dbM0eVk2Wd3++6ZQ8DjMzDfMbNE5K87UhMqzgodBBoK48LriUsH+4/X+CUSIyBqtZ1LwQwEW85ve&#10;DHPtL/xO510sRYJwyFGBibHOpQyFIYdh4Gvi5H35xmFMsimlbvCS4M7KxywbS4cVpwWDNb0YKr53&#10;rVOgrWk343Y7+nxe9vfHk10dqreVUne33XIKIlIXr+H/9lormAwn8HcmHQE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VeMkrHAAAA3AAAAA8AAAAAAAAAAAAAAAAAmAIAAGRy&#10;cy9kb3ducmV2LnhtbFBLBQYAAAAABAAEAPUAAACMAwAAAAA=&#10;" path="m170,r,2304l,2304e" filled="f" strokeweight=".22933mm">
                  <v:path arrowok="t" o:connecttype="custom" o:connectlocs="170,3552;170,5856;0,5856" o:connectangles="0,0,0"/>
                </v:shape>
                <v:shape id="Freeform 148" o:spid="_x0000_s1258" style="position:absolute;left:2866;top:3091;width:3056;height:231;visibility:visible;mso-wrap-style:square;v-text-anchor:top" coordsize="3056,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yK/r0A&#10;AADcAAAADwAAAGRycy9kb3ducmV2LnhtbERPTwsBQRS/K99hesqNWRRahkSKg2JxcHvtPLubnTfb&#10;zmB9e3NQjr9+/+fLxpTiRbUrLCsY9CMQxKnVBWcKLudtbwrCeWSNpWVS8CEHy0W7NcdY2zef6JX4&#10;TIQQdjEqyL2vYildmpNB17cVceDutjboA6wzqWt8h3BTymEUjaXBgkNDjhWtc0ofydMoSHizux2K&#10;j34c93y/6v34/ERUqttpVjMQnhr/F//cO61gMgprw5lwBOTi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SyK/r0AAADcAAAADwAAAAAAAAAAAAAAAACYAgAAZHJzL2Rvd25yZXYu&#10;eG1sUEsFBgAAAAAEAAQA9QAAAIIDAAAAAA==&#10;" path="m2868,r187,l3055,125,,125,,231e" filled="f" strokeweight=".22933mm">
                  <v:path arrowok="t" o:connecttype="custom" o:connectlocs="2868,3091;3055,3091;3055,3216;0,3216;0,3322" o:connectangles="0,0,0,0,0"/>
                </v:shape>
                <v:rect id="Rectangle 147" o:spid="_x0000_s1259" style="position:absolute;left:2081;top:2256;width:754;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iq9MYA&#10;AADcAAAADwAAAGRycy9kb3ducmV2LnhtbESPT2vCQBTE7wW/w/IEb7ppC2qjq4i0tPjnoBXE2yP7&#10;mgSzb0N2TaKf3hWEHoeZ+Q0znbemEDVVLres4HUQgSBOrM45VXD4/eqPQTiPrLGwTAqu5GA+67xM&#10;Mda24R3Ve5+KAGEXo4LM+zKW0iUZGXQDWxIH789WBn2QVSp1hU2Am0K+RdFQGsw5LGRY0jKj5Ly/&#10;GAV+tR2eP3fr1K7Wp6Kpr9902xyV6nXbxQSEp9b/h5/tH61g9P4BjzPh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ciq9MYAAADcAAAADwAAAAAAAAAAAAAAAACYAgAAZHJz&#10;L2Rvd25yZXYueG1sUEsFBgAAAAAEAAQA9QAAAIsDAAAAAA==&#10;" filled="f" strokeweight=".22933mm">
                  <v:stroke dashstyle="longDash"/>
                </v:rect>
                <v:shape id="Picture 146" o:spid="_x0000_s1260" type="#_x0000_t75" style="position:absolute;left:2136;top:2417;width:650;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p2zAAAAA3AAAAA8AAABkcnMvZG93bnJldi54bWxET01rwkAQvQv+h2WE3nQ3UrRE11C0LS2e&#10;GkvPQ3ZMQrOzIbtq/PedQ6HHx/veFqPv1JWG2Aa2kC0MKOIquJZrC1+n1/kTqJiQHXaBycKdIhS7&#10;6WSLuQs3/qRrmWolIRxztNCk1Odax6ohj3ERemLhzmHwmAQOtXYD3iTcd3ppzEp7bFkaGuxp31D1&#10;U168hfWLO7mjN+ZwWFH5fWk/3rJ7b+3DbHzegEo0pn/xn/vdie9R5ssZOQJ69w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6KnbMAAAADcAAAADwAAAAAAAAAAAAAAAACfAgAA&#10;ZHJzL2Rvd25yZXYueG1sUEsFBgAAAAAEAAQA9wAAAIwDAAAAAA==&#10;">
                  <v:imagedata r:id="rId275" o:title=""/>
                </v:shape>
                <v:shape id="Picture 145" o:spid="_x0000_s1261" type="#_x0000_t75" style="position:absolute;left:2299;top:2525;width:32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jssXFAAAA3AAAAA8AAABkcnMvZG93bnJldi54bWxEj0FrwkAUhO8F/8PyCr1Is0koGlLXIK2h&#10;Hgqi1fsj+0yC2bchu2r6791CweMwM98wi2I0nbjS4FrLCpIoBkFcWd1yreDwU75mIJxH1thZJgW/&#10;5KBYTp4WmGt74x1d974WAcIuRwWN930upasaMugi2xMH72QHgz7IoZZ6wFuAm06mcTyTBlsOCw32&#10;9NFQdd5fjIJzuZ2ujzNKq7KTSZ99bqffXyelXp7H1TsIT6N/hP/bG61g/pbA35lwBOTy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47LFxQAAANwAAAAPAAAAAAAAAAAAAAAA&#10;AJ8CAABkcnMvZG93bnJldi54bWxQSwUGAAAAAAQABAD3AAAAkQMAAAAA&#10;">
                  <v:imagedata r:id="rId276" o:title=""/>
                </v:shape>
                <v:shape id="Freeform 144" o:spid="_x0000_s1262" style="position:absolute;left:2458;top:2095;width:392;height:161;visibility:visible;mso-wrap-style:square;v-text-anchor:top" coordsize="392,1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aAS8UA&#10;AADcAAAADwAAAGRycy9kb3ducmV2LnhtbESPQWsCMRSE74L/IbxCb5qtWC1bo0ip0EsF3W3B2+vm&#10;ubs0eVmSVLf/3giCx2FmvmEWq94acSIfWscKnsYZCOLK6ZZrBWWxGb2ACBFZo3FMCv4pwGo5HCww&#10;1+7MOzrtYy0ShEOOCpoYu1zKUDVkMYxdR5y8o/MWY5K+ltrjOcGtkZMsm0mLLaeFBjt6a6j63f9Z&#10;BcXhefsTjDv672y6+epcefjs35V6fOjXryAi9fEevrU/tIL5dALXM+kI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poBLxQAAANwAAAAPAAAAAAAAAAAAAAAAAJgCAABkcnMv&#10;ZG93bnJldi54bWxQSwUGAAAAAAQABAD1AAAAigMAAAAA&#10;" path="m,161l,,391,e" filled="f" strokeweight=".22933mm">
                  <v:path arrowok="t" o:connecttype="custom" o:connectlocs="0,2256;0,2095;391,2095" o:connectangles="0,0,0"/>
                </v:shape>
                <v:rect id="Rectangle 143" o:spid="_x0000_s1263" style="position:absolute;left:1272;top:2249;width:696;height:6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buY8cA&#10;AADcAAAADwAAAGRycy9kb3ducmV2LnhtbESPT2vCQBTE70K/w/IK3nTTVmxJXaWUFkXtQStIb4/s&#10;axKSfRuya/746V1B8DjMzG+Y2aIzpWiodrllBU/jCARxYnXOqYLD7/foDYTzyBpLy6SgJweL+cNg&#10;hrG2Le+o2ftUBAi7GBVk3lexlC7JyKAb24o4eP+2NuiDrFOpa2wD3JTyOYqm0mDOYSHDij4zSor9&#10;ySjw659p8bXbpHa9+Svbpl/SeXtUavjYfbyD8NT5e/jWXmkFr5MXuJ4JR0DO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Qm7mPHAAAA3AAAAA8AAAAAAAAAAAAAAAAAmAIAAGRy&#10;cy9kb3ducmV2LnhtbFBLBQYAAAAABAAEAPUAAACMAwAAAAA=&#10;" filled="f" strokeweight=".22933mm">
                  <v:stroke dashstyle="longDash"/>
                </v:rect>
                <v:shape id="Picture 142" o:spid="_x0000_s1264" type="#_x0000_t75" style="position:absolute;left:1298;top:2462;width:653;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3z8jEAAAA3AAAAA8AAABkcnMvZG93bnJldi54bWxEj0uLwkAQhO+C/2FowZtOVmLUrKOIIHjw&#10;4uPgsTfTebCZnpgZTfbf7wgLeyyq6itqve1NLV7Uusqygo9pBII4s7riQsHtepgsQTiPrLG2TAp+&#10;yMF2MxysMdW24zO9Lr4QAcIuRQWl900qpctKMuimtiEOXm5bgz7ItpC6xS7ATS1nUZRIgxWHhRIb&#10;2peUfV+eRgF3X8d8ljySa5Kv3C0/3bPVPFZqPOp3nyA89f4//Nc+agWLOIb3mXAE5OY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3z8jEAAAA3AAAAA8AAAAAAAAAAAAAAAAA&#10;nwIAAGRycy9kb3ducmV2LnhtbFBLBQYAAAAABAAEAPcAAACQAwAAAAA=&#10;">
                  <v:imagedata r:id="rId277" o:title=""/>
                </v:shape>
                <v:line id="Line 141" o:spid="_x0000_s1265" style="position:absolute;visibility:visible;mso-wrap-style:square" from="1620,2861" to="1620,6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4x8QAAADcAAAADwAAAGRycy9kb3ducmV2LnhtbESPS0sDQRCE70L+w9CCNzNrWI1ZMwlB&#10;ETxpHh5ybHZ6H7jTs8y02d1/7wiCx6KqvqLW29F16kIhtp4N3M0zUMSlty3XBj5Pr7ePoKIgW+w8&#10;k4GJImw3s6s1FtYPfKDLUWqVIBwLNNCI9IXWsWzIYZz7njh5lQ8OJclQaxtwSHDX6UWWPWiHLaeF&#10;Bnt6bqj8On47A3H1kue4kElkvzwPYar694/KmJvrcfcESmiU//Bf+80aWOb38HsmHQG9+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z7jHxAAAANwAAAAPAAAAAAAAAAAA&#10;AAAAAKECAABkcnMvZG93bnJldi54bWxQSwUGAAAAAAQABAD5AAAAkgMAAAAA&#10;" strokeweight=".22933mm">
                  <v:stroke dashstyle="longDash"/>
                </v:line>
                <v:rect id="Rectangle 140" o:spid="_x0000_s1266" style="position:absolute;left:2926;top:2249;width:768;height:6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FN+8YA&#10;AADcAAAADwAAAGRycy9kb3ducmV2LnhtbESPQWvCQBSE7wX/w/IEb3VjkVSiayhSsWh7UAvF2yP7&#10;moRk34bsNon+erdQ6HGYmW+YVTqYWnTUutKygtk0AkGcWV1yruDzvH1cgHAeWWNtmRRcyUG6Hj2s&#10;MNG25yN1J5+LAGGXoILC+yaR0mUFGXRT2xAH79u2Bn2QbS51i32Am1o+RVEsDZYcFgpsaFNQVp1+&#10;jAK//4ir1+Mht/vDpe67645u719KTcbDyxKEp8H/h//ab1rB8zyG3zPhCMj1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FN+8YAAADcAAAADwAAAAAAAAAAAAAAAACYAgAAZHJz&#10;L2Rvd25yZXYueG1sUEsFBgAAAAAEAAQA9QAAAIsDAAAAAA==&#10;" filled="f" strokeweight=".22933mm">
                  <v:stroke dashstyle="longDash"/>
                </v:rect>
                <v:shape id="Picture 139" o:spid="_x0000_s1267" type="#_x0000_t75" style="position:absolute;left:2957;top:2354;width:713;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JH4bFAAAA3AAAAA8AAABkcnMvZG93bnJldi54bWxEj0FrAjEUhO8F/0N4hV5Es21FZTWKbBHa&#10;gwdX0etj89wN3bwsm1TTf98IQo/DzHzDLNfRtuJKvTeOFbyOMxDEldOGawXHw3Y0B+EDssbWMSn4&#10;JQ/r1eBpibl2N97TtQy1SBD2OSpoQuhyKX3VkEU/dh1x8i6utxiS7Gupe7wluG3lW5ZNpUXDaaHB&#10;joqGqu/yxyo4xWjq3fBcmLKY22GJ7dfH+1apl+e4WYAIFMN/+NH+1Apmkxncz6QjIF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QyR+GxQAAANwAAAAPAAAAAAAAAAAAAAAA&#10;AJ8CAABkcnMvZG93bnJldi54bWxQSwUGAAAAAAQABAD3AAAAkQMAAAAA&#10;">
                  <v:imagedata r:id="rId278" o:title=""/>
                </v:shape>
                <v:shape id="Picture 138" o:spid="_x0000_s1268" type="#_x0000_t75" style="position:absolute;left:2983;top:2462;width:653;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vEF7AAAAA3AAAAA8AAABkcnMvZG93bnJldi54bWxET8uKwjAU3Qv+Q7jCbERTdXxQjSIOgptZ&#10;WMX1pbm2xeamNNFWv94sBJeH815tWlOKB9WusKxgNIxAEKdWF5wpOJ/2gwUI55E1lpZJwZMcbNbd&#10;zgpjbRs+0iPxmQgh7GJUkHtfxVK6NCeDbmgr4sBdbW3QB1hnUtfYhHBTynEUzaTBgkNDjhXtckpv&#10;yd0o6M9f02h7+Lv/+4YvdJ08tRntlPrptdslCE+t/4o/7oNWMP8Na8OZcATk+g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c+8QXsAAAADcAAAADwAAAAAAAAAAAAAAAACfAgAA&#10;ZHJzL2Rvd25yZXYueG1sUEsFBgAAAAAEAAQA9wAAAIwDAAAAAA==&#10;">
                  <v:imagedata r:id="rId279" o:title=""/>
                </v:shape>
                <v:shape id="Picture 137" o:spid="_x0000_s1269" type="#_x0000_t75" style="position:absolute;left:3151;top:2570;width:32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lmyHEAAAA3AAAAA8AAABkcnMvZG93bnJldi54bWxEj0uLAjEQhO8L/ofQgrc1syLqzBpFFEHE&#10;i4+Dx95Jz4OddIYk6vjvjbCwx6KqvqLmy8404k7O15YVfA0TEMS51TWXCi7n7ecMhA/IGhvLpOBJ&#10;HpaL3sccM20ffKT7KZQiQthnqKAKoc2k9HlFBv3QtsTRK6wzGKJ0pdQOHxFuGjlKkok0WHNcqLCl&#10;dUX57+lmFLif26FN69V0b+W5TK/HIt+MC6UG/W71DSJQF/7Df+2dVjAdp/A+E4+AXL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ylmyHEAAAA3AAAAA8AAAAAAAAAAAAAAAAA&#10;nwIAAGRycy9kb3ducmV2LnhtbFBLBQYAAAAABAAEAPcAAACQAwAAAAA=&#10;">
                  <v:imagedata r:id="rId280" o:title=""/>
                </v:shape>
                <v:shape id="Freeform 136" o:spid="_x0000_s1270" style="position:absolute;left:1927;top:2052;width:7834;height:236;visibility:visible;mso-wrap-style:square;v-text-anchor:top" coordsize="783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g0TMIA&#10;AADcAAAADwAAAGRycy9kb3ducmV2LnhtbERPy4rCMBTdC/MP4Q7MTlMHfFCNMgw4DC4Uq7i+Nte2&#10;2NzUJGr1681CcHk47+m8NbW4kvOVZQX9XgKCOLe64kLBbrvojkH4gKyxtkwK7uRhPvvoTDHV9sYb&#10;umahEDGEfYoKyhCaVEqfl2TQ92xDHLmjdQZDhK6Q2uEthptafifJUBqsODaU2NBvSfkpuxgFy8tD&#10;j7bL+6pNBmt3KM5/6362V+rrs/2ZgAjUhrf45f7XCkaDOD+eiUdA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DRMwgAAANwAAAAPAAAAAAAAAAAAAAAAAJgCAABkcnMvZG93&#10;bnJldi54bWxQSwUGAAAAAAQABAD1AAAAhwMAAAAA&#10;" path="m,43r4361,l4364,26r10,-13l4387,3,4404,r16,3l4433,13r9,13l4445,43r2270,l6719,26r9,-13l6742,3,6759,r15,3l6787,13r9,13l6799,43r1035,l7834,235e" filled="f" strokeweight=".22933mm">
                  <v:path arrowok="t" o:connecttype="custom" o:connectlocs="0,2095;4361,2095;4364,2078;4374,2065;4387,2055;4404,2052;4420,2055;4433,2065;4442,2078;4445,2095;6715,2095;6719,2078;6728,2065;6742,2055;6759,2052;6774,2055;6787,2065;6796,2078;6799,2095;7834,2095;7834,2287" o:connectangles="0,0,0,0,0,0,0,0,0,0,0,0,0,0,0,0,0,0,0,0,0"/>
                </v:shape>
                <v:shape id="Freeform 135" o:spid="_x0000_s1271" style="position:absolute;left:9761;top:2210;width:7294;height:190;visibility:visible;mso-wrap-style:square;v-text-anchor:top" coordsize="7294,1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oQuMMA&#10;AADcAAAADwAAAGRycy9kb3ducmV2LnhtbESPUWvCMBSF3wf+h3AF32bagZvUpiKCzMEYs/oDLs21&#10;CTY3pYla//0yGOzxcM75Dqdcj64TNxqC9awgn2cgiBuvLbcKTsfd8xJEiMgaO8+k4EEB1tXkqcRC&#10;+zsf6FbHViQIhwIVmBj7QsrQGHIY5r4nTt7ZDw5jkkMr9YD3BHedfMmyV+nQclow2NPWUHOpr07B&#10;NstPS/q27/XlCz8+ZSRj66tSs+m4WYGINMb/8F97rxW8LXL4PZOOgK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oQuMMAAADcAAAADwAAAAAAAAAAAAAAAACYAgAAZHJzL2Rv&#10;d25yZXYueG1sUEsFBgAAAAAEAAQA9QAAAIgDAAAAAA==&#10;" path="m,113l,,7293,r,190e" filled="f" strokeweight=".22933mm">
                  <v:path arrowok="t" o:connecttype="custom" o:connectlocs="0,2323;0,2210;7293,2210;7293,2400" o:connectangles="0,0,0,0"/>
                </v:shape>
                <v:shape id="Freeform 134" o:spid="_x0000_s1272" style="position:absolute;left:6331;top:2167;width:3430;height:310;visibility:visible;mso-wrap-style:square;v-text-anchor:top" coordsize="3430,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10NsQA&#10;AADcAAAADwAAAGRycy9kb3ducmV2LnhtbESPT4vCMBTE7wt+h/CEva2pglarUURwWdSLfy7eHs2z&#10;LTYvtcnW+u2NIHgcZuY3zGzRmlI0VLvCsoJ+LwJBnFpdcKbgdFz/jEE4j6yxtEwKHuRgMe98zTDR&#10;9s57ag4+EwHCLkEFufdVIqVLczLoerYiDt7F1gZ9kHUmdY33ADelHETRSBosOCzkWNEqp/R6+DcK&#10;Jts+xVWzuU3iEZ6H49suWv3ulPrutsspCE+t/4Tf7T+tIB4O4HUmHAE5f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NdDbEAAAA3AAAAA8AAAAAAAAAAAAAAAAAmAIAAGRycy9k&#10;b3ducmV2LnhtbFBLBQYAAAAABAAEAPUAAACJAwAAAAA=&#10;" path="m,310l,43r2311,l2315,27r9,-14l2338,4,2355,r15,4l2383,13r9,14l2395,43r1035,l3430,82e" filled="f" strokeweight=".22933mm">
                  <v:path arrowok="t" o:connecttype="custom" o:connectlocs="0,2477;0,2210;2311,2210;2315,2194;2324,2180;2338,2171;2355,2167;2370,2171;2383,2180;2392,2194;2395,2210;3430,2210;3430,2249" o:connectangles="0,0,0,0,0,0,0,0,0,0,0,0,0"/>
                </v:shape>
                <v:shape id="Freeform 133" o:spid="_x0000_s1273" style="position:absolute;left:7610;top:7622;width:3531;height:77;visibility:visible;mso-wrap-style:square;v-text-anchor:top" coordsize="3531,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AFZccA&#10;AADcAAAADwAAAGRycy9kb3ducmV2LnhtbESPQUvDQBSE70L/w/KEXsRurNhIzLZooVAQhNYieHvJ&#10;PpPY7Nu4u02iv94VCh6HmfmGyVejaUVPzjeWFdzMEhDEpdUNVwoOr5vrexA+IGtsLZOCb/KwWk4u&#10;csy0HXhH/T5UIkLYZ6igDqHLpPRlTQb9zHbE0fuwzmCI0lVSOxwi3LRyniQLabDhuFBjR+uayuP+&#10;ZBRs3oavJ/fy03+a9PlQvKdUrOWVUtPL8fEBRKAx/IfP7a1WkN7dwt+ZeATk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pgBWXHAAAA3AAAAA8AAAAAAAAAAAAAAAAAmAIAAGRy&#10;cy9kb3ducmV2LnhtbFBLBQYAAAAABAAEAPUAAACMAwAAAAA=&#10;" path="m,l3531,r,77e" filled="f" strokeweight=".22933mm">
                  <v:path arrowok="t" o:connecttype="custom" o:connectlocs="0,7622;3531,7622;3531,7699" o:connectangles="0,0,0"/>
                </v:shape>
                <v:shape id="Freeform 132" o:spid="_x0000_s1274" style="position:absolute;left:5537;top:7579;width:3303;height:120;visibility:visible;mso-wrap-style:square;v-text-anchor:top" coordsize="3303,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ttoMYA&#10;AADcAAAADwAAAGRycy9kb3ducmV2LnhtbESPS2vDMBCE74X+B7GFXkoipzQP3CghmAZ6CSWPQ44b&#10;a2OZWisjqbHTX18VAjkOM/MNM1/2thEX8qF2rGA0zEAQl07XXCk47NeDGYgQkTU2jknBlQIsF48P&#10;c8y163hLl12sRIJwyFGBibHNpQylIYth6Fri5J2dtxiT9JXUHrsEt418zbKJtFhzWjDYUmGo/N79&#10;WAXF78umPW0K2aM3R709V/bjq1Pq+alfvYOI1Md7+Nb+1Aqm4zf4P5OO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gttoMYAAADcAAAADwAAAAAAAAAAAAAAAACYAgAAZHJz&#10;L2Rvd25yZXYueG1sUEsFBgAAAAAEAAQA9QAAAIsDAAAAAA==&#10;" path="m,120l,43r751,l754,27,764,13,777,4,794,r17,4l825,13r9,14l837,43r2465,e" filled="f" strokeweight=".22933mm">
                  <v:path arrowok="t" o:connecttype="custom" o:connectlocs="0,7699;0,7622;751,7622;754,7606;764,7592;777,7583;794,7579;811,7583;825,7592;834,7606;837,7622;3302,7622" o:connectangles="0,0,0,0,0,0,0,0,0,0,0,0"/>
                </v:shape>
                <v:line id="Line 131" o:spid="_x0000_s1275" style="position:absolute;visibility:visible;mso-wrap-style:square" from="6331,3091" to="6331,91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kWBsQAAADcAAAADwAAAGRycy9kb3ducmV2LnhtbESPS6vCMBSE94L/IRzBnabK9UE1igoX&#10;HxvxsXF3aI5tsTkpTaq9//5GEFwOM/MNM182phBPqlxuWcGgH4EgTqzOOVVwvfz2piCcR9ZYWCYF&#10;f+RguWi35hhr++ITPc8+FQHCLkYFmfdlLKVLMjLo+rYkDt7dVgZ9kFUqdYWvADeFHEbRWBrMOSxk&#10;WNImo+Rxro2Ccnu8HfbFel2Pj/V+gIcdnZIfpbqdZjUD4anx3/CnvdMKJqMRvM+EI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yRYGxAAAANwAAAAPAAAAAAAAAAAA&#10;AAAAAKECAABkcnMvZG93bnJldi54bWxQSwUGAAAAAAQABAD5AAAAkgMAAAAA&#10;" strokeweight=".22933mm"/>
                <v:rect id="Rectangle 130" o:spid="_x0000_s1276" style="position:absolute;left:3847;top:4704;width:84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xEkMUA&#10;AADcAAAADwAAAGRycy9kb3ducmV2LnhtbESPQWvCQBSE7wX/w/IEb3WjWJXoKqIIpVhoExG8PbLP&#10;JJh9G7NrTP+9Wyj0OMzMN8xy3ZlKtNS40rKC0TACQZxZXXKu4JjuX+cgnEfWWFkmBT/kYL3qvSwx&#10;1vbB39QmPhcBwi5GBYX3dSylywoy6Ia2Jg7exTYGfZBNLnWDjwA3lRxH0VQaLDksFFjTtqDsmtyN&#10;gq/E3B2fb2aCh/TjtL2kn+1op9Sg320WIDx1/j/8137XCmZvU/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zESQxQAAANwAAAAPAAAAAAAAAAAAAAAAAJgCAABkcnMv&#10;ZG93bnJldi54bWxQSwUGAAAAAAQABAD1AAAAigMAAAAA&#10;" filled="f" strokeweight=".22933mm"/>
                <v:shape id="Picture 129" o:spid="_x0000_s1277" type="#_x0000_t75" style="position:absolute;left:3938;top:4774;width:672;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CJRvDAAAA3AAAAA8AAABkcnMvZG93bnJldi54bWxEj92KwjAUhO+FfYdwFvZG1tQFf6impSwI&#10;XlX8eYBDc7YpNifdJmp9eyMIXg4z8w2zzgfbiiv1vnGsYDpJQBBXTjdcKzgdN99LED4ga2wdk4I7&#10;ecizj9EaU+1uvKfrIdQiQtinqMCE0KVS+sqQRT9xHXH0/lxvMUTZ11L3eItw28qfJJlLiw3HBYMd&#10;/RqqzoeLVbA1pfnXZY3lvOBltSvGoTtelPr6HIoViEBDeIdf7a1WsJgt4HkmHgGZP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UIlG8MAAADcAAAADwAAAAAAAAAAAAAAAACf&#10;AgAAZHJzL2Rvd25yZXYueG1sUEsFBgAAAAAEAAQA9wAAAI8DAAAAAA==&#10;">
                  <v:imagedata r:id="rId281" o:title=""/>
                </v:shape>
                <v:shape id="Picture 128" o:spid="_x0000_s1278" type="#_x0000_t75" style="position:absolute;left:3857;top:4860;width:845;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8RgrAAAAA3AAAAA8AAABkcnMvZG93bnJldi54bWxET02LwjAQvQv+hzDC3mzqwqpUo4iysrAg&#10;Wj14HJqxLTaTmmS1++/NQfD4eN/zZWcacSfna8sKRkkKgriwuuZSwen4PZyC8AFZY2OZFPyTh+Wi&#10;35tjpu2DD3TPQyliCPsMFVQhtJmUvqjIoE9sSxy5i3UGQ4SulNrhI4abRn6m6VgarDk2VNjSuqLi&#10;mv8ZBfuw2xYb2rZnTafz7zG/OZRjpT4G3WoGIlAX3uKX+0crmHzFtfFMPAJy8Q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xGCsAAAADcAAAADwAAAAAAAAAAAAAAAACfAgAA&#10;ZHJzL2Rvd25yZXYueG1sUEsFBgAAAAAEAAQA9wAAAIwDAAAAAA==&#10;">
                  <v:imagedata r:id="rId282" o:title=""/>
                </v:shape>
                <v:shape id="Picture 127" o:spid="_x0000_s1279" type="#_x0000_t75" style="position:absolute;left:4190;top:4946;width:173;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lqzEAAAA3AAAAA8AAABkcnMvZG93bnJldi54bWxEj9GKwjAURN+F/YdwF3zTVEHtdo2yKyoF&#10;H0R3P+DSXNtic1OaWKtfbwTBx2FmzjDzZWcq0VLjSssKRsMIBHFmdcm5gv+/zSAG4TyyxsoyKbiR&#10;g+XiozfHRNsrH6g9+lwECLsEFRTe14mULivIoBvamjh4J9sY9EE2udQNXgPcVHIcRVNpsOSwUGBN&#10;q4Ky8/FiFNxH20n7m8o6nsbxLnW79T46nZXqf3Y/3yA8df4dfrVTrWA2+YLnmXAE5OI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GlqzEAAAA3AAAAA8AAAAAAAAAAAAAAAAA&#10;nwIAAGRycy9kb3ducmV2LnhtbFBLBQYAAAAABAAEAPcAAACQAwAAAAA=&#10;">
                  <v:imagedata r:id="rId283" o:title=""/>
                </v:shape>
                <v:line id="Line 126" o:spid="_x0000_s1280" style="position:absolute;visibility:visible;mso-wrap-style:square" from="3686,3706" to="3698,5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J/I8AAAADcAAAADwAAAGRycy9kb3ducmV2LnhtbERPy4rCMBTdC/5DuII7TRWp0jGKCuJj&#10;I1U3s7s0d9oyzU1pUq1/bxaCy8N5L9edqcSDGldaVjAZRyCIM6tLzhXcb/vRAoTzyBory6TgRQ7W&#10;q35viYm2T07pcfW5CCHsElRQeF8nUrqsIINubGviwP3ZxqAPsMmlbvAZwk0lp1EUS4Mlh4YCa9oV&#10;lP1fW6OgPlx+z6dqu23jS3ua4PlIaTZTajjoNj8gPHX+K/64j1rBPA7zw5lwBOTq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DSfyPAAAAA3AAAAA8AAAAAAAAAAAAAAAAA&#10;oQIAAGRycy9kb3ducmV2LnhtbFBLBQYAAAAABAAEAPkAAACOAwAAAAA=&#10;" strokeweight=".22933mm"/>
                <v:shape id="Freeform 125" o:spid="_x0000_s1281" style="position:absolute;left:3694;top:4934;width:154;height:10;visibility:visible;mso-wrap-style:square;v-text-anchor:top" coordsize="154,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fbNsUA&#10;AADcAAAADwAAAGRycy9kb3ducmV2LnhtbESPQWvCQBSE74L/YXlCb7qxFJXoKioIpYdCVYLHR/aZ&#10;xM2+DdltTP313ULB4zAz3zCrTW9r0VHrK8cKppMEBHHudMWFgvPpMF6A8AFZY+2YFPyQh816OFhh&#10;qt2dv6g7hkJECPsUFZQhNKmUPi/Jop+4hjh6V9daDFG2hdQt3iPc1vI1SWbSYsVxocSG9iXl5vht&#10;FZisOTwKF/rKPMzu1n1eMvPxptTLqN8uQQTqwzP8337XCuazKfydiUd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59s2xQAAANwAAAAPAAAAAAAAAAAAAAAAAJgCAABkcnMv&#10;ZG93bnJldi54bWxQSwUGAAAAAAQABAD1AAAAigMAAAAA&#10;" path="m,10l,,153,e" filled="f" strokeweight=".22933mm">
                  <v:path arrowok="t" o:connecttype="custom" o:connectlocs="0,4944;0,4934;153,4934" o:connectangles="0,0,0"/>
                </v:shape>
                <v:shape id="Freeform 124" o:spid="_x0000_s1282" style="position:absolute;left:3686;top:3552;width:161;height:368;visibility:visible;mso-wrap-style:square;v-text-anchor:top" coordsize="161,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xNUMQA&#10;AADcAAAADwAAAGRycy9kb3ducmV2LnhtbESPzWrDMBCE74G+g9hCb4ncFLvFjRJKoLQ9mTil58Xa&#10;2ibWypHkn759FQjkOMzMN8xmN5tOjOR8a1nB4yoBQVxZ3XKt4Pv4vnwB4QOyxs4yKfgjD7vt3WKD&#10;ubYTH2gsQy0ihH2OCpoQ+lxKXzVk0K9sTxy9X+sMhihdLbXDKcJNJ9dJkkmDLceFBnvaN1SdysEo&#10;mIrh6ycr0+IjHZ4cy6w4ndNRqYf7+e0VRKA53MLX9qdW8Jyt4XImHg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sTVDEAAAA3AAAAA8AAAAAAAAAAAAAAAAAmAIAAGRycy9k&#10;b3ducmV2LnhtbFBLBQYAAAAABAAEAPUAAACJAwAAAAA=&#10;" path="m161,l,,,367e" filled="f" strokeweight=".22933mm">
                  <v:path arrowok="t" o:connecttype="custom" o:connectlocs="161,3552;0,3552;0,3919" o:connectangles="0,0,0"/>
                </v:shape>
                <v:shape id="Freeform 123" o:spid="_x0000_s1283" style="position:absolute;left:4078;top:3216;width:192;height:106;visibility:visible;mso-wrap-style:square;v-text-anchor:top" coordsize="192,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rOC8IA&#10;AADcAAAADwAAAGRycy9kb3ducmV2LnhtbESPQWsCMRSE7wX/Q3iCt5qo1OpqFCkKHtWt98fmuVnc&#10;vCybdF3/fVMoeBxm5htmve1dLTpqQ+VZw2SsQBAX3lRcavjOD+8LECEiG6w9k4YnBdhuBm9rzIx/&#10;8Jm6SyxFgnDIUIONscmkDIUlh2HsG+Lk3XzrMCbZltK0+EhwV8upUnPpsOK0YLGhL0vF/fLjNJz2&#10;54NSIc9tdyw/ZtclPncVaj0a9rsViEh9fIX/20ej4XM+g78z6QjIz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is4LwgAAANwAAAAPAAAAAAAAAAAAAAAAAJgCAABkcnMvZG93&#10;bnJldi54bWxQSwUGAAAAAAQABAD1AAAAhwMAAAAA&#10;" path="m,l192,r,106e" filled="f" strokeweight=".22933mm">
                  <v:path arrowok="t" o:connecttype="custom" o:connectlocs="0,3216;192,3216;192,3322" o:connectangles="0,0,0"/>
                </v:shape>
                <v:rect id="Rectangle 122" o:spid="_x0000_s1284" style="position:absolute;left:3847;top:4090;width:84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61wcUA&#10;AADcAAAADwAAAGRycy9kb3ducmV2LnhtbESPQWvCQBSE7wX/w/KE3upGEZXoJohSKKUFTUTw9sg+&#10;k2D2bZpdY/rvu4VCj8PMfMNs0sE0oqfO1ZYVTCcRCOLC6ppLBaf89WUFwnlkjY1lUvBNDtJk9LTB&#10;WNsHH6nPfCkChF2MCirv21hKV1Rk0E1sSxy8q+0M+iC7UuoOHwFuGjmLooU0WHNYqLClXUXFLbsb&#10;BYfM3B1fvswcP/L38+6af/bTvVLP42G7BuFp8P/hv/abVrBczOH3TDgCMv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PrXBxQAAANwAAAAPAAAAAAAAAAAAAAAAAJgCAABkcnMv&#10;ZG93bnJldi54bWxQSwUGAAAAAAQABAD1AAAAigMAAAAA&#10;" filled="f" strokeweight=".22933mm"/>
                <v:shape id="Picture 121" o:spid="_x0000_s1285" type="#_x0000_t75" style="position:absolute;left:3938;top:4159;width:672;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w1ErDAAAA3AAAAA8AAABkcnMvZG93bnJldi54bWxEj81qwzAQhO+FvIPYQC4lkRuoa5wowQQK&#10;Obk06QMs1sYysVaOJf/07atCocdhZr5h9sfZtmKk3jeOFbxsEhDEldMN1wq+ru/rDIQPyBpbx6Tg&#10;mzwcD4unPebaTfxJ4yXUIkLY56jAhNDlUvrKkEW/cR1x9G6utxii7Gupe5wi3LZymySptNhwXDDY&#10;0clQdb8MVsHZlOahyxrLtOCs+iieQ3cdlFot52IHItAc/sN/7bNW8Ja+wu+ZeATk4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LDUSsMAAADcAAAADwAAAAAAAAAAAAAAAACf&#10;AgAAZHJzL2Rvd25yZXYueG1sUEsFBgAAAAAEAAQA9wAAAI8DAAAAAA==&#10;">
                  <v:imagedata r:id="rId281" o:title=""/>
                </v:shape>
                <v:shape id="Picture 120" o:spid="_x0000_s1286" type="#_x0000_t75" style="position:absolute;left:3857;top:4246;width:845;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DvV7EAAAA3AAAAA8AAABkcnMvZG93bnJldi54bWxEj0FrwkAUhO+C/2F5gjezaQ+ppK5SKhVB&#10;KDXJIcdH9jUJzb6Nu6um/75bKPQ4zMw3zGY3mUHcyPnesoKHJAVB3Fjdc6ugKt9WaxA+IGscLJOC&#10;b/Kw285nG8y1vfOZbkVoRYSwz1FBF8KYS+mbjgz6xI7E0fu0zmCI0rVSO7xHuBnkY5pm0mDPcaHD&#10;kV47ar6Kq1HwEd4PzZ4OY62pqk9lcXEoM6WWi+nlGUSgKfyH/9pHreApy+D3TDwCcv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tDvV7EAAAA3AAAAA8AAAAAAAAAAAAAAAAA&#10;nwIAAGRycy9kb3ducmV2LnhtbFBLBQYAAAAABAAEAPcAAACQAwAAAAA=&#10;">
                  <v:imagedata r:id="rId282" o:title=""/>
                </v:shape>
                <v:shape id="Picture 119" o:spid="_x0000_s1287" type="#_x0000_t75" style="position:absolute;left:4159;top:4332;width:230;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b6z/FAAAA3AAAAA8AAABkcnMvZG93bnJldi54bWxEj0FrAjEUhO+F/ofwCr3VrFZUVqOUitD2&#10;UHRXPD82z81i8rJsUnf9902h4HGYmW+Y1WZwVlypC41nBeNRBoK48rrhWsGx3L0sQISIrNF6JgU3&#10;CrBZPz6sMNe+5wNdi1iLBOGQowITY5tLGSpDDsPIt8TJO/vOYUyyq6XusE9wZ+Uky2bSYcNpwWBL&#10;74aqS/HjFNjp4fbV7D6ntv82p9ftsdy7olTq+Wl4W4KINMR7+L/9oRXMZ3P4O5OOgF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m+s/xQAAANwAAAAPAAAAAAAAAAAAAAAA&#10;AJ8CAABkcnMvZG93bnJldi54bWxQSwUGAAAAAAQABAD3AAAAkQMAAAAA&#10;">
                  <v:imagedata r:id="rId284" o:title=""/>
                </v:shape>
                <v:line id="Line 118" o:spid="_x0000_s1288" style="position:absolute;visibility:visible;mso-wrap-style:square" from="3689,4313" to="3847,4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RzJcAAAADcAAAADwAAAGRycy9kb3ducmV2LnhtbERPy4rCMBTdC/5DuII7TRWp0jGKCuJj&#10;I1U3s7s0d9oyzU1pUq1/bxaCy8N5L9edqcSDGldaVjAZRyCIM6tLzhXcb/vRAoTzyBory6TgRQ7W&#10;q35viYm2T07pcfW5CCHsElRQeF8nUrqsIINubGviwP3ZxqAPsMmlbvAZwk0lp1EUS4Mlh4YCa9oV&#10;lP1fW6OgPlx+z6dqu23jS3ua4PlIaTZTajjoNj8gPHX+K/64j1rBPA5rw5lwBOTq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6kcyXAAAAA3AAAAA8AAAAAAAAAAAAAAAAA&#10;oQIAAGRycy9kb3ducmV2LnhtbFBLBQYAAAAABAAEAPkAAACOAwAAAAA=&#10;" strokeweight=".22933mm"/>
                <v:shape id="Freeform 117" o:spid="_x0000_s1289" style="position:absolute;left:3310;top:3552;width:171;height:768;visibility:visible;mso-wrap-style:square;v-text-anchor:top" coordsize="171,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FdUcQA&#10;AADcAAAADwAAAGRycy9kb3ducmV2LnhtbESPQYvCMBSE78L+h/AWvGm6i2itRpHCiuBebAWvj+Zt&#10;W2xeShNt/fdGWPA4zMw3zHo7mEbcqXO1ZQVf0wgEcWF1zaWCc/4ziUE4j6yxsUwKHuRgu/kYrTHR&#10;tucT3TNfigBhl6CCyvs2kdIVFRl0U9sSB+/PdgZ9kF0pdYd9gJtGfkfRXBqsOSxU2FJaUXHNbkZB&#10;k1/TQzw7Ftlp5/vfW5zuL7NUqfHnsFuB8DT4d/i/fdAKFvMlvM6EIyA3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hXVHEAAAA3AAAAA8AAAAAAAAAAAAAAAAAmAIAAGRycy9k&#10;b3ducmV2LnhtbFBLBQYAAAAABAAEAPUAAACJAwAAAAA=&#10;" path="m4,l170,r,768l,768e" filled="f" strokeweight=".22933mm">
                  <v:path arrowok="t" o:connecttype="custom" o:connectlocs="4,3552;170,3552;170,4320;0,4320" o:connectangles="0,0,0,0"/>
                </v:shape>
                <v:shape id="Freeform 116" o:spid="_x0000_s1290" style="position:absolute;left:3310;top:3622;width:171;height:1280;visibility:visible;mso-wrap-style:square;v-text-anchor:top" coordsize="171,1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HSXsEA&#10;AADcAAAADwAAAGRycy9kb3ducmV2LnhtbERPTWvCQBC9F/wPywi91Y0KRqKr2IK0HqOi5DZkxyQk&#10;Oxuy2yT9992D4PHxvrf70TSip85VlhXMZxEI4tzqigsF18vxYw3CeWSNjWVS8EcO9rvJ2xYTbQdO&#10;qT/7QoQQdgkqKL1vEyldXpJBN7MtceAetjPoA+wKqTscQrhp5CKKVtJgxaGhxJa+Ssrr869RsHCu&#10;Xt6XFxPdvqssPd5On3WWKfU+HQ8bEJ5G/xI/3T9aQRyH+eFMOAJy9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x0l7BAAAA3AAAAA8AAAAAAAAAAAAAAAAAmAIAAGRycy9kb3du&#10;cmV2LnhtbFBLBQYAAAAABAAEAPUAAACGAwAAAAA=&#10;" path="m170,r,1279l,1279e" filled="f" strokeweight=".22933mm">
                  <v:path arrowok="t" o:connecttype="custom" o:connectlocs="170,3622;170,4901;0,4901" o:connectangles="0,0,0"/>
                </v:shape>
                <v:rect id="Rectangle 115" o:spid="_x0000_s1291" style="position:absolute;left:3847;top:5472;width:84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CAhMYA&#10;AADcAAAADwAAAGRycy9kb3ducmV2LnhtbESP3WrCQBSE74W+w3IKvaubSNES3UixFEppQZMieHfI&#10;nvxg9mzMrjG+fVcoeDnMzDfMaj2aVgzUu8aygngagSAurG64UvCbfzy/gnAeWWNrmRRcycE6fZis&#10;MNH2wjsaMl+JAGGXoILa+y6R0hU1GXRT2xEHr7S9QR9kX0nd4yXATStnUTSXBhsOCzV2tKmpOGZn&#10;o2CbmbPjw8m84Hf+td+U+c8Qvyv19Di+LUF4Gv09/N/+1AoWixhuZ8IRk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pCAhMYAAADcAAAADwAAAAAAAAAAAAAAAACYAgAAZHJz&#10;L2Rvd25yZXYueG1sUEsFBgAAAAAEAAQA9QAAAIsDAAAAAA==&#10;" filled="f" strokeweight=".22933mm"/>
                <v:shape id="Picture 114" o:spid="_x0000_s1292" type="#_x0000_t75" style="position:absolute;left:3938;top:5539;width:672;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A2uPBAAAA3AAAAA8AAABkcnMvZG93bnJldi54bWxEj82qwjAUhPeC7xCO4EY0vS5UqlGKcMFV&#10;xZ8HODTHptic1CZqfXsjCC6HmfmGWW06W4sHtb5yrOBvkoAgLpyuuFRwPv2PFyB8QNZYOyYFL/Kw&#10;Wfd7K0y1e/KBHsdQighhn6ICE0KTSukLQxb9xDXE0bu41mKIsi2lbvEZ4baW0ySZSYsVxwWDDW0N&#10;Fdfj3SrYmdzcdF5iPst4UeyzUWhOd6WGgy5bggjUhV/4295pBfP5FD5n4hGQ6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qA2uPBAAAA3AAAAA8AAAAAAAAAAAAAAAAAnwIA&#10;AGRycy9kb3ducmV2LnhtbFBLBQYAAAAABAAEAPcAAACNAwAAAAA=&#10;">
                  <v:imagedata r:id="rId281" o:title=""/>
                </v:shape>
                <v:shape id="Picture 113" o:spid="_x0000_s1293" type="#_x0000_t75" style="position:absolute;left:3857;top:5628;width:845;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tiBvDAAAA3AAAAA8AAABkcnMvZG93bnJldi54bWxEj0GLwjAUhO8L/ofwBG9rqoJKNYooyoIg&#10;u9WDx0fzbIvNS02idv+9ERb2OMzMN8x82ZpaPMj5yrKCQT8BQZxbXXGh4HTcfk5B+ICssbZMCn7J&#10;w3LR+Zhjqu2Tf+iRhUJECPsUFZQhNKmUPi/JoO/bhjh6F+sMhihdIbXDZ4SbWg6TZCwNVhwXSmxo&#10;XVJ+ze5GwXc47PIN7ZqzptN5f8xuDuVYqV63Xc1ABGrDf/iv/aUVTCYjeJ+JR0AuX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u2IG8MAAADcAAAADwAAAAAAAAAAAAAAAACf&#10;AgAAZHJzL2Rvd25yZXYueG1sUEsFBgAAAAAEAAQA9wAAAI8DAAAAAA==&#10;">
                  <v:imagedata r:id="rId282" o:title=""/>
                </v:shape>
                <v:shape id="Picture 112" o:spid="_x0000_s1294" type="#_x0000_t75" style="position:absolute;left:4123;top:5714;width:307;height: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0XgzFAAAA3AAAAA8AAABkcnMvZG93bnJldi54bWxEj0FrAjEUhO8F/0N4gpeiWYvoujWKFApi&#10;QVFben1snruLm5dtEnX9940geBxm5htmtmhNLS7kfGVZwXCQgCDOra64UPB9+OynIHxA1lhbJgU3&#10;8rCYd15mmGl75R1d9qEQEcI+QwVlCE0mpc9LMugHtiGO3tE6gyFKV0jt8BrhppZvSTKWBiuOCyU2&#10;9FFSftqfjYKf6dadNvw6THFN5y83XTe/6Z9SvW67fAcRqA3P8KO90gomkxHcz8QjIO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tF4MxQAAANwAAAAPAAAAAAAAAAAAAAAA&#10;AJ8CAABkcnMvZG93bnJldi54bWxQSwUGAAAAAAQABAD3AAAAkQMAAAAA&#10;">
                  <v:imagedata r:id="rId285" o:title=""/>
                </v:shape>
                <v:shape id="Freeform 111" o:spid="_x0000_s1295" style="position:absolute;left:3698;top:4814;width:149;height:1025;visibility:visible;mso-wrap-style:square;v-text-anchor:top" coordsize="149,10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2G4cUA&#10;AADcAAAADwAAAGRycy9kb3ducmV2LnhtbESPT4vCMBTE7wt+h/AEb2uq7qpUo5SKIK4X/yB4ezTP&#10;tti8lCZq/fYbYWGPw8z8hpkvW1OJBzWutKxg0I9AEGdWl5wrOB3Xn1MQziNrrCyTghc5WC46H3OM&#10;tX3ynh4Hn4sAYRejgsL7OpbSZQUZdH1bEwfvahuDPsgml7rBZ4CbSg6jaCwNlhwWCqwpLSi7He5G&#10;Aa12g/TneFl/paPXiRPMV+dtolSv2yYzEJ5a/x/+a2+0gsnkG95nwh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7YbhxQAAANwAAAAPAAAAAAAAAAAAAAAAAJgCAABkcnMv&#10;ZG93bnJldi54bWxQSwUGAAAAAAQABAD1AAAAigMAAAAA&#10;" path="m,l,1025r149,e" filled="f" strokeweight=".22933mm">
                  <v:path arrowok="t" o:connecttype="custom" o:connectlocs="0,4814;0,5839;149,5839" o:connectangles="0,0,0"/>
                </v:shape>
                <v:line id="Line 110" o:spid="_x0000_s1296" style="position:absolute;visibility:visible;mso-wrap-style:square" from="1620,2249" to="1620,2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7UEcUAAADcAAAADwAAAGRycy9kb3ducmV2LnhtbESPQWvCQBSE70L/w/KE3nRjkSjRVUyh&#10;mHgRbS/eHtlnEsy+DdlNTP99t1DocZiZb5jtfjSNGKhztWUFi3kEgriwuuZSwdfnx2wNwnlkjY1l&#10;UvBNDva7l8kWE22ffKHh6ksRIOwSVFB53yZSuqIig25uW+Lg3W1n0AfZlVJ3+Axw08i3KIqlwZrD&#10;QoUtvVdUPK69UdAez7dT3qRpH5/7fIGnjC7FUqnX6XjYgPA0+v/wXzvTClarGH7PhCMgd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7UEcUAAADcAAAADwAAAAAAAAAA&#10;AAAAAAChAgAAZHJzL2Rvd25yZXYueG1sUEsFBgAAAAAEAAQA+QAAAJMDAAAAAA==&#10;" strokeweight=".22933mm"/>
                <v:shape id="Freeform 109" o:spid="_x0000_s1297" style="position:absolute;left:1620;top:2095;width:308;height:154;visibility:visible;mso-wrap-style:square;v-text-anchor:top" coordsize="308,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TGsMMA&#10;AADcAAAADwAAAGRycy9kb3ducmV2LnhtbESPQWvCQBSE70L/w/IK3nSjYGNTV1FB8NSSNL0/ss8k&#10;mH0bd1eN/94tFHocZuYbZrUZTCdu5HxrWcFsmoAgrqxuuVZQfh8mSxA+IGvsLJOCB3nYrF9GK8y0&#10;vXNOtyLUIkLYZ6igCaHPpPRVQwb91PbE0TtZZzBE6WqpHd4j3HRyniRv0mDLcaHBnvYNVefiahT8&#10;fOWz5fnzIstTWbvyHXM/LHZKjV+H7QeIQEP4D/+1j1pBmqbweyYe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zTGsMMAAADcAAAADwAAAAAAAAAAAAAAAACYAgAAZHJzL2Rv&#10;d25yZXYueG1sUEsFBgAAAAAEAAQA9QAAAIgDAAAAAA==&#10;" path="m307,l,,,154e" filled="f" strokeweight=".22933mm">
                  <v:path arrowok="t" o:connecttype="custom" o:connectlocs="307,2095;0,2095;0,2249" o:connectangles="0,0,0"/>
                </v:shape>
                <v:shape id="Freeform 108" o:spid="_x0000_s1298" style="position:absolute;left:3310;top:2095;width:778;height:154;visibility:visible;mso-wrap-style:square;v-text-anchor:top" coordsize="778,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uWtsAA&#10;AADcAAAADwAAAGRycy9kb3ducmV2LnhtbERPTWvCQBC9C/6HZYTedKOHRqKriEVoj00LuY7ZMQlm&#10;Z9LsNsb++u5B8Ph439v96Fo1UO8bYQPLRQKKuBTbcGXg++s0X4PyAdliK0wG7uRhv5tOtphZufEn&#10;DXmoVAxhn6GBOoQu09qXNTn0C+mII3eR3mGIsK+07fEWw12rV0nyqh02HBtq7OhYU3nNf52Bjz9J&#10;2rfLHTE/r48y/BTpIIUxL7PxsAEVaAxP8cP9bg2kaVwbz8QjoH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ZuWtsAAAADcAAAADwAAAAAAAAAAAAAAAACYAgAAZHJzL2Rvd25y&#10;ZXYueG1sUEsFBgAAAAAEAAQA9QAAAIUDAAAAAA==&#10;" path="m777,l,,,154e" filled="f" strokeweight=".22933mm">
                  <v:path arrowok="t" o:connecttype="custom" o:connectlocs="777,2095;0,2095;0,2249" o:connectangles="0,0,0"/>
                </v:shape>
                <v:shape id="Freeform 107" o:spid="_x0000_s1299" style="position:absolute;left:4027;top:2095;width:101;height:144;visibility:visible;mso-wrap-style:square;v-text-anchor:top" coordsize="101,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y8c8QA&#10;AADcAAAADwAAAGRycy9kb3ducmV2LnhtbESPQWsCMRSE7wX/Q3hCL6VmK+jq1ihWEOzRVTw/Nq/Z&#10;tZuXNYm67a9vCoUeh5n5hlmsetuKG/nQOFbwMspAEFdON2wUHA/b5xmIEJE1to5JwRcFWC0HDwss&#10;tLvznm5lNCJBOBSooI6xK6QMVU0Ww8h1xMn7cN5iTNIbqT3eE9y2cpxlU2mx4bRQY0ebmqrP8moT&#10;hf23lefJvPGn9+Phsn16M+erUo/Dfv0KIlIf/8N/7Z1WkOdz+D2TjoB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cvHPEAAAA3AAAAA8AAAAAAAAAAAAAAAAAmAIAAGRycy9k&#10;b3ducmV2LnhtbFBLBQYAAAAABAAEAPUAAACJAwAAAAA=&#10;" path="m101,144l101,,,e" filled="f" strokeweight=".22933mm">
                  <v:path arrowok="t" o:connecttype="custom" o:connectlocs="101,2239;101,2095;0,2095" o:connectangles="0,0,0"/>
                </v:shape>
                <v:shape id="Freeform 106" o:spid="_x0000_s1300" style="position:absolute;left:5153;top:3216;width:204;height:106;visibility:visible;mso-wrap-style:square;v-text-anchor:top" coordsize="204,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IH98EA&#10;AADcAAAADwAAAGRycy9kb3ducmV2LnhtbERPy2oCMRTdC/2HcAvdaaYt1GE0ihYKrhRfuL1OrjOj&#10;yc2QRB3/vlkILg/nPZ521ogb+dA4VvA5yEAQl043XCnYbf/6OYgQkTUax6TgQQGmk7feGAvt7rym&#10;2yZWIoVwKFBBHWNbSBnKmiyGgWuJE3dy3mJM0FdSe7yncGvkV5b9SIsNp4YaW/qtqbxsrlbB3szn&#10;q+35MjtU2Vnmy9XRfO+8Uh/v3WwEIlIXX+Kne6EVDPM0P51JR0BO/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SiB/fBAAAA3AAAAA8AAAAAAAAAAAAAAAAAmAIAAGRycy9kb3du&#10;cmV2LnhtbFBLBQYAAAAABAAEAPUAAACGAwAAAAA=&#10;" path="m,l204,r,106e" filled="f" strokeweight=".22933mm">
                  <v:path arrowok="t" o:connecttype="custom" o:connectlocs="0,3216;204,3216;204,3322" o:connectangles="0,0,0"/>
                </v:shape>
                <v:line id="Line 105" o:spid="_x0000_s1301" style="position:absolute;visibility:visible;mso-wrap-style:square" from="8839,4320" to="8916,4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I8QsQAAADcAAAADwAAAGRycy9kb3ducmV2LnhtbESPT4vCMBTE7wt+h/CEva1pl0WlGosu&#10;iH8uou5lb4/m2Rabl9Kktn57Iwgeh5n5DTNPe1OJGzWutKwgHkUgiDOrS84V/J3XX1MQziNrrCyT&#10;gjs5SBeDjzkm2nZ8pNvJ5yJA2CWooPC+TqR0WUEG3cjWxMG72MagD7LJpW6wC3BTye8oGkuDJYeF&#10;Amv6LSi7nlqjoN4c/ve7arVqx4d2F+N+S8fsR6nPYb+cgfDU+3f41d5qBZNpDM8z4QjI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kjxCxAAAANwAAAAPAAAAAAAAAAAA&#10;AAAAAKECAABkcnMvZG93bnJldi54bWxQSwUGAAAAAAQABAD5AAAAkgMAAAAA&#10;" strokeweight=".22933mm"/>
                <v:rect id="Rectangle 104" o:spid="_x0000_s1302" style="position:absolute;left:3770;top:2239;width:718;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5afsQA&#10;AADcAAAADwAAAGRycy9kb3ducmV2LnhtbESPQWsCMRSE7wX/Q3hCbzXR2lVXo4ggCLaHquD1sXnu&#10;Lm5e1k3U9d8bodDjMDPfMLNFaytxo8aXjjX0ewoEceZMybmGw379MQbhA7LByjFpeJCHxbzzNsPU&#10;uDv/0m0XchEh7FPUUIRQp1L6rCCLvudq4uidXGMxRNnk0jR4j3BbyYFSibRYclwosKZVQdl5d7Ua&#10;MBmay8/p83u/vSY4yVu1/joqrd+77XIKIlAb/sN/7Y3RMBoP4HUmHgE5f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OWn7EAAAA3AAAAA8AAAAAAAAAAAAAAAAAmAIAAGRycy9k&#10;b3ducmV2LnhtbFBLBQYAAAAABAAEAPUAAACJAwAAAAA=&#10;" stroked="f"/>
                <v:rect id="Rectangle 103" o:spid="_x0000_s1303" style="position:absolute;left:3770;top:2239;width:718;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9U+cYA&#10;AADcAAAADwAAAGRycy9kb3ducmV2LnhtbESPW2vCQBSE3wX/w3IKvummClaiqxSxtHh58ALi2yF7&#10;mgSzZ0N2m0R/vSsUfBxm5htmtmhNIWqqXG5ZwfsgAkGcWJ1zquB0/OpPQDiPrLGwTApu5GAx73Zm&#10;GGvb8J7qg09FgLCLUUHmfRlL6ZKMDLqBLYmD92srgz7IKpW6wibATSGHUTSWBnMOCxmWtMwouR7+&#10;jAK/3o2vq/0mtevNpWjq2zfdt2elem/t5xSEp9a/wv/tH63gYzKC55lw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59U+cYAAADcAAAADwAAAAAAAAAAAAAAAACYAgAAZHJz&#10;L2Rvd25yZXYueG1sUEsFBgAAAAAEAAQA9QAAAIsDAAAAAA==&#10;" filled="f" strokeweight=".22933mm">
                  <v:stroke dashstyle="longDash"/>
                </v:rect>
                <v:shape id="Picture 102" o:spid="_x0000_s1304" type="#_x0000_t75" style="position:absolute;left:3962;top:2400;width:34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DFOnGAAAA3AAAAA8AAABkcnMvZG93bnJldi54bWxEj0FrwkAUhO8F/8PyhN7qRmltiK4i0oKl&#10;Khhz8PjMPpNg9m3Ibk38992C0OMwM98w82VvanGj1lWWFYxHEQji3OqKCwXZ8fMlBuE8ssbaMim4&#10;k4PlYvA0x0Tbjg90S30hAoRdggpK75tESpeXZNCNbEMcvIttDfog20LqFrsAN7WcRNFUGqw4LJTY&#10;0Lqk/Jr+GAXnbJcdzD19qzbb+Ls7fey/8t1eqedhv5qB8NT7//CjvdEK3uNX+DsTjoBc/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oMU6cYAAADcAAAADwAAAAAAAAAAAAAA&#10;AACfAgAAZHJzL2Rvd25yZXYueG1sUEsFBgAAAAAEAAQA9wAAAJIDAAAAAA==&#10;">
                  <v:imagedata r:id="rId286" o:title=""/>
                </v:shape>
                <v:shape id="Picture 101" o:spid="_x0000_s1305" type="#_x0000_t75" style="position:absolute;left:3790;top:2508;width:691;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fBubDAAAA3AAAAA8AAABkcnMvZG93bnJldi54bWxEj09rAjEUxO8Fv0N4greatWBdVqNoy1KP&#10;/sPzY/PcrG5ewibV7bdvhEKPw8z8hlmsetuKO3WhcaxgMs5AEFdON1wrOB3L1xxEiMgaW8ek4IcC&#10;rJaDlwUW2j14T/dDrEWCcChQgYnRF1KGypDFMHaeOHkX11mMSXa11B0+Ety28i3L3qXFhtOCQU8f&#10;hqrb4dsqyK2flWi2x8/zdV9ev25rLzc7pUbDfj0HEamP/+G/9lYrmOVTeJ5JR0A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R8G5sMAAADcAAAADwAAAAAAAAAAAAAAAACf&#10;AgAAZHJzL2Rvd25yZXYueG1sUEsFBgAAAAAEAAQA9wAAAI8DAAAAAA==&#10;">
                  <v:imagedata r:id="rId263" o:title=""/>
                </v:shape>
                <v:rect id="Rectangle 100" o:spid="_x0000_s1306" style="position:absolute;left:4598;top:2249;width:938;height:6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VcfcQA&#10;AADcAAAADwAAAGRycy9kb3ducmV2LnhtbESPQWsCMRSE7wX/Q3iCN01addXVKCIIgnpQC70+Ns/d&#10;pZuX7Sbq9t83gtDjMDPfMItVaytxp8aXjjW8DxQI4syZknMNn5dtfwrCB2SDlWPS8EseVsvO2wJT&#10;4x58ovs55CJC2KeooQihTqX0WUEW/cDVxNG7usZiiLLJpWnwEeG2kh9KJdJiyXGhwJo2BWXf55vV&#10;gMnI/Byvw8Nlf0twlrdqO/5SWve67XoOIlAb/sOv9s5omEwTeJ6JR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1XH3EAAAA3AAAAA8AAAAAAAAAAAAAAAAAmAIAAGRycy9k&#10;b3ducmV2LnhtbFBLBQYAAAAABAAEAPUAAACJAwAAAAA=&#10;" stroked="f"/>
                <v:rect id="Rectangle 99" o:spid="_x0000_s1307" style="position:absolute;left:4598;top:2249;width:938;height:6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RS+scA&#10;AADcAAAADwAAAGRycy9kb3ducmV2LnhtbESPQWvCQBSE7wX/w/KE3uqmPSSSuooUpSWxB21BvD2y&#10;zySYfRuy2yT217sFocdhZr5hFqvRNKKnztWWFTzPIhDEhdU1lwq+v7ZPcxDOI2tsLJOCKzlYLScP&#10;C0y1HXhP/cGXIkDYpaig8r5NpXRFRQbdzLbEwTvbzqAPsiul7nAIcNPIlyiKpcGaw0KFLb1VVFwO&#10;P0aBzz7jy2aflzbLT83QX9/pd3dU6nE6rl9BeBr9f/je/tAKknkCf2fCEZD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CkUvrHAAAA3AAAAA8AAAAAAAAAAAAAAAAAmAIAAGRy&#10;cy9kb3ducmV2LnhtbFBLBQYAAAAABAAEAPUAAACMAwAAAAA=&#10;" filled="f" strokeweight=".22933mm">
                  <v:stroke dashstyle="longDash"/>
                </v:rect>
                <v:shape id="Picture 98" o:spid="_x0000_s1308" type="#_x0000_t75" style="position:absolute;left:4901;top:2299;width:34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OHuzDAAAA3AAAAA8AAABkcnMvZG93bnJldi54bWxET01rwkAQvQv+h2UEb7ppwRqiq5TSgqUq&#10;GHPwOGbHJJidDdmtif/ePQgeH+97ue5NLW7UusqygrdpBII4t7riQkF2/JnEIJxH1lhbJgV3crBe&#10;DQdLTLTt+EC31BcihLBLUEHpfZNI6fKSDLqpbYgDd7GtQR9gW0jdYhfCTS3fo+hDGqw4NJTY0FdJ&#10;+TX9NwrO2S47mHs6qzbb+K87fe9/891eqfGo/1yA8NT7l/jp3mgF8zisDWfCEZCr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84e7MMAAADcAAAADwAAAAAAAAAAAAAAAACf&#10;AgAAZHJzL2Rvd25yZXYueG1sUEsFBgAAAAAEAAQA9wAAAI8DAAAAAA==&#10;">
                  <v:imagedata r:id="rId286" o:title=""/>
                </v:shape>
                <v:shape id="Picture 97" o:spid="_x0000_s1309" type="#_x0000_t75" style="position:absolute;left:4716;top:2407;width:710;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MJ+XDAAAA3AAAAA8AAABkcnMvZG93bnJldi54bWxEj0trAjEUhfeC/yFcwZ1mLPiaGkWEglut&#10;Fpe3k9vJ1MnNTBJ1/PdNodDl4Tw+zmrT2VrcyYfKsYLJOANBXDhdcang9P42WoAIEVlj7ZgUPCnA&#10;Zt3vrTDX7sEHuh9jKdIIhxwVmBibXMpQGLIYxq4hTt6X8xZjkr6U2uMjjdtavmTZTFqsOBEMNrQz&#10;VFyPN5sg7W7yfTGfy/bjwq0/TQ/n+dkoNRx021cQkbr4H/5r77WC+WIJv2fSEZDr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4wn5cMAAADcAAAADwAAAAAAAAAAAAAAAACf&#10;AgAAZHJzL2Rvd25yZXYueG1sUEsFBgAAAAAEAAQA9wAAAI8DAAAAAA==&#10;">
                  <v:imagedata r:id="rId287" o:title=""/>
                </v:shape>
                <v:shape id="Picture 96" o:spid="_x0000_s1310" type="#_x0000_t75" style="position:absolute;left:4630;top:2515;width:883;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fuR7CAAAA3AAAAA8AAABkcnMvZG93bnJldi54bWxET01rwkAQvQv9D8sUetNNC7VNdJVSCeQk&#10;NuZQb2N2TILZ2ZBdY/z37kHw+Hjfy/VoWjFQ7xrLCt5nEQji0uqGKwXFPp1+g3AeWWNrmRTcyMF6&#10;9TJZYqLtlf9oyH0lQgi7BBXU3neJlK6syaCb2Y44cCfbG/QB9pXUPV5DuGnlRxTNpcGGQ0ONHf3W&#10;VJ7zi1Fw/Lz9F4M/ROkmLrPdcZvmRdYq9fY6/ixAeBr9U/xwZ1rBVxzmhzPhCMjV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737kewgAAANwAAAAPAAAAAAAAAAAAAAAAAJ8C&#10;AABkcnMvZG93bnJldi54bWxQSwUGAAAAAAQABAD3AAAAjgMAAAAA&#10;">
                  <v:imagedata r:id="rId288" o:title=""/>
                </v:shape>
                <v:shape id="Picture 95" o:spid="_x0000_s1311" type="#_x0000_t75" style="position:absolute;left:4901;top:2623;width:34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fYXGAAAA3AAAAA8AAABkcnMvZG93bnJldi54bWxEj8FqwzAQRO+F/oPYQi6lkZND0ziWQygE&#10;cnGhTi+9LdbGMrFWxlJtx18fFQo9DjPzhsn2k23FQL1vHCtYLRMQxJXTDdcKvs7HlzcQPiBrbB2T&#10;ght52OePDxmm2o38SUMZahEh7FNUYELoUil9ZciiX7qOOHoX11sMUfa11D2OEW5buU6SV2mx4bhg&#10;sKN3Q9W1/LEKnCw2h8u3Pc7mVpznqXput8OHUoun6bADEWgK/+G/9kkr2GxX8HsmHgGZ3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t9hcYAAADcAAAADwAAAAAAAAAAAAAA&#10;AACfAgAAZHJzL2Rvd25yZXYueG1sUEsFBgAAAAAEAAQA9wAAAJIDAAAAAA==&#10;">
                  <v:imagedata r:id="rId289" o:title=""/>
                </v:shape>
                <v:shape id="Freeform 94" o:spid="_x0000_s1312" style="position:absolute;left:5066;top:2095;width:10;height:154;visibility:visible;mso-wrap-style:square;v-text-anchor:top" coordsize="10,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uUBcUA&#10;AADcAAAADwAAAGRycy9kb3ducmV2LnhtbESPQWvCQBSE7wX/w/KE3nRjAq1GV2lLCm1vJgoeH9ln&#10;Es2+DdltTP99tyD0OMzMN8xmN5pWDNS7xrKCxTwCQVxa3XCl4FC8z5YgnEfW2FomBT/kYLedPGww&#10;1fbGexpyX4kAYZeigtr7LpXSlTUZdHPbEQfvbHuDPsi+krrHW4CbVsZR9CQNNhwWauzorabymn8b&#10;Ba/FeMxMN2RfzSm7VBQlJX8mSj1Ox5c1CE+j/w/f2x9awfMqhr8z4Qj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O5QFxQAAANwAAAAPAAAAAAAAAAAAAAAAAJgCAABkcnMv&#10;ZG93bnJldi54bWxQSwUGAAAAAAQABAD1AAAAigMAAAAA&#10;" path="m10,l,,,154e" filled="f" strokeweight=".22933mm">
                  <v:path arrowok="t" o:connecttype="custom" o:connectlocs="10,2095;0,2095;0,2249" o:connectangles="0,0,0"/>
                </v:shape>
                <v:line id="Line 93" o:spid="_x0000_s1313" style="position:absolute;visibility:visible;mso-wrap-style:square" from="12216,2323" to="12216,24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WRc8UAAADcAAAADwAAAGRycy9kb3ducmV2LnhtbESPQWvCQBSE70L/w/IK3nSjFttG12AE&#10;qXoRbS/eHtlnEsy+DbsbTf99t1DocZiZb5hl1ptG3Mn52rKCyTgBQVxYXXOp4OtzO3oD4QOyxsYy&#10;KfgmD9nqabDEVNsHn+h+DqWIEPYpKqhCaFMpfVGRQT+2LXH0rtYZDFG6UmqHjwg3jZwmyVwarDku&#10;VNjSpqLidu6MgvbjeDnsmzzv5sduP8HDjk7Fi1LD5369ABGoD//hv/ZOK3h9n8HvmXgE5O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WRc8UAAADcAAAADwAAAAAAAAAA&#10;AAAAAAChAgAAZHJzL2Rvd25yZXYueG1sUEsFBgAAAAAEAAQA+QAAAJMDAAAAAA==&#10;" strokeweight=".22933mm"/>
                <v:line id="Line 92" o:spid="_x0000_s1314" style="position:absolute;visibility:visible;mso-wrap-style:square" from="5870,3552" to="6074,35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wJB8YAAADcAAAADwAAAGRycy9kb3ducmV2LnhtbESPT2vCQBTE7wW/w/KE3pqNRbSm2YgW&#10;SqMXUXvp7ZF9TYLZtyG7+dNv3y0IPQ4z8xsm3U6mEQN1rrasYBHFIIgLq2suFXxe359eQDiPrLGx&#10;TAp+yME2mz2kmGg78pmGiy9FgLBLUEHlfZtI6YqKDLrItsTB+7adQR9kV0rd4RjgppHPcbySBmsO&#10;CxW29FZRcbv0RkH7cfo6Hpr9vl+d+sMCjzmdi6VSj/Np9wrC0+T/w/d2rhWsN0v4OxOOgMx+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o8CQfGAAAA3AAAAA8AAAAAAAAA&#10;AAAAAAAAoQIAAGRycy9kb3ducmV2LnhtbFBLBQYAAAAABAAEAPkAAACUAwAAAAA=&#10;" strokeweight=".22933mm"/>
                <v:rect id="Rectangle 91" o:spid="_x0000_s1315" style="position:absolute;left:4846;top:4090;width:1037;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dgfcYA&#10;AADcAAAADwAAAGRycy9kb3ducmV2LnhtbESP3WrCQBSE7wXfYTlC78zGYn+MriJKoZQKNimCd4fs&#10;MQlmz6bZNaZv3y0IXg4z8w2zWPWmFh21rrKsYBLFIIhzqysuFHxnb+NXEM4ja6wtk4JfcrBaDgcL&#10;TLS98hd1qS9EgLBLUEHpfZNI6fKSDLrINsTBO9nWoA+yLaRu8RrgppaPcfwsDVYcFkpsaFNSfk4v&#10;RsE+NRfHxx8zxc/s47A5ZbtuslXqYdSv5yA89f4evrXftYKX2RP8nwlH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adgfcYAAADcAAAADwAAAAAAAAAAAAAAAACYAgAAZHJz&#10;L2Rvd25yZXYueG1sUEsFBgAAAAAEAAQA9QAAAIsDAAAAAA==&#10;" filled="f" strokeweight=".22933mm"/>
                <v:shape id="Picture 90" o:spid="_x0000_s1316" type="#_x0000_t75" style="position:absolute;left:4951;top:4174;width:82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gHkLGAAAA3AAAAA8AAABkcnMvZG93bnJldi54bWxEj0FrwkAUhO9C/8PyCt50Y6Gppq6i1or0&#10;IrGFXh/ZZzaYfZtmV0399a5Q6HGYmW+Y6byztThT6yvHCkbDBARx4XTFpYKvz/fBGIQPyBprx6Tg&#10;lzzMZw+9KWbaXTin8z6UIkLYZ6jAhNBkUvrCkEU/dA1x9A6utRiibEupW7xEuK3lU5Kk0mLFccFg&#10;QytDxXF/sgp+th9+ma707qSvb8/fuUl2m+Naqf5jt3gFEagL/+G/9lYreJmkcD8Tj4Cc3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2AeQsYAAADcAAAADwAAAAAAAAAAAAAA&#10;AACfAgAAZHJzL2Rvd25yZXYueG1sUEsFBgAAAAAEAAQA9wAAAJIDAAAAAA==&#10;">
                  <v:imagedata r:id="rId290" o:title=""/>
                </v:shape>
                <v:shape id="Picture 89" o:spid="_x0000_s1317" type="#_x0000_t75" style="position:absolute;left:4937;top:4282;width:864;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JtczEAAAA3AAAAA8AAABkcnMvZG93bnJldi54bWxEj0FrwkAUhO8F/8PyhN7qpkJjTF1FBEEo&#10;HrSK12f2NRubfRuy2xj/vSsIPQ4z8w0zW/S2Fh21vnKs4H2UgCAunK64VHD4Xr9lIHxA1lg7JgU3&#10;8rCYD15mmGt35R11+1CKCGGfowITQpNL6QtDFv3INcTR+3GtxRBlW0rd4jXCbS3HSZJKixXHBYMN&#10;rQwVv/s/qyA7ZFuzuZwvH+mxW6VfMpzGWiv1OuyXnyAC9eE//GxvtILJdAKPM/EIyP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YJtczEAAAA3AAAAA8AAAAAAAAAAAAAAAAA&#10;nwIAAGRycy9kb3ducmV2LnhtbFBLBQYAAAAABAAEAPcAAACQAwAAAAA=&#10;">
                  <v:imagedata r:id="rId291" o:title=""/>
                </v:shape>
                <v:line id="Line 88" o:spid="_x0000_s1318" style="position:absolute;visibility:visible;mso-wrap-style:square" from="5882,4320" to="6074,4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EDAsAAAADcAAAADwAAAGRycy9kb3ducmV2LnhtbERPy6rCMBDdC/5DGMGdpop4tRpFBfGx&#10;ER8bd0MztsVmUppU69+bhXCXh/OeLxtTiBdVLresYNCPQBAnVuecKrhdt70JCOeRNRaWScGHHCwX&#10;7dYcY23ffKbXxacihLCLUUHmfRlL6ZKMDLq+LYkD97CVQR9glUpd4TuEm0IOo2gsDeYcGjIsaZNR&#10;8rzURkG5O92Ph2K9rsen+jDA457OyUipbqdZzUB4avy/+OfeawV/07A2nAlHQC6+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txAwLAAAAA3AAAAA8AAAAAAAAAAAAAAAAA&#10;oQIAAGRycy9kb3ducmV2LnhtbFBLBQYAAAAABAAEAPkAAACOAwAAAAA=&#10;" strokeweight=".22933mm"/>
                <v:rect id="Rectangle 87" o:spid="_x0000_s1319" style="position:absolute;left:4846;top:4858;width:107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pqeMUA&#10;AADcAAAADwAAAGRycy9kb3ducmV2LnhtbESPQWvCQBSE7wX/w/IEb3WjSKvRVUQRSrFQExG8PbLP&#10;JJh9G7NrTP+9Wyj0OMzMN8xi1ZlKtNS40rKC0TACQZxZXXKu4JjuXqcgnEfWWFkmBT/kYLXsvSww&#10;1vbBB2oTn4sAYRejgsL7OpbSZQUZdENbEwfvYhuDPsgml7rBR4CbSo6j6E0aLDksFFjTpqDsmtyN&#10;gu/E3B2fb2aC+/TztLmkX+1oq9Sg363nIDx1/j/81/7QCt5nM/g9E46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6mp4xQAAANwAAAAPAAAAAAAAAAAAAAAAAJgCAABkcnMv&#10;ZG93bnJldi54bWxQSwUGAAAAAAQABAD1AAAAigMAAAAA&#10;" filled="f" strokeweight=".22933mm"/>
                <v:shape id="Picture 86" o:spid="_x0000_s1320" type="#_x0000_t75" style="position:absolute;left:4970;top:4886;width:82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7InzDAAAA3AAAAA8AAABkcnMvZG93bnJldi54bWxET1trwjAUfhf2H8IZ+KbJBEU6Y9m8DNmL&#10;1A32emjOmtLmpGuidv568zDY48d3X+WDa8WF+lB71vA0VSCIS29qrjR8fuwnSxAhIhtsPZOGXwqQ&#10;rx9GK8yMv3JBl1OsRArhkKEGG2OXSRlKSw7D1HfEifv2vcOYYF9J0+M1hbtWzpRaSIc1pwaLHW0s&#10;lc3p7DT8HN7D62Jjjmdz286/CquOb81O6/Hj8PIMItIQ/8V/7oPRsFRpfjqTjoBc3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XsifMMAAADcAAAADwAAAAAAAAAAAAAAAACf&#10;AgAAZHJzL2Rvd25yZXYueG1sUEsFBgAAAAAEAAQA9wAAAI8DAAAAAA==&#10;">
                  <v:imagedata r:id="rId290" o:title=""/>
                </v:shape>
                <v:shape id="Picture 85" o:spid="_x0000_s1321" type="#_x0000_t75" style="position:absolute;left:4997;top:4994;width:76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3HtfBAAAA3AAAAA8AAABkcnMvZG93bnJldi54bWxEj0GLwjAUhO/C/ofwFrxp6iqLVqPIguBx&#10;63rw+Ghem2DzUppo6783C4LHYWa+YTa7wTXiTl2wnhXMphkI4tJry7WC899hsgQRIrLGxjMpeFCA&#10;3fZjtMFc+54Lup9iLRKEQ44KTIxtLmUoDTkMU98SJ6/yncOYZFdL3WGf4K6RX1n2LR1aTgsGW/ox&#10;VF5PN6dA/hrbzxeLS1VcY3G0K67Ocq7U+HPYr0FEGuI7/GoftYJlNoP/M+kIyO0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t3HtfBAAAA3AAAAA8AAAAAAAAAAAAAAAAAnwIA&#10;AGRycy9kb3ducmV2LnhtbFBLBQYAAAAABAAEAPcAAACNAwAAAAA=&#10;">
                  <v:imagedata r:id="rId292" o:title=""/>
                </v:shape>
                <v:shape id="Picture 84" o:spid="_x0000_s1322" type="#_x0000_t75" style="position:absolute;left:5246;top:5102;width:288;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iJIXCAAAA3AAAAA8AAABkcnMvZG93bnJldi54bWxEj0GLwjAUhO8L/ofwBC+i6SosUo0iguji&#10;yerF27N5NsXmpTRZjf9+s7DgcZiZb5jFKtpGPKjztWMFn+MMBHHpdM2VgvNpO5qB8AFZY+OYFLzI&#10;w2rZ+1hgrt2Tj/QoQiUShH2OCkwIbS6lLw1Z9GPXEifv5jqLIcmukrrDZ4LbRk6y7EtarDktGGxp&#10;Y6i8Fz9WQZzutuEgi7KWhb6aYfwentxFqUE/rucgAsXwDv+391rBLJvA35l0BOTy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oiSFwgAAANwAAAAPAAAAAAAAAAAAAAAAAJ8C&#10;AABkcnMvZG93bnJldi54bWxQSwUGAAAAAAQABAD3AAAAjgMAAAAA&#10;">
                  <v:imagedata r:id="rId293" o:title=""/>
                </v:shape>
                <v:line id="Line 83" o:spid="_x0000_s1323" style="position:absolute;visibility:visible;mso-wrap-style:square" from="5921,5088" to="6074,50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uQosMAAADcAAAADwAAAGRycy9kb3ducmV2LnhtbESPzarCMBSE94LvEI5wd5rqFZFqFBXE&#10;n41U3bg7NMe22JyUJtXet78RBJfDzHzDzJetKcWTaldYVjAcRCCIU6sLzhRcL9v+FITzyBpLy6Tg&#10;jxwsF93OHGNtX5zQ8+wzESDsYlSQe1/FUro0J4NuYCvi4N1tbdAHWWdS1/gKcFPKURRNpMGCw0KO&#10;FW1ySh/nxiiodqfb8VCu183k1ByGeNxTko6V+um1qxkIT63/hj/tvVYwjX7hfSYcAbn4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trkKLDAAAA3AAAAA8AAAAAAAAAAAAA&#10;AAAAoQIAAGRycy9kb3ducmV2LnhtbFBLBQYAAAAABAAEAPkAAACRAwAAAAA=&#10;" strokeweight=".22933mm"/>
                <v:line id="Line 82" o:spid="_x0000_s1324" style="position:absolute;visibility:visible;mso-wrap-style:square" from="6074,3552" to="6074,50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II1sEAAADcAAAADwAAAGRycy9kb3ducmV2LnhtbESPSwvCMBCE74L/IazgTVNFRKpRVBAf&#10;F/Fx8bY0a1tsNqVJtf57Iwgeh5n5hpktGlOIJ1Uut6xg0I9AECdW55wquF42vQkI55E1FpZJwZsc&#10;LObt1gxjbV98oufZpyJA2MWoIPO+jKV0SUYGXd+WxMG728qgD7JKpa7wFeCmkMMoGkuDOYeFDEta&#10;Z5Q8zrVRUG6Pt8O+WK3q8bHeD/Cwo1MyUqrbaZZTEJ4a/w//2jutYBKN4HsmHAE5/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ggjWwQAAANwAAAAPAAAAAAAAAAAAAAAA&#10;AKECAABkcnMvZG93bnJldi54bWxQSwUGAAAAAAQABAD5AAAAjwMAAAAA&#10;" strokeweight=".22933mm"/>
                <v:shape id="Freeform 81" o:spid="_x0000_s1325" style="position:absolute;left:8460;top:3353;width:77;height:968;visibility:visible;mso-wrap-style:square;v-text-anchor:top" coordsize="77,9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bl7cIA&#10;AADcAAAADwAAAGRycy9kb3ducmV2LnhtbESPQYvCMBSE78L+h/AW9qaJwopUoyyrrl7Vgh4fzbMt&#10;Ni+1idr11xtB8DjMfDPMZNbaSlyp8aVjDf2eAkGcOVNyriHdLbsjED4gG6wck4Z/8jCbfnQmmBh3&#10;4w1dtyEXsYR9ghqKEOpESp8VZNH3XE0cvaNrLIYom1yaBm+x3FZyoNRQWiw5LhRY029B2Wl7sRpG&#10;/XroFwd5Se9ytZ+v/s5quUetvz7bnzGIQG14h1/02kROfcPzTDwCcv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huXtwgAAANwAAAAPAAAAAAAAAAAAAAAAAJgCAABkcnMvZG93&#10;bnJldi54bWxQSwUGAAAAAAQABAD1AAAAhwMAAAAA&#10;" path="m,l,967r77,e" filled="f" strokeweight=".22933mm">
                  <v:path arrowok="t" o:connecttype="custom" o:connectlocs="0,3353;0,4320;77,4320" o:connectangles="0,0,0"/>
                </v:shape>
                <v:shape id="Freeform 80" o:spid="_x0000_s1326" style="position:absolute;left:10246;top:4166;width:128;height:77;visibility:visible;mso-wrap-style:square;v-text-anchor:top" coordsize="128,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yAlsMA&#10;AADcAAAADwAAAGRycy9kb3ducmV2LnhtbESPT2sCMRTE74LfITyhN83ag+jWKP6h4K2seuntsXkm&#10;i5uX7SZq+u2bguBxmJnfMMt1cq24Ux8azwqmkwIEce11w0bB+fQ5noMIEVlj65kU/FKA9Wo4WGKp&#10;/YMruh+jERnCoUQFNsaulDLUlhyGie+Is3fxvcOYZW+k7vGR4a6V70Uxkw4bzgsWO9pZqq/Hm1Ng&#10;ZHW48U/aR7PYfu2778pudkmpt1HafICIlOIr/GwftIJ5MYP/M/kI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yAlsMAAADcAAAADwAAAAAAAAAAAAAAAACYAgAAZHJzL2Rv&#10;d25yZXYueG1sUEsFBgAAAAAEAAQA9QAAAIgDAAAAAA==&#10;" path="m,l,77r127,e" filled="f" strokeweight=".22933mm">
                  <v:path arrowok="t" o:connecttype="custom" o:connectlocs="0,4166;0,4243;127,4243" o:connectangles="0,0,0"/>
                </v:shape>
                <v:shape id="Freeform 79" o:spid="_x0000_s1327" style="position:absolute;left:11755;top:4236;width:77;height:84;visibility:visible;mso-wrap-style:square;v-text-anchor:top" coordsize="77,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n3sMA&#10;AADcAAAADwAAAGRycy9kb3ducmV2LnhtbESPQWsCMRSE70L/Q3hCb5rVgtXVKKVQ6dFqKXh7bp6b&#10;xc3Lkrzq9t83QqHHYWa+YVab3rfqSjE1gQ1MxgUo4irYhmsDn4e30RxUEmSLbWAy8EMJNuuHwQpL&#10;G278Qde91CpDOJVowIl0pdapcuQxjUNHnL1ziB4ly1hrG/GW4b7V06KYaY8N5wWHHb06qi77b28g&#10;uIssMG6P3Mr562Rn26ednhrzOOxflqCEevkP/7XfrYF58Qz3M/kI6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6n3sMAAADcAAAADwAAAAAAAAAAAAAAAACYAgAAZHJzL2Rv&#10;d25yZXYueG1sUEsFBgAAAAAEAAQA9QAAAIgDAAAAAA==&#10;" path="m,l,84r77,e" filled="f" strokeweight=".22933mm">
                  <v:path arrowok="t" o:connecttype="custom" o:connectlocs="0,4236;0,4320;77,4320" o:connectangles="0,0,0"/>
                </v:shape>
                <v:line id="Line 78" o:spid="_x0000_s1328" style="position:absolute;visibility:visible;mso-wrap-style:square" from="13214,4320" to="13291,4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8C074AAADcAAAADwAAAGRycy9kb3ducmV2LnhtbERPuwrCMBTdBf8hXMFNU0VEqlFUEB+L&#10;WF3cLs21LTY3pUm1/r0ZBMfDeS9WrSnFi2pXWFYwGkYgiFOrC84U3K67wQyE88gaS8uk4EMOVstu&#10;Z4Gxtm++0CvxmQgh7GJUkHtfxVK6NCeDbmgr4sA9bG3QB1hnUtf4DuGmlOMomkqDBYeGHCva5pQ+&#10;k8YoqPbn++lYbjbN9NwcR3g60CWdKNXvtes5CE+t/4t/7oNWMIvC2nAmHAG5/A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FzwLTvgAAANwAAAAPAAAAAAAAAAAAAAAAAKEC&#10;AABkcnMvZG93bnJldi54bWxQSwUGAAAAAAQABAD5AAAAjAMAAAAA&#10;" strokeweight=".22933mm"/>
                <v:line id="Line 77" o:spid="_x0000_s1329" style="position:absolute;visibility:visible;mso-wrap-style:square" from="14750,4320" to="14827,4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OnSMMAAADcAAAADwAAAGRycy9kb3ducmV2LnhtbESPzarCMBSE94LvEI5wd5oqIlqNooL4&#10;s5GqG3eH5tgWm5PSpNr79ka4cJfDzHzDLFatKcWLaldYVjAcRCCIU6sLzhTcrrv+FITzyBpLy6Tg&#10;lxyslt3OAmNt35zQ6+IzESDsYlSQe1/FUro0J4NuYCvi4D1sbdAHWWdS1/gOcFPKURRNpMGCw0KO&#10;FW1zSp+Xxiio9uf76VhuNs3k3ByHeDpQko6V+um16zkIT63/D/+1D1rBNJrB90w4AnL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Dp0jDAAAA3AAAAA8AAAAAAAAAAAAA&#10;AAAAoQIAAGRycy9kb3ducmV2LnhtbFBLBQYAAAAABAAEAPkAAACRAwAAAAA=&#10;" strokeweight=".22933mm"/>
                <v:shape id="Freeform 76" o:spid="_x0000_s1330" style="position:absolute;left:16082;top:3982;width:665;height:620;visibility:visible;mso-wrap-style:square;v-text-anchor:top" coordsize="66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8va78A&#10;AADcAAAADwAAAGRycy9kb3ducmV2LnhtbERPTYvCMBC9C/6HMMLeNLWIlGoUFRb2at3DHsdmbKrN&#10;pDSx1v315iB4fLzv9Xawjeip87VjBfNZAoK4dLrmSsHv6XuagfABWWPjmBQ8ycN2Mx6tMdfuwUfq&#10;i1CJGMI+RwUmhDaX0peGLPqZa4kjd3GdxRBhV0nd4SOG20amSbKUFmuODQZbOhgqb8XdKrjSIksP&#10;//vzZZlW+74wi2xX/in1NRl2KxCBhvARv90/WkE2j/PjmXgE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ODy9rvwAAANwAAAAPAAAAAAAAAAAAAAAAAJgCAABkcnMvZG93bnJl&#10;di54bWxQSwUGAAAAAAQABAD1AAAAhAMAAAAA&#10;" path="m,619l,,665,r,124e" filled="f" strokeweight=".22933mm">
                  <v:path arrowok="t" o:connecttype="custom" o:connectlocs="0,4601;0,3982;665,3982;665,4106" o:connectangles="0,0,0,0"/>
                </v:shape>
                <v:line id="Line 75" o:spid="_x0000_s1331" style="position:absolute;visibility:visible;mso-wrap-style:square" from="17899,4320" to="17976,4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w9k8IAAADcAAAADwAAAGRycy9kb3ducmV2LnhtbESPS6vCMBSE94L/IRzBnaa9iEg1igoX&#10;HxvxsXF3aI5tsTkpTar13xtBcDnMzDfMbNGaUjyodoVlBfEwAkGcWl1wpuBy/h9MQDiPrLG0TApe&#10;5GAx73ZmmGj75CM9Tj4TAcIuQQW591UipUtzMuiGtiIO3s3WBn2QdSZ1jc8AN6X8i6KxNFhwWMix&#10;onVO6f3UGAXV5nDd78rVqhkfml2M+y0d05FS/V67nILw1Ppf+NveagWTOIbPmXAE5Pw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Sw9k8IAAADcAAAADwAAAAAAAAAAAAAA&#10;AAChAgAAZHJzL2Rvd25yZXYueG1sUEsFBgAAAAAEAAQA+QAAAJADAAAAAA==&#10;" strokeweight=".22933mm"/>
                <v:line id="Line 74" o:spid="_x0000_s1332" style="position:absolute;visibility:visible;mso-wrap-style:square" from="12216,3014" to="12216,3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6j5MQAAADcAAAADwAAAGRycy9kb3ducmV2LnhtbESPT4vCMBTE78J+h/AW9mbTiojURtGF&#10;xT8Xse5lb4/m2Rabl9Kk2v32RhA8DjPzGyZbDaYRN+pcbVlBEsUgiAuray4V/J5/xnMQziNrbCyT&#10;gn9ysFp+jDJMtb3ziW65L0WAsEtRQeV9m0rpiooMusi2xMG72M6gD7Irpe7wHuCmkZM4nkmDNYeF&#10;Clv6rqi45r1R0G6Pf4d9s9n0s2O/T/Cwo1MxVerrc1gvQHga/Dv8au+0gnkygeeZcATk8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qPkxAAAANwAAAAPAAAAAAAAAAAA&#10;AAAAAKECAABkcnMvZG93bnJldi54bWxQSwUGAAAAAAQABAD5AAAAkgMAAAAA&#10;" strokeweight=".22933mm"/>
                <v:shape id="Freeform 73" o:spid="_x0000_s1333" style="position:absolute;left:9761;top:2018;width:8600;height:101;visibility:visible;mso-wrap-style:square;v-text-anchor:top" coordsize="8600,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MXusQA&#10;AADcAAAADwAAAGRycy9kb3ducmV2LnhtbESPQYvCMBSE7wv+h/AEb2uqgivVKCIKenJXRTw+m2db&#10;bF5qE23dX79ZEDwOM/MNM5k1phAPqlxuWUGvG4EgTqzOOVVw2K8+RyCcR9ZYWCYFT3Iwm7Y+Jhhr&#10;W/MPPXY+FQHCLkYFmfdlLKVLMjLourYkDt7FVgZ9kFUqdYV1gJtC9qNoKA3mHBYyLGmRUXLd3Y0C&#10;J/fL89b92rq5br6Pp69hWpxvSnXazXwMwlPj3+FXe60VjHoD+D8TjoC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jF7rEAAAA3AAAAA8AAAAAAAAAAAAAAAAAmAIAAGRycy9k&#10;b3ducmV2LnhtbFBLBQYAAAAABAAEAPUAAACJAwAAAAA=&#10;" path="m,l,77r8599,l8599,101e" filled="f" strokeweight=".22933mm">
                  <v:path arrowok="t" o:connecttype="custom" o:connectlocs="0,2018;0,2095;8599,2095;8599,2119" o:connectangles="0,0,0,0"/>
                </v:shape>
                <v:shape id="Freeform 72" o:spid="_x0000_s1334" style="position:absolute;left:18360;top:2119;width:154;height:264;visibility:visible;mso-wrap-style:square;v-text-anchor:top" coordsize="154,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T1gMQA&#10;AADcAAAADwAAAGRycy9kb3ducmV2LnhtbESPwWrDMBBE74X+g9hCb42c0JjgRjYlIdBDII2TD1is&#10;teXWWhlJTZy/jwqFHoeZecOsq8kO4kI+9I4VzGcZCOLG6Z47BefT7mUFIkRkjYNjUnCjAFX5+LDG&#10;QrsrH+lSx04kCIcCFZgYx0LK0BiyGGZuJE5e67zFmKTvpPZ4TXA7yEWW5dJiz2nB4EgbQ813/WMV&#10;HK3f7j9PerNr85tefmWH3JlWqeen6f0NRKQp/of/2h9awWr+Cr9n0hGQ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U9YDEAAAA3AAAAA8AAAAAAAAAAAAAAAAAmAIAAGRycy9k&#10;b3ducmV2LnhtbFBLBQYAAAAABAAEAPUAAACJAwAAAAA=&#10;" path="m,l,264r154,e" filled="f" strokeweight=".22933mm">
                  <v:path arrowok="t" o:connecttype="custom" o:connectlocs="0,2119;0,2383;154,2383" o:connectangles="0,0,0"/>
                </v:shape>
                <v:line id="Line 71" o:spid="_x0000_s1335" style="position:absolute;visibility:visible;mso-wrap-style:square" from="2875,6547" to="6331,6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c7kMQAAADcAAAADwAAAGRycy9kb3ducmV2LnhtbESPT4vCMBTE7wt+h/CEva1pl1WkGosu&#10;iH8uou5lb4/m2Rabl9Kktn57Iwgeh5n5DTNPe1OJGzWutKwgHkUgiDOrS84V/J3XX1MQziNrrCyT&#10;gjs5SBeDjzkm2nZ8pNvJ5yJA2CWooPC+TqR0WUEG3cjWxMG72MagD7LJpW6wC3BTye8omkiDJYeF&#10;Amv6LSi7nlqjoN4c/ve7arVqJ4d2F+N+S8fsR6nPYb+cgfDU+3f41d5qBdN4DM8z4QjI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FzuQxAAAANwAAAAPAAAAAAAAAAAA&#10;AAAAAKECAABkcnMvZG93bnJldi54bWxQSwUGAAAAAAQABAD5AAAAkgMAAAAA&#10;" strokeweight=".22933mm"/>
                <v:shape id="Freeform 70" o:spid="_x0000_s1336" style="position:absolute;left:2234;top:6778;width:922;height:615;visibility:visible;mso-wrap-style:square;v-text-anchor:top" coordsize="922,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tgk8UA&#10;AADcAAAADwAAAGRycy9kb3ducmV2LnhtbESP0WrCQBRE3wv+w3IFX4puIkUkuooEgto+Vf2Aa/Y2&#10;G5q9G7KbGP++Wyj0cZiZM8x2P9pGDNT52rGCdJGAIC6drrlScLsW8zUIH5A1No5JwZM87HeTly1m&#10;2j34k4ZLqESEsM9QgQmhzaT0pSGLfuFa4uh9uc5iiLKrpO7wEeG2kcskWUmLNccFgy3lhsrvS28V&#10;6Ot70Xy8vebF/Vn15tiel3d/Vmo2HQ8bEIHG8B/+a5+0gnW6gt8z8Qj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W2CTxQAAANwAAAAPAAAAAAAAAAAAAAAAAJgCAABkcnMv&#10;ZG93bnJldi54bWxQSwUGAAAAAAQABAD1AAAAigMAAAAA&#10;" path="m,484l,129,11,79,39,37,80,10,130,,792,r51,10l884,37r28,42l922,129r,355l912,534r-28,41l843,604r-51,10l130,614,80,604,39,575,11,534,,484xe" filled="f" strokeweight=".22933mm">
                  <v:stroke dashstyle="longDash"/>
                  <v:path arrowok="t" o:connecttype="custom" o:connectlocs="0,7262;0,6907;11,6857;39,6815;80,6788;130,6778;792,6778;843,6788;884,6815;912,6857;922,6907;922,7262;912,7312;884,7353;843,7382;792,7392;130,7392;80,7382;39,7353;11,7312;0,7262" o:connectangles="0,0,0,0,0,0,0,0,0,0,0,0,0,0,0,0,0,0,0,0,0"/>
                </v:shape>
                <v:shape id="Freeform 69" o:spid="_x0000_s1337" style="position:absolute;left:2695;top:6931;width:768;height:576;visibility:visible;mso-wrap-style:square;v-text-anchor:top" coordsize="768,5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P6+8QA&#10;AADcAAAADwAAAGRycy9kb3ducmV2LnhtbESPzW7CMBCE70i8g7VI3MChB6ABg6BSaMWp/N2XeEkM&#10;8TqKXQhvXyNV6nE0M99o5svWVuJOjTeOFYyGCQji3GnDhYLjIRtMQfiArLFyTAqe5GG56HbmmGr3&#10;4B3d96EQEcI+RQVlCHUqpc9LsuiHriaO3sU1FkOUTSF1g48It5V8S5KxtGg4LpRY00dJ+W3/YxXo&#10;7+tuu7l8mvdsc14/M3025jRRqt9rVzMQgdrwH/5rf2kF09EEXmfiEZ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j+vvEAAAA3AAAAA8AAAAAAAAAAAAAAAAAmAIAAGRycy9k&#10;b3ducmV2LnhtbFBLBQYAAAAABAAEAPUAAACJAwAAAAA=&#10;" path="m768,447r,-317l758,79,730,38,689,10,639,,130,,79,10,38,38,10,79,,130,,447r10,49l38,537r41,29l130,576r509,l689,566r41,-29l758,496r10,-49xe" stroked="f">
                  <v:path arrowok="t" o:connecttype="custom" o:connectlocs="768,7378;768,7061;758,7010;730,6969;689,6941;639,6931;130,6931;79,6941;38,6969;10,7010;0,7061;0,7378;10,7427;38,7468;79,7497;130,7507;639,7507;689,7497;730,7468;758,7427;768,7378" o:connectangles="0,0,0,0,0,0,0,0,0,0,0,0,0,0,0,0,0,0,0,0,0"/>
                </v:shape>
                <v:shape id="Freeform 68" o:spid="_x0000_s1338" style="position:absolute;left:2695;top:6931;width:768;height:576;visibility:visible;mso-wrap-style:square;v-text-anchor:top" coordsize="768,5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de6sIA&#10;AADcAAAADwAAAGRycy9kb3ducmV2LnhtbERP3WrCMBS+H+wdwhnsRjR1iJRqFBGFMaHM6gMcmmNb&#10;2pyUJGvr2y8Xg11+fP/b/WQ6MZDzjWUFy0UCgri0uuFKwf12nqcgfEDW2FkmBU/ysN+9vmwx03bk&#10;Kw1FqEQMYZ+hgjqEPpPSlzUZ9AvbE0fuYZ3BEKGrpHY4xnDTyY8kWUuDDceGGns61lS2xY9RMHP5&#10;mD5PZq3by/mrNflsWH3nSr2/TYcNiEBT+Bf/uT+1gnQZ18Yz8QjI3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17qwgAAANwAAAAPAAAAAAAAAAAAAAAAAJgCAABkcnMvZG93&#10;bnJldi54bWxQSwUGAAAAAAQABAD1AAAAhwMAAAAA&#10;" path="m,447l,130,10,79,38,38,79,10,130,,639,r50,10l730,38r28,41l768,130r,317l758,496r-28,41l689,566r-50,10l130,576,79,566,38,537,10,496,,447xe" filled="f" strokeweight=".22933mm">
                  <v:stroke dashstyle="longDash"/>
                  <v:path arrowok="t" o:connecttype="custom" o:connectlocs="0,7378;0,7061;10,7010;38,6969;79,6941;130,6931;639,6931;689,6941;730,6969;758,7010;768,7061;768,7378;758,7427;730,7468;689,7497;639,7507;130,7507;79,7497;38,7468;10,7427;0,7378" o:connectangles="0,0,0,0,0,0,0,0,0,0,0,0,0,0,0,0,0,0,0,0,0"/>
                </v:shape>
                <v:shape id="Freeform 67" o:spid="_x0000_s1339" style="position:absolute;left:3002;top:6931;width:768;height:615;visibility:visible;mso-wrap-style:square;v-text-anchor:top" coordsize="768,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xHUcgA&#10;AADcAAAADwAAAGRycy9kb3ducmV2LnhtbESPQWvCQBSE74X+h+UVeim6UYrY6Cq1UvCgB1MRvb1m&#10;n9lg9m2a3cb477sFweMwM98w03lnK9FS40vHCgb9BARx7nTJhYLd12dvDMIHZI2VY1JwJQ/z2ePD&#10;FFPtLrylNguFiBD2KSowIdSplD43ZNH3XU0cvZNrLIYom0LqBi8Rbis5TJKRtFhyXDBY04eh/Jz9&#10;WgWHU/ay+cn234vquDq3u6VZ718XSj0/de8TEIG6cA/f2iutYDx4g/8z8QjI2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ZnEdRyAAAANwAAAAPAAAAAAAAAAAAAAAAAJgCAABk&#10;cnMvZG93bnJldi54bWxQSwUGAAAAAAQABAD1AAAAjQMAAAAA&#10;" path="m768,485r,-355l758,79,731,38,689,10,639,,130,,79,10,38,38,11,79,,130,,485r11,50l38,576r41,28l130,615r509,l689,604r42,-28l758,535r10,-50xe" stroked="f">
                  <v:path arrowok="t" o:connecttype="custom" o:connectlocs="768,7416;768,7061;758,7010;731,6969;689,6941;639,6931;130,6931;79,6941;38,6969;11,7010;0,7061;0,7416;11,7466;38,7507;79,7535;130,7546;639,7546;689,7535;731,7507;758,7466;768,7416" o:connectangles="0,0,0,0,0,0,0,0,0,0,0,0,0,0,0,0,0,0,0,0,0"/>
                </v:shape>
                <v:shape id="Freeform 66" o:spid="_x0000_s1340" style="position:absolute;left:3002;top:6931;width:768;height:615;visibility:visible;mso-wrap-style:square;v-text-anchor:top" coordsize="768,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hixMEA&#10;AADcAAAADwAAAGRycy9kb3ducmV2LnhtbERPzWrCQBC+C77DMkIvUjexoCF1FWsRCj0Z+wBDdpqk&#10;zc7G3a3Gt+8cCj1+fP+b3eh6daUQO88G8kUGirj2tuPGwMf5+FiAignZYu+ZDNwpwm47nWywtP7G&#10;J7pWqVESwrFEA21KQ6l1rFtyGBd+IBbu0weHSWBotA14k3DX62WWrbTDjqWhxYEOLdXf1Y+T3kM+&#10;zEP+9fo0Fpe1xxf9vmZtzMNs3D+DSjSmf/Gf+80aKJYyX87IEd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3oYsTBAAAA3AAAAA8AAAAAAAAAAAAAAAAAmAIAAGRycy9kb3du&#10;cmV2LnhtbFBLBQYAAAAABAAEAPUAAACGAwAAAAA=&#10;" path="m,485l,130,11,79,38,38,79,10,130,,639,r50,10l731,38r27,41l768,130r,355l758,535r-27,41l689,604r-50,11l130,615,79,604,38,576,11,535,,485xe" filled="f" strokeweight=".22933mm">
                  <v:stroke dashstyle="longDash"/>
                  <v:path arrowok="t" o:connecttype="custom" o:connectlocs="0,7416;0,7061;11,7010;38,6969;79,6941;130,6931;639,6931;689,6941;731,6969;758,7010;768,7061;768,7416;758,7466;731,7507;689,7535;639,7546;130,7546;79,7535;38,7507;11,7466;0,7416" o:connectangles="0,0,0,0,0,0,0,0,0,0,0,0,0,0,0,0,0,0,0,0,0"/>
                </v:shape>
                <v:shape id="Picture 65" o:spid="_x0000_s1341" type="#_x0000_t75" style="position:absolute;left:3134;top:7063;width:518;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xV3zEAAAA3AAAAA8AAABkcnMvZG93bnJldi54bWxEj92KwjAUhO8F3yEcYW9kTfWilGpaxMVl&#10;Ebzw5wEOzTEt25x0m6jdtzeC4OUwM98wq3KwrbhR7xvHCuazBARx5XTDRsH5tP3MQPiArLF1TAr+&#10;yUNZjEcrzLW784Fux2BEhLDPUUEdQpdL6auaLPqZ64ijd3G9xRBlb6Tu8R7htpWLJEmlxYbjQo0d&#10;bWqqfo9Xq+ALD9n3nk/TdHf5GzbrrUnl1Sj1MRnWSxCBhvAOv9o/WkG2mMPzTDwCsng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VxV3zEAAAA3AAAAA8AAAAAAAAAAAAAAAAA&#10;nwIAAGRycy9kb3ducmV2LnhtbFBLBQYAAAAABAAEAPcAAACQAwAAAAA=&#10;">
                  <v:imagedata r:id="rId294" o:title=""/>
                </v:shape>
                <v:shape id="Picture 64" o:spid="_x0000_s1342" type="#_x0000_t75" style="position:absolute;left:3130;top:7193;width:518;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XiLTFAAAA3AAAAA8AAABkcnMvZG93bnJldi54bWxEj0FrAjEUhO8F/0N4Qi9Fs92DrqtRRCh4&#10;KIJWen5snrurycuSpLrtr28EweMwM98wi1VvjbiSD61jBe/jDARx5XTLtYLj18eoABEiskbjmBT8&#10;UoDVcvCywFK7G+/peoi1SBAOJSpoYuxKKUPVkMUwdh1x8k7OW4xJ+lpqj7cEt0bmWTaRFltOCw12&#10;tGmouhx+rILt5rj/DtMZTczn+m1n/nyRnadKvQ779RxEpD4+w4/2Viso8hzuZ9IRkM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F4i0xQAAANwAAAAPAAAAAAAAAAAAAAAA&#10;AJ8CAABkcnMvZG93bnJldi54bWxQSwUGAAAAAAQABAD3AAAAkQMAAAAA&#10;">
                  <v:imagedata r:id="rId295" o:title=""/>
                </v:shape>
                <v:shape id="Freeform 63" o:spid="_x0000_s1343" style="position:absolute;left:2695;top:6547;width:180;height:231;visibility:visible;mso-wrap-style:square;v-text-anchor:top" coordsize="180,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JIYsgA&#10;AADcAAAADwAAAGRycy9kb3ducmV2LnhtbESPQWvCQBSE70L/w/IKvYjZqNDGNKuIYJFCBa1YvD2y&#10;r0ma7NuQXTX9912h4HGYmW+YbNGbRlyoc5VlBeMoBkGcW11xoeDwuR4lIJxH1thYJgW/5GAxfxhk&#10;mGp75R1d9r4QAcIuRQWl920qpctLMugi2xIH79t2Bn2QXSF1h9cAN42cxPGzNFhxWCixpVVJeb0/&#10;GwVvL5v6NP75qN9dsq3Wx+FwdvraKvX02C9fQXjq/T38395oBclkCrcz4QjI+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ckhiyAAAANwAAAAPAAAAAAAAAAAAAAAAAJgCAABk&#10;cnMvZG93bnJldi54bWxQSwUGAAAAAAQABAD1AAAAjQMAAAAA&#10;" path="m180,l,,,231e" filled="f" strokeweight=".22933mm">
                  <v:path arrowok="t" o:connecttype="custom" o:connectlocs="180,6547;0,6547;0,6778" o:connectangles="0,0,0"/>
                </v:shape>
                <v:shape id="Freeform 62" o:spid="_x0000_s1344" style="position:absolute;left:1620;top:6470;width:1256;height:77;visibility:visible;mso-wrap-style:square;v-text-anchor:top" coordsize="1256,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Tu/sUA&#10;AADcAAAADwAAAGRycy9kb3ducmV2LnhtbESPQWvCQBSE74L/YXlCb3VTW2yIbkRbCoV6MRW9PrKv&#10;SUj2bchuk+ivdwsFj8PMfMOsN6NpRE+dqywreJpHIIhzqysuFBy/Px5jEM4ja2wsk4ILOdik08ka&#10;E20HPlCf+UIECLsEFZTet4mULi/JoJvbljh4P7Yz6IPsCqk7HALcNHIRRUtpsOKwUGJLbyXldfZr&#10;FJz6c923cfG6N3J4tpfoOn7t3pV6mI3bFQhPo7+H/9ufWkG8eIG/M+EIy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lO7+xQAAANwAAAAPAAAAAAAAAAAAAAAAAJgCAABkcnMv&#10;ZG93bnJldi54bWxQSwUGAAAAAAQABAD1AAAAigMAAAAA&#10;" path="m,l,77r1255,e" filled="f" strokeweight=".22933mm">
                  <v:stroke dashstyle="longDash"/>
                  <v:path arrowok="t" o:connecttype="custom" o:connectlocs="0,6470;0,6547;1255,6547" o:connectangles="0,0,0"/>
                </v:shape>
                <v:line id="Line 61" o:spid="_x0000_s1345" style="position:absolute;visibility:visible;mso-wrap-style:square" from="12523,3077" to="12523,3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vxLcUAAADcAAAADwAAAGRycy9kb3ducmV2LnhtbESPQWvCQBSE7wX/w/KE3urGUEVSVzGC&#10;aHKRqJfeHtnXJDT7NmQ3mv77rlDocZiZb5j1djStuFPvGssK5rMIBHFpdcOVgtv18LYC4TyyxtYy&#10;KfghB9vN5GWNibYPLuh+8ZUIEHYJKqi97xIpXVmTQTezHXHwvmxv0AfZV1L3+Ahw08o4ipbSYMNh&#10;ocaO9jWV35fBKOiO5888a9N0WJ6HbI75iYryXanX6bj7AOFp9P/hv/ZJK1jFC3ieCUd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HvxLcUAAADcAAAADwAAAAAAAAAA&#10;AAAAAAChAgAAZHJzL2Rvd25yZXYueG1sUEsFBgAAAAAEAAQA+QAAAJMDAAAAAA==&#10;" strokeweight=".22933mm"/>
                <v:rect id="Rectangle 60" o:spid="_x0000_s1346" style="position:absolute;left:12602;top:6010;width:1070;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o8DcYA&#10;AADcAAAADwAAAGRycy9kb3ducmV2LnhtbESPT2vCQBTE74LfYXlCb2ajhxDSrCKitGh70BZKb4/s&#10;Mwlm34bsNn/66buFQo/DzPyGybejaURPnastK1hFMQjiwuqaSwXvb8dlCsJ5ZI2NZVIwkYPtZj7L&#10;MdN24Av1V1+KAGGXoYLK+zaT0hUVGXSRbYmDd7OdQR9kV0rd4RDgppHrOE6kwZrDQoUt7Ssq7tcv&#10;o8CfXpP74XIu7en82Qz99ETfLx9KPSzG3SMIT6P/D/+1n7WCdJ3A75lwBOTm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zo8DcYAAADcAAAADwAAAAAAAAAAAAAAAACYAgAAZHJz&#10;L2Rvd25yZXYueG1sUEsFBgAAAAAEAAQA9QAAAIsDAAAAAA==&#10;" filled="f" strokeweight=".22933mm">
                  <v:stroke dashstyle="longDash"/>
                </v:rect>
                <v:shape id="Picture 59" o:spid="_x0000_s1347" type="#_x0000_t75" style="position:absolute;left:12806;top:6130;width:672;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So53EAAAA3AAAAA8AAABkcnMvZG93bnJldi54bWxEj0FrwkAUhO+F/oflFbzVjTlYSV1FpaJX&#10;YwL29sg+s8Hs25DdavTXu4VCj8PMfMPMl4NtxZV63zhWMBknIIgrpxuuFRTH7fsMhA/IGlvHpOBO&#10;HpaL15c5Ztrd+EDXPNQiQthnqMCE0GVS+sqQRT92HXH0zq63GKLsa6l7vEW4bWWaJFNpseG4YLCj&#10;jaHqkv9YBQ+D1W53Wq/KMv86p8fvy6ZwhVKjt2H1CSLQEP7Df+29VjBLP+D3TDwCcvEE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pSo53EAAAA3AAAAA8AAAAAAAAAAAAAAAAA&#10;nwIAAGRycy9kb3ducmV2LnhtbFBLBQYAAAAABAAEAPcAAACQAwAAAAA=&#10;">
                  <v:imagedata r:id="rId296" o:title=""/>
                </v:shape>
                <v:rect id="Rectangle 58" o:spid="_x0000_s1348" style="position:absolute;left:11825;top:7699;width:1090;height:4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kN5MIA&#10;AADcAAAADwAAAGRycy9kb3ducmV2LnhtbERPy4rCMBTdD/gP4QruxlQXItVYRJQZdGbhA8Tdpbm2&#10;pc1NaWJb5+snC8Hl4byXSW8q0VLjCssKJuMIBHFqdcGZgst59zkH4TyyxsoyKXiSg2Q1+FhirG3H&#10;R2pPPhMhhF2MCnLv61hKl+Zk0I1tTRy4u20M+gCbTOoGuxBuKjmNopk0WHBoyLGmTU5peXoYBX7/&#10;Oyu3x0Nm94db1bXPL/r7uSo1GvbrBQhPvX+LX+5vrWA+DWvDmXA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6Q3kwgAAANwAAAAPAAAAAAAAAAAAAAAAAJgCAABkcnMvZG93&#10;bnJldi54bWxQSwUGAAAAAAQABAD1AAAAhwMAAAAA&#10;" filled="f" strokeweight=".22933mm">
                  <v:stroke dashstyle="longDash"/>
                </v:rect>
                <v:shape id="Picture 57" o:spid="_x0000_s1349" type="#_x0000_t75" style="position:absolute;left:11969;top:7810;width:806;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vMP3EAAAA3AAAAA8AAABkcnMvZG93bnJldi54bWxEj0+LwjAUxO8LfofwBC+Lpu1BajWKyMp6&#10;WvAfXp/Ns602L6WJ2v32RljY4zAzv2Fmi87U4kGtqywriEcRCOLc6ooLBYf9epiCcB5ZY22ZFPyS&#10;g8W89zHDTNsnb+mx84UIEHYZKii9bzIpXV6SQTeyDXHwLrY16INsC6lbfAa4qWUSRWNpsOKwUGJD&#10;q5Ly2+5uFIw/t0l6vJzj+Du/R9cfzeuv6qTUoN8tpyA8df4//NfeaAVpMoH3mXAE5P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vMP3EAAAA3AAAAA8AAAAAAAAAAAAAAAAA&#10;nwIAAGRycy9kb3ducmV2LnhtbFBLBQYAAAAABAAEAPcAAACQAwAAAAA=&#10;">
                  <v:imagedata r:id="rId297" o:title=""/>
                </v:shape>
                <v:rect id="Rectangle 56" o:spid="_x0000_s1350" style="position:absolute;left:11815;top:8467;width:1109;height:4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aXP8IA&#10;AADcAAAADwAAAGRycy9kb3ducmV2LnhtbERPy4rCMBTdC/5DuII7TXVApBplGJQZfCzqDIi7S3Nt&#10;i81NaTJt9evNQnB5OO/lujOlaKh2hWUFk3EEgji1uuBMwd/vdjQH4TyyxtIyKbiTg/Wq31tirG3L&#10;CTUnn4kQwi5GBbn3VSylS3My6Ma2Ig7c1dYGfYB1JnWNbQg3pZxG0UwaLDg05FjRV07p7fRvFPjd&#10;cXbbJPvM7vaXsm3u3/Q4nJUaDrrPBQhPnX+LX+4frWD+EeaHM+EI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Rpc/wgAAANwAAAAPAAAAAAAAAAAAAAAAAJgCAABkcnMvZG93&#10;bnJldi54bWxQSwUGAAAAAAQABAD1AAAAhwMAAAAA&#10;" filled="f" strokeweight=".22933mm">
                  <v:stroke dashstyle="longDash"/>
                </v:rect>
                <v:shape id="Picture 55" o:spid="_x0000_s1351" type="#_x0000_t75" style="position:absolute;left:11834;top:8578;width:1075;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ELefGAAAA3AAAAA8AAABkcnMvZG93bnJldi54bWxEj9FqwkAURN8L/sNyBd/qRoU2pK6igYCx&#10;D6XqB9xmb5PU7N2YXZP077uFQh+HmTnDrLejaURPnastK1jMIxDEhdU1lwou5+wxBuE8ssbGMin4&#10;JgfbzeRhjYm2A79Tf/KlCBB2CSqovG8TKV1RkUE3ty1x8D5tZ9AH2ZVSdzgEuGnkMoqepMGaw0KF&#10;LaUVFdfT3Si4veX0lafFeMhWvf+Ij89u37wqNZuOuxcQnkb/H/5rH7SCeLWA3zPhCMjN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cQt58YAAADcAAAADwAAAAAAAAAAAAAA&#10;AACfAgAAZHJzL2Rvd25yZXYueG1sUEsFBgAAAAAEAAQA9wAAAJIDAAAAAA==&#10;">
                  <v:imagedata r:id="rId298" o:title=""/>
                </v:shape>
                <v:rect id="Rectangle 54" o:spid="_x0000_s1352" style="position:absolute;left:10680;top:9233;width:1061;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is08UA&#10;AADcAAAADwAAAGRycy9kb3ducmV2LnhtbESPT4vCMBTE74LfITzBm6YqiHSNssguin8Ougvi7dG8&#10;bYvNS2liW/30RhD2OMzMb5j5sjWFqKlyuWUFo2EEgjixOudUwe/P92AGwnlkjYVlUnAnB8tFtzPH&#10;WNuGj1SffCoChF2MCjLvy1hKl2Rk0A1tSRy8P1sZ9EFWqdQVNgFuCjmOoqk0mHNYyLCkVUbJ9XQz&#10;Cvz2ML1+HXep3e4uRVPf1/TYn5Xq99rPDxCeWv8ffrc3WsFsMobXmXAE5O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2KzTxQAAANwAAAAPAAAAAAAAAAAAAAAAAJgCAABkcnMv&#10;ZG93bnJldi54bWxQSwUGAAAAAAQABAD1AAAAigMAAAAA&#10;" filled="f" strokeweight=".22933mm">
                  <v:stroke dashstyle="longDash"/>
                </v:rect>
                <v:shape id="Picture 53" o:spid="_x0000_s1353" type="#_x0000_t75" style="position:absolute;left:10718;top:9353;width:998;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lVIXBAAAA3AAAAA8AAABkcnMvZG93bnJldi54bWxEj9FqhDAURN8L/YdwC32rsV2w4m5WFkHa&#10;x1b9gIu5q7LmRkzqpn/fFBb2cZiZM8yhDGYWG61usqzgNUlBEPdWTzwo6Nr6JQfhPLLG2TIp+CUH&#10;5fHx4YCFtlf+pq3xg4gQdgUqGL1fCildP5JBl9iFOHpnuxr0Ua6D1CteI9zM8i1NM2lw4rgw4kLV&#10;SP2l+TEKwlaj/rBf2VYvoevebctV3Sr1/BROexCegr+Hb+1PrSDf7eD/TDwC8vg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nlVIXBAAAA3AAAAA8AAAAAAAAAAAAAAAAAnwIA&#10;AGRycy9kb3ducmV2LnhtbFBLBQYAAAAABAAEAPcAAACNAwAAAAA=&#10;">
                  <v:imagedata r:id="rId299" o:title=""/>
                </v:shape>
                <v:line id="Line 52" o:spid="_x0000_s1354" style="position:absolute;visibility:visible;mso-wrap-style:square" from="13138,6010" to="13138,6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7Ca8UAAADcAAAADwAAAGRycy9kb3ducmV2LnhtbESPQWvCQBSE74X+h+UJvdWNVkSiq2hB&#10;anKRqBdvj93XJDT7NmQ3mv77bkHwOMzMN8xqM9hG3KjztWMFk3ECglg7U3Op4HLevy9A+IBssHFM&#10;Cn7Jw2b9+rLC1Lg7F3Q7hVJECPsUFVQhtKmUXldk0Y9dSxy9b9dZDFF2pTQd3iPcNnKaJHNpsea4&#10;UGFLnxXpn1NvFbRfx2ueNbtdPz/22QTzAxV6ptTbaNguQQQawjP8aB+MgsXHDP7PxCM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u7Ca8UAAADcAAAADwAAAAAAAAAA&#10;AAAAAAChAgAAZHJzL2Rvd25yZXYueG1sUEsFBgAAAAAEAAQA+QAAAJMDAAAAAA==&#10;" strokeweight=".22933mm"/>
                <v:line id="Line 51" o:spid="_x0000_s1355" style="position:absolute;visibility:visible;mso-wrap-style:square" from="16440,8849" to="16440,8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Jn8MUAAADcAAAADwAAAGRycy9kb3ducmV2LnhtbESPS4vCQBCE74L/YWjBm5m4PpBsRtEF&#10;8XER3b3srcn0JsFMT8hMNP57RxD2WFTVV1S66kwlbtS40rKCcRSDIM6sLjlX8PO9HS1AOI+ssbJM&#10;Ch7kYLXs91JMtL3zmW4Xn4sAYZeggsL7OpHSZQUZdJGtiYP3ZxuDPsgml7rBe4CbSn7E8VwaLDks&#10;FFjTV0HZ9dIaBfXu9Hs8VJtNOz+1hzEe93TOpkoNB936E4Snzv+H3+29VrCYzOB1JhwBuX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aJn8MUAAADcAAAADwAAAAAAAAAA&#10;AAAAAAChAgAAZHJzL2Rvd25yZXYueG1sUEsFBgAAAAAEAAQA+QAAAJMDAAAAAA==&#10;" strokeweight=".22933mm"/>
                <v:rect id="Rectangle 50" o:spid="_x0000_s1356" style="position:absolute;left:9914;top:6010;width:689;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Oq0MYA&#10;AADcAAAADwAAAGRycy9kb3ducmV2LnhtbESPT2vCQBTE70K/w/IKvemmFoJEVxGptPjnYFoQb4/s&#10;Mwlm34bsNon99K4geBxm5jfMbNGbSrTUuNKygvdRBII4s7rkXMHvz3o4AeE8ssbKMim4koPF/GUw&#10;w0Tbjg/Upj4XAcIuQQWF93UipcsKMuhGtiYO3tk2Bn2QTS51g12Am0qOoyiWBksOCwXWtCoou6R/&#10;RoHf7OPL52Gb2832VHXt9Yv+d0el3l775RSEp94/w4/2t1Yw+Yj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uOq0MYAAADcAAAADwAAAAAAAAAAAAAAAACYAgAAZHJz&#10;L2Rvd25yZXYueG1sUEsFBgAAAAAEAAQA9QAAAIsDAAAAAA==&#10;" filled="f" strokeweight=".22933mm">
                  <v:stroke dashstyle="longDash"/>
                </v:rect>
                <v:shape id="Picture 49" o:spid="_x0000_s1357" type="#_x0000_t75" style="position:absolute;left:10102;top:6038;width:326;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N9MrGAAAA3AAAAA8AAABkcnMvZG93bnJldi54bWxEj1trAjEUhN8L/odwhL4UzVbBy2qUorQK&#10;9cUL4uNhc9xd3JyETarrvzeC0MdhZr5hpvPGVOJKtS8tK/jsJiCIM6tLzhUc9t+dEQgfkDVWlknB&#10;nTzMZ623Kaba3nhL113IRYSwT1FBEYJLpfRZQQZ91zri6J1tbTBEWedS13iLcFPJXpIMpMGS40KB&#10;jhYFZZfdn1EQ7Gl1+tgk48391y3HA/1zdIeeUu/t5msCIlAT/sOv9lorGPWH8DwTj4CcP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U30ysYAAADcAAAADwAAAAAAAAAAAAAA&#10;AACfAgAAZHJzL2Rvd25yZXYueG1sUEsFBgAAAAAEAAQA9wAAAJIDAAAAAA==&#10;">
                  <v:imagedata r:id="rId300" o:title=""/>
                </v:shape>
                <v:shape id="Picture 48" o:spid="_x0000_s1358" type="#_x0000_t75" style="position:absolute;left:10025;top:6146;width:475;height: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O3Q+/AAAA3AAAAA8AAABkcnMvZG93bnJldi54bWxET8uKwjAU3QvzD+EOuNN0ZkC0GkVGhBFR&#10;8PEBl+baFJub2GRq/XuzEFweznu26GwtWmpC5VjB1zADQVw4XXGp4HxaD8YgQkTWWDsmBQ8KsJh/&#10;9GaYa3fnA7XHWIoUwiFHBSZGn0sZCkMWw9B54sRdXGMxJtiUUjd4T+G2lt9ZNpIWK04NBj39Giqu&#10;x3+rYGtIeho9zGTTBvKr7f623u2V6n92yymISF18i1/uP61g/JPWpjPpCMj5E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ozt0PvwAAANwAAAAPAAAAAAAAAAAAAAAAAJ8CAABk&#10;cnMvZG93bnJldi54bWxQSwUGAAAAAAQABAD3AAAAiwMAAAAA&#10;">
                  <v:imagedata r:id="rId301" o:title=""/>
                </v:shape>
                <v:shape id="Picture 47" o:spid="_x0000_s1359" type="#_x0000_t75" style="position:absolute;left:9946;top:6254;width:634;height:2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G6f7EAAAA3AAAAA8AAABkcnMvZG93bnJldi54bWxEj0FrwkAUhO8F/8PyBG91o0LQ6CoqDdSD&#10;h6o/4JF9JsHs2zW7NbG/vlsQehxm5htmtelNIx7U+tqygsk4AUFcWF1zqeByzt/nIHxA1thYJgVP&#10;8rBZD95WmGnb8Rc9TqEUEcI+QwVVCC6T0hcVGfRj64ijd7WtwRBlW0rdYhfhppHTJEmlwZrjQoWO&#10;9hUVt9O3UXCldH84PneH/B666UdBLs1/nFKjYb9dggjUh//wq/2pFcxnC/g7E4+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G6f7EAAAA3AAAAA8AAAAAAAAAAAAAAAAA&#10;nwIAAGRycy9kb3ducmV2LnhtbFBLBQYAAAAABAAEAPcAAACQAwAAAAA=&#10;">
                  <v:imagedata r:id="rId302" o:title=""/>
                </v:shape>
                <v:shape id="Freeform 46" o:spid="_x0000_s1360" style="position:absolute;left:8686;top:5702;width:1572;height:308;visibility:visible;mso-wrap-style:square;v-text-anchor:top" coordsize="1572,3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kDgrwA&#10;AADcAAAADwAAAGRycy9kb3ducmV2LnhtbERPTwsBQRS/K99hesqNWUJahqSUIoU9OL52np3Nzptt&#10;Z7C+vTkox1+//8t1ayvxosaXjhWMhgkI4tzpkgsF2XU3mIPwAVlj5ZgUfMjDetXtLDHV7s1nel1C&#10;IWII+xQVmBDqVEqfG7Loh64mjtzdNRZDhE0hdYPvGG4rOU6SmbRYcmwwWNPWUP64PK2CSbvZTo9m&#10;lmGWcImnKd0+B1Kq32s3CxCB2vAX/9x7rWA+ifPjmXgE5Oo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sqQOCvAAAANwAAAAPAAAAAAAAAAAAAAAAAJgCAABkcnMvZG93bnJldi54&#10;bWxQSwUGAAAAAAQABAD1AAAAgQMAAAAA&#10;" path="m1572,308r,-154l,154,,e" filled="f" strokeweight=".22933mm">
                  <v:path arrowok="t" o:connecttype="custom" o:connectlocs="1572,6010;1572,5856;0,5856;0,5702" o:connectangles="0,0,0,0"/>
                </v:shape>
                <v:shape id="Freeform 45" o:spid="_x0000_s1361" style="position:absolute;left:6350;top:9038;width:4860;height:195;visibility:visible;mso-wrap-style:square;v-text-anchor:top" coordsize="4860,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5s6sMA&#10;AADcAAAADwAAAGRycy9kb3ducmV2LnhtbESP0YrCMBRE3wX/IdwFX2RNK6WUapSlICz6pOsHXJq7&#10;TbG5qU3U7t8bQdjHYWbOMOvtaDtxp8G3jhWkiwQEce10y42C88/uswDhA7LGzjEp+CMP2810ssZS&#10;uwcf6X4KjYgQ9iUqMCH0pZS+NmTRL1xPHL1fN1gMUQ6N1AM+Itx2cpkkubTYclww2FNlqL6cblZB&#10;ft0d8qSap5k59GOR+eq4v7RKzT7GrxWIQGP4D7/b31pBkaXwOhOPgN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5s6sMAAADcAAAADwAAAAAAAAAAAAAAAACYAgAAZHJzL2Rv&#10;d25yZXYueG1sUEsFBgAAAAAEAAQA9QAAAIgDAAAAAA==&#10;" path="m4860,195r,-154l3528,41r-3,-15l3516,13,3503,4,3488,r-17,4l3457,13r-9,13l3444,41r-1298,l2143,26r-9,-13l2121,4,2105,r-17,4l2075,13r-10,13l2062,41,766,41,763,26,753,13,740,4,723,,706,4r-14,9l683,26r-3,15l,41r,77e" filled="f" strokeweight=".22933mm">
                  <v:path arrowok="t" o:connecttype="custom" o:connectlocs="4860,9233;4860,9079;3528,9079;3525,9064;3516,9051;3503,9042;3488,9038;3471,9042;3457,9051;3448,9064;3444,9079;2146,9079;2143,9064;2134,9051;2121,9042;2105,9038;2088,9042;2075,9051;2065,9064;2062,9079;766,9079;763,9064;753,9051;740,9042;723,9038;706,9042;692,9051;683,9064;680,9079;0,9079;0,9156" o:connectangles="0,0,0,0,0,0,0,0,0,0,0,0,0,0,0,0,0,0,0,0,0,0,0,0,0,0,0,0,0,0,0"/>
                </v:shape>
                <v:rect id="Rectangle 44" o:spid="_x0000_s1362" style="position:absolute;left:9300;top:8467;width:1073;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7frsUA&#10;AADcAAAADwAAAGRycy9kb3ducmV2LnhtbESPT4vCMBTE74LfITzBm6aKiHSNssguin8Ougvi7dG8&#10;bYvNS2liW/30RhD2OMzMb5j5sjWFqKlyuWUFo2EEgjixOudUwe/P92AGwnlkjYVlUnAnB8tFtzPH&#10;WNuGj1SffCoChF2MCjLvy1hKl2Rk0A1tSRy8P1sZ9EFWqdQVNgFuCjmOoqk0mHNYyLCkVUbJ9XQz&#10;Cvz2ML1+HXep3e4uRVPf1/TYn5Xq99rPDxCeWv8ffrc3WsFsMobXmXAE5O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3t+uxQAAANwAAAAPAAAAAAAAAAAAAAAAAJgCAABkcnMv&#10;ZG93bnJldi54bWxQSwUGAAAAAAQABAD1AAAAigMAAAAA&#10;" filled="f" strokeweight=".22933mm">
                  <v:stroke dashstyle="longDash"/>
                </v:rect>
                <v:shape id="Picture 43" o:spid="_x0000_s1363" type="#_x0000_t75" style="position:absolute;left:9434;top:8520;width:806;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aQ+DDAAAA3AAAAA8AAABkcnMvZG93bnJldi54bWxEj19rwjAUxd+FfYdwB75pujlEqrFsakH2&#10;phtsj5fm2pQ2NyWJWr+9GQx8PJw/P86qGGwnLuRD41jByzQDQVw53XCt4PurnCxAhIissXNMCm4U&#10;oFg/jVaYa3flA12OsRZphEOOCkyMfS5lqAxZDFPXEyfv5LzFmKSvpfZ4TeO2k69ZNpcWG04Egz1t&#10;DFXt8WwTt/0Npvn5wM/NYSd93ZXbISuVGj8P70sQkYb4CP+391rB4m0Gf2fSEZDr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VpD4MMAAADcAAAADwAAAAAAAAAAAAAAAACf&#10;AgAAZHJzL2Rvd25yZXYueG1sUEsFBgAAAAAEAAQA9wAAAI8DAAAAAA==&#10;">
                  <v:imagedata r:id="rId303" o:title=""/>
                </v:shape>
                <v:shape id="Picture 42" o:spid="_x0000_s1364" type="#_x0000_t75" style="position:absolute;left:9715;top:8652;width:250;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yJ1rEAAAA3AAAAA8AAABkcnMvZG93bnJldi54bWxEj0GLwjAUhO8L/ofwFrwsmipFStcoogge&#10;FsTqweOjeduUbV5KE23992ZB8DjMzDfMcj3YRtyp87VjBbNpAoK4dLrmSsHlvJ9kIHxA1tg4JgUP&#10;8rBejT6WmGvX84nuRahEhLDPUYEJoc2l9KUhi37qWuLo/brOYoiyq6TusI9w28h5kiykxZrjgsGW&#10;tobKv+JmFaRf9nKc75pbG34WRWl8tdlee6XGn8PmG0SgIbzDr/ZBK8jSFP7PxCMgV0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oyJ1rEAAAA3AAAAA8AAAAAAAAAAAAAAAAA&#10;nwIAAGRycy9kb3ducmV2LnhtbFBLBQYAAAAABAAEAPcAAACQAwAAAAA=&#10;">
                  <v:imagedata r:id="rId304" o:title=""/>
                </v:shape>
                <v:rect id="Rectangle 41" o:spid="_x0000_s1365" style="position:absolute;left:10603;top:8467;width:1075;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dH2sUA&#10;AADcAAAADwAAAGRycy9kb3ducmV2LnhtbESPQWvCQBSE74X+h+UJ3upGUZHoKlIURetBWyjeHtln&#10;Esy+Ddk1if56Vyj0OMzMN8xs0ZpC1FS53LKCfi8CQZxYnXOq4Od7/TEB4TyyxsIyKbiTg8X8/W2G&#10;sbYNH6k++VQECLsYFWTel7GULsnIoOvZkjh4F1sZ9EFWqdQVNgFuCjmIorE0mHNYyLCkz4yS6+lm&#10;FPjdYXxdHfep3e3PRVPfN/T4+lWq22mXUxCeWv8f/mtvtYLJcASvM+EIyP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N0faxQAAANwAAAAPAAAAAAAAAAAAAAAAAJgCAABkcnMv&#10;ZG93bnJldi54bWxQSwUGAAAAAAQABAD1AAAAigMAAAAA&#10;" filled="f" strokeweight=".22933mm">
                  <v:stroke dashstyle="longDash"/>
                </v:rect>
                <v:shape id="Picture 40" o:spid="_x0000_s1366" type="#_x0000_t75" style="position:absolute;left:10740;top:8520;width:806;height: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NZ4XHAAAA3AAAAA8AAABkcnMvZG93bnJldi54bWxEj0FrwkAUhO+C/2F5Qi+im5YiSeoqUikV&#10;ehCN0B5fs88kmn0bstsk/ffdguBxmJlvmOV6MLXoqHWVZQWP8wgEcW51xYWCU/Y2i0E4j6yxtkwK&#10;fsnBejUeLTHVtucDdUdfiABhl6KC0vsmldLlJRl0c9sQB+9sW4M+yLaQusU+wE0tn6JoIQ1WHBZK&#10;bOi1pPx6/DEKkm2/bbLvr49pntn3ZJfsP82lU+phMmxeQHga/D18a++0gvh5Af9nwhGQq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jNZ4XHAAAA3AAAAA8AAAAAAAAAAAAA&#10;AAAAnwIAAGRycy9kb3ducmV2LnhtbFBLBQYAAAAABAAEAPcAAACTAwAAAAA=&#10;">
                  <v:imagedata r:id="rId305" o:title=""/>
                </v:shape>
                <v:shape id="Picture 39" o:spid="_x0000_s1367" type="#_x0000_t75" style="position:absolute;left:10942;top:8652;width:403;height: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2cevJAAAA3AAAAA8AAABkcnMvZG93bnJldi54bWxEj09rwkAUxO9Cv8PyCr2IbuwflegqVShI&#10;L220FL09s69JavZturs16bfvFgoeh5n5DTNfdqYWZ3K+sqxgNExAEOdWV1woeNs9DaYgfEDWWFsm&#10;BT/kYbm46s0x1bbljM7bUIgIYZ+igjKEJpXS5yUZ9EPbEEfvwzqDIUpXSO2wjXBTy9skGUuDFceF&#10;Ehtal5Sftt9GwerYTu6y98PafT4897P9y2rz+pUpdXPdPc5ABOrCJfzf3mgF0/sJ/J2JR0Aufg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uLZx68kAAADcAAAADwAAAAAAAAAA&#10;AAAAAACfAgAAZHJzL2Rvd25yZXYueG1sUEsFBgAAAAAEAAQA9wAAAJUDAAAAAA==&#10;">
                  <v:imagedata r:id="rId306" o:title=""/>
                </v:shape>
                <v:shape id="Freeform 38" o:spid="_x0000_s1368" style="position:absolute;left:5537;top:8270;width:6833;height:197;visibility:visible;mso-wrap-style:square;v-text-anchor:top" coordsize="6833,1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ty74A&#10;AADcAAAADwAAAGRycy9kb3ducmV2LnhtbERPTWvCQBC9F/oflil4qxuLlZC6ihUFr2p7n2bHJJid&#10;DdnRxH/fORR6fLzv5XoMrblTn5rIDmbTDAxxGX3DlYOv8/41B5ME2WMbmRw8KMF69fy0xMLHgY90&#10;P0llNIRTgQ5qka6wNpU1BUzT2BErd4l9QFHYV9b3OGh4aO1bli1swIa1ocaOtjWV19MtaMkx3w77&#10;w+bnPZfd5zffRGaDd27yMm4+wAiN8i/+cx+8g3yua/WMHgG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P+rcu+AAAA3AAAAA8AAAAAAAAAAAAAAAAAmAIAAGRycy9kb3ducmV2&#10;LnhtbFBLBQYAAAAABAAEAPUAAACDAwAAAAA=&#10;" path="m6833,197r,-153l837,44,834,27,825,13,811,4,794,,777,4r-13,9l754,27r-3,17l,44,,197e" filled="f" strokeweight=".22933mm">
                  <v:path arrowok="t" o:connecttype="custom" o:connectlocs="6833,8467;6833,8314;837,8314;834,8297;825,8283;811,8274;794,8270;777,8274;764,8283;754,8297;751,8314;0,8314;0,8467" o:connectangles="0,0,0,0,0,0,0,0,0,0,0,0,0"/>
                </v:shape>
                <v:shape id="Freeform 37" o:spid="_x0000_s1369" style="position:absolute;left:11141;top:7622;width:1229;height:77;visibility:visible;mso-wrap-style:square;v-text-anchor:top" coordsize="1229,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B6JcUA&#10;AADcAAAADwAAAGRycy9kb3ducmV2LnhtbESPQWvCQBSE7wX/w/KEXkrdVErR1FXEIuYiVGPvj+xr&#10;Nph9G7JrkvbXu4LgcZiZb5jFarC16Kj1lWMFb5MEBHHhdMWlglO+fZ2B8AFZY+2YFPyRh9Vy9LTA&#10;VLueD9QdQykihH2KCkwITSqlLwxZ9BPXEEfv17UWQ5RtKXWLfYTbWk6T5ENarDguGGxoY6g4Hy9W&#10;wdem/2m+u/3Ldjf854cuy7OdyZV6Hg/rTxCBhvAI39uZVjB7n8PtTDwCc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oHolxQAAANwAAAAPAAAAAAAAAAAAAAAAAJgCAABkcnMv&#10;ZG93bnJldi54bWxQSwUGAAAAAAQABAD1AAAAigMAAAAA&#10;" path="m1229,77r,-77l,,,77e" filled="f" strokeweight=".22933mm">
                  <v:path arrowok="t" o:connecttype="custom" o:connectlocs="1229,7699;1229,7622;0,7622;0,7699" o:connectangles="0,0,0,0"/>
                </v:shape>
                <v:line id="Line 36" o:spid="_x0000_s1370" style="position:absolute;visibility:visible;mso-wrap-style:square" from="15134,8839" to="15134,88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ohyL4AAADcAAAADwAAAGRycy9kb3ducmV2LnhtbERPyQrCMBC9C/5DGMGbpoqKVKOoIC4X&#10;cbl4G5qxLTaT0qRa/94cBI+Pt8+XjSnEiyqXW1Yw6EcgiBOrc04V3K7b3hSE88gaC8uk4EMOlot2&#10;a46xtm8+0+viUxFC2MWoIPO+jKV0SUYGXd+WxIF72MqgD7BKpa7wHcJNIYdRNJEGcw4NGZa0ySh5&#10;XmqjoNyd7sdDsV7Xk1N9GOBxT+dkpFS306xmIDw1/i/+ufdawXQc5ocz4QjIxR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oCiHIvgAAANwAAAAPAAAAAAAAAAAAAAAAAKEC&#10;AABkcnMvZG93bnJldi54bWxQSwUGAAAAAAQABAD5AAAAjAMAAAAA&#10;" strokeweight=".22933mm"/>
                <v:line id="Line 35" o:spid="_x0000_s1371" style="position:absolute;visibility:visible;mso-wrap-style:square" from="18283,8849" to="18283,8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aEU8QAAADcAAAADwAAAGRycy9kb3ducmV2LnhtbESPT4vCMBTE7wt+h/CEva1pl1WkGosu&#10;iH8uou5lb4/m2Rabl9Kktn57Iwgeh5n5DTNPe1OJGzWutKwgHkUgiDOrS84V/J3XX1MQziNrrCyT&#10;gjs5SBeDjzkm2nZ8pNvJ5yJA2CWooPC+TqR0WUEG3cjWxMG72MagD7LJpW6wC3BTye8omkiDJYeF&#10;Amv6LSi7nlqjoN4c/ve7arVqJ4d2F+N+S8fsR6nPYb+cgfDU+3f41d5qBdNxDM8z4QjI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RoRTxAAAANwAAAAPAAAAAAAAAAAA&#10;AAAAAKECAABkcnMvZG93bnJldi54bWxQSwUGAAAAAAQABAD5AAAAkgMAAAAA&#10;" strokeweight=".22933mm"/>
                <w10:wrap type="topAndBottom" anchorx="page"/>
              </v:group>
            </w:pict>
          </mc:Fallback>
        </mc:AlternateConten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Struktur organisasi RSUP H. Adam Malik terdiri dari:</w:t>
      </w:r>
    </w:p>
    <w:p w:rsidR="00B1295D" w:rsidRPr="00B1295D" w:rsidRDefault="00B1295D" w:rsidP="00B1295D">
      <w:pPr>
        <w:numPr>
          <w:ilvl w:val="0"/>
          <w:numId w:val="100"/>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irektorat Medik dan Keperawatan.</w:t>
      </w:r>
    </w:p>
    <w:p w:rsidR="00B1295D" w:rsidRPr="00B1295D" w:rsidRDefault="00B1295D" w:rsidP="00B1295D">
      <w:pPr>
        <w:numPr>
          <w:ilvl w:val="0"/>
          <w:numId w:val="100"/>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irektorat Sumber Daya Manusia dan Pendidikan.</w:t>
      </w:r>
    </w:p>
    <w:p w:rsidR="00B1295D" w:rsidRPr="00B1295D" w:rsidRDefault="00B1295D" w:rsidP="00B1295D">
      <w:pPr>
        <w:numPr>
          <w:ilvl w:val="0"/>
          <w:numId w:val="100"/>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irektorat Keuangan.</w:t>
      </w:r>
    </w:p>
    <w:p w:rsidR="00B1295D" w:rsidRPr="00B1295D" w:rsidRDefault="00B1295D" w:rsidP="00B1295D">
      <w:pPr>
        <w:numPr>
          <w:ilvl w:val="0"/>
          <w:numId w:val="100"/>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irektorat Umum dan Operasional.</w:t>
      </w:r>
    </w:p>
    <w:p w:rsidR="00B1295D" w:rsidRPr="00B1295D" w:rsidRDefault="00B1295D" w:rsidP="00B1295D">
      <w:pPr>
        <w:numPr>
          <w:ilvl w:val="0"/>
          <w:numId w:val="100"/>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Unit-unit Non Struktural.</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Rawat inap terpadu (Rindu) A merupakan salah satu dari instalasi rawat inap yang berada di RSUP H. Adam Malik. Rawat inap terpadu (Rindu) A terdiri dari tiga lantai dengan jumlah tempat tidur sebanyak 306. </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Berkas yang masih berada di ruang Rawat Inap Terpadu (Rindu) A setelah pasien pulang harus segera dikembalikan ke Instalasi Rekam Medis. Luas ruang Instalasi Rekam Medis sebesar 300m (tiga ratus meter). Instalasi Rekam Medis memiliki Kepala Instalasi Rekam Medis, Tata Usaha, Koordinator Pelayanan Mutu, Koordinator Penunjang dan beberapa bagian lainnya. </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ikut Struktur Organisasi Instalasi Rekam Medis.</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Gambar 4.2 Struktur Organisasi Instalasi Rekam Medis RSUP H. Adam Malik</w:t>
      </w:r>
    </w:p>
    <w:p w:rsidR="00B1295D" w:rsidRPr="00B1295D" w:rsidRDefault="00B1295D" w:rsidP="00B1295D">
      <w:pPr>
        <w:spacing w:line="480" w:lineRule="auto"/>
        <w:contextualSpacing/>
        <w:jc w:val="both"/>
        <w:rPr>
          <w:rFonts w:ascii="Times New Roman" w:eastAsiaTheme="minorEastAsia" w:hAnsi="Times New Roman" w:cs="Times New Roman"/>
          <w:b/>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7C068F75" wp14:editId="22BA6767">
                <wp:simplePos x="0" y="0"/>
                <wp:positionH relativeFrom="column">
                  <wp:posOffset>1000760</wp:posOffset>
                </wp:positionH>
                <wp:positionV relativeFrom="paragraph">
                  <wp:posOffset>-180340</wp:posOffset>
                </wp:positionV>
                <wp:extent cx="2445385" cy="829310"/>
                <wp:effectExtent l="19050" t="19050" r="31115" b="4699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45385" cy="829310"/>
                        </a:xfrm>
                        <a:prstGeom prst="rect">
                          <a:avLst/>
                        </a:prstGeom>
                        <a:solidFill>
                          <a:sysClr val="window" lastClr="FFFFFF">
                            <a:lumMod val="100000"/>
                            <a:lumOff val="0"/>
                          </a:sysClr>
                        </a:solidFill>
                        <a:ln w="63500" cmpd="thickThin">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KA INSTALASI REKAM MED</w:t>
                            </w:r>
                            <w:r w:rsidRPr="003C650C">
                              <w:rPr>
                                <w:rFonts w:ascii="Times New Roman" w:hAnsi="Times New Roman" w:cs="Times New Roman"/>
                                <w:b/>
                                <w:sz w:val="24"/>
                                <w:szCs w:val="24"/>
                              </w:rPr>
                              <w:t>I</w:t>
                            </w:r>
                            <w:r w:rsidRPr="003C650C">
                              <w:rPr>
                                <w:rFonts w:ascii="Times New Roman" w:hAnsi="Times New Roman" w:cs="Times New Roman"/>
                                <w:sz w:val="24"/>
                                <w:szCs w:val="24"/>
                              </w:rPr>
                              <w:t xml:space="preserve">S </w:t>
                            </w:r>
                          </w:p>
                          <w:p w:rsidR="004A73C7" w:rsidRPr="003C650C" w:rsidRDefault="004A73C7" w:rsidP="00B1295D">
                            <w:pPr>
                              <w:spacing w:line="240" w:lineRule="auto"/>
                              <w:jc w:val="center"/>
                              <w:rPr>
                                <w:rFonts w:ascii="Times New Roman" w:hAnsi="Times New Roman" w:cs="Times New Roman"/>
                                <w:sz w:val="24"/>
                                <w:szCs w:val="24"/>
                              </w:rPr>
                            </w:pPr>
                            <w:r w:rsidRPr="003C650C">
                              <w:rPr>
                                <w:rFonts w:ascii="Times New Roman" w:hAnsi="Times New Roman" w:cs="Times New Roman"/>
                                <w:sz w:val="24"/>
                                <w:szCs w:val="24"/>
                              </w:rPr>
                              <w:t>AGUSTINA GINTING, AMD.PK</w:t>
                            </w:r>
                          </w:p>
                          <w:p w:rsidR="004A73C7" w:rsidRDefault="004A73C7" w:rsidP="00B1295D">
                            <w:pPr>
                              <w:jc w:val="center"/>
                            </w:pPr>
                          </w:p>
                          <w:p w:rsidR="004A73C7" w:rsidRDefault="004A73C7" w:rsidP="00B1295D">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30" o:spid="_x0000_s1041" style="position:absolute;left:0;text-align:left;margin-left:78.8pt;margin-top:-14.2pt;width:192.55pt;height:65.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" strokeweight="5pt">
                <v:stroke linestyle="thickThin"/>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KA INSTALASI REKAM MED</w:t>
                      </w:r>
                      <w:r w:rsidRPr="003C650C">
                        <w:rPr>
                          <w:rFonts w:ascii="Times New Roman" w:hAnsi="Times New Roman" w:cs="Times New Roman"/>
                          <w:b/>
                          <w:sz w:val="24"/>
                          <w:szCs w:val="24"/>
                        </w:rPr>
                        <w:t>I</w:t>
                      </w:r>
                      <w:r w:rsidRPr="003C650C">
                        <w:rPr>
                          <w:rFonts w:ascii="Times New Roman" w:hAnsi="Times New Roman" w:cs="Times New Roman"/>
                          <w:sz w:val="24"/>
                          <w:szCs w:val="24"/>
                        </w:rPr>
                        <w:t xml:space="preserve">S </w:t>
                      </w:r>
                    </w:p>
                    <w:p w:rsidR="004A73C7" w:rsidRPr="003C650C" w:rsidRDefault="004A73C7" w:rsidP="00B1295D">
                      <w:pPr>
                        <w:spacing w:line="240" w:lineRule="auto"/>
                        <w:jc w:val="center"/>
                        <w:rPr>
                          <w:rFonts w:ascii="Times New Roman" w:hAnsi="Times New Roman" w:cs="Times New Roman"/>
                          <w:sz w:val="24"/>
                          <w:szCs w:val="24"/>
                        </w:rPr>
                      </w:pPr>
                      <w:r w:rsidRPr="003C650C">
                        <w:rPr>
                          <w:rFonts w:ascii="Times New Roman" w:hAnsi="Times New Roman" w:cs="Times New Roman"/>
                          <w:sz w:val="24"/>
                          <w:szCs w:val="24"/>
                        </w:rPr>
                        <w:t>AGUSTINA GINTING, AMD.PK</w:t>
                      </w:r>
                    </w:p>
                    <w:p w:rsidR="004A73C7" w:rsidRDefault="004A73C7" w:rsidP="00B1295D">
                      <w:pPr>
                        <w:jc w:val="center"/>
                      </w:pPr>
                    </w:p>
                    <w:p w:rsidR="004A73C7" w:rsidRDefault="004A73C7" w:rsidP="00B1295D">
                      <w:pPr>
                        <w:jc w:val="center"/>
                      </w:pPr>
                    </w:p>
                  </w:txbxContent>
                </v:textbox>
              </v:rect>
            </w:pict>
          </mc:Fallback>
        </mc:AlternateConten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mc:AlternateContent>
          <mc:Choice Requires="wps">
            <w:drawing>
              <wp:anchor distT="0" distB="0" distL="114295" distR="114295" simplePos="0" relativeHeight="251667456" behindDoc="0" locked="0" layoutInCell="1" allowOverlap="1" wp14:anchorId="641DA379" wp14:editId="6015369E">
                <wp:simplePos x="0" y="0"/>
                <wp:positionH relativeFrom="column">
                  <wp:posOffset>1812924</wp:posOffset>
                </wp:positionH>
                <wp:positionV relativeFrom="paragraph">
                  <wp:posOffset>-403225</wp:posOffset>
                </wp:positionV>
                <wp:extent cx="0" cy="334645"/>
                <wp:effectExtent l="0" t="0" r="19050" b="27305"/>
                <wp:wrapNone/>
                <wp:docPr id="499" name="Straight Connector 4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4645"/>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id="Straight Connector 499" o:spid="_x0000_s1026" style="position:absolute;z-index:251667456;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margin" from="142.75pt,-31.75pt" to="142.7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" strokecolor="windowText">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66432" behindDoc="0" locked="0" layoutInCell="1" allowOverlap="1" wp14:anchorId="28DD2730" wp14:editId="47352378">
                <wp:simplePos x="0" y="0"/>
                <wp:positionH relativeFrom="column">
                  <wp:posOffset>1819275</wp:posOffset>
                </wp:positionH>
                <wp:positionV relativeFrom="paragraph">
                  <wp:posOffset>-62866</wp:posOffset>
                </wp:positionV>
                <wp:extent cx="342900" cy="0"/>
                <wp:effectExtent l="0" t="76200" r="19050" b="114300"/>
                <wp:wrapNone/>
                <wp:docPr id="498" name="Straight Arrow Connector 4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4290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98" o:spid="_x0000_s1026" type="#_x0000_t32" style="position:absolute;margin-left:143.25pt;margin-top:-4.95pt;width:27pt;height:0;flip:y;z-index:25166643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5C9E93ED" wp14:editId="4A9DC310">
                <wp:simplePos x="0" y="0"/>
                <wp:positionH relativeFrom="column">
                  <wp:posOffset>2162175</wp:posOffset>
                </wp:positionH>
                <wp:positionV relativeFrom="paragraph">
                  <wp:posOffset>-280670</wp:posOffset>
                </wp:positionV>
                <wp:extent cx="1638300" cy="438150"/>
                <wp:effectExtent l="19050" t="19050" r="1905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38300" cy="4381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spacing w:after="0" w:line="240" w:lineRule="auto"/>
                              <w:jc w:val="center"/>
                              <w:rPr>
                                <w:rFonts w:ascii="Times New Roman" w:hAnsi="Times New Roman" w:cs="Times New Roman"/>
                                <w:sz w:val="24"/>
                                <w:szCs w:val="24"/>
                              </w:rPr>
                            </w:pPr>
                            <w:r w:rsidRPr="003C650C">
                              <w:rPr>
                                <w:rFonts w:ascii="Times New Roman" w:hAnsi="Times New Roman" w:cs="Times New Roman"/>
                                <w:sz w:val="24"/>
                                <w:szCs w:val="24"/>
                              </w:rPr>
                              <w:t>TATA USAHA</w:t>
                            </w:r>
                          </w:p>
                          <w:p w:rsidR="004A73C7" w:rsidRPr="003C650C" w:rsidRDefault="004A73C7" w:rsidP="00B1295D">
                            <w:pPr>
                              <w:jc w:val="center"/>
                              <w:rPr>
                                <w:rFonts w:ascii="Times New Roman" w:hAnsi="Times New Roman" w:cs="Times New Roman"/>
                                <w:sz w:val="24"/>
                                <w:szCs w:val="2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9" o:spid="_x0000_s1042" style="position:absolute;left:0;text-align:left;margin-left:170.25pt;margin-top:-22.1pt;width:129pt;height:3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" strokeweight="2.5pt">
                <v:shadow color="#868686"/>
                <v:path arrowok="t"/>
                <v:textbox>
                  <w:txbxContent>
                    <w:p w:rsidR="004A73C7" w:rsidRPr="003C650C" w:rsidRDefault="004A73C7" w:rsidP="00B1295D">
                      <w:pPr>
                        <w:spacing w:after="0" w:line="240" w:lineRule="auto"/>
                        <w:jc w:val="center"/>
                        <w:rPr>
                          <w:rFonts w:ascii="Times New Roman" w:hAnsi="Times New Roman" w:cs="Times New Roman"/>
                          <w:sz w:val="24"/>
                          <w:szCs w:val="24"/>
                        </w:rPr>
                      </w:pPr>
                      <w:r w:rsidRPr="003C650C">
                        <w:rPr>
                          <w:rFonts w:ascii="Times New Roman" w:hAnsi="Times New Roman" w:cs="Times New Roman"/>
                          <w:sz w:val="24"/>
                          <w:szCs w:val="24"/>
                        </w:rPr>
                        <w:t>TATA USAHA</w:t>
                      </w:r>
                    </w:p>
                    <w:p w:rsidR="004A73C7" w:rsidRPr="003C650C" w:rsidRDefault="004A73C7" w:rsidP="00B1295D">
                      <w:pPr>
                        <w:jc w:val="center"/>
                        <w:rPr>
                          <w:rFonts w:ascii="Times New Roman" w:hAnsi="Times New Roman" w:cs="Times New Roman"/>
                          <w:sz w:val="24"/>
                          <w:szCs w:val="24"/>
                        </w:rPr>
                      </w:pPr>
                    </w:p>
                  </w:txbxContent>
                </v:textbox>
              </v:rect>
            </w:pict>
          </mc:Fallback>
        </mc:AlternateConten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21512018" wp14:editId="4049060C">
                <wp:simplePos x="0" y="0"/>
                <wp:positionH relativeFrom="column">
                  <wp:posOffset>331470</wp:posOffset>
                </wp:positionH>
                <wp:positionV relativeFrom="paragraph">
                  <wp:posOffset>186055</wp:posOffset>
                </wp:positionV>
                <wp:extent cx="1933575" cy="838200"/>
                <wp:effectExtent l="19050" t="19050" r="28575"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33575" cy="83820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KOORDINATOR PELAYANAN &amp; MUTU</w:t>
                            </w:r>
                          </w:p>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RATNO PH, AMD.PK</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8" o:spid="_x0000_s1043" style="position:absolute;left:0;text-align:left;margin-left:26.1pt;margin-top:14.65pt;width:152.25pt;height:6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KOORDINATOR PELAYANAN &amp; MUTU</w:t>
                      </w:r>
                    </w:p>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RATNO PH, AMD.PK</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295" distR="114295" simplePos="0" relativeHeight="251670528" behindDoc="0" locked="0" layoutInCell="1" allowOverlap="1" wp14:anchorId="4C79BF38" wp14:editId="75A99E68">
                <wp:simplePos x="0" y="0"/>
                <wp:positionH relativeFrom="column">
                  <wp:posOffset>3799839</wp:posOffset>
                </wp:positionH>
                <wp:positionV relativeFrom="paragraph">
                  <wp:posOffset>-114935</wp:posOffset>
                </wp:positionV>
                <wp:extent cx="0" cy="304800"/>
                <wp:effectExtent l="95250" t="0" r="57150" b="57150"/>
                <wp:wrapNone/>
                <wp:docPr id="502" name="Straight Arrow Connector 5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502" o:spid="_x0000_s1026" type="#_x0000_t32" style="position:absolute;margin-left:299.2pt;margin-top:-9.05pt;width:0;height:24pt;z-index:25167052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295" distR="114295" simplePos="0" relativeHeight="251669504" behindDoc="0" locked="0" layoutInCell="1" allowOverlap="1" wp14:anchorId="072EFE89" wp14:editId="30E77FE6">
                <wp:simplePos x="0" y="0"/>
                <wp:positionH relativeFrom="column">
                  <wp:posOffset>970914</wp:posOffset>
                </wp:positionH>
                <wp:positionV relativeFrom="paragraph">
                  <wp:posOffset>-114935</wp:posOffset>
                </wp:positionV>
                <wp:extent cx="0" cy="304800"/>
                <wp:effectExtent l="95250" t="0" r="57150" b="57150"/>
                <wp:wrapNone/>
                <wp:docPr id="501" name="Straight Arrow Connector 5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501" o:spid="_x0000_s1026" type="#_x0000_t32" style="position:absolute;margin-left:76.45pt;margin-top:-9.05pt;width:0;height:24pt;z-index:251669504;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68480" behindDoc="0" locked="0" layoutInCell="1" allowOverlap="1" wp14:anchorId="3C2261E3" wp14:editId="0E12184F">
                <wp:simplePos x="0" y="0"/>
                <wp:positionH relativeFrom="column">
                  <wp:posOffset>971550</wp:posOffset>
                </wp:positionH>
                <wp:positionV relativeFrom="paragraph">
                  <wp:posOffset>-114301</wp:posOffset>
                </wp:positionV>
                <wp:extent cx="2828925" cy="0"/>
                <wp:effectExtent l="0" t="0" r="9525" b="19050"/>
                <wp:wrapNone/>
                <wp:docPr id="500" name="Straight Connector 5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2892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00" o:spid="_x0000_s1026" style="position:absolute;z-index:25166848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76.5pt,-9pt" to="299.2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" strokecolor="windowText">
                <o:lock v:ext="edit" shapetype="f"/>
              </v:line>
            </w:pict>
          </mc:Fallback>
        </mc:AlternateConten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mc:AlternateContent>
          <mc:Choice Requires="wps">
            <w:drawing>
              <wp:anchor distT="4294967295" distB="4294967295" distL="114300" distR="114300" simplePos="0" relativeHeight="251695104" behindDoc="0" locked="0" layoutInCell="1" allowOverlap="1" wp14:anchorId="673B562E" wp14:editId="6A66077D">
                <wp:simplePos x="0" y="0"/>
                <wp:positionH relativeFrom="column">
                  <wp:posOffset>-57150</wp:posOffset>
                </wp:positionH>
                <wp:positionV relativeFrom="paragraph">
                  <wp:posOffset>2527935</wp:posOffset>
                </wp:positionV>
                <wp:extent cx="400685" cy="2540"/>
                <wp:effectExtent l="0" t="0" r="18415" b="35560"/>
                <wp:wrapNone/>
                <wp:docPr id="516" name="Straight Connector 5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400685" cy="254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16" o:spid="_x0000_s1026" style="position:absolute;flip:x y;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5pt,199.05pt" to="27.05pt,19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94080" behindDoc="0" locked="0" layoutInCell="1" allowOverlap="1" wp14:anchorId="673A2C03" wp14:editId="3DB7549E">
                <wp:simplePos x="0" y="0"/>
                <wp:positionH relativeFrom="column">
                  <wp:posOffset>2247900</wp:posOffset>
                </wp:positionH>
                <wp:positionV relativeFrom="paragraph">
                  <wp:posOffset>1208405</wp:posOffset>
                </wp:positionV>
                <wp:extent cx="619125" cy="276225"/>
                <wp:effectExtent l="19050" t="19050" r="28575" b="2857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9125" cy="276225"/>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3" o:spid="_x0000_s1044" style="position:absolute;left:0;text-align:left;margin-left:177pt;margin-top:95.15pt;width:48.75pt;height:21.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93056" behindDoc="0" locked="0" layoutInCell="1" allowOverlap="1" wp14:anchorId="3D360FF5" wp14:editId="5E0F0CAF">
                <wp:simplePos x="0" y="0"/>
                <wp:positionH relativeFrom="column">
                  <wp:posOffset>2228850</wp:posOffset>
                </wp:positionH>
                <wp:positionV relativeFrom="paragraph">
                  <wp:posOffset>1900555</wp:posOffset>
                </wp:positionV>
                <wp:extent cx="619125" cy="276225"/>
                <wp:effectExtent l="19050" t="19050" r="28575" b="285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9125" cy="276225"/>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2" o:spid="_x0000_s1045" style="position:absolute;left:0;text-align:left;margin-left:175.5pt;margin-top:149.65pt;width:48.75pt;height:21.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92032" behindDoc="0" locked="0" layoutInCell="1" allowOverlap="1" wp14:anchorId="026677E2" wp14:editId="3011D891">
                <wp:simplePos x="0" y="0"/>
                <wp:positionH relativeFrom="column">
                  <wp:posOffset>2247900</wp:posOffset>
                </wp:positionH>
                <wp:positionV relativeFrom="paragraph">
                  <wp:posOffset>2500630</wp:posOffset>
                </wp:positionV>
                <wp:extent cx="619125" cy="276225"/>
                <wp:effectExtent l="19050" t="19050" r="28575" b="2857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9125" cy="276225"/>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2" o:spid="_x0000_s1046" style="position:absolute;left:0;text-align:left;margin-left:177pt;margin-top:196.9pt;width:48.75pt;height:2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91008" behindDoc="0" locked="0" layoutInCell="1" allowOverlap="1" wp14:anchorId="37AE06C0" wp14:editId="2A45B696">
                <wp:simplePos x="0" y="0"/>
                <wp:positionH relativeFrom="column">
                  <wp:posOffset>2247900</wp:posOffset>
                </wp:positionH>
                <wp:positionV relativeFrom="paragraph">
                  <wp:posOffset>632460</wp:posOffset>
                </wp:positionV>
                <wp:extent cx="619125" cy="276225"/>
                <wp:effectExtent l="19050" t="19050" r="28575" b="285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9125" cy="276225"/>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557F36" w:rsidRDefault="004A73C7" w:rsidP="00B1295D">
                            <w:pPr>
                              <w:jc w:val="center"/>
                              <w:rPr>
                                <w:rFonts w:ascii="Times New Roman" w:hAnsi="Times New Roman" w:cs="Times New Roman"/>
                                <w:sz w:val="24"/>
                                <w:szCs w:val="24"/>
                              </w:rPr>
                            </w:pPr>
                            <w:r w:rsidRPr="00557F36">
                              <w:rPr>
                                <w:rFonts w:ascii="Times New Roman" w:hAnsi="Times New Roman" w:cs="Times New Roman"/>
                                <w:sz w:val="24"/>
                                <w:szCs w:val="24"/>
                              </w:rPr>
                              <w:t xml:space="preserve">STAF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8" o:spid="_x0000_s1047" style="position:absolute;left:0;text-align:left;margin-left:177pt;margin-top:49.8pt;width:48.75pt;height:21.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" strokeweight="2.5pt">
                <v:shadow color="#868686"/>
                <v:path arrowok="t"/>
                <v:textbox>
                  <w:txbxContent>
                    <w:p w:rsidR="004A73C7" w:rsidRPr="00557F36" w:rsidRDefault="004A73C7" w:rsidP="00B1295D">
                      <w:pPr>
                        <w:jc w:val="center"/>
                        <w:rPr>
                          <w:rFonts w:ascii="Times New Roman" w:hAnsi="Times New Roman" w:cs="Times New Roman"/>
                          <w:sz w:val="24"/>
                          <w:szCs w:val="24"/>
                        </w:rPr>
                      </w:pPr>
                      <w:r w:rsidRPr="00557F36">
                        <w:rPr>
                          <w:rFonts w:ascii="Times New Roman" w:hAnsi="Times New Roman" w:cs="Times New Roman"/>
                          <w:sz w:val="24"/>
                          <w:szCs w:val="24"/>
                        </w:rPr>
                        <w:t xml:space="preserve">STAF </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89984" behindDoc="0" locked="0" layoutInCell="1" allowOverlap="1" wp14:anchorId="4F7A733B" wp14:editId="27A37700">
                <wp:simplePos x="0" y="0"/>
                <wp:positionH relativeFrom="column">
                  <wp:posOffset>2238375</wp:posOffset>
                </wp:positionH>
                <wp:positionV relativeFrom="paragraph">
                  <wp:posOffset>-35560</wp:posOffset>
                </wp:positionV>
                <wp:extent cx="619125" cy="276225"/>
                <wp:effectExtent l="19050" t="19050" r="28575"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9125" cy="276225"/>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7" o:spid="_x0000_s1048" style="position:absolute;left:0;text-align:left;margin-left:176.25pt;margin-top:-2.8pt;width:48.75pt;height:21.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88960" behindDoc="0" locked="0" layoutInCell="1" allowOverlap="1" wp14:anchorId="4519094D" wp14:editId="6C86A1B1">
                <wp:simplePos x="0" y="0"/>
                <wp:positionH relativeFrom="column">
                  <wp:posOffset>2057400</wp:posOffset>
                </wp:positionH>
                <wp:positionV relativeFrom="paragraph">
                  <wp:posOffset>2598419</wp:posOffset>
                </wp:positionV>
                <wp:extent cx="171450" cy="0"/>
                <wp:effectExtent l="0" t="76200" r="19050" b="114300"/>
                <wp:wrapNone/>
                <wp:docPr id="525" name="Straight Arrow Connector 5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25" o:spid="_x0000_s1026" type="#_x0000_t32" style="position:absolute;margin-left:162pt;margin-top:204.6pt;width:13.5pt;height:0;z-index:25168896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87936" behindDoc="0" locked="0" layoutInCell="1" allowOverlap="1" wp14:anchorId="03F5F186" wp14:editId="0D3F5CA7">
                <wp:simplePos x="0" y="0"/>
                <wp:positionH relativeFrom="column">
                  <wp:posOffset>2057400</wp:posOffset>
                </wp:positionH>
                <wp:positionV relativeFrom="paragraph">
                  <wp:posOffset>1967229</wp:posOffset>
                </wp:positionV>
                <wp:extent cx="171450" cy="0"/>
                <wp:effectExtent l="0" t="76200" r="19050" b="114300"/>
                <wp:wrapNone/>
                <wp:docPr id="524" name="Straight Arrow Connector 5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24" o:spid="_x0000_s1026" type="#_x0000_t32" style="position:absolute;margin-left:162pt;margin-top:154.9pt;width:13.5pt;height:0;z-index:2516879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86912" behindDoc="0" locked="0" layoutInCell="1" allowOverlap="1" wp14:anchorId="52D22445" wp14:editId="62C64E58">
                <wp:simplePos x="0" y="0"/>
                <wp:positionH relativeFrom="column">
                  <wp:posOffset>2092960</wp:posOffset>
                </wp:positionH>
                <wp:positionV relativeFrom="paragraph">
                  <wp:posOffset>1357629</wp:posOffset>
                </wp:positionV>
                <wp:extent cx="171450" cy="0"/>
                <wp:effectExtent l="0" t="76200" r="19050" b="114300"/>
                <wp:wrapNone/>
                <wp:docPr id="523" name="Straight Arrow Connector 5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23" o:spid="_x0000_s1026" type="#_x0000_t32" style="position:absolute;margin-left:164.8pt;margin-top:106.9pt;width:13.5pt;height:0;z-index:2516869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85888" behindDoc="0" locked="0" layoutInCell="1" allowOverlap="1" wp14:anchorId="6CB879A8" wp14:editId="7C200D40">
                <wp:simplePos x="0" y="0"/>
                <wp:positionH relativeFrom="column">
                  <wp:posOffset>2077085</wp:posOffset>
                </wp:positionH>
                <wp:positionV relativeFrom="paragraph">
                  <wp:posOffset>782319</wp:posOffset>
                </wp:positionV>
                <wp:extent cx="171450" cy="0"/>
                <wp:effectExtent l="0" t="76200" r="19050" b="114300"/>
                <wp:wrapNone/>
                <wp:docPr id="522" name="Straight Arrow Connector 5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22" o:spid="_x0000_s1026" type="#_x0000_t32" style="position:absolute;margin-left:163.55pt;margin-top:61.6pt;width:13.5pt;height:0;z-index:2516858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84864" behindDoc="0" locked="0" layoutInCell="1" allowOverlap="1" wp14:anchorId="74A94DC1" wp14:editId="1E18C88C">
                <wp:simplePos x="0" y="0"/>
                <wp:positionH relativeFrom="column">
                  <wp:posOffset>2058035</wp:posOffset>
                </wp:positionH>
                <wp:positionV relativeFrom="paragraph">
                  <wp:posOffset>95249</wp:posOffset>
                </wp:positionV>
                <wp:extent cx="171450" cy="0"/>
                <wp:effectExtent l="0" t="76200" r="19050" b="114300"/>
                <wp:wrapNone/>
                <wp:docPr id="520" name="Straight Arrow Connector 5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20" o:spid="_x0000_s1026" type="#_x0000_t32" style="position:absolute;margin-left:162.05pt;margin-top:7.5pt;width:13.5pt;height:0;z-index:2516848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83840" behindDoc="0" locked="0" layoutInCell="1" allowOverlap="1" wp14:anchorId="37D257D6" wp14:editId="1B807054">
                <wp:simplePos x="0" y="0"/>
                <wp:positionH relativeFrom="column">
                  <wp:posOffset>323850</wp:posOffset>
                </wp:positionH>
                <wp:positionV relativeFrom="paragraph">
                  <wp:posOffset>2439670</wp:posOffset>
                </wp:positionV>
                <wp:extent cx="1733550" cy="476250"/>
                <wp:effectExtent l="19050" t="19050" r="19050" b="1905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33550" cy="4762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DISTRIBUSI</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0" o:spid="_x0000_s1049" style="position:absolute;left:0;text-align:left;margin-left:25.5pt;margin-top:192.1pt;width:136.5pt;height:3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DISTRIBUSI</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82816" behindDoc="0" locked="0" layoutInCell="1" allowOverlap="1" wp14:anchorId="29621A36" wp14:editId="33945F56">
                <wp:simplePos x="0" y="0"/>
                <wp:positionH relativeFrom="column">
                  <wp:posOffset>323850</wp:posOffset>
                </wp:positionH>
                <wp:positionV relativeFrom="paragraph">
                  <wp:posOffset>1841500</wp:posOffset>
                </wp:positionV>
                <wp:extent cx="1733550" cy="476250"/>
                <wp:effectExtent l="19050" t="19050" r="19050"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33550" cy="4762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PENYIMPANA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1" o:spid="_x0000_s1050" style="position:absolute;left:0;text-align:left;margin-left:25.5pt;margin-top:145pt;width:136.5pt;height:3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PENYIMPANAN</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81792" behindDoc="0" locked="0" layoutInCell="1" allowOverlap="1" wp14:anchorId="5E1A384A" wp14:editId="2EEE44C1">
                <wp:simplePos x="0" y="0"/>
                <wp:positionH relativeFrom="column">
                  <wp:posOffset>-57150</wp:posOffset>
                </wp:positionH>
                <wp:positionV relativeFrom="paragraph">
                  <wp:posOffset>1951989</wp:posOffset>
                </wp:positionV>
                <wp:extent cx="400050" cy="0"/>
                <wp:effectExtent l="0" t="0" r="19050" b="19050"/>
                <wp:wrapNone/>
                <wp:docPr id="512" name="Straight Connector 5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0005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12" o:spid="_x0000_s1026" style="position:absolute;flip:x;z-index:25168179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4.5pt,153.7pt" to="27pt,15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80768" behindDoc="0" locked="0" layoutInCell="1" allowOverlap="1" wp14:anchorId="05D059BD" wp14:editId="250F4EED">
                <wp:simplePos x="0" y="0"/>
                <wp:positionH relativeFrom="column">
                  <wp:posOffset>342900</wp:posOffset>
                </wp:positionH>
                <wp:positionV relativeFrom="paragraph">
                  <wp:posOffset>1257300</wp:posOffset>
                </wp:positionV>
                <wp:extent cx="1733550" cy="476250"/>
                <wp:effectExtent l="19050" t="19050" r="19050" b="190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33550" cy="4762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PENERIMAAN PASIEN IGD</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3" o:spid="_x0000_s1051" style="position:absolute;left:0;text-align:left;margin-left:27pt;margin-top:99pt;width:136.5pt;height:3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PENERIMAAN PASIEN IGD</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79744" behindDoc="0" locked="0" layoutInCell="1" allowOverlap="1" wp14:anchorId="57539477" wp14:editId="3C73862D">
                <wp:simplePos x="0" y="0"/>
                <wp:positionH relativeFrom="column">
                  <wp:posOffset>-47625</wp:posOffset>
                </wp:positionH>
                <wp:positionV relativeFrom="paragraph">
                  <wp:posOffset>1358264</wp:posOffset>
                </wp:positionV>
                <wp:extent cx="381000" cy="0"/>
                <wp:effectExtent l="0" t="0" r="19050" b="19050"/>
                <wp:wrapNone/>
                <wp:docPr id="510" name="Straight Connector 5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810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10" o:spid="_x0000_s1026" style="position:absolute;flip:x;z-index:25167974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3.75pt,106.95pt" to="26.25pt,10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14:anchorId="36EF4A3C" wp14:editId="14FFAA21">
                <wp:simplePos x="0" y="0"/>
                <wp:positionH relativeFrom="column">
                  <wp:posOffset>333375</wp:posOffset>
                </wp:positionH>
                <wp:positionV relativeFrom="paragraph">
                  <wp:posOffset>584200</wp:posOffset>
                </wp:positionV>
                <wp:extent cx="1743075" cy="542290"/>
                <wp:effectExtent l="19050" t="19050" r="28575" b="1016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43075" cy="54229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PENERIMAAN PASIEN PJ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4" o:spid="_x0000_s1052" style="position:absolute;left:0;text-align:left;margin-left:26.25pt;margin-top:46pt;width:137.25pt;height:4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PENERIMAAN PASIEN PJT</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77696" behindDoc="0" locked="0" layoutInCell="1" allowOverlap="1" wp14:anchorId="2F2E6EA9" wp14:editId="2358057D">
                <wp:simplePos x="0" y="0"/>
                <wp:positionH relativeFrom="column">
                  <wp:posOffset>-57150</wp:posOffset>
                </wp:positionH>
                <wp:positionV relativeFrom="paragraph">
                  <wp:posOffset>710564</wp:posOffset>
                </wp:positionV>
                <wp:extent cx="381000" cy="0"/>
                <wp:effectExtent l="0" t="0" r="19050" b="19050"/>
                <wp:wrapNone/>
                <wp:docPr id="508" name="Straight Connector 5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810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08" o:spid="_x0000_s1026" style="position:absolute;flip:x;z-index:25167769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4.5pt,55.95pt" to="25.5pt,5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02D759D1" wp14:editId="1A9D4C64">
                <wp:simplePos x="0" y="0"/>
                <wp:positionH relativeFrom="column">
                  <wp:posOffset>323850</wp:posOffset>
                </wp:positionH>
                <wp:positionV relativeFrom="paragraph">
                  <wp:posOffset>-187960</wp:posOffset>
                </wp:positionV>
                <wp:extent cx="1733550" cy="476250"/>
                <wp:effectExtent l="19050" t="19050" r="19050" b="190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33550" cy="4762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PENERIMAAN PASIEN RAWAT JALA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6" o:spid="_x0000_s1053" style="position:absolute;left:0;text-align:left;margin-left:25.5pt;margin-top:-14.8pt;width:136.5pt;height: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PENERIMAAN PASIEN RAWAT JALAN</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75648" behindDoc="0" locked="0" layoutInCell="1" allowOverlap="1" wp14:anchorId="1F886B47" wp14:editId="4F885031">
                <wp:simplePos x="0" y="0"/>
                <wp:positionH relativeFrom="column">
                  <wp:posOffset>-47625</wp:posOffset>
                </wp:positionH>
                <wp:positionV relativeFrom="paragraph">
                  <wp:posOffset>11429</wp:posOffset>
                </wp:positionV>
                <wp:extent cx="381000" cy="0"/>
                <wp:effectExtent l="0" t="0" r="19050" b="19050"/>
                <wp:wrapNone/>
                <wp:docPr id="506" name="Straight Connector 5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810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06" o:spid="_x0000_s1026" style="position:absolute;flip:x;z-index:25167564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3.75pt,.9pt" to="26.2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299" distR="114299" simplePos="0" relativeHeight="251674624" behindDoc="0" locked="0" layoutInCell="1" allowOverlap="1" wp14:anchorId="3B7959FE" wp14:editId="397E3838">
                <wp:simplePos x="0" y="0"/>
                <wp:positionH relativeFrom="column">
                  <wp:posOffset>-59055</wp:posOffset>
                </wp:positionH>
                <wp:positionV relativeFrom="paragraph">
                  <wp:posOffset>-720725</wp:posOffset>
                </wp:positionV>
                <wp:extent cx="9525" cy="3248025"/>
                <wp:effectExtent l="0" t="0" r="28575" b="28575"/>
                <wp:wrapNone/>
                <wp:docPr id="505" name="Straight Connector 5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2480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05" o:spid="_x0000_s1026" style="position:absolute;flip:x;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65pt,-56.75pt" to="-3.9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73600" behindDoc="0" locked="0" layoutInCell="1" allowOverlap="1" wp14:anchorId="3A3F991B" wp14:editId="34E175B4">
                <wp:simplePos x="0" y="0"/>
                <wp:positionH relativeFrom="column">
                  <wp:posOffset>-47625</wp:posOffset>
                </wp:positionH>
                <wp:positionV relativeFrom="paragraph">
                  <wp:posOffset>-721996</wp:posOffset>
                </wp:positionV>
                <wp:extent cx="381000" cy="0"/>
                <wp:effectExtent l="0" t="0" r="19050" b="19050"/>
                <wp:wrapNone/>
                <wp:docPr id="504" name="Straight Connector 5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810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04" o:spid="_x0000_s1026" style="position:absolute;flip:x;z-index:25167360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3.75pt,-56.85pt" to="26.25pt,-5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486D4C83" wp14:editId="241D1A6E">
                <wp:simplePos x="0" y="0"/>
                <wp:positionH relativeFrom="column">
                  <wp:posOffset>331470</wp:posOffset>
                </wp:positionH>
                <wp:positionV relativeFrom="paragraph">
                  <wp:posOffset>-1216025</wp:posOffset>
                </wp:positionV>
                <wp:extent cx="1933575" cy="838200"/>
                <wp:effectExtent l="19050" t="19050" r="28575"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33575" cy="83820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KOORDINATOR PELAYANAN &amp; MUTU</w:t>
                            </w:r>
                          </w:p>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RATNO PH, AMD.PK</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0" o:spid="_x0000_s1054" style="position:absolute;left:0;text-align:left;margin-left:26.1pt;margin-top:-95.75pt;width:152.25pt;height:6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KOORDINATOR PELAYANAN &amp; MUTU</w:t>
                      </w:r>
                    </w:p>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RATNO PH, AMD.PK</w:t>
                      </w:r>
                    </w:p>
                  </w:txbxContent>
                </v:textbox>
              </v:rect>
            </w:pict>
          </mc:Fallback>
        </mc:AlternateConten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14560" behindDoc="0" locked="0" layoutInCell="1" allowOverlap="1" wp14:anchorId="0B8BA377" wp14:editId="070AB3DF">
                <wp:simplePos x="0" y="0"/>
                <wp:positionH relativeFrom="column">
                  <wp:posOffset>5238750</wp:posOffset>
                </wp:positionH>
                <wp:positionV relativeFrom="paragraph">
                  <wp:posOffset>1111885</wp:posOffset>
                </wp:positionV>
                <wp:extent cx="619125" cy="276225"/>
                <wp:effectExtent l="19050" t="1905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9125" cy="276225"/>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5" o:spid="_x0000_s1055" style="position:absolute;left:0;text-align:left;margin-left:412.5pt;margin-top:87.55pt;width:48.75pt;height:21.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13536" behindDoc="0" locked="0" layoutInCell="1" allowOverlap="1" wp14:anchorId="40A328DC" wp14:editId="4E635843">
                <wp:simplePos x="0" y="0"/>
                <wp:positionH relativeFrom="column">
                  <wp:posOffset>5238750</wp:posOffset>
                </wp:positionH>
                <wp:positionV relativeFrom="paragraph">
                  <wp:posOffset>426085</wp:posOffset>
                </wp:positionV>
                <wp:extent cx="619125" cy="276225"/>
                <wp:effectExtent l="19050" t="19050" r="28575"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9125" cy="276225"/>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7" o:spid="_x0000_s1056" style="position:absolute;left:0;text-align:left;margin-left:412.5pt;margin-top:33.55pt;width:48.75pt;height:21.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12512" behindDoc="0" locked="0" layoutInCell="1" allowOverlap="1" wp14:anchorId="543DE219" wp14:editId="6517B82A">
                <wp:simplePos x="0" y="0"/>
                <wp:positionH relativeFrom="column">
                  <wp:posOffset>5238750</wp:posOffset>
                </wp:positionH>
                <wp:positionV relativeFrom="paragraph">
                  <wp:posOffset>-193040</wp:posOffset>
                </wp:positionV>
                <wp:extent cx="619125" cy="276225"/>
                <wp:effectExtent l="19050" t="19050" r="28575"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9125" cy="276225"/>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9" o:spid="_x0000_s1057" style="position:absolute;left:0;text-align:left;margin-left:412.5pt;margin-top:-15.2pt;width:48.75pt;height:21.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11488" behindDoc="0" locked="0" layoutInCell="1" allowOverlap="1" wp14:anchorId="5A01105A" wp14:editId="75DD3884">
                <wp:simplePos x="0" y="0"/>
                <wp:positionH relativeFrom="column">
                  <wp:posOffset>5238750</wp:posOffset>
                </wp:positionH>
                <wp:positionV relativeFrom="paragraph">
                  <wp:posOffset>-805815</wp:posOffset>
                </wp:positionV>
                <wp:extent cx="619125" cy="276225"/>
                <wp:effectExtent l="19050" t="19050" r="28575" b="2857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9125" cy="276225"/>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9" o:spid="_x0000_s1058" style="position:absolute;left:0;text-align:left;margin-left:412.5pt;margin-top:-63.45pt;width:48.75pt;height:21.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" strokeweight="2.5pt">
                <v:shadow color="#868686"/>
                <v:path arrowok="t"/>
                <v:textbox>
                  <w:txbxContent>
                    <w:p w:rsidR="004A73C7" w:rsidRPr="003C650C" w:rsidRDefault="004A73C7" w:rsidP="00B1295D">
                      <w:pPr>
                        <w:jc w:val="center"/>
                        <w:rPr>
                          <w:rFonts w:ascii="Times New Roman" w:hAnsi="Times New Roman" w:cs="Times New Roman"/>
                          <w:sz w:val="24"/>
                          <w:szCs w:val="24"/>
                        </w:rPr>
                      </w:pPr>
                      <w:r w:rsidRPr="003C650C">
                        <w:rPr>
                          <w:rFonts w:ascii="Times New Roman" w:hAnsi="Times New Roman" w:cs="Times New Roman"/>
                          <w:sz w:val="24"/>
                          <w:szCs w:val="24"/>
                        </w:rPr>
                        <w:t xml:space="preserve">STAF </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710464" behindDoc="0" locked="0" layoutInCell="1" allowOverlap="1" wp14:anchorId="42CE0867" wp14:editId="75253932">
                <wp:simplePos x="0" y="0"/>
                <wp:positionH relativeFrom="column">
                  <wp:posOffset>5067935</wp:posOffset>
                </wp:positionH>
                <wp:positionV relativeFrom="paragraph">
                  <wp:posOffset>1251584</wp:posOffset>
                </wp:positionV>
                <wp:extent cx="171450" cy="0"/>
                <wp:effectExtent l="0" t="76200" r="19050" b="114300"/>
                <wp:wrapNone/>
                <wp:docPr id="551" name="Straight Arrow Connector 5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51" o:spid="_x0000_s1026" type="#_x0000_t32" style="position:absolute;margin-left:399.05pt;margin-top:98.55pt;width:13.5pt;height:0;z-index:2517104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709440" behindDoc="0" locked="0" layoutInCell="1" allowOverlap="1" wp14:anchorId="301034F1" wp14:editId="78CBCC1A">
                <wp:simplePos x="0" y="0"/>
                <wp:positionH relativeFrom="column">
                  <wp:posOffset>5067935</wp:posOffset>
                </wp:positionH>
                <wp:positionV relativeFrom="paragraph">
                  <wp:posOffset>556894</wp:posOffset>
                </wp:positionV>
                <wp:extent cx="171450" cy="0"/>
                <wp:effectExtent l="0" t="76200" r="19050" b="114300"/>
                <wp:wrapNone/>
                <wp:docPr id="550" name="Straight Arrow Connector 5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50" o:spid="_x0000_s1026" type="#_x0000_t32" style="position:absolute;margin-left:399.05pt;margin-top:43.85pt;width:13.5pt;height:0;z-index:25170944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708416" behindDoc="0" locked="0" layoutInCell="1" allowOverlap="1" wp14:anchorId="3D61F762" wp14:editId="725C40B1">
                <wp:simplePos x="0" y="0"/>
                <wp:positionH relativeFrom="column">
                  <wp:posOffset>5067935</wp:posOffset>
                </wp:positionH>
                <wp:positionV relativeFrom="paragraph">
                  <wp:posOffset>-90806</wp:posOffset>
                </wp:positionV>
                <wp:extent cx="171450" cy="0"/>
                <wp:effectExtent l="0" t="76200" r="19050" b="114300"/>
                <wp:wrapNone/>
                <wp:docPr id="549" name="Straight Arrow Connector 5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49" o:spid="_x0000_s1026" type="#_x0000_t32" style="position:absolute;margin-left:399.05pt;margin-top:-7.15pt;width:13.5pt;height:0;z-index:25170841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707392" behindDoc="0" locked="0" layoutInCell="1" allowOverlap="1" wp14:anchorId="582ABB30" wp14:editId="7A5C080F">
                <wp:simplePos x="0" y="0"/>
                <wp:positionH relativeFrom="column">
                  <wp:posOffset>5067935</wp:posOffset>
                </wp:positionH>
                <wp:positionV relativeFrom="paragraph">
                  <wp:posOffset>-738506</wp:posOffset>
                </wp:positionV>
                <wp:extent cx="171450" cy="0"/>
                <wp:effectExtent l="0" t="76200" r="19050" b="114300"/>
                <wp:wrapNone/>
                <wp:docPr id="548" name="Straight Arrow Connector 5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48" o:spid="_x0000_s1026" type="#_x0000_t32" style="position:absolute;margin-left:399.05pt;margin-top:-58.15pt;width:13.5pt;height:0;z-index:25170739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">
                <v:stroke endarrow="open"/>
                <o:lock v:ext="edit" shapetype="f"/>
              </v:shap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06368" behindDoc="0" locked="0" layoutInCell="1" allowOverlap="1" wp14:anchorId="37AE2FAB" wp14:editId="30679581">
                <wp:simplePos x="0" y="0"/>
                <wp:positionH relativeFrom="column">
                  <wp:posOffset>3333750</wp:posOffset>
                </wp:positionH>
                <wp:positionV relativeFrom="paragraph">
                  <wp:posOffset>1000125</wp:posOffset>
                </wp:positionV>
                <wp:extent cx="1733550" cy="476250"/>
                <wp:effectExtent l="19050" t="1905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33550" cy="4762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 xml:space="preserve">PENGOLAHAN DATA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 o:spid="_x0000_s1059" style="position:absolute;left:0;text-align:left;margin-left:262.5pt;margin-top:78.75pt;width:136.5pt;height:3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" strokeweight="2.5pt">
                <v:shadow color="#868686"/>
                <v:path arrowok="t"/>
                <v:textbox>
                  <w:txbxContent>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 xml:space="preserve">PENGOLAHAN DATA </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05344" behindDoc="0" locked="0" layoutInCell="1" allowOverlap="1" wp14:anchorId="10DF3C4D" wp14:editId="5F18FF8E">
                <wp:simplePos x="0" y="0"/>
                <wp:positionH relativeFrom="column">
                  <wp:posOffset>3333750</wp:posOffset>
                </wp:positionH>
                <wp:positionV relativeFrom="paragraph">
                  <wp:posOffset>314325</wp:posOffset>
                </wp:positionV>
                <wp:extent cx="1733550" cy="476250"/>
                <wp:effectExtent l="19050" t="19050" r="19050"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33550" cy="4762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 xml:space="preserve">ANALISA /ASSEMBLING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6" o:spid="_x0000_s1060" style="position:absolute;left:0;text-align:left;margin-left:262.5pt;margin-top:24.75pt;width:136.5pt;height:3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" strokeweight="2.5pt">
                <v:shadow color="#868686"/>
                <v:path arrowok="t"/>
                <v:textbox>
                  <w:txbxContent>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 xml:space="preserve">ANALISA /ASSEMBLING </w:t>
                      </w:r>
                    </w:p>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04320" behindDoc="0" locked="0" layoutInCell="1" allowOverlap="1" wp14:anchorId="5D10E385" wp14:editId="6BF54599">
                <wp:simplePos x="0" y="0"/>
                <wp:positionH relativeFrom="column">
                  <wp:posOffset>3333750</wp:posOffset>
                </wp:positionH>
                <wp:positionV relativeFrom="paragraph">
                  <wp:posOffset>-334645</wp:posOffset>
                </wp:positionV>
                <wp:extent cx="1733550" cy="476250"/>
                <wp:effectExtent l="19050" t="19050" r="19050"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33550" cy="4762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 xml:space="preserve">MEDICO LEGAL </w:t>
                            </w:r>
                          </w:p>
                          <w:p w:rsidR="004A73C7" w:rsidRDefault="004A73C7" w:rsidP="00B1295D"/>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5" o:spid="_x0000_s1061" style="position:absolute;left:0;text-align:left;margin-left:262.5pt;margin-top:-26.35pt;width:136.5pt;height:3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" strokeweight="2.5pt">
                <v:shadow color="#868686"/>
                <v:path arrowok="t"/>
                <v:textbox>
                  <w:txbxContent>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 xml:space="preserve">MEDICO LEGAL </w:t>
                      </w:r>
                    </w:p>
                    <w:p w:rsidR="004A73C7" w:rsidRDefault="004A73C7" w:rsidP="00B1295D"/>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03296" behindDoc="0" locked="0" layoutInCell="1" allowOverlap="1" wp14:anchorId="3B7BE815" wp14:editId="1B833DE1">
                <wp:simplePos x="0" y="0"/>
                <wp:positionH relativeFrom="column">
                  <wp:posOffset>3333750</wp:posOffset>
                </wp:positionH>
                <wp:positionV relativeFrom="paragraph">
                  <wp:posOffset>-956310</wp:posOffset>
                </wp:positionV>
                <wp:extent cx="1733550" cy="476250"/>
                <wp:effectExtent l="19050" t="19050" r="19050" b="190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33550" cy="4762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 xml:space="preserve">PELAPORAN </w:t>
                            </w:r>
                          </w:p>
                          <w:p w:rsidR="004A73C7" w:rsidRDefault="004A73C7" w:rsidP="00B1295D"/>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8" o:spid="_x0000_s1062" style="position:absolute;left:0;text-align:left;margin-left:262.5pt;margin-top:-75.3pt;width:136.5pt;height:3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" strokeweight="2.5pt">
                <v:shadow color="#868686"/>
                <v:path arrowok="t"/>
                <v:textbox>
                  <w:txbxContent>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 xml:space="preserve">PELAPORAN </w:t>
                      </w:r>
                    </w:p>
                    <w:p w:rsidR="004A73C7" w:rsidRDefault="004A73C7" w:rsidP="00B1295D"/>
                  </w:txbxContent>
                </v:textbox>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02272" behindDoc="0" locked="0" layoutInCell="1" allowOverlap="1" wp14:anchorId="14E9A8D2" wp14:editId="62FE5016">
                <wp:simplePos x="0" y="0"/>
                <wp:positionH relativeFrom="column">
                  <wp:posOffset>3446145</wp:posOffset>
                </wp:positionH>
                <wp:positionV relativeFrom="paragraph">
                  <wp:posOffset>-1897380</wp:posOffset>
                </wp:positionV>
                <wp:extent cx="1876425" cy="819150"/>
                <wp:effectExtent l="19050" t="19050" r="28575"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76425" cy="8191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 xml:space="preserve">KOORDINATOR PENUNJANG </w:t>
                            </w:r>
                          </w:p>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JONGAR, SE</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1" o:spid="_x0000_s1063" style="position:absolute;left:0;text-align:left;margin-left:271.35pt;margin-top:-149.4pt;width:147.75pt;height:6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" strokeweight="2.5pt">
                <v:shadow color="#868686"/>
                <v:path arrowok="t"/>
                <v:textbox>
                  <w:txbxContent>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 xml:space="preserve">KOORDINATOR PENUNJANG </w:t>
                      </w:r>
                    </w:p>
                    <w:p w:rsidR="004A73C7" w:rsidRPr="004E0B18" w:rsidRDefault="004A73C7" w:rsidP="00B1295D">
                      <w:pPr>
                        <w:jc w:val="center"/>
                        <w:rPr>
                          <w:rFonts w:ascii="Times New Roman" w:hAnsi="Times New Roman" w:cs="Times New Roman"/>
                          <w:sz w:val="24"/>
                          <w:szCs w:val="24"/>
                        </w:rPr>
                      </w:pPr>
                      <w:r w:rsidRPr="004E0B18">
                        <w:rPr>
                          <w:rFonts w:ascii="Times New Roman" w:hAnsi="Times New Roman" w:cs="Times New Roman"/>
                          <w:sz w:val="24"/>
                          <w:szCs w:val="24"/>
                        </w:rPr>
                        <w:t>JONGAR, SE</w:t>
                      </w:r>
                    </w:p>
                  </w:txbxContent>
                </v:textbox>
              </v:rect>
            </w:pict>
          </mc:Fallback>
        </mc:AlternateConten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701248" behindDoc="0" locked="0" layoutInCell="1" allowOverlap="1" wp14:anchorId="515346FD" wp14:editId="02D74070">
                <wp:simplePos x="0" y="0"/>
                <wp:positionH relativeFrom="column">
                  <wp:posOffset>3067050</wp:posOffset>
                </wp:positionH>
                <wp:positionV relativeFrom="paragraph">
                  <wp:posOffset>-1316356</wp:posOffset>
                </wp:positionV>
                <wp:extent cx="266700" cy="0"/>
                <wp:effectExtent l="0" t="0" r="19050" b="19050"/>
                <wp:wrapNone/>
                <wp:docPr id="545" name="Straight Connector 5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67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45" o:spid="_x0000_s1026" style="position:absolute;flip:x;z-index:25170124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241.5pt,-103.65pt" to="262.5pt,-10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700224" behindDoc="0" locked="0" layoutInCell="1" allowOverlap="1" wp14:anchorId="16CFCB14" wp14:editId="3CAE6F32">
                <wp:simplePos x="0" y="0"/>
                <wp:positionH relativeFrom="column">
                  <wp:posOffset>3067050</wp:posOffset>
                </wp:positionH>
                <wp:positionV relativeFrom="paragraph">
                  <wp:posOffset>-1945006</wp:posOffset>
                </wp:positionV>
                <wp:extent cx="266700" cy="0"/>
                <wp:effectExtent l="0" t="0" r="19050" b="19050"/>
                <wp:wrapNone/>
                <wp:docPr id="543" name="Straight Connector 5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67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43" o:spid="_x0000_s1026" style="position:absolute;flip:x;z-index:25170022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241.5pt,-153.15pt" to="262.5pt,-15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99200" behindDoc="0" locked="0" layoutInCell="1" allowOverlap="1" wp14:anchorId="0AECB319" wp14:editId="359F8912">
                <wp:simplePos x="0" y="0"/>
                <wp:positionH relativeFrom="column">
                  <wp:posOffset>3067050</wp:posOffset>
                </wp:positionH>
                <wp:positionV relativeFrom="paragraph">
                  <wp:posOffset>-2640331</wp:posOffset>
                </wp:positionV>
                <wp:extent cx="266700" cy="0"/>
                <wp:effectExtent l="0" t="0" r="19050" b="19050"/>
                <wp:wrapNone/>
                <wp:docPr id="540" name="Straight Connector 5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67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40" o:spid="_x0000_s1026" style="position:absolute;flip:x;z-index:25169920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241.5pt,-207.9pt" to="262.5pt,-20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98176" behindDoc="0" locked="0" layoutInCell="1" allowOverlap="1" wp14:anchorId="445A39DA" wp14:editId="546A3084">
                <wp:simplePos x="0" y="0"/>
                <wp:positionH relativeFrom="column">
                  <wp:posOffset>3067050</wp:posOffset>
                </wp:positionH>
                <wp:positionV relativeFrom="paragraph">
                  <wp:posOffset>-3278506</wp:posOffset>
                </wp:positionV>
                <wp:extent cx="266700" cy="0"/>
                <wp:effectExtent l="0" t="0" r="19050" b="19050"/>
                <wp:wrapNone/>
                <wp:docPr id="537" name="Straight Connector 5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67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37" o:spid="_x0000_s1026" style="position:absolute;flip:x;z-index:25169817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241.5pt,-258.15pt" to="262.5pt,-25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4294967291" distB="4294967291" distL="114300" distR="114300" simplePos="0" relativeHeight="251697152" behindDoc="0" locked="0" layoutInCell="1" allowOverlap="1" wp14:anchorId="08D42D5F" wp14:editId="4EDD3AD3">
                <wp:simplePos x="0" y="0"/>
                <wp:positionH relativeFrom="column">
                  <wp:posOffset>3065145</wp:posOffset>
                </wp:positionH>
                <wp:positionV relativeFrom="paragraph">
                  <wp:posOffset>-3912871</wp:posOffset>
                </wp:positionV>
                <wp:extent cx="381000" cy="0"/>
                <wp:effectExtent l="0" t="0" r="19050" b="19050"/>
                <wp:wrapNone/>
                <wp:docPr id="536" name="Straight Connector 5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810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36" o:spid="_x0000_s1026" style="position:absolute;flip:x;z-index:25169715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241.35pt,-308.1pt" to="271.35pt,-30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">
                <o:lock v:ext="edit" shapetype="f"/>
              </v:line>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295" distR="114295" simplePos="0" relativeHeight="251696128" behindDoc="0" locked="0" layoutInCell="1" allowOverlap="1" wp14:anchorId="18269C07" wp14:editId="1C3C772F">
                <wp:simplePos x="0" y="0"/>
                <wp:positionH relativeFrom="column">
                  <wp:posOffset>3065144</wp:posOffset>
                </wp:positionH>
                <wp:positionV relativeFrom="paragraph">
                  <wp:posOffset>-3903345</wp:posOffset>
                </wp:positionV>
                <wp:extent cx="0" cy="2590800"/>
                <wp:effectExtent l="0" t="0" r="19050" b="19050"/>
                <wp:wrapNone/>
                <wp:docPr id="533" name="Straight Connector 5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908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33" o:spid="_x0000_s1026" style="position:absolute;z-index:25169612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margin;mso-height-relative:margin" from="241.35pt,-307.35pt" to="241.35pt,-10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">
                <o:lock v:ext="edit" shapetype="f"/>
              </v:line>
            </w:pict>
          </mc:Fallback>
        </mc:AlternateConten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tabs>
          <w:tab w:val="left" w:pos="709"/>
        </w:tabs>
        <w:spacing w:line="480" w:lineRule="auto"/>
        <w:contextualSpacing/>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115"/>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Analisis Data Penelitian</w:t>
      </w:r>
    </w:p>
    <w:p w:rsidR="00B1295D" w:rsidRPr="00B1295D" w:rsidRDefault="00B1295D" w:rsidP="00B1295D">
      <w:pPr>
        <w:tabs>
          <w:tab w:val="left" w:pos="709"/>
        </w:tabs>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enelitian ini menganalilsis tentang Faktor-Faktor Yang Berhubungan Dengan Ketepatan Pengembalian Berkas Rekam Medis di Ruang Rawat Inap Terpadu (RINDU) A di RSUP H. Adam Malik. Teknik pengumpulan data pada penelitian ini dilakukan dengan dua cara, yakni kuesioner dan juga observasi secara langsung. Berikut merupakan penjabaran hasil dari penyebaran kuesioner di Ruang Inap Terpadu (RINDU) A.</w:t>
      </w:r>
    </w:p>
    <w:p w:rsidR="00B1295D" w:rsidRPr="00B1295D" w:rsidRDefault="00B1295D" w:rsidP="00B1295D">
      <w:pPr>
        <w:numPr>
          <w:ilvl w:val="0"/>
          <w:numId w:val="101"/>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Uji Univariat</w:t>
      </w:r>
    </w:p>
    <w:p w:rsidR="00B1295D" w:rsidRPr="00B1295D" w:rsidRDefault="00B1295D" w:rsidP="00B1295D">
      <w:pPr>
        <w:spacing w:line="480" w:lineRule="auto"/>
        <w:ind w:left="11"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Analisis univariat merupakan analisa yang dilakukan untuk menganalisis tiap variabel dari hasil penelitian. Adapun ringkasan hasil uji univariat sebagaimana data dalam tabel berikut ini:</w:t>
      </w: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abel 4.1 Uji Univariat Variabel X – Pendidikan</w:t>
      </w: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Statistik Responden Berdasarkan Pendidik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1628"/>
        <w:gridCol w:w="1628"/>
        <w:gridCol w:w="1628"/>
        <w:gridCol w:w="1628"/>
      </w:tblGrid>
      <w:tr w:rsidR="00B1295D" w:rsidRPr="00B1295D" w:rsidTr="00B1295D">
        <w:tc>
          <w:tcPr>
            <w:tcW w:w="163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didikan</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didikan Dokter</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didikan Perawat</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didikan Admin Ruangan</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didikan Petugas RM</w:t>
            </w:r>
          </w:p>
        </w:tc>
      </w:tr>
      <w:tr w:rsidR="00B1295D" w:rsidRPr="00B1295D" w:rsidTr="00B1295D">
        <w:tc>
          <w:tcPr>
            <w:tcW w:w="163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 Valid</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Missing</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7</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r>
      <w:tr w:rsidR="00B1295D" w:rsidRPr="00B1295D" w:rsidTr="00B1295D">
        <w:tc>
          <w:tcPr>
            <w:tcW w:w="1630" w:type="dxa"/>
            <w:vMerge/>
          </w:tcPr>
          <w:p w:rsidR="00B1295D" w:rsidRPr="00B1295D" w:rsidRDefault="00B1295D" w:rsidP="00B1295D">
            <w:pPr>
              <w:contextualSpacing/>
              <w:jc w:val="both"/>
              <w:rPr>
                <w:rFonts w:ascii="Times New Roman" w:hAnsi="Times New Roman" w:cs="Times New Roman"/>
                <w:sz w:val="24"/>
                <w:szCs w:val="24"/>
              </w:rPr>
            </w:pP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Berdasarkan tabel yang terlihat di atas, semua data pada masing-masing responden valid atau semua data diproses. Terlihat tidak ada sama sekali </w:t>
      </w:r>
      <w:r w:rsidRPr="00B1295D">
        <w:rPr>
          <w:rFonts w:ascii="Times New Roman" w:eastAsiaTheme="minorEastAsia" w:hAnsi="Times New Roman" w:cs="Times New Roman"/>
          <w:i/>
          <w:sz w:val="24"/>
          <w:szCs w:val="24"/>
          <w:lang w:eastAsia="id-ID"/>
        </w:rPr>
        <w:t xml:space="preserve">missing </w:t>
      </w:r>
      <w:r w:rsidRPr="00B1295D">
        <w:rPr>
          <w:rFonts w:ascii="Times New Roman" w:eastAsiaTheme="minorEastAsia" w:hAnsi="Times New Roman" w:cs="Times New Roman"/>
          <w:sz w:val="24"/>
          <w:szCs w:val="24"/>
          <w:lang w:eastAsia="id-ID"/>
        </w:rPr>
        <w:t>atau data yang hilang (perhitungan selengkapnya terdapat pada lampiran III).</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Output Pendidik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2835"/>
        <w:gridCol w:w="1473"/>
        <w:gridCol w:w="2036"/>
      </w:tblGrid>
      <w:tr w:rsidR="00B1295D" w:rsidRPr="00B1295D" w:rsidTr="00B1295D">
        <w:tc>
          <w:tcPr>
            <w:tcW w:w="179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Petugas </w:t>
            </w:r>
          </w:p>
        </w:tc>
        <w:tc>
          <w:tcPr>
            <w:tcW w:w="28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didikan</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requency</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Percent</w:t>
            </w:r>
          </w:p>
        </w:tc>
      </w:tr>
      <w:tr w:rsidR="00B1295D" w:rsidRPr="00B1295D" w:rsidTr="00B1295D">
        <w:tc>
          <w:tcPr>
            <w:tcW w:w="179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Dokter</w:t>
            </w:r>
          </w:p>
        </w:tc>
        <w:tc>
          <w:tcPr>
            <w:tcW w:w="28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S2</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c>
          <w:tcPr>
            <w:tcW w:w="1798"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rwat</w:t>
            </w:r>
          </w:p>
        </w:tc>
        <w:tc>
          <w:tcPr>
            <w:tcW w:w="2835"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SP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Diploma I/II/III/IV</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3,3%</w:t>
            </w:r>
          </w:p>
        </w:tc>
      </w:tr>
      <w:tr w:rsidR="00B1295D" w:rsidRPr="00B1295D" w:rsidTr="00B1295D">
        <w:tc>
          <w:tcPr>
            <w:tcW w:w="1798" w:type="dxa"/>
            <w:vMerge/>
          </w:tcPr>
          <w:p w:rsidR="00B1295D" w:rsidRPr="00B1295D" w:rsidRDefault="00B1295D" w:rsidP="00B1295D">
            <w:pPr>
              <w:contextualSpacing/>
              <w:jc w:val="both"/>
              <w:rPr>
                <w:rFonts w:ascii="Times New Roman" w:hAnsi="Times New Roman" w:cs="Times New Roman"/>
                <w:sz w:val="24"/>
                <w:szCs w:val="24"/>
              </w:rPr>
            </w:pPr>
          </w:p>
        </w:tc>
        <w:tc>
          <w:tcPr>
            <w:tcW w:w="2835" w:type="dxa"/>
            <w:vMerge/>
          </w:tcPr>
          <w:p w:rsidR="00B1295D" w:rsidRPr="00B1295D" w:rsidRDefault="00B1295D" w:rsidP="00B1295D">
            <w:pPr>
              <w:contextualSpacing/>
              <w:jc w:val="both"/>
              <w:rPr>
                <w:rFonts w:ascii="Times New Roman" w:hAnsi="Times New Roman" w:cs="Times New Roman"/>
                <w:sz w:val="24"/>
                <w:szCs w:val="24"/>
              </w:rPr>
            </w:pP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2</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6,7%</w:t>
            </w:r>
          </w:p>
        </w:tc>
      </w:tr>
      <w:tr w:rsidR="00B1295D" w:rsidRPr="00B1295D" w:rsidTr="00B1295D">
        <w:tc>
          <w:tcPr>
            <w:tcW w:w="1798"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Admin Ruangan</w:t>
            </w:r>
          </w:p>
        </w:tc>
        <w:tc>
          <w:tcPr>
            <w:tcW w:w="2835"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SP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Diploma I/II/III/IV</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2,9%</w:t>
            </w:r>
          </w:p>
        </w:tc>
      </w:tr>
      <w:tr w:rsidR="00B1295D" w:rsidRPr="00B1295D" w:rsidTr="00B1295D">
        <w:trPr>
          <w:trHeight w:val="270"/>
        </w:trPr>
        <w:tc>
          <w:tcPr>
            <w:tcW w:w="1798" w:type="dxa"/>
            <w:vMerge/>
          </w:tcPr>
          <w:p w:rsidR="00B1295D" w:rsidRPr="00B1295D" w:rsidRDefault="00B1295D" w:rsidP="00B1295D">
            <w:pPr>
              <w:contextualSpacing/>
              <w:jc w:val="both"/>
              <w:rPr>
                <w:rFonts w:ascii="Times New Roman" w:hAnsi="Times New Roman" w:cs="Times New Roman"/>
                <w:sz w:val="24"/>
                <w:szCs w:val="24"/>
              </w:rPr>
            </w:pPr>
          </w:p>
        </w:tc>
        <w:tc>
          <w:tcPr>
            <w:tcW w:w="2835" w:type="dxa"/>
            <w:vMerge/>
          </w:tcPr>
          <w:p w:rsidR="00B1295D" w:rsidRPr="00B1295D" w:rsidRDefault="00B1295D" w:rsidP="00B1295D">
            <w:pPr>
              <w:contextualSpacing/>
              <w:jc w:val="both"/>
              <w:rPr>
                <w:rFonts w:ascii="Times New Roman" w:hAnsi="Times New Roman" w:cs="Times New Roman"/>
                <w:sz w:val="24"/>
                <w:szCs w:val="24"/>
              </w:rPr>
            </w:pP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7,1%</w:t>
            </w:r>
          </w:p>
        </w:tc>
      </w:tr>
      <w:tr w:rsidR="00B1295D" w:rsidRPr="00B1295D" w:rsidTr="00B1295D">
        <w:trPr>
          <w:trHeight w:val="285"/>
        </w:trPr>
        <w:tc>
          <w:tcPr>
            <w:tcW w:w="179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tugas RM</w:t>
            </w:r>
          </w:p>
        </w:tc>
        <w:tc>
          <w:tcPr>
            <w:tcW w:w="28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Diploma I/II/III/IV</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bl>
    <w:p w:rsidR="00B1295D" w:rsidRPr="00B1295D" w:rsidRDefault="00B1295D" w:rsidP="00B1295D">
      <w:pPr>
        <w:spacing w:after="0" w:line="480" w:lineRule="auto"/>
        <w:rPr>
          <w:rFonts w:ascii="Times New Roman" w:eastAsiaTheme="minorEastAsia" w:hAnsi="Times New Roman" w:cs="Times New Roman"/>
          <w:sz w:val="24"/>
          <w:szCs w:val="24"/>
          <w:lang w:eastAsia="id-ID"/>
        </w:rPr>
      </w:pPr>
    </w:p>
    <w:p w:rsidR="00B1295D" w:rsidRPr="00775BA4" w:rsidRDefault="00B1295D" w:rsidP="00775BA4">
      <w:pPr>
        <w:spacing w:after="0" w:line="480" w:lineRule="auto"/>
        <w:ind w:firstLine="709"/>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Hasil uji univariat pada variabel Pendidikan sebagaimana tabel di atas menunjukkan bahwa dokter yang berpendidikan S2 berjumlah 117 orangdengan</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100%. Perawat yang berpendidikan SMA berjumlah 8 orang d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13,3% serta yang berpendidikan Diploma I/II/III/IV berjumlah 52 orang d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86,7%. Seterusnya Admin Ruangan yang berpendidikan SMA berjumlah 3 orang d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42,9% dan yang berpendidikan Diploma I/II/III/IV berjumlah 4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57,1%. Petugas Rekam Medis  yang berpendidikan Diploma I/II/III/IV berjumlah 7 orang dan </w:t>
      </w:r>
      <w:r w:rsidRPr="00B1295D">
        <w:rPr>
          <w:rFonts w:ascii="Times New Roman" w:eastAsiaTheme="minorEastAsia" w:hAnsi="Times New Roman" w:cs="Times New Roman"/>
          <w:i/>
          <w:sz w:val="24"/>
          <w:szCs w:val="24"/>
          <w:lang w:eastAsia="id-ID"/>
        </w:rPr>
        <w:t xml:space="preserve">valid percen </w:t>
      </w:r>
      <w:r w:rsidRPr="00B1295D">
        <w:rPr>
          <w:rFonts w:ascii="Times New Roman" w:eastAsiaTheme="minorEastAsia" w:hAnsi="Times New Roman" w:cs="Times New Roman"/>
          <w:sz w:val="24"/>
          <w:szCs w:val="24"/>
          <w:lang w:eastAsia="id-ID"/>
        </w:rPr>
        <w:t>diperoleh angka 100% (perhitungan selengkapn</w:t>
      </w:r>
      <w:r w:rsidR="00775BA4">
        <w:rPr>
          <w:rFonts w:ascii="Times New Roman" w:eastAsiaTheme="minorEastAsia" w:hAnsi="Times New Roman" w:cs="Times New Roman"/>
          <w:sz w:val="24"/>
          <w:szCs w:val="24"/>
          <w:lang w:eastAsia="id-ID"/>
        </w:rPr>
        <w:t>ya terdapat pada lampiran III).</w:t>
      </w:r>
    </w:p>
    <w:p w:rsidR="00B1295D" w:rsidRPr="00B1295D" w:rsidRDefault="00B1295D" w:rsidP="00B1295D">
      <w:pPr>
        <w:spacing w:line="240" w:lineRule="auto"/>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abel 4.2 Uji Univariat Variabel X – Lama Kerja</w:t>
      </w: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Statistik Responden Berdasarkan Lama Kerj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1628"/>
        <w:gridCol w:w="1628"/>
        <w:gridCol w:w="1628"/>
        <w:gridCol w:w="1628"/>
      </w:tblGrid>
      <w:tr w:rsidR="00B1295D" w:rsidRPr="00B1295D" w:rsidTr="00B1295D">
        <w:tc>
          <w:tcPr>
            <w:tcW w:w="163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ama Kerja</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ama Kerja Dokter</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ama Kerja  Perawat</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ama Kerja Admin Ruangan</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ama Kerja Petugas RM</w:t>
            </w:r>
          </w:p>
        </w:tc>
      </w:tr>
      <w:tr w:rsidR="00B1295D" w:rsidRPr="00B1295D" w:rsidTr="00B1295D">
        <w:tc>
          <w:tcPr>
            <w:tcW w:w="163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 Valid</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Missing</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7</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r>
      <w:tr w:rsidR="00B1295D" w:rsidRPr="00B1295D" w:rsidTr="00B1295D">
        <w:tc>
          <w:tcPr>
            <w:tcW w:w="1630" w:type="dxa"/>
            <w:vMerge/>
          </w:tcPr>
          <w:p w:rsidR="00B1295D" w:rsidRPr="00B1295D" w:rsidRDefault="00B1295D" w:rsidP="00B1295D">
            <w:pPr>
              <w:contextualSpacing/>
              <w:jc w:val="both"/>
              <w:rPr>
                <w:rFonts w:ascii="Times New Roman" w:hAnsi="Times New Roman" w:cs="Times New Roman"/>
                <w:sz w:val="24"/>
                <w:szCs w:val="24"/>
              </w:rPr>
            </w:pP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r>
    </w:tbl>
    <w:p w:rsidR="00B1295D" w:rsidRPr="00B1295D" w:rsidRDefault="00B1295D" w:rsidP="00B1295D">
      <w:pPr>
        <w:spacing w:after="0" w:line="480" w:lineRule="auto"/>
        <w:ind w:left="11" w:hanging="11"/>
        <w:contextualSpacing/>
        <w:rPr>
          <w:rFonts w:ascii="Times New Roman" w:eastAsiaTheme="minorEastAsia" w:hAnsi="Times New Roman" w:cs="Times New Roman"/>
          <w:sz w:val="24"/>
          <w:szCs w:val="24"/>
          <w:lang w:eastAsia="id-ID"/>
        </w:rPr>
      </w:pPr>
    </w:p>
    <w:p w:rsidR="00B1295D" w:rsidRPr="00B1295D" w:rsidRDefault="00B1295D" w:rsidP="00B1295D">
      <w:pPr>
        <w:spacing w:after="0"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 xml:space="preserve">Berdasarkan tabel yang terlihat di atas, semua data pada masing-masing responden valid atau semua data diproses. Terlihat tidak ada sama sekali </w:t>
      </w:r>
      <w:r w:rsidRPr="00B1295D">
        <w:rPr>
          <w:rFonts w:ascii="Times New Roman" w:eastAsiaTheme="minorEastAsia" w:hAnsi="Times New Roman" w:cs="Times New Roman"/>
          <w:i/>
          <w:sz w:val="24"/>
          <w:szCs w:val="24"/>
          <w:lang w:eastAsia="id-ID"/>
        </w:rPr>
        <w:t xml:space="preserve">missing </w:t>
      </w:r>
      <w:r w:rsidRPr="00B1295D">
        <w:rPr>
          <w:rFonts w:ascii="Times New Roman" w:eastAsiaTheme="minorEastAsia" w:hAnsi="Times New Roman" w:cs="Times New Roman"/>
          <w:sz w:val="24"/>
          <w:szCs w:val="24"/>
          <w:lang w:eastAsia="id-ID"/>
        </w:rPr>
        <w:t>atau data yang hilang (perhitungan selengkapnya terdapat pada lampiran II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Output Lama Kerj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7"/>
        <w:gridCol w:w="2834"/>
        <w:gridCol w:w="1473"/>
        <w:gridCol w:w="2038"/>
      </w:tblGrid>
      <w:tr w:rsidR="00B1295D" w:rsidRPr="00B1295D" w:rsidTr="00B1295D">
        <w:tc>
          <w:tcPr>
            <w:tcW w:w="179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Petugas </w:t>
            </w:r>
          </w:p>
        </w:tc>
        <w:tc>
          <w:tcPr>
            <w:tcW w:w="283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ama Kerja</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requency</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Percent</w:t>
            </w:r>
          </w:p>
        </w:tc>
      </w:tr>
      <w:tr w:rsidR="00B1295D" w:rsidRPr="00B1295D" w:rsidTr="00B1295D">
        <w:tc>
          <w:tcPr>
            <w:tcW w:w="179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Dokter</w:t>
            </w:r>
          </w:p>
        </w:tc>
        <w:tc>
          <w:tcPr>
            <w:tcW w:w="283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Lama Bekerja</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7</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c>
          <w:tcPr>
            <w:tcW w:w="1797"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rwat</w:t>
            </w:r>
          </w:p>
        </w:tc>
        <w:tc>
          <w:tcPr>
            <w:tcW w:w="2834"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Baru Bekerja</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Lama Bekerja</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4</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3,3%</w:t>
            </w:r>
          </w:p>
        </w:tc>
      </w:tr>
      <w:tr w:rsidR="00B1295D" w:rsidRPr="00B1295D" w:rsidTr="00B1295D">
        <w:tc>
          <w:tcPr>
            <w:tcW w:w="1797" w:type="dxa"/>
            <w:vMerge/>
          </w:tcPr>
          <w:p w:rsidR="00B1295D" w:rsidRPr="00B1295D" w:rsidRDefault="00B1295D" w:rsidP="00B1295D">
            <w:pPr>
              <w:contextualSpacing/>
              <w:jc w:val="both"/>
              <w:rPr>
                <w:rFonts w:ascii="Times New Roman" w:hAnsi="Times New Roman" w:cs="Times New Roman"/>
                <w:sz w:val="24"/>
                <w:szCs w:val="24"/>
              </w:rPr>
            </w:pPr>
          </w:p>
        </w:tc>
        <w:tc>
          <w:tcPr>
            <w:tcW w:w="2834" w:type="dxa"/>
            <w:vMerge/>
          </w:tcPr>
          <w:p w:rsidR="00B1295D" w:rsidRPr="00B1295D" w:rsidRDefault="00B1295D" w:rsidP="00B1295D">
            <w:pPr>
              <w:contextualSpacing/>
              <w:jc w:val="both"/>
              <w:rPr>
                <w:rFonts w:ascii="Times New Roman" w:hAnsi="Times New Roman" w:cs="Times New Roman"/>
                <w:sz w:val="24"/>
                <w:szCs w:val="24"/>
              </w:rPr>
            </w:pP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6</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6,7%</w:t>
            </w:r>
          </w:p>
        </w:tc>
      </w:tr>
      <w:tr w:rsidR="00B1295D" w:rsidRPr="00B1295D" w:rsidTr="00B1295D">
        <w:tc>
          <w:tcPr>
            <w:tcW w:w="179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Admin Ruangan</w:t>
            </w:r>
          </w:p>
        </w:tc>
        <w:tc>
          <w:tcPr>
            <w:tcW w:w="283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Baru Bekerja</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rPr>
          <w:trHeight w:val="70"/>
        </w:trPr>
        <w:tc>
          <w:tcPr>
            <w:tcW w:w="179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Petugas RM </w:t>
            </w:r>
          </w:p>
        </w:tc>
        <w:tc>
          <w:tcPr>
            <w:tcW w:w="283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Baru Bekerja</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bl>
    <w:p w:rsidR="00B1295D" w:rsidRPr="00B1295D" w:rsidRDefault="00B1295D" w:rsidP="00B1295D">
      <w:pPr>
        <w:spacing w:after="0" w:line="480" w:lineRule="auto"/>
        <w:jc w:val="both"/>
        <w:rPr>
          <w:rFonts w:ascii="Times New Roman" w:eastAsiaTheme="minorEastAsia" w:hAnsi="Times New Roman" w:cs="Times New Roman"/>
          <w:sz w:val="24"/>
          <w:szCs w:val="24"/>
          <w:lang w:eastAsia="id-ID"/>
        </w:rPr>
      </w:pPr>
    </w:p>
    <w:p w:rsidR="00B1295D" w:rsidRPr="00B1295D" w:rsidRDefault="00B1295D" w:rsidP="00775BA4">
      <w:pPr>
        <w:spacing w:after="0" w:line="480" w:lineRule="auto"/>
        <w:ind w:firstLine="709"/>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Hasil uji univariat pada variabel Lama Kerja sebagaimana tabel di atas menunjukkan bahwa dokter yang masa kerjanya sudah lama bekerja berjumlah 117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100%.  Pada perawat ditunjukkan bahwa yang masa kerjanya baru bekerja berjumlah 14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23,3%, sedangkan yang sudah lama bekerja berjumlah 46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76,7%. Pada petugas admin ruangan yang masa kerjanya baru bekerja berjumlah 7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100%.  Dan petugas rekam medis yang masa kerjanya baru bekerja berjumlah 7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100% (perhitungan selengkapn</w:t>
      </w:r>
      <w:r w:rsidR="00775BA4">
        <w:rPr>
          <w:rFonts w:ascii="Times New Roman" w:eastAsiaTheme="minorEastAsia" w:hAnsi="Times New Roman" w:cs="Times New Roman"/>
          <w:sz w:val="24"/>
          <w:szCs w:val="24"/>
          <w:lang w:eastAsia="id-ID"/>
        </w:rPr>
        <w:t>ya terdapat pada lampiran III).</w:t>
      </w:r>
    </w:p>
    <w:p w:rsidR="00B1295D" w:rsidRPr="00B1295D" w:rsidRDefault="00B1295D" w:rsidP="00B1295D">
      <w:pPr>
        <w:spacing w:line="240" w:lineRule="auto"/>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abel 4.3 Uji Univariat  Variabel X – Penempatan Kerja</w:t>
      </w: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Statistik Responden Berdasarkan Penempatan Kerj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1628"/>
        <w:gridCol w:w="1628"/>
        <w:gridCol w:w="1628"/>
        <w:gridCol w:w="1628"/>
      </w:tblGrid>
      <w:tr w:rsidR="00B1295D" w:rsidRPr="00B1295D" w:rsidTr="00B1295D">
        <w:tc>
          <w:tcPr>
            <w:tcW w:w="163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empatan Kerja</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empatan Kerja Dokter</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empatan Kerja  Perawat</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empatan Kerja Admin Ruangan</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empatan Kerja Petugas RM</w:t>
            </w:r>
          </w:p>
        </w:tc>
      </w:tr>
      <w:tr w:rsidR="00B1295D" w:rsidRPr="00B1295D" w:rsidTr="00B1295D">
        <w:tc>
          <w:tcPr>
            <w:tcW w:w="163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 Valid</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Missing</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7</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r>
      <w:tr w:rsidR="00B1295D" w:rsidRPr="00B1295D" w:rsidTr="00B1295D">
        <w:tc>
          <w:tcPr>
            <w:tcW w:w="1630" w:type="dxa"/>
            <w:vMerge/>
          </w:tcPr>
          <w:p w:rsidR="00B1295D" w:rsidRPr="00B1295D" w:rsidRDefault="00B1295D" w:rsidP="00B1295D">
            <w:pPr>
              <w:contextualSpacing/>
              <w:jc w:val="both"/>
              <w:rPr>
                <w:rFonts w:ascii="Times New Roman" w:hAnsi="Times New Roman" w:cs="Times New Roman"/>
                <w:sz w:val="24"/>
                <w:szCs w:val="24"/>
              </w:rPr>
            </w:pP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c>
          <w:tcPr>
            <w:tcW w:w="16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w:t>
            </w:r>
          </w:p>
        </w:tc>
      </w:tr>
    </w:tbl>
    <w:p w:rsidR="00B1295D" w:rsidRPr="00B1295D" w:rsidRDefault="00B1295D" w:rsidP="00B1295D">
      <w:pPr>
        <w:spacing w:after="0"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after="0"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Berdasarkan tabel yang terlihat di atas, semua data pada masing-masing responden valid atau semua data diproses. Terlihat tidak ada sama sekali missing atau data yang hilang (perhitungan selengkapnya terdapat pada lampiran II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Output Penempatan Kerj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7"/>
        <w:gridCol w:w="2834"/>
        <w:gridCol w:w="1473"/>
        <w:gridCol w:w="2038"/>
      </w:tblGrid>
      <w:tr w:rsidR="00B1295D" w:rsidRPr="00B1295D" w:rsidTr="00B1295D">
        <w:tc>
          <w:tcPr>
            <w:tcW w:w="179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Petugas </w:t>
            </w:r>
          </w:p>
        </w:tc>
        <w:tc>
          <w:tcPr>
            <w:tcW w:w="283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nempatan Kerja</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requency</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Percent</w:t>
            </w:r>
          </w:p>
        </w:tc>
      </w:tr>
      <w:tr w:rsidR="00B1295D" w:rsidRPr="00B1295D" w:rsidTr="00B1295D">
        <w:tc>
          <w:tcPr>
            <w:tcW w:w="179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Dokter</w:t>
            </w:r>
          </w:p>
        </w:tc>
        <w:tc>
          <w:tcPr>
            <w:tcW w:w="283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epat</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7</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c>
          <w:tcPr>
            <w:tcW w:w="179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rwat</w:t>
            </w:r>
          </w:p>
        </w:tc>
        <w:tc>
          <w:tcPr>
            <w:tcW w:w="283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epat</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0</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rPr>
          <w:trHeight w:val="300"/>
        </w:trPr>
        <w:tc>
          <w:tcPr>
            <w:tcW w:w="1797"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Admin Ruangan</w:t>
            </w:r>
          </w:p>
        </w:tc>
        <w:tc>
          <w:tcPr>
            <w:tcW w:w="2834"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 Tepat</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Tepat</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8,6%</w:t>
            </w:r>
          </w:p>
        </w:tc>
      </w:tr>
      <w:tr w:rsidR="00B1295D" w:rsidRPr="00B1295D" w:rsidTr="00B1295D">
        <w:trPr>
          <w:trHeight w:val="255"/>
        </w:trPr>
        <w:tc>
          <w:tcPr>
            <w:tcW w:w="1797" w:type="dxa"/>
            <w:vMerge/>
          </w:tcPr>
          <w:p w:rsidR="00B1295D" w:rsidRPr="00B1295D" w:rsidRDefault="00B1295D" w:rsidP="00B1295D">
            <w:pPr>
              <w:contextualSpacing/>
              <w:jc w:val="both"/>
              <w:rPr>
                <w:rFonts w:ascii="Times New Roman" w:hAnsi="Times New Roman" w:cs="Times New Roman"/>
                <w:sz w:val="24"/>
                <w:szCs w:val="24"/>
              </w:rPr>
            </w:pPr>
          </w:p>
        </w:tc>
        <w:tc>
          <w:tcPr>
            <w:tcW w:w="2834" w:type="dxa"/>
            <w:vMerge/>
          </w:tcPr>
          <w:p w:rsidR="00B1295D" w:rsidRPr="00B1295D" w:rsidRDefault="00B1295D" w:rsidP="00B1295D">
            <w:pPr>
              <w:contextualSpacing/>
              <w:jc w:val="both"/>
              <w:rPr>
                <w:rFonts w:ascii="Times New Roman" w:hAnsi="Times New Roman" w:cs="Times New Roman"/>
                <w:sz w:val="24"/>
                <w:szCs w:val="24"/>
              </w:rPr>
            </w:pP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1,4%</w:t>
            </w:r>
          </w:p>
        </w:tc>
      </w:tr>
      <w:tr w:rsidR="00B1295D" w:rsidRPr="00B1295D" w:rsidTr="00B1295D">
        <w:trPr>
          <w:trHeight w:val="70"/>
        </w:trPr>
        <w:tc>
          <w:tcPr>
            <w:tcW w:w="1797"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Petugas RM </w:t>
            </w:r>
          </w:p>
        </w:tc>
        <w:tc>
          <w:tcPr>
            <w:tcW w:w="283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epat</w:t>
            </w:r>
          </w:p>
        </w:tc>
        <w:tc>
          <w:tcPr>
            <w:tcW w:w="1473"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203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bl>
    <w:p w:rsidR="00B1295D" w:rsidRPr="00B1295D" w:rsidRDefault="00B1295D" w:rsidP="00B1295D">
      <w:pPr>
        <w:spacing w:after="0"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after="0" w:line="480" w:lineRule="auto"/>
        <w:ind w:firstLine="709"/>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Hasil uji univariat pada variabel Penempatan Kerja sebagaimana tabel di atas menunjukkan bahwa dokter yang penempatan kerjanya tepat berjumlah 117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100%. Pada perawat yang penempatan kerjanya tepat berjumlah 60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100%. Pada Admin ruangan, ditemukan yang penempatan kerjanya tidak tepat berjumlah 2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28,6%, sedangkan ditemukan yang penempatan kerjanya tepat berjumlah 5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71,4%. Pada petugas RM ditemukan yang penempatan kerjanya tepat berjumlah 7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100% (perhitungan selengkapnya terdapat pada lampiran III).</w:t>
      </w:r>
    </w:p>
    <w:p w:rsidR="00B1295D" w:rsidRPr="00B1295D" w:rsidRDefault="00B1295D" w:rsidP="00B1295D">
      <w:pPr>
        <w:spacing w:after="0" w:line="480" w:lineRule="auto"/>
        <w:ind w:firstLine="709"/>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abel 4.4 Uji Univariat Variabel X – Lingkungan Kerja</w:t>
      </w: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Statistik Responden Berdasarkan Lingkungan Kerja Dokter</w:t>
      </w:r>
    </w:p>
    <w:tbl>
      <w:tblPr>
        <w:tblStyle w:val="TableGrid"/>
        <w:tblW w:w="91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9"/>
        <w:gridCol w:w="1182"/>
        <w:gridCol w:w="1157"/>
        <w:gridCol w:w="1157"/>
        <w:gridCol w:w="1157"/>
        <w:gridCol w:w="1157"/>
      </w:tblGrid>
      <w:tr w:rsidR="00B1295D" w:rsidRPr="00B1295D" w:rsidTr="00B1295D">
        <w:tc>
          <w:tcPr>
            <w:tcW w:w="1377" w:type="dxa"/>
            <w:vMerge w:val="restart"/>
          </w:tcPr>
          <w:p w:rsidR="00B1295D" w:rsidRPr="00B1295D" w:rsidRDefault="00B1295D" w:rsidP="00B1295D">
            <w:pPr>
              <w:rPr>
                <w:rFonts w:ascii="Times New Roman" w:hAnsi="Times New Roman" w:cs="Times New Roman"/>
                <w:sz w:val="24"/>
                <w:szCs w:val="24"/>
              </w:rPr>
            </w:pPr>
          </w:p>
        </w:tc>
        <w:tc>
          <w:tcPr>
            <w:tcW w:w="2360" w:type="dxa"/>
            <w:gridSpan w:val="5"/>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Lingkungan Kerja Dokter</w:t>
            </w:r>
          </w:p>
        </w:tc>
      </w:tr>
      <w:tr w:rsidR="00B1295D" w:rsidRPr="00B1295D" w:rsidTr="00B1295D">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1</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2</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3</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4</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5</w:t>
            </w:r>
          </w:p>
        </w:tc>
      </w:tr>
      <w:tr w:rsidR="00B1295D" w:rsidRPr="00B1295D" w:rsidTr="00B1295D">
        <w:trPr>
          <w:trHeight w:val="300"/>
        </w:trPr>
        <w:tc>
          <w:tcPr>
            <w:tcW w:w="1377" w:type="dxa"/>
            <w:vMerge w:val="restart"/>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N Valid</w:t>
            </w:r>
          </w:p>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 xml:space="preserve">     Missing</w:t>
            </w: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11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11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11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11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117</w:t>
            </w:r>
          </w:p>
        </w:tc>
      </w:tr>
      <w:tr w:rsidR="00B1295D" w:rsidRPr="00B1295D" w:rsidTr="00B1295D">
        <w:trPr>
          <w:trHeight w:val="240"/>
        </w:trPr>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r>
    </w:tbl>
    <w:p w:rsidR="00B1295D" w:rsidRPr="00B1295D" w:rsidRDefault="00B1295D" w:rsidP="00B1295D">
      <w:pPr>
        <w:spacing w:line="480" w:lineRule="auto"/>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Berdasarkan tabel yang terlihat di atas, semua data pada masing-masing responden valid atau semua data diproses. Terlihat tidak ada sama sekali missing atau data yang hilang (perhitungan selengkapnya terdapat pada lampiran II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Ouput Lingkungan Kerja Dokte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2981"/>
        <w:gridCol w:w="2035"/>
        <w:gridCol w:w="2036"/>
      </w:tblGrid>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o Item</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requency</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Percent</w:t>
            </w:r>
          </w:p>
        </w:tc>
      </w:tr>
      <w:tr w:rsidR="00B1295D" w:rsidRPr="00B1295D" w:rsidTr="00B1295D">
        <w:trPr>
          <w:trHeight w:val="27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1</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7%</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5</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8,3%</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2</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rPr>
          <w:trHeight w:val="285"/>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3</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4%</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6,6%</w:t>
            </w:r>
          </w:p>
        </w:tc>
      </w:tr>
      <w:tr w:rsidR="00B1295D" w:rsidRPr="00B1295D" w:rsidTr="00B1295D">
        <w:trPr>
          <w:trHeight w:val="24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4</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7%</w:t>
            </w:r>
          </w:p>
        </w:tc>
      </w:tr>
      <w:tr w:rsidR="00B1295D" w:rsidRPr="00B1295D" w:rsidTr="00B1295D">
        <w:trPr>
          <w:trHeight w:val="30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5</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8,3%</w:t>
            </w:r>
          </w:p>
        </w:tc>
      </w:tr>
      <w:tr w:rsidR="00B1295D" w:rsidRPr="00B1295D" w:rsidTr="00B1295D">
        <w:trPr>
          <w:trHeight w:val="315"/>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5</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9%</w:t>
            </w:r>
          </w:p>
        </w:tc>
      </w:tr>
      <w:tr w:rsidR="00B1295D" w:rsidRPr="00B1295D" w:rsidTr="00B1295D">
        <w:trPr>
          <w:trHeight w:val="24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6</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9,1%</w:t>
            </w:r>
          </w:p>
        </w:tc>
      </w:tr>
    </w:tbl>
    <w:p w:rsidR="00B1295D" w:rsidRPr="00B1295D" w:rsidRDefault="00B1295D" w:rsidP="00B1295D">
      <w:pPr>
        <w:spacing w:after="0"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after="0"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Hasil uji univariat pada variabel Lingkungan Kerja sebagaimana tabel di atas menunjukkan bahwa pada output dokter, P1 atau pertanyaan pertama atas pertaanyaan hubungan antara saya sebagai petugas dengan petugas lainnya terjaling dengan harmonis ditemukan yang menjawab ‘ya’ sebanyak 115 orang dengan valid percent diperoleh angka 98,3%, sedangkan yang menjawab ‘tidak’ sebanyak 2 orang dengan valid percent diperoleh angka 1,7%.</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P2 atau pertanyaan kedua atas pertanyaan hubungan antara saya dengan sesama rekan kerja menimbulkan rasa saling menghormati satu sama lain ditemukan yang menjawab ‘ya’ sebanyak 117 orang dengan valid percent diperoleh angka 100%.</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3 atau pertanyaan ketiga atas pertanyaan saya tidak mengalami hambatan untuk berkomunikasi dengan sesama rekan kerja ditemukan yang menjawab ‘ya’ sebanyak 113 orang dengan valid percent diperoleh angka 96,6%, </w:t>
      </w:r>
      <w:r w:rsidRPr="00B1295D">
        <w:rPr>
          <w:rFonts w:ascii="Times New Roman" w:eastAsiaTheme="minorEastAsia" w:hAnsi="Times New Roman" w:cs="Times New Roman"/>
          <w:sz w:val="24"/>
          <w:szCs w:val="24"/>
          <w:lang w:eastAsia="id-ID"/>
        </w:rPr>
        <w:lastRenderedPageBreak/>
        <w:t>sedangkan yang menjawab ‘tidak’ berjumlah 4 orang dengan valid percent diperoleh angka 3,4%.</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4 atau pertanyaan keempat atas pertanyaan hubungan saya dengan rekan kerja terjalin dengan baik ditemukan yang menjawab ‘ya’ sebanyak 115 orang dengan valid percent diperoleh angka 98,3%, sedangkan yang menjawab ‘tidak’ berjumlah 2 orang dengan valid percent diperoleh angka 1,7%. </w:t>
      </w:r>
    </w:p>
    <w:p w:rsidR="00B1295D" w:rsidRPr="00B1295D" w:rsidRDefault="00B1295D" w:rsidP="00775BA4">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P5 atau pertanyaan kelima atas pertanyaan hubungan saya dengan rekan kerja dapat membantu saya dalam memenuhi standart kerja penyerahan rekam medis rawat inap 1x24 jam ditemukan yang menjawab ‘ya’ sebanyak 116 orang dengan valid percent 99,1%, sedangkan yang menjawab ‘tidak’ sebanyak 1 orang dengan valid percent diperoleh angka 0,9% (perhitungan selengkapn</w:t>
      </w:r>
      <w:r w:rsidR="00775BA4">
        <w:rPr>
          <w:rFonts w:ascii="Times New Roman" w:eastAsiaTheme="minorEastAsia" w:hAnsi="Times New Roman" w:cs="Times New Roman"/>
          <w:sz w:val="24"/>
          <w:szCs w:val="24"/>
          <w:lang w:eastAsia="id-ID"/>
        </w:rPr>
        <w:t>ya terdapat pada lampiran III).</w:t>
      </w: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Statistik Responden Berdasrkan Lingkungan Kerja Perawat</w:t>
      </w:r>
    </w:p>
    <w:tbl>
      <w:tblPr>
        <w:tblStyle w:val="TableGrid"/>
        <w:tblW w:w="91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9"/>
        <w:gridCol w:w="1182"/>
        <w:gridCol w:w="1157"/>
        <w:gridCol w:w="1157"/>
        <w:gridCol w:w="1157"/>
        <w:gridCol w:w="1157"/>
      </w:tblGrid>
      <w:tr w:rsidR="00B1295D" w:rsidRPr="00B1295D" w:rsidTr="00B1295D">
        <w:tc>
          <w:tcPr>
            <w:tcW w:w="1377" w:type="dxa"/>
            <w:vMerge w:val="restart"/>
          </w:tcPr>
          <w:p w:rsidR="00B1295D" w:rsidRPr="00B1295D" w:rsidRDefault="00B1295D" w:rsidP="00B1295D">
            <w:pPr>
              <w:rPr>
                <w:rFonts w:ascii="Times New Roman" w:hAnsi="Times New Roman" w:cs="Times New Roman"/>
                <w:sz w:val="24"/>
                <w:szCs w:val="24"/>
              </w:rPr>
            </w:pPr>
          </w:p>
        </w:tc>
        <w:tc>
          <w:tcPr>
            <w:tcW w:w="2360" w:type="dxa"/>
            <w:gridSpan w:val="5"/>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Lingkungan Kerja Perawat</w:t>
            </w:r>
          </w:p>
        </w:tc>
      </w:tr>
      <w:tr w:rsidR="00B1295D" w:rsidRPr="00B1295D" w:rsidTr="00B1295D">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1</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2</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3</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4</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5</w:t>
            </w:r>
          </w:p>
        </w:tc>
      </w:tr>
      <w:tr w:rsidR="00B1295D" w:rsidRPr="00B1295D" w:rsidTr="00B1295D">
        <w:trPr>
          <w:trHeight w:val="300"/>
        </w:trPr>
        <w:tc>
          <w:tcPr>
            <w:tcW w:w="1377" w:type="dxa"/>
            <w:vMerge w:val="restart"/>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N Valid</w:t>
            </w:r>
          </w:p>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 xml:space="preserve">     Missing</w:t>
            </w: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6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6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6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6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60</w:t>
            </w:r>
          </w:p>
        </w:tc>
      </w:tr>
      <w:tr w:rsidR="00B1295D" w:rsidRPr="00B1295D" w:rsidTr="00B1295D">
        <w:trPr>
          <w:trHeight w:val="240"/>
        </w:trPr>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r>
    </w:tbl>
    <w:p w:rsidR="00B1295D" w:rsidRPr="00B1295D" w:rsidRDefault="00B1295D" w:rsidP="00B1295D">
      <w:pPr>
        <w:spacing w:line="480" w:lineRule="auto"/>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tabel yang terlihat di atas, semua data pada masing-masing responden valid atau semua data diproses. Terlihat tidak ada sama sekali missing atau data yang hilang (perhitungan selengkapnya terdapat pada lampiran III).</w:t>
      </w: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Ouput Lingkungan Kerja Perawa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2981"/>
        <w:gridCol w:w="2035"/>
        <w:gridCol w:w="2036"/>
      </w:tblGrid>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o Item</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requency</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Percent</w:t>
            </w:r>
          </w:p>
        </w:tc>
      </w:tr>
      <w:tr w:rsidR="00B1295D" w:rsidRPr="00B1295D" w:rsidTr="00B1295D">
        <w:trPr>
          <w:trHeight w:val="27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1</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0%</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5,0%</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2</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0</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rPr>
          <w:trHeight w:val="285"/>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3</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3%</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8</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6,7%</w:t>
            </w:r>
          </w:p>
        </w:tc>
      </w:tr>
      <w:tr w:rsidR="00B1295D" w:rsidRPr="00B1295D" w:rsidTr="00B1295D">
        <w:trPr>
          <w:trHeight w:val="24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4</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0%</w:t>
            </w:r>
          </w:p>
        </w:tc>
      </w:tr>
      <w:tr w:rsidR="00B1295D" w:rsidRPr="00B1295D" w:rsidTr="00B1295D">
        <w:trPr>
          <w:trHeight w:val="30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5,0%</w:t>
            </w:r>
          </w:p>
        </w:tc>
      </w:tr>
      <w:tr w:rsidR="00B1295D" w:rsidRPr="00B1295D" w:rsidTr="00B1295D">
        <w:trPr>
          <w:trHeight w:val="315"/>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5</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0%</w:t>
            </w:r>
          </w:p>
        </w:tc>
      </w:tr>
      <w:tr w:rsidR="00B1295D" w:rsidRPr="00B1295D" w:rsidTr="00B1295D">
        <w:trPr>
          <w:trHeight w:val="24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5,0%</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Hasil uji univariat pada variabel Lingkungan Kerja sebagaimana tabel di atas menunjukkan bahwa pada output perawat, P1 atau pertanyaan pertama atas pertaanyaan hubungan antara saya sebagai petugas dengan petugas lainnya terjaling dengan harmonis ditemukan yang menjawab ‘ya’ sebanyak 57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95,0%, sedangkan yang menjawab ‘tidak’ sebanyak 3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5,0%.</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2 atau pertanyaan kedua atas pertanyaan hubungan antara saya dengan sesama rekan kerja menimbulkan rasa saling menghormati satu sama lain ditemukan yang menjawab ‘ya’ sebanyak 60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100%.</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3 atau pertanyaan ketiga atas pertanyaan saya tidak mengalami hambatan untuk berkomunikasi dengan sesama rekan kerja ditemukan yang menjawab ‘ya’ sebanyak 58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96,7%, sedangkan yang menjawab ‘tidak’ berjumlah 2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3,3%.</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4 atau pertanyaan keempat atas pertanyaan hubungan saya dengan rekan kerja terjalin dengan baik ditemukan yang menjawab ‘ya’ sebanyak 57 </w:t>
      </w:r>
      <w:r w:rsidRPr="00B1295D">
        <w:rPr>
          <w:rFonts w:ascii="Times New Roman" w:eastAsiaTheme="minorEastAsia" w:hAnsi="Times New Roman" w:cs="Times New Roman"/>
          <w:sz w:val="24"/>
          <w:szCs w:val="24"/>
          <w:lang w:eastAsia="id-ID"/>
        </w:rPr>
        <w:lastRenderedPageBreak/>
        <w:t xml:space="preserve">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95,0%, sedangkan yang menjawab ‘tidak’ berjumlah 3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5,0%. </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5 atau pertanyaan kelima atas pertanyaan hubungan saya dengan rekan kerja dapat membantu saya dalam memenuhi standart kerja penyerahan rekam medis rawat inap 1x24 jam ditemukan yang menjawab ‘ya’ sebanyak 57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95,0%, sedangkan yang menjawab ‘tidak’ sebanyak  3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diperoleh angka 5,0% (perhitungan selengkapnya terdapat pada lampiran II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Statistik Responden Berdasarkan Lingkungan Kerja Admin Ruangan</w:t>
      </w:r>
    </w:p>
    <w:tbl>
      <w:tblPr>
        <w:tblStyle w:val="TableGrid"/>
        <w:tblW w:w="91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9"/>
        <w:gridCol w:w="1182"/>
        <w:gridCol w:w="1157"/>
        <w:gridCol w:w="1157"/>
        <w:gridCol w:w="1157"/>
        <w:gridCol w:w="1157"/>
      </w:tblGrid>
      <w:tr w:rsidR="00B1295D" w:rsidRPr="00B1295D" w:rsidTr="00B1295D">
        <w:tc>
          <w:tcPr>
            <w:tcW w:w="1377" w:type="dxa"/>
            <w:vMerge w:val="restart"/>
          </w:tcPr>
          <w:p w:rsidR="00B1295D" w:rsidRPr="00B1295D" w:rsidRDefault="00B1295D" w:rsidP="00B1295D">
            <w:pPr>
              <w:rPr>
                <w:rFonts w:ascii="Times New Roman" w:hAnsi="Times New Roman" w:cs="Times New Roman"/>
                <w:sz w:val="24"/>
                <w:szCs w:val="24"/>
              </w:rPr>
            </w:pPr>
          </w:p>
        </w:tc>
        <w:tc>
          <w:tcPr>
            <w:tcW w:w="2360" w:type="dxa"/>
            <w:gridSpan w:val="5"/>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Lingkungan Kerja Dokter</w:t>
            </w:r>
          </w:p>
        </w:tc>
      </w:tr>
      <w:tr w:rsidR="00B1295D" w:rsidRPr="00B1295D" w:rsidTr="00B1295D">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1</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2</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3</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4</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5</w:t>
            </w:r>
          </w:p>
        </w:tc>
      </w:tr>
      <w:tr w:rsidR="00B1295D" w:rsidRPr="00B1295D" w:rsidTr="00B1295D">
        <w:trPr>
          <w:trHeight w:val="300"/>
        </w:trPr>
        <w:tc>
          <w:tcPr>
            <w:tcW w:w="1377" w:type="dxa"/>
            <w:vMerge w:val="restart"/>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N Valid</w:t>
            </w:r>
          </w:p>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 xml:space="preserve">     Missing</w:t>
            </w: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7</w:t>
            </w:r>
          </w:p>
        </w:tc>
      </w:tr>
      <w:tr w:rsidR="00B1295D" w:rsidRPr="00B1295D" w:rsidTr="00B1295D">
        <w:trPr>
          <w:trHeight w:val="240"/>
        </w:trPr>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tabel yang terlihat di atas, semua data pada masing-masing responden valid atau semua data diproses. Terlihat tidak ada sama sekali missing atau data yang hilang (perhitungan selengkapnya terdapat pada lampiran III).</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Ouput Lingkungan Kerja Admin Ruang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2981"/>
        <w:gridCol w:w="2035"/>
        <w:gridCol w:w="2036"/>
      </w:tblGrid>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o Item</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requency</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Percent</w:t>
            </w:r>
          </w:p>
        </w:tc>
      </w:tr>
      <w:tr w:rsidR="00B1295D" w:rsidRPr="00B1295D" w:rsidTr="00B1295D">
        <w:trPr>
          <w:trHeight w:val="27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1</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4,3%</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5,7%</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2</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rPr>
          <w:trHeight w:val="285"/>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3</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2,9%</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7,1%</w:t>
            </w:r>
          </w:p>
        </w:tc>
      </w:tr>
      <w:tr w:rsidR="00B1295D" w:rsidRPr="00B1295D" w:rsidTr="00B1295D">
        <w:trPr>
          <w:trHeight w:val="24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4</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8,6%</w:t>
            </w:r>
          </w:p>
        </w:tc>
      </w:tr>
      <w:tr w:rsidR="00B1295D" w:rsidRPr="00B1295D" w:rsidTr="00B1295D">
        <w:trPr>
          <w:trHeight w:val="30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1,4%</w:t>
            </w:r>
          </w:p>
        </w:tc>
      </w:tr>
      <w:tr w:rsidR="00B1295D" w:rsidRPr="00B1295D" w:rsidTr="00B1295D">
        <w:trPr>
          <w:trHeight w:val="315"/>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5</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4,3%</w:t>
            </w:r>
          </w:p>
        </w:tc>
      </w:tr>
      <w:tr w:rsidR="00B1295D" w:rsidRPr="00B1295D" w:rsidTr="00B1295D">
        <w:trPr>
          <w:trHeight w:val="24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5,7%</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 xml:space="preserve">Hasil uji univariat pada variabel Lingkungan Kerja sebagaimana tabel di atas menunjukkan bahwa pada output admin ruangan, P1 atau pertanyaan pertama atas pertaanyaan hubungan antara saya sebagai petugas dengan petugas lainnya terjaling dengan harmonis ditemukan yang menjawab ‘ya’ sebanyak 6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85,7%, sedangkan yang menjawab ‘tidak’ sebanyak 1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14,3%.</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2 atau pertanyaan kedua atas pertanyaan hubungan antara saya dengan sesama rekan kerja menimbulkan rasa saling menghormati satu sama lain ditemukan yang menjawab ‘ya’ sebanyak 7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100%.</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3 atau pertanyaan ketiga atas pertanyaan saya tidak mengalami hambatan untuk berkomunikasi dengan sesama rekan kerja ditemukan yang menjawab ‘ya’ sebanyak 4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42,9%, sedangkan yang menjawab ‘tidak’ berjumlah 3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57,1%.</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4 atau pertanyaan keempat atas pertanyaan hubungan saya dengan rekan kerja terjalin dengan baik ditemukan yang menjawab ‘ya’ sebanyak 5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71,4</w:t>
      </w:r>
      <w:r w:rsidRPr="00B1295D">
        <w:rPr>
          <w:rFonts w:ascii="Times New Roman" w:eastAsiaTheme="minorEastAsia" w:hAnsi="Times New Roman" w:cs="Times New Roman"/>
          <w:sz w:val="24"/>
          <w:szCs w:val="24"/>
          <w:lang w:eastAsia="id-ID"/>
        </w:rPr>
        <w:tab/>
        <w:t xml:space="preserve">%, sedangkan yang menjawab ‘tidak’ berjumlah 2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28,6%. </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5 atau pertanyaan kelima atas pertanyaan hubungan saya dengan rekan kerja dapat membantu saya dalam memenuhi standart kerja penyerahan rekam medis rawat inap 1x24 jam ditemukan yang menjawab ‘ya’ sebanyak 6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85,7%, sedangkan yang menjawab ‘tidak’ sebanyak 1 </w:t>
      </w:r>
      <w:r w:rsidRPr="00B1295D">
        <w:rPr>
          <w:rFonts w:ascii="Times New Roman" w:eastAsiaTheme="minorEastAsia" w:hAnsi="Times New Roman" w:cs="Times New Roman"/>
          <w:sz w:val="24"/>
          <w:szCs w:val="24"/>
          <w:lang w:eastAsia="id-ID"/>
        </w:rPr>
        <w:lastRenderedPageBreak/>
        <w:t xml:space="preserve">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14,3% (perhitungan selengkapnya terdapat pada lampiran II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Statistik Responen Berdasarkan Lingkungan Kerja Petugas Rekam Medis</w:t>
      </w:r>
    </w:p>
    <w:tbl>
      <w:tblPr>
        <w:tblStyle w:val="TableGrid"/>
        <w:tblW w:w="91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9"/>
        <w:gridCol w:w="1182"/>
        <w:gridCol w:w="1157"/>
        <w:gridCol w:w="1157"/>
        <w:gridCol w:w="1157"/>
        <w:gridCol w:w="1157"/>
      </w:tblGrid>
      <w:tr w:rsidR="00B1295D" w:rsidRPr="00B1295D" w:rsidTr="00B1295D">
        <w:tc>
          <w:tcPr>
            <w:tcW w:w="1377" w:type="dxa"/>
            <w:vMerge w:val="restart"/>
          </w:tcPr>
          <w:p w:rsidR="00B1295D" w:rsidRPr="00B1295D" w:rsidRDefault="00B1295D" w:rsidP="00B1295D">
            <w:pPr>
              <w:rPr>
                <w:rFonts w:ascii="Times New Roman" w:hAnsi="Times New Roman" w:cs="Times New Roman"/>
                <w:sz w:val="24"/>
                <w:szCs w:val="24"/>
              </w:rPr>
            </w:pPr>
          </w:p>
        </w:tc>
        <w:tc>
          <w:tcPr>
            <w:tcW w:w="2360" w:type="dxa"/>
            <w:gridSpan w:val="5"/>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Lingkungan Kerja Petuagas RM</w:t>
            </w:r>
          </w:p>
        </w:tc>
      </w:tr>
      <w:tr w:rsidR="00B1295D" w:rsidRPr="00B1295D" w:rsidTr="00B1295D">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1</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2</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3</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4</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5</w:t>
            </w:r>
          </w:p>
        </w:tc>
      </w:tr>
      <w:tr w:rsidR="00B1295D" w:rsidRPr="00B1295D" w:rsidTr="00B1295D">
        <w:trPr>
          <w:trHeight w:val="300"/>
        </w:trPr>
        <w:tc>
          <w:tcPr>
            <w:tcW w:w="1377" w:type="dxa"/>
            <w:vMerge w:val="restart"/>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N Valid</w:t>
            </w:r>
          </w:p>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 xml:space="preserve">     Missing</w:t>
            </w: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7</w:t>
            </w:r>
          </w:p>
        </w:tc>
      </w:tr>
      <w:tr w:rsidR="00B1295D" w:rsidRPr="00B1295D" w:rsidTr="00B1295D">
        <w:trPr>
          <w:trHeight w:val="240"/>
        </w:trPr>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775BA4">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tabel yang terlihat di atas, semua data pada masing-masing responden valid atau semua data diproses. Terlihat tidak ada sama sekali missing atau data yang hilang (perhitungan selengkapn</w:t>
      </w:r>
      <w:r w:rsidR="00775BA4">
        <w:rPr>
          <w:rFonts w:ascii="Times New Roman" w:eastAsiaTheme="minorEastAsia" w:hAnsi="Times New Roman" w:cs="Times New Roman"/>
          <w:sz w:val="24"/>
          <w:szCs w:val="24"/>
          <w:lang w:eastAsia="id-ID"/>
        </w:rPr>
        <w:t>ya terdapat pada lampiran II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Ouput Lingkungan Kerja Petugas Rekam Med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2981"/>
        <w:gridCol w:w="2035"/>
        <w:gridCol w:w="2036"/>
      </w:tblGrid>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o Item</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requency</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Percent</w:t>
            </w:r>
          </w:p>
        </w:tc>
      </w:tr>
      <w:tr w:rsidR="00B1295D" w:rsidRPr="00B1295D" w:rsidTr="00B1295D">
        <w:trPr>
          <w:trHeight w:val="27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1</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8,6%</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1,4%</w:t>
            </w:r>
          </w:p>
        </w:tc>
      </w:tr>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2</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rPr>
          <w:trHeight w:val="285"/>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3</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8,6%</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1,4%</w:t>
            </w:r>
          </w:p>
        </w:tc>
      </w:tr>
      <w:tr w:rsidR="00B1295D" w:rsidRPr="00B1295D" w:rsidTr="00B1295D">
        <w:trPr>
          <w:trHeight w:val="24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4</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2,9%</w:t>
            </w:r>
          </w:p>
        </w:tc>
      </w:tr>
      <w:tr w:rsidR="00B1295D" w:rsidRPr="00B1295D" w:rsidTr="00B1295D">
        <w:trPr>
          <w:trHeight w:val="30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7,1%</w:t>
            </w:r>
          </w:p>
        </w:tc>
      </w:tr>
      <w:tr w:rsidR="00B1295D" w:rsidRPr="00B1295D" w:rsidTr="00B1295D">
        <w:trPr>
          <w:trHeight w:val="315"/>
        </w:trPr>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5</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val="en-US" w:eastAsia="id-ID"/>
        </w:rPr>
        <w:tab/>
      </w:r>
      <w:r w:rsidRPr="00B1295D">
        <w:rPr>
          <w:rFonts w:ascii="Times New Roman" w:eastAsiaTheme="minorEastAsia" w:hAnsi="Times New Roman" w:cs="Times New Roman"/>
          <w:sz w:val="24"/>
          <w:szCs w:val="24"/>
          <w:lang w:eastAsia="id-ID"/>
        </w:rPr>
        <w:t xml:space="preserve">Hasil uji univariat pada variabel Lingkungan Kerja sebagaimana tabel di atas menunjukkan bahwa pada output petugas rekam medis, P1 atau pertanyaan pertama atas pertanyaan hubungan antara saya petugas dengan petugas lainnya terjalin dengan harmonis ditemukan yang menjawab ‘ya’ sebanyak 5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71,4%, sedangkan yang menjawab ‘tidak’ sebanyak 2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28,6%.</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P2 atau pertanyaan kedua atas pertanyaan hubungan antara saya dengan sesama rekam kerja menimbulkan rasa saling menghormati satu sama lain ditemukan yang menjawab ‘ya’ sebanyak 7 orang dengan diperoleh angka 100%.</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 xml:space="preserve">Pada P3 atau pertanyaan ketiga atas pertanyaan saya tidak mengalami hambatan untuk berkomunikasi dengan sesama rekan kerja ditemukan yang menawab ‘ya’ sebanyak sebanyak 5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71,4%, sedangkan yang menjawab ‘tidak’ sebanyak 2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28,6%.</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4 atau pertanyaan keempat atas pertanyaan hubungan saya dengan rekan kerja terjalin dengan baik ditemukan yang menjawab ‘ya’ sebanyak 4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57,1%, sedangkan yang menjawab tidak berjumlah 3 orang dengan </w:t>
      </w:r>
      <w:r w:rsidRPr="00B1295D">
        <w:rPr>
          <w:rFonts w:ascii="Times New Roman" w:eastAsiaTheme="minorEastAsia" w:hAnsi="Times New Roman" w:cs="Times New Roman"/>
          <w:i/>
          <w:sz w:val="24"/>
          <w:szCs w:val="24"/>
          <w:lang w:eastAsia="id-ID"/>
        </w:rPr>
        <w:t xml:space="preserve"> valid percent </w:t>
      </w:r>
      <w:r w:rsidRPr="00B1295D">
        <w:rPr>
          <w:rFonts w:ascii="Times New Roman" w:eastAsiaTheme="minorEastAsia" w:hAnsi="Times New Roman" w:cs="Times New Roman"/>
          <w:sz w:val="24"/>
          <w:szCs w:val="24"/>
          <w:lang w:eastAsia="id-ID"/>
        </w:rPr>
        <w:t>diperoleh angka 42,9%.</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5 atau pertanyaan kelima atas pertanyaan hubungan saya dengan rekan kerja dapat membantu saya dalam memenuhi standart kerja penyerahan rekam medis rawat inap 1x24 jam ditemukan yang menjawab ‘ya’ sebanyak 7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100% (perhitungan selengkapnya terdapat pada lampiran II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abel 4.5 Uji Univariat Variabel Y – Ketepatan Pengembalian RM</w:t>
      </w: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Statistik Responden Berdasarkan Ketepatan Dokter</w:t>
      </w:r>
    </w:p>
    <w:tbl>
      <w:tblPr>
        <w:tblStyle w:val="TableGrid"/>
        <w:tblW w:w="91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9"/>
        <w:gridCol w:w="1182"/>
        <w:gridCol w:w="1157"/>
        <w:gridCol w:w="1157"/>
        <w:gridCol w:w="1157"/>
        <w:gridCol w:w="1157"/>
      </w:tblGrid>
      <w:tr w:rsidR="00B1295D" w:rsidRPr="00B1295D" w:rsidTr="00B1295D">
        <w:tc>
          <w:tcPr>
            <w:tcW w:w="1377" w:type="dxa"/>
            <w:vMerge w:val="restart"/>
          </w:tcPr>
          <w:p w:rsidR="00B1295D" w:rsidRPr="00B1295D" w:rsidRDefault="00B1295D" w:rsidP="00B1295D">
            <w:pPr>
              <w:rPr>
                <w:rFonts w:ascii="Times New Roman" w:hAnsi="Times New Roman" w:cs="Times New Roman"/>
                <w:sz w:val="24"/>
                <w:szCs w:val="24"/>
              </w:rPr>
            </w:pPr>
          </w:p>
        </w:tc>
        <w:tc>
          <w:tcPr>
            <w:tcW w:w="2360" w:type="dxa"/>
            <w:gridSpan w:val="5"/>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Ketetapan Dokter</w:t>
            </w:r>
          </w:p>
        </w:tc>
      </w:tr>
      <w:tr w:rsidR="00B1295D" w:rsidRPr="00B1295D" w:rsidTr="00B1295D">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1</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2</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3</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4</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5</w:t>
            </w:r>
          </w:p>
        </w:tc>
      </w:tr>
      <w:tr w:rsidR="00B1295D" w:rsidRPr="00B1295D" w:rsidTr="00B1295D">
        <w:trPr>
          <w:trHeight w:val="300"/>
        </w:trPr>
        <w:tc>
          <w:tcPr>
            <w:tcW w:w="1377" w:type="dxa"/>
            <w:vMerge w:val="restart"/>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N Valid</w:t>
            </w:r>
          </w:p>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 xml:space="preserve">     Missing</w:t>
            </w: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11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11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11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11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117</w:t>
            </w:r>
          </w:p>
        </w:tc>
      </w:tr>
      <w:tr w:rsidR="00B1295D" w:rsidRPr="00B1295D" w:rsidTr="00B1295D">
        <w:trPr>
          <w:trHeight w:val="240"/>
        </w:trPr>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r>
    </w:tbl>
    <w:p w:rsidR="00B1295D" w:rsidRPr="00B1295D" w:rsidRDefault="00B1295D" w:rsidP="00B1295D">
      <w:pPr>
        <w:spacing w:line="480" w:lineRule="auto"/>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tabel yang terlihat di atas, semua data pada masing-masing responden valid atau semua data diproses. Terlihat tidak ada sama sekali missing atau data yang hilang (perhitungan selengkapnya terdapat pada lampiran III).</w:t>
      </w: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 xml:space="preserve">Ouput Ketepatan Dokter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2981"/>
        <w:gridCol w:w="2035"/>
        <w:gridCol w:w="2036"/>
      </w:tblGrid>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o Item</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requency</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Percent</w:t>
            </w:r>
          </w:p>
        </w:tc>
      </w:tr>
      <w:tr w:rsidR="00B1295D" w:rsidRPr="00B1295D" w:rsidTr="00B1295D">
        <w:trPr>
          <w:trHeight w:val="27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1</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2</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3%</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5</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9,7%</w:t>
            </w:r>
          </w:p>
        </w:tc>
      </w:tr>
      <w:tr w:rsidR="00B1295D" w:rsidRPr="00B1295D" w:rsidTr="00B1295D">
        <w:trPr>
          <w:trHeight w:val="255"/>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2</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4%</w:t>
            </w:r>
          </w:p>
        </w:tc>
      </w:tr>
      <w:tr w:rsidR="00B1295D" w:rsidRPr="00B1295D" w:rsidTr="00B1295D">
        <w:trPr>
          <w:trHeight w:val="285"/>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6,6%</w:t>
            </w:r>
          </w:p>
        </w:tc>
      </w:tr>
      <w:tr w:rsidR="00B1295D" w:rsidRPr="00B1295D" w:rsidTr="00B1295D">
        <w:trPr>
          <w:trHeight w:val="285"/>
        </w:trPr>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3</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rPr>
          <w:trHeight w:val="24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4</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6</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0,8%</w:t>
            </w:r>
          </w:p>
        </w:tc>
      </w:tr>
      <w:tr w:rsidR="00B1295D" w:rsidRPr="00B1295D" w:rsidTr="00B1295D">
        <w:trPr>
          <w:trHeight w:val="30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1</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9,2%</w:t>
            </w:r>
          </w:p>
        </w:tc>
      </w:tr>
      <w:tr w:rsidR="00B1295D" w:rsidRPr="00B1295D" w:rsidTr="00B1295D">
        <w:trPr>
          <w:trHeight w:val="30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5</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5%</w:t>
            </w:r>
          </w:p>
        </w:tc>
      </w:tr>
      <w:tr w:rsidR="00B1295D" w:rsidRPr="00B1295D" w:rsidTr="00B1295D">
        <w:trPr>
          <w:trHeight w:val="237"/>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1,5%</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Hasil uji univariat pada variabel Ketetapan sebagaimana tabel diatas menunjukkan bahwa output ketetapan dokter, P1 atau pertanyaan pertama atas pertanyaan saya selalu menyelesaikan pekerjaan dengan tepat waktu ditemukan yang menjawab ‘ya’ berjumlah 105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89,7%, sedangkan yang menjawab ‘tidak’ berjumlah 12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10,3%.</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2 atau pertanyaan kedua atas pertanyaan saya disiplin waktu dalam bekerja ditemukan yang menjawab ‘ya’ berjumlah 113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96,6%, sedangkan yang menjawab ‘tidak’ berjumlah 4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3,4%.</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3 atau pertanyaan ketiga atas pertanyaan saya tidak pernah menunda pekerjaan ditemukan yang menjawab ‘ya’ berjumlah 117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100%.</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4 atau pertanyaan keempat atas pertanyaan saya mampu mempercepat menyelesaikan pekerjaan sebelum batas waktu yang ditentukan ditemukan yang menjawab ‘ya’ berjumlah 81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lastRenderedPageBreak/>
        <w:t xml:space="preserve">diperoleh angka 69,2%, sedangkan yang menjawab ‘tidak’ berjumlah 36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30,8%,</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5 atau pertanyaan kelima atas pertanyaan saya mampu memenuhi standart penyerahan berkas rekam medis rawat inap 1x24 jam ditemukan yang menjawab ‘ya’ berjumlah 107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91,5%, sedangkan yang menjawab ‘tidak’ berjumlah 10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8,5% (perhitungan selengkapnya terdapat pada lampiran III).</w:t>
      </w: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Statistik Responden Berdasarkan Ketepatan Perawat</w:t>
      </w:r>
    </w:p>
    <w:tbl>
      <w:tblPr>
        <w:tblStyle w:val="TableGrid"/>
        <w:tblW w:w="91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9"/>
        <w:gridCol w:w="1182"/>
        <w:gridCol w:w="1157"/>
        <w:gridCol w:w="1157"/>
        <w:gridCol w:w="1157"/>
        <w:gridCol w:w="1157"/>
      </w:tblGrid>
      <w:tr w:rsidR="00B1295D" w:rsidRPr="00B1295D" w:rsidTr="00B1295D">
        <w:tc>
          <w:tcPr>
            <w:tcW w:w="1377" w:type="dxa"/>
            <w:vMerge w:val="restart"/>
          </w:tcPr>
          <w:p w:rsidR="00B1295D" w:rsidRPr="00B1295D" w:rsidRDefault="00B1295D" w:rsidP="00B1295D">
            <w:pPr>
              <w:rPr>
                <w:rFonts w:ascii="Times New Roman" w:hAnsi="Times New Roman" w:cs="Times New Roman"/>
                <w:sz w:val="24"/>
                <w:szCs w:val="24"/>
              </w:rPr>
            </w:pPr>
          </w:p>
        </w:tc>
        <w:tc>
          <w:tcPr>
            <w:tcW w:w="2360" w:type="dxa"/>
            <w:gridSpan w:val="5"/>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Ketetapan Dokter</w:t>
            </w:r>
          </w:p>
        </w:tc>
      </w:tr>
      <w:tr w:rsidR="00B1295D" w:rsidRPr="00B1295D" w:rsidTr="00B1295D">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1</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2</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3</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4</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5</w:t>
            </w:r>
          </w:p>
        </w:tc>
      </w:tr>
      <w:tr w:rsidR="00B1295D" w:rsidRPr="00B1295D" w:rsidTr="00B1295D">
        <w:trPr>
          <w:trHeight w:val="300"/>
        </w:trPr>
        <w:tc>
          <w:tcPr>
            <w:tcW w:w="1377" w:type="dxa"/>
            <w:vMerge w:val="restart"/>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N Valid</w:t>
            </w:r>
          </w:p>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 xml:space="preserve">     Missing</w:t>
            </w: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6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6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6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6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60</w:t>
            </w:r>
          </w:p>
        </w:tc>
      </w:tr>
      <w:tr w:rsidR="00B1295D" w:rsidRPr="00B1295D" w:rsidTr="00B1295D">
        <w:trPr>
          <w:trHeight w:val="240"/>
        </w:trPr>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r>
    </w:tbl>
    <w:p w:rsidR="00B1295D" w:rsidRPr="00B1295D" w:rsidRDefault="00B1295D" w:rsidP="00B1295D">
      <w:pPr>
        <w:spacing w:line="480" w:lineRule="auto"/>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tabel yang terlihat di atas, semua data pada masing-masing responden valid atau semua data diproses. Terlihat tidak ada sama sekali missing atau data yang hilang (perhitungan selengkapnya terdapat pada lampiran II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Ouput Ketepatan Perawa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2981"/>
        <w:gridCol w:w="2035"/>
        <w:gridCol w:w="2036"/>
      </w:tblGrid>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o Item</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requency</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Percent</w:t>
            </w:r>
          </w:p>
        </w:tc>
      </w:tr>
      <w:tr w:rsidR="00B1295D" w:rsidRPr="00B1295D" w:rsidTr="00B1295D">
        <w:trPr>
          <w:trHeight w:val="27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1</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6,7%</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0</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3,3%</w:t>
            </w:r>
          </w:p>
        </w:tc>
      </w:tr>
      <w:tr w:rsidR="00B1295D" w:rsidRPr="00B1295D" w:rsidTr="00B1295D">
        <w:trPr>
          <w:trHeight w:val="255"/>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2</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5,0%</w:t>
            </w:r>
          </w:p>
        </w:tc>
      </w:tr>
      <w:tr w:rsidR="00B1295D" w:rsidRPr="00B1295D" w:rsidTr="00B1295D">
        <w:trPr>
          <w:trHeight w:val="285"/>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1</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5,0%</w:t>
            </w:r>
          </w:p>
        </w:tc>
      </w:tr>
      <w:tr w:rsidR="00B1295D" w:rsidRPr="00B1295D" w:rsidTr="00B1295D">
        <w:trPr>
          <w:trHeight w:val="30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3</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7%</w:t>
            </w:r>
          </w:p>
        </w:tc>
      </w:tr>
      <w:tr w:rsidR="00B1295D" w:rsidRPr="00B1295D" w:rsidTr="00B1295D">
        <w:trPr>
          <w:trHeight w:val="237"/>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6</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3,3%</w:t>
            </w:r>
          </w:p>
        </w:tc>
      </w:tr>
      <w:tr w:rsidR="00B1295D" w:rsidRPr="00B1295D" w:rsidTr="00B1295D">
        <w:trPr>
          <w:trHeight w:val="24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4</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8</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0,0%</w:t>
            </w:r>
          </w:p>
        </w:tc>
      </w:tr>
      <w:tr w:rsidR="00B1295D" w:rsidRPr="00B1295D" w:rsidTr="00B1295D">
        <w:trPr>
          <w:trHeight w:val="30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2</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0,0%</w:t>
            </w:r>
          </w:p>
        </w:tc>
      </w:tr>
      <w:tr w:rsidR="00B1295D" w:rsidRPr="00B1295D" w:rsidTr="00B1295D">
        <w:trPr>
          <w:trHeight w:val="30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5</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1</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8,3%</w:t>
            </w:r>
          </w:p>
        </w:tc>
      </w:tr>
      <w:tr w:rsidR="00B1295D" w:rsidRPr="00B1295D" w:rsidTr="00B1295D">
        <w:trPr>
          <w:trHeight w:val="237"/>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9</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1,7%</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Hasil uji univariat pada variabel Ketetapan sebagaimana tabel diatas menunjukkan bahwa output ketetapan dokter, P1 atau pertanyaan pertama atas pertanyaan saya selalu menyelesaikan pekerjaan dengan tepat waktu ditemukan </w:t>
      </w:r>
      <w:r w:rsidRPr="00B1295D">
        <w:rPr>
          <w:rFonts w:ascii="Times New Roman" w:eastAsiaTheme="minorEastAsia" w:hAnsi="Times New Roman" w:cs="Times New Roman"/>
          <w:sz w:val="24"/>
          <w:szCs w:val="24"/>
          <w:lang w:eastAsia="id-ID"/>
        </w:rPr>
        <w:lastRenderedPageBreak/>
        <w:t xml:space="preserve">yang menjawab ‘ya’ berjumlah 50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83,3%, sedangkan yang menjawab ‘tidak’ berjumlah 10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16,7%.</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2 atau pertanyaan kedua atas pertanyaan saya disiplin waktu dalam bekerja ditemukan yang menjawab ‘ya’ berjumlah 51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93,3%, sedangkan yang menjawab ‘tidak’ berjumlah 9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6,7%.</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3 atau pertanyaan ketiga atas pertanyaan saya tidak pernah menunda pekerjaan ditemukan yang menjawab ‘ya’ berjumlah 56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93,3%, sedangkan yang menjawab ‘tidak’ berjumlah 4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6,7%</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4 atau pertanyaan keempat atas pertanyaan saya mampu mempercepat menyelesaikan pekerjaan sebelum batas waktu yang ditentukan ditemukan yang menjawab ‘ya’ berjumlah 42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70,0%, sedangkan yang menjawab ‘tidak’ berjumlah 18 orang dengan </w:t>
      </w:r>
      <w:r w:rsidRPr="00B1295D">
        <w:rPr>
          <w:rFonts w:ascii="Times New Roman" w:eastAsiaTheme="minorEastAsia" w:hAnsi="Times New Roman" w:cs="Times New Roman"/>
          <w:i/>
          <w:sz w:val="24"/>
          <w:szCs w:val="24"/>
          <w:lang w:eastAsia="id-ID"/>
        </w:rPr>
        <w:t xml:space="preserve">valid </w:t>
      </w:r>
      <w:r w:rsidRPr="00B1295D">
        <w:rPr>
          <w:rFonts w:ascii="Times New Roman" w:eastAsiaTheme="minorEastAsia" w:hAnsi="Times New Roman" w:cs="Times New Roman"/>
          <w:sz w:val="24"/>
          <w:szCs w:val="24"/>
          <w:lang w:eastAsia="id-ID"/>
        </w:rPr>
        <w:t>percent diperoleh angka 30,0%,</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5 atau pertanyaan kelima atas pertanyaan saya mampu memenuhi standart penyerahan berkas rekam medis rawat inap 1x24 jam ditemukan yang menjawab ‘ya’ berjumlah 49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81,7%, sedangkan yang menjawab ‘tidak’ berjumlah 11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8,3% (perhitungan selengkapnya terdapat pada lampiran III).</w:t>
      </w:r>
    </w:p>
    <w:p w:rsidR="00775BA4" w:rsidRDefault="00775BA4" w:rsidP="00B1295D">
      <w:pPr>
        <w:spacing w:line="240" w:lineRule="auto"/>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contextualSpacing/>
        <w:jc w:val="center"/>
        <w:rPr>
          <w:rFonts w:ascii="Times New Roman" w:eastAsiaTheme="minorEastAsia" w:hAnsi="Times New Roman" w:cs="Times New Roman"/>
          <w:b/>
          <w:sz w:val="24"/>
          <w:szCs w:val="24"/>
          <w:lang w:eastAsia="id-ID"/>
        </w:rPr>
      </w:pP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Statistik Responden Berdasarkan Ketepatan Admin Ruangan</w:t>
      </w:r>
    </w:p>
    <w:tbl>
      <w:tblPr>
        <w:tblStyle w:val="TableGrid"/>
        <w:tblW w:w="91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9"/>
        <w:gridCol w:w="1182"/>
        <w:gridCol w:w="1157"/>
        <w:gridCol w:w="1157"/>
        <w:gridCol w:w="1157"/>
        <w:gridCol w:w="1157"/>
      </w:tblGrid>
      <w:tr w:rsidR="00B1295D" w:rsidRPr="00B1295D" w:rsidTr="00B1295D">
        <w:tc>
          <w:tcPr>
            <w:tcW w:w="1377" w:type="dxa"/>
            <w:vMerge w:val="restart"/>
          </w:tcPr>
          <w:p w:rsidR="00B1295D" w:rsidRPr="00B1295D" w:rsidRDefault="00B1295D" w:rsidP="00B1295D">
            <w:pPr>
              <w:rPr>
                <w:rFonts w:ascii="Times New Roman" w:hAnsi="Times New Roman" w:cs="Times New Roman"/>
                <w:sz w:val="24"/>
                <w:szCs w:val="24"/>
              </w:rPr>
            </w:pPr>
          </w:p>
        </w:tc>
        <w:tc>
          <w:tcPr>
            <w:tcW w:w="2360" w:type="dxa"/>
            <w:gridSpan w:val="5"/>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Ketetapan Dokter</w:t>
            </w:r>
          </w:p>
        </w:tc>
      </w:tr>
      <w:tr w:rsidR="00B1295D" w:rsidRPr="00B1295D" w:rsidTr="00B1295D">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1</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2</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3</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4</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5</w:t>
            </w:r>
          </w:p>
        </w:tc>
      </w:tr>
      <w:tr w:rsidR="00B1295D" w:rsidRPr="00B1295D" w:rsidTr="00B1295D">
        <w:trPr>
          <w:trHeight w:val="300"/>
        </w:trPr>
        <w:tc>
          <w:tcPr>
            <w:tcW w:w="1377" w:type="dxa"/>
            <w:vMerge w:val="restart"/>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N Valid</w:t>
            </w:r>
          </w:p>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 xml:space="preserve">     Missing</w:t>
            </w: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r>
      <w:tr w:rsidR="00B1295D" w:rsidRPr="00B1295D" w:rsidTr="00B1295D">
        <w:trPr>
          <w:trHeight w:val="240"/>
        </w:trPr>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r>
    </w:tbl>
    <w:p w:rsidR="00B1295D" w:rsidRPr="00B1295D" w:rsidRDefault="00B1295D" w:rsidP="00B1295D">
      <w:pPr>
        <w:spacing w:after="0" w:line="480" w:lineRule="auto"/>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after="0"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tabel yang terlihat di atas, semua data pada masing-masing responden valid atau semua data diproses. Terlihat tidak ada sama sekali missing atau data yang hilang (perhitungan selengkapnya terdapat pada lampiran II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Ouput Ketepatan Admin Ruang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2981"/>
        <w:gridCol w:w="2035"/>
        <w:gridCol w:w="2036"/>
      </w:tblGrid>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o Item</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requency</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Percent</w:t>
            </w:r>
          </w:p>
        </w:tc>
      </w:tr>
      <w:tr w:rsidR="00B1295D" w:rsidRPr="00B1295D" w:rsidTr="00B1295D">
        <w:trPr>
          <w:trHeight w:val="27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1</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8,6%</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1,4%</w:t>
            </w:r>
          </w:p>
        </w:tc>
      </w:tr>
      <w:tr w:rsidR="00B1295D" w:rsidRPr="00B1295D" w:rsidTr="00B1295D">
        <w:trPr>
          <w:trHeight w:val="255"/>
        </w:trPr>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2</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rPr>
          <w:trHeight w:val="30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3</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4,3%</w:t>
            </w:r>
          </w:p>
        </w:tc>
      </w:tr>
      <w:tr w:rsidR="00B1295D" w:rsidRPr="00B1295D" w:rsidTr="00B1295D">
        <w:trPr>
          <w:trHeight w:val="237"/>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5,7%</w:t>
            </w:r>
          </w:p>
        </w:tc>
      </w:tr>
      <w:tr w:rsidR="00B1295D" w:rsidRPr="00B1295D" w:rsidTr="00B1295D">
        <w:trPr>
          <w:trHeight w:val="24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4</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2,9%</w:t>
            </w:r>
          </w:p>
        </w:tc>
      </w:tr>
      <w:tr w:rsidR="00B1295D" w:rsidRPr="00B1295D" w:rsidTr="00B1295D">
        <w:trPr>
          <w:trHeight w:val="30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7,1%</w:t>
            </w:r>
          </w:p>
        </w:tc>
      </w:tr>
      <w:tr w:rsidR="00B1295D" w:rsidRPr="00B1295D" w:rsidTr="00B1295D">
        <w:trPr>
          <w:trHeight w:val="30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5</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tabs>
                <w:tab w:val="right" w:pos="2765"/>
              </w:tabs>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r w:rsidRPr="00B1295D">
              <w:rPr>
                <w:rFonts w:ascii="Times New Roman" w:hAnsi="Times New Roman" w:cs="Times New Roman"/>
                <w:sz w:val="24"/>
                <w:szCs w:val="24"/>
              </w:rPr>
              <w:tab/>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7,1%</w:t>
            </w:r>
          </w:p>
        </w:tc>
      </w:tr>
      <w:tr w:rsidR="00B1295D" w:rsidRPr="00B1295D" w:rsidTr="00B1295D">
        <w:trPr>
          <w:trHeight w:val="237"/>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2,9%</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Hasil uji univariat pada variabel Ketetapan sebagaimana tabel diatas menunjukkan bahwa output ketetapan admin ruangan, P1 atau pertanyaan pertama atas pertanyaan saya selalu menyelesaikan pekerjaan dengan tepat waktu ditemukan yang menjawab ‘ya’ berjumlah 5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71,4%, sedangkan yang menjawab ‘tidak’ berjumlah 2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28,6%.</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2 atau pertanyaan kedua atas pertanyaan saya disiplin waktu dalam bekerja ditemukan yang menjawab ‘ya’ berjumlah 7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100%.</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 xml:space="preserve">Pada P3 atau pertanyaan ketiga atas pertanyaan saya tidak pernah menunda pekerjaan ditemukan yang menjawab ‘ya’ berjumlah 6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85,7%, sedangkan yang menjawab ‘tidak’ berjumlah 1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14,3%</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4 atau pertanyaan keempat atas pertanyaan saya mampu mempercepat menyelesaikan pekerjaan sebelum batas waktu yang ditentukan ditemukan yang menjawab ‘ya’ berjumlah 4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57,1%, sedangkan yang menjawab ‘tidak’ berjumlah 3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42,9%,</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5 atau pertanyaan kelima atas pertanyaan saya mampu memenuhi standart penyerahan berkas rekam medis rawat inap 1x24 jam ditemukan yang menjawab ‘ya’ berjumlah 3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42,9%, sedangkan yang menjawab ‘tidak’ berjumlah 4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57,1% (perhitungan selengkapnya terdapat pada lampiran III).</w:t>
      </w:r>
    </w:p>
    <w:p w:rsidR="00B1295D" w:rsidRPr="00B1295D" w:rsidRDefault="00B1295D" w:rsidP="00B1295D">
      <w:pPr>
        <w:spacing w:line="240" w:lineRule="auto"/>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Statistik Responden Berdasarkan Ketepatan Admin Ruangan</w:t>
      </w:r>
    </w:p>
    <w:tbl>
      <w:tblPr>
        <w:tblStyle w:val="TableGrid"/>
        <w:tblW w:w="91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9"/>
        <w:gridCol w:w="1182"/>
        <w:gridCol w:w="1157"/>
        <w:gridCol w:w="1157"/>
        <w:gridCol w:w="1157"/>
        <w:gridCol w:w="1157"/>
      </w:tblGrid>
      <w:tr w:rsidR="00B1295D" w:rsidRPr="00B1295D" w:rsidTr="00B1295D">
        <w:tc>
          <w:tcPr>
            <w:tcW w:w="1377" w:type="dxa"/>
            <w:vMerge w:val="restart"/>
          </w:tcPr>
          <w:p w:rsidR="00B1295D" w:rsidRPr="00B1295D" w:rsidRDefault="00B1295D" w:rsidP="00B1295D">
            <w:pPr>
              <w:rPr>
                <w:rFonts w:ascii="Times New Roman" w:hAnsi="Times New Roman" w:cs="Times New Roman"/>
                <w:sz w:val="24"/>
                <w:szCs w:val="24"/>
              </w:rPr>
            </w:pPr>
          </w:p>
        </w:tc>
        <w:tc>
          <w:tcPr>
            <w:tcW w:w="2360" w:type="dxa"/>
            <w:gridSpan w:val="5"/>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Ketetapan Dokter</w:t>
            </w:r>
          </w:p>
        </w:tc>
      </w:tr>
      <w:tr w:rsidR="00B1295D" w:rsidRPr="00B1295D" w:rsidTr="00B1295D">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1</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2</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3</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4</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P5</w:t>
            </w:r>
          </w:p>
        </w:tc>
      </w:tr>
      <w:tr w:rsidR="00B1295D" w:rsidRPr="00B1295D" w:rsidTr="00B1295D">
        <w:trPr>
          <w:trHeight w:val="300"/>
        </w:trPr>
        <w:tc>
          <w:tcPr>
            <w:tcW w:w="1377" w:type="dxa"/>
            <w:vMerge w:val="restart"/>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N Valid</w:t>
            </w:r>
          </w:p>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 xml:space="preserve">     Missing</w:t>
            </w: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7</w:t>
            </w:r>
          </w:p>
        </w:tc>
      </w:tr>
      <w:tr w:rsidR="00B1295D" w:rsidRPr="00B1295D" w:rsidTr="00B1295D">
        <w:trPr>
          <w:trHeight w:val="240"/>
        </w:trPr>
        <w:tc>
          <w:tcPr>
            <w:tcW w:w="1377" w:type="dxa"/>
            <w:vMerge/>
          </w:tcPr>
          <w:p w:rsidR="00B1295D" w:rsidRPr="00B1295D" w:rsidRDefault="00B1295D" w:rsidP="00B1295D">
            <w:pPr>
              <w:rPr>
                <w:rFonts w:ascii="Times New Roman" w:hAnsi="Times New Roman" w:cs="Times New Roman"/>
                <w:sz w:val="24"/>
                <w:szCs w:val="24"/>
              </w:rPr>
            </w:pPr>
          </w:p>
        </w:tc>
        <w:tc>
          <w:tcPr>
            <w:tcW w:w="48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c>
          <w:tcPr>
            <w:tcW w:w="470" w:type="dxa"/>
          </w:tcPr>
          <w:p w:rsidR="00B1295D" w:rsidRPr="00B1295D" w:rsidRDefault="00B1295D" w:rsidP="00B1295D">
            <w:pPr>
              <w:rPr>
                <w:rFonts w:ascii="Times New Roman" w:hAnsi="Times New Roman" w:cs="Times New Roman"/>
                <w:sz w:val="24"/>
                <w:szCs w:val="24"/>
              </w:rPr>
            </w:pPr>
            <w:r w:rsidRPr="00B1295D">
              <w:rPr>
                <w:rFonts w:ascii="Times New Roman" w:hAnsi="Times New Roman" w:cs="Times New Roman"/>
                <w:sz w:val="24"/>
                <w:szCs w:val="24"/>
              </w:rPr>
              <w:t>0</w:t>
            </w:r>
          </w:p>
        </w:tc>
      </w:tr>
    </w:tbl>
    <w:p w:rsidR="00B1295D" w:rsidRPr="00B1295D" w:rsidRDefault="00B1295D" w:rsidP="00B1295D">
      <w:pPr>
        <w:spacing w:line="480" w:lineRule="auto"/>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tabel yang terlihat di atas, semua data pada masing-masing responden valid atau semua data diproses. Terlihat tidak ada sama sekali missing atau data yang hilang (perhitungan selengkapnya terdapat pada lampiran III).</w:t>
      </w: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Ouput Ketepatan Petugas Rekam Med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2981"/>
        <w:gridCol w:w="2035"/>
        <w:gridCol w:w="2036"/>
      </w:tblGrid>
      <w:tr w:rsidR="00B1295D" w:rsidRPr="00B1295D" w:rsidTr="00B1295D">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o Item</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Keterangan</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requency</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Percent</w:t>
            </w:r>
          </w:p>
        </w:tc>
      </w:tr>
      <w:tr w:rsidR="00B1295D" w:rsidRPr="00B1295D" w:rsidTr="00B1295D">
        <w:trPr>
          <w:trHeight w:val="27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1</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4,3%</w:t>
            </w:r>
          </w:p>
        </w:tc>
      </w:tr>
      <w:tr w:rsidR="00B1295D" w:rsidRPr="00B1295D" w:rsidTr="00B1295D">
        <w:trPr>
          <w:trHeight w:val="27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5,7%</w:t>
            </w:r>
          </w:p>
        </w:tc>
      </w:tr>
      <w:tr w:rsidR="00B1295D" w:rsidRPr="00B1295D" w:rsidTr="00B1295D">
        <w:trPr>
          <w:trHeight w:val="255"/>
        </w:trPr>
        <w:tc>
          <w:tcPr>
            <w:tcW w:w="1090"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2</w:t>
            </w:r>
          </w:p>
        </w:tc>
        <w:tc>
          <w:tcPr>
            <w:tcW w:w="298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w:t>
            </w:r>
          </w:p>
        </w:tc>
      </w:tr>
      <w:tr w:rsidR="00B1295D" w:rsidRPr="00B1295D" w:rsidTr="00B1295D">
        <w:trPr>
          <w:trHeight w:val="30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3</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4,3%</w:t>
            </w:r>
          </w:p>
        </w:tc>
      </w:tr>
      <w:tr w:rsidR="00B1295D" w:rsidRPr="00B1295D" w:rsidTr="00B1295D">
        <w:trPr>
          <w:trHeight w:val="237"/>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6</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85,7%</w:t>
            </w:r>
          </w:p>
        </w:tc>
      </w:tr>
      <w:tr w:rsidR="00B1295D" w:rsidRPr="00B1295D" w:rsidTr="00B1295D">
        <w:trPr>
          <w:trHeight w:val="24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4</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2,9%</w:t>
            </w:r>
          </w:p>
        </w:tc>
      </w:tr>
      <w:tr w:rsidR="00B1295D" w:rsidRPr="00B1295D" w:rsidTr="00B1295D">
        <w:trPr>
          <w:trHeight w:val="300"/>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7,1%</w:t>
            </w:r>
          </w:p>
        </w:tc>
      </w:tr>
      <w:tr w:rsidR="00B1295D" w:rsidRPr="00B1295D" w:rsidTr="00B1295D">
        <w:trPr>
          <w:trHeight w:val="300"/>
        </w:trPr>
        <w:tc>
          <w:tcPr>
            <w:tcW w:w="1090"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5</w:t>
            </w:r>
          </w:p>
        </w:tc>
        <w:tc>
          <w:tcPr>
            <w:tcW w:w="2981" w:type="dxa"/>
            <w:vMerge w:val="restart"/>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id Tidak</w:t>
            </w:r>
          </w:p>
          <w:p w:rsidR="00B1295D" w:rsidRPr="00B1295D" w:rsidRDefault="00B1295D" w:rsidP="00B1295D">
            <w:pPr>
              <w:tabs>
                <w:tab w:val="right" w:pos="2765"/>
              </w:tabs>
              <w:contextualSpacing/>
              <w:jc w:val="both"/>
              <w:rPr>
                <w:rFonts w:ascii="Times New Roman" w:hAnsi="Times New Roman" w:cs="Times New Roman"/>
                <w:sz w:val="24"/>
                <w:szCs w:val="24"/>
              </w:rPr>
            </w:pPr>
            <w:r w:rsidRPr="00B1295D">
              <w:rPr>
                <w:rFonts w:ascii="Times New Roman" w:hAnsi="Times New Roman" w:cs="Times New Roman"/>
                <w:sz w:val="24"/>
                <w:szCs w:val="24"/>
              </w:rPr>
              <w:t xml:space="preserve">          Ya</w:t>
            </w:r>
            <w:r w:rsidRPr="00B1295D">
              <w:rPr>
                <w:rFonts w:ascii="Times New Roman" w:hAnsi="Times New Roman" w:cs="Times New Roman"/>
                <w:sz w:val="24"/>
                <w:szCs w:val="24"/>
              </w:rPr>
              <w:tab/>
            </w: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2,9%</w:t>
            </w:r>
          </w:p>
        </w:tc>
      </w:tr>
      <w:tr w:rsidR="00B1295D" w:rsidRPr="00B1295D" w:rsidTr="00B1295D">
        <w:trPr>
          <w:trHeight w:val="237"/>
        </w:trPr>
        <w:tc>
          <w:tcPr>
            <w:tcW w:w="1090" w:type="dxa"/>
            <w:vMerge/>
          </w:tcPr>
          <w:p w:rsidR="00B1295D" w:rsidRPr="00B1295D" w:rsidRDefault="00B1295D" w:rsidP="00B1295D">
            <w:pPr>
              <w:contextualSpacing/>
              <w:jc w:val="both"/>
              <w:rPr>
                <w:rFonts w:ascii="Times New Roman" w:hAnsi="Times New Roman" w:cs="Times New Roman"/>
                <w:sz w:val="24"/>
                <w:szCs w:val="24"/>
              </w:rPr>
            </w:pPr>
          </w:p>
        </w:tc>
        <w:tc>
          <w:tcPr>
            <w:tcW w:w="2981" w:type="dxa"/>
            <w:vMerge/>
          </w:tcPr>
          <w:p w:rsidR="00B1295D" w:rsidRPr="00B1295D" w:rsidRDefault="00B1295D" w:rsidP="00B1295D">
            <w:pPr>
              <w:contextualSpacing/>
              <w:jc w:val="both"/>
              <w:rPr>
                <w:rFonts w:ascii="Times New Roman" w:hAnsi="Times New Roman" w:cs="Times New Roman"/>
                <w:sz w:val="24"/>
                <w:szCs w:val="24"/>
              </w:rPr>
            </w:pPr>
          </w:p>
        </w:tc>
        <w:tc>
          <w:tcPr>
            <w:tcW w:w="2035"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2036"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7,1%</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Hasil uji univariat pada variabel Ketetapan sebagaimana tabel diatas menunjukkan bahwa output ketetapan petugas ruangan, P1 atau pertanyaan pertama atas pertanyaan saya selalu menyelesaikan pekerjaan dengan tepat waktu ditemukan yang menjawab ‘ya’ berjumlah 6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85,7%, sedangkan yang menjawab ‘tidak’ berjumlah 1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14,3%.</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2 atau pertanyaan kedua atas pertanyaan saya disiplin waktu dalam bekerja ditemukan yang menjawab ‘ya’ berjumlah 7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100%.</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3 atau pertanyaan ketiga atas pertanyaan saya tidak pernah menunda pekerjaan ditemukan yang menjawab ‘ya’ berjumlah 6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angka 85,7%, sedangkan yang menjawab ‘tidak’ berjumlah 1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diperoleh angka 14,3%</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4 atau pertanyaan keempat atas pertanyaan saya mampu mempercepat menyelesaikan pekerjaan sebelum batas waktu yang ditentukan ditemukan yang menjawab ‘ya’ berjumlah 4 orang dengan </w:t>
      </w:r>
      <w:r w:rsidRPr="00B1295D">
        <w:rPr>
          <w:rFonts w:ascii="Times New Roman" w:eastAsiaTheme="minorEastAsia" w:hAnsi="Times New Roman" w:cs="Times New Roman"/>
          <w:i/>
          <w:sz w:val="24"/>
          <w:szCs w:val="24"/>
          <w:lang w:eastAsia="id-ID"/>
        </w:rPr>
        <w:t xml:space="preserve">valid percent </w:t>
      </w:r>
      <w:r w:rsidRPr="00B1295D">
        <w:rPr>
          <w:rFonts w:ascii="Times New Roman" w:eastAsiaTheme="minorEastAsia" w:hAnsi="Times New Roman" w:cs="Times New Roman"/>
          <w:sz w:val="24"/>
          <w:szCs w:val="24"/>
          <w:lang w:eastAsia="id-ID"/>
        </w:rPr>
        <w:t xml:space="preserve">diperoleh </w:t>
      </w:r>
      <w:r w:rsidRPr="00B1295D">
        <w:rPr>
          <w:rFonts w:ascii="Times New Roman" w:eastAsiaTheme="minorEastAsia" w:hAnsi="Times New Roman" w:cs="Times New Roman"/>
          <w:sz w:val="24"/>
          <w:szCs w:val="24"/>
          <w:lang w:eastAsia="id-ID"/>
        </w:rPr>
        <w:lastRenderedPageBreak/>
        <w:t xml:space="preserve">angka 57,1%, sedangkan yang menjawab ‘tidak’ berjumlah 3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42,9%,</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5 atau pertanyaan kelima atas pertanyaan saya mampu memenuhi standart penyerahan berkas rekam medis rawat inap 1x24 jam ditemukan yang menjawab ‘ya’ berjumlah 4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57,1%, sedangkan yang menjawab ‘tidak’ berjumlah 3 orang dengan </w:t>
      </w:r>
      <w:r w:rsidRPr="00B1295D">
        <w:rPr>
          <w:rFonts w:ascii="Times New Roman" w:eastAsiaTheme="minorEastAsia" w:hAnsi="Times New Roman" w:cs="Times New Roman"/>
          <w:i/>
          <w:sz w:val="24"/>
          <w:szCs w:val="24"/>
          <w:lang w:eastAsia="id-ID"/>
        </w:rPr>
        <w:t>valid percent</w:t>
      </w:r>
      <w:r w:rsidRPr="00B1295D">
        <w:rPr>
          <w:rFonts w:ascii="Times New Roman" w:eastAsiaTheme="minorEastAsia" w:hAnsi="Times New Roman" w:cs="Times New Roman"/>
          <w:sz w:val="24"/>
          <w:szCs w:val="24"/>
          <w:lang w:eastAsia="id-ID"/>
        </w:rPr>
        <w:t xml:space="preserve"> diperoleh angka 42,9% (perhitungan selengkapnya terdapat pada lampiran III).</w:t>
      </w:r>
    </w:p>
    <w:p w:rsidR="00B1295D" w:rsidRPr="00B1295D" w:rsidRDefault="00B1295D" w:rsidP="00B1295D">
      <w:pPr>
        <w:numPr>
          <w:ilvl w:val="0"/>
          <w:numId w:val="102"/>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Uji Bivariat</w:t>
      </w:r>
    </w:p>
    <w:p w:rsidR="00B1295D" w:rsidRPr="00B1295D" w:rsidRDefault="00B1295D" w:rsidP="00B1295D">
      <w:pPr>
        <w:spacing w:line="480" w:lineRule="auto"/>
        <w:ind w:left="11"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Analisis brivariat dilakukan untuk melihat hubungan masing-masing variabel bebas dengan variabel terikat. Untuk membuktikannya adanya hubungan yang signifikan antara variabel bebas dengan variabel terikat, maka digunakan analisis </w:t>
      </w:r>
      <w:r w:rsidRPr="00B1295D">
        <w:rPr>
          <w:rFonts w:ascii="Times New Roman" w:eastAsiaTheme="minorEastAsia" w:hAnsi="Times New Roman" w:cs="Times New Roman"/>
          <w:i/>
          <w:sz w:val="24"/>
          <w:szCs w:val="24"/>
          <w:lang w:eastAsia="id-ID"/>
        </w:rPr>
        <w:t>Chi-square</w:t>
      </w:r>
      <w:r w:rsidRPr="00B1295D">
        <w:rPr>
          <w:rFonts w:ascii="Times New Roman" w:eastAsiaTheme="minorEastAsia" w:hAnsi="Times New Roman" w:cs="Times New Roman"/>
          <w:sz w:val="24"/>
          <w:szCs w:val="24"/>
          <w:lang w:eastAsia="id-ID"/>
        </w:rPr>
        <w:t>. Adapun ringkasan hasil uji bivariat sebagaimana data dalam tabel berikut ini:</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abel 4.6 Uji Chi Square Variabel Pendidikan Dengan Variabel Ketetapan Pengembalian RM</w:t>
      </w:r>
    </w:p>
    <w:tbl>
      <w:tblPr>
        <w:tblStyle w:val="TableGrid"/>
        <w:tblW w:w="8173"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175"/>
        <w:gridCol w:w="1000"/>
        <w:gridCol w:w="998"/>
        <w:gridCol w:w="1000"/>
        <w:gridCol w:w="1000"/>
        <w:gridCol w:w="1000"/>
        <w:gridCol w:w="1000"/>
      </w:tblGrid>
      <w:tr w:rsidR="00B1295D" w:rsidRPr="00B1295D" w:rsidTr="00B1295D">
        <w:tc>
          <w:tcPr>
            <w:tcW w:w="8173" w:type="dxa"/>
            <w:gridSpan w:val="7"/>
          </w:tcPr>
          <w:p w:rsidR="00B1295D" w:rsidRPr="00B1295D" w:rsidRDefault="00B1295D" w:rsidP="00B1295D">
            <w:pPr>
              <w:autoSpaceDE w:val="0"/>
              <w:autoSpaceDN w:val="0"/>
              <w:adjustRightInd w:val="0"/>
              <w:jc w:val="center"/>
              <w:rPr>
                <w:rFonts w:ascii="Times New Roman" w:hAnsi="Times New Roman" w:cs="Times New Roman"/>
                <w:b/>
                <w:color w:val="000000"/>
                <w:sz w:val="24"/>
                <w:szCs w:val="24"/>
              </w:rPr>
            </w:pPr>
            <w:r w:rsidRPr="00B1295D">
              <w:rPr>
                <w:rFonts w:ascii="Times New Roman" w:hAnsi="Times New Roman" w:cs="Times New Roman"/>
                <w:b/>
                <w:bCs/>
                <w:color w:val="000000"/>
                <w:sz w:val="24"/>
                <w:szCs w:val="24"/>
              </w:rPr>
              <w:t>Case Processing Summary</w:t>
            </w:r>
          </w:p>
        </w:tc>
      </w:tr>
      <w:tr w:rsidR="00B1295D" w:rsidRPr="00B1295D" w:rsidTr="00B1295D">
        <w:tc>
          <w:tcPr>
            <w:tcW w:w="2175" w:type="dxa"/>
            <w:vMerge w:val="restart"/>
          </w:tcPr>
          <w:p w:rsidR="00B1295D" w:rsidRPr="00B1295D" w:rsidRDefault="00B1295D" w:rsidP="00B1295D">
            <w:pPr>
              <w:autoSpaceDE w:val="0"/>
              <w:autoSpaceDN w:val="0"/>
              <w:adjustRightInd w:val="0"/>
              <w:rPr>
                <w:rFonts w:ascii="Times New Roman" w:hAnsi="Times New Roman" w:cs="Times New Roman"/>
                <w:sz w:val="24"/>
                <w:szCs w:val="24"/>
              </w:rPr>
            </w:pPr>
          </w:p>
        </w:tc>
        <w:tc>
          <w:tcPr>
            <w:tcW w:w="5998" w:type="dxa"/>
            <w:gridSpan w:val="6"/>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Cases</w:t>
            </w:r>
          </w:p>
        </w:tc>
      </w:tr>
      <w:tr w:rsidR="00B1295D" w:rsidRPr="00B1295D" w:rsidTr="00B1295D">
        <w:tc>
          <w:tcPr>
            <w:tcW w:w="2175" w:type="dxa"/>
            <w:vMerge/>
          </w:tcPr>
          <w:p w:rsidR="00B1295D" w:rsidRPr="00B1295D" w:rsidRDefault="00B1295D" w:rsidP="00B1295D">
            <w:pPr>
              <w:autoSpaceDE w:val="0"/>
              <w:autoSpaceDN w:val="0"/>
              <w:adjustRightInd w:val="0"/>
              <w:rPr>
                <w:rFonts w:ascii="Times New Roman" w:hAnsi="Times New Roman" w:cs="Times New Roman"/>
                <w:sz w:val="24"/>
                <w:szCs w:val="24"/>
              </w:rPr>
            </w:pPr>
          </w:p>
        </w:tc>
        <w:tc>
          <w:tcPr>
            <w:tcW w:w="1998"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Valid</w:t>
            </w:r>
          </w:p>
        </w:tc>
        <w:tc>
          <w:tcPr>
            <w:tcW w:w="2000"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Missing</w:t>
            </w:r>
          </w:p>
        </w:tc>
        <w:tc>
          <w:tcPr>
            <w:tcW w:w="2000"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Total</w:t>
            </w:r>
          </w:p>
        </w:tc>
      </w:tr>
      <w:tr w:rsidR="00B1295D" w:rsidRPr="00B1295D" w:rsidTr="00B1295D">
        <w:tc>
          <w:tcPr>
            <w:tcW w:w="2175" w:type="dxa"/>
            <w:vMerge/>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998"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r>
      <w:tr w:rsidR="00B1295D" w:rsidRPr="00B1295D" w:rsidTr="00B1295D">
        <w:tc>
          <w:tcPr>
            <w:tcW w:w="2175"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endidikan * ketepatan</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91</w:t>
            </w:r>
          </w:p>
        </w:tc>
        <w:tc>
          <w:tcPr>
            <w:tcW w:w="9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00.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91</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00.0%</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tabel yang terlihat di atas, semua data pada masing-masing responden valid atau semua data diproses. Terlihat tidak ada sama sekali missing atau data yang hilang (perhitungan selengkapnya terdapat pada lampiran IV).</w:t>
      </w: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Chi Square</w:t>
      </w:r>
    </w:p>
    <w:tbl>
      <w:tblPr>
        <w:tblStyle w:val="TableGrid"/>
        <w:tblW w:w="86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74"/>
        <w:gridCol w:w="851"/>
        <w:gridCol w:w="661"/>
        <w:gridCol w:w="1701"/>
        <w:gridCol w:w="1228"/>
        <w:gridCol w:w="1099"/>
      </w:tblGrid>
      <w:tr w:rsidR="00B1295D" w:rsidRPr="00B1295D" w:rsidTr="00B1295D">
        <w:tc>
          <w:tcPr>
            <w:tcW w:w="3074" w:type="dxa"/>
          </w:tcPr>
          <w:p w:rsidR="00B1295D" w:rsidRPr="00B1295D" w:rsidRDefault="00B1295D" w:rsidP="00F41CB3">
            <w:pPr>
              <w:contextualSpacing/>
              <w:jc w:val="both"/>
              <w:rPr>
                <w:rFonts w:ascii="Times New Roman" w:hAnsi="Times New Roman" w:cs="Times New Roman"/>
                <w:sz w:val="24"/>
                <w:szCs w:val="24"/>
              </w:rPr>
            </w:pPr>
          </w:p>
        </w:tc>
        <w:tc>
          <w:tcPr>
            <w:tcW w:w="85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Value</w:t>
            </w:r>
          </w:p>
        </w:tc>
        <w:tc>
          <w:tcPr>
            <w:tcW w:w="66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Df</w:t>
            </w:r>
          </w:p>
        </w:tc>
        <w:tc>
          <w:tcPr>
            <w:tcW w:w="170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Asymp. Sig. (2-sided)</w:t>
            </w:r>
          </w:p>
        </w:tc>
        <w:tc>
          <w:tcPr>
            <w:tcW w:w="1228"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Exact Sig. (2-sided)</w:t>
            </w:r>
          </w:p>
        </w:tc>
        <w:tc>
          <w:tcPr>
            <w:tcW w:w="1099"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Exact Sig. (1-sided)</w:t>
            </w:r>
          </w:p>
        </w:tc>
      </w:tr>
      <w:tr w:rsidR="00B1295D" w:rsidRPr="00B1295D" w:rsidTr="00B1295D">
        <w:tc>
          <w:tcPr>
            <w:tcW w:w="3074"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Pearson Chi Square</w:t>
            </w:r>
          </w:p>
        </w:tc>
        <w:tc>
          <w:tcPr>
            <w:tcW w:w="85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5.190</w:t>
            </w:r>
          </w:p>
        </w:tc>
        <w:tc>
          <w:tcPr>
            <w:tcW w:w="66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023</w:t>
            </w:r>
          </w:p>
        </w:tc>
        <w:tc>
          <w:tcPr>
            <w:tcW w:w="1228" w:type="dxa"/>
          </w:tcPr>
          <w:p w:rsidR="00B1295D" w:rsidRPr="00B1295D" w:rsidRDefault="00B1295D" w:rsidP="00F41CB3">
            <w:pPr>
              <w:contextualSpacing/>
              <w:jc w:val="both"/>
              <w:rPr>
                <w:rFonts w:ascii="Times New Roman" w:hAnsi="Times New Roman" w:cs="Times New Roman"/>
                <w:sz w:val="24"/>
                <w:szCs w:val="24"/>
              </w:rPr>
            </w:pPr>
          </w:p>
        </w:tc>
        <w:tc>
          <w:tcPr>
            <w:tcW w:w="1099" w:type="dxa"/>
          </w:tcPr>
          <w:p w:rsidR="00B1295D" w:rsidRPr="00B1295D" w:rsidRDefault="00B1295D" w:rsidP="00F41CB3">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Continuity Correction</w:t>
            </w:r>
          </w:p>
        </w:tc>
        <w:tc>
          <w:tcPr>
            <w:tcW w:w="85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3.431</w:t>
            </w:r>
          </w:p>
        </w:tc>
        <w:tc>
          <w:tcPr>
            <w:tcW w:w="66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064</w:t>
            </w:r>
          </w:p>
        </w:tc>
        <w:tc>
          <w:tcPr>
            <w:tcW w:w="1228" w:type="dxa"/>
          </w:tcPr>
          <w:p w:rsidR="00B1295D" w:rsidRPr="00B1295D" w:rsidRDefault="00B1295D" w:rsidP="00F41CB3">
            <w:pPr>
              <w:contextualSpacing/>
              <w:jc w:val="both"/>
              <w:rPr>
                <w:rFonts w:ascii="Times New Roman" w:hAnsi="Times New Roman" w:cs="Times New Roman"/>
                <w:sz w:val="24"/>
                <w:szCs w:val="24"/>
              </w:rPr>
            </w:pPr>
          </w:p>
        </w:tc>
        <w:tc>
          <w:tcPr>
            <w:tcW w:w="1099" w:type="dxa"/>
          </w:tcPr>
          <w:p w:rsidR="00B1295D" w:rsidRPr="00B1295D" w:rsidRDefault="00B1295D" w:rsidP="00F41CB3">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Likelihood Ratio</w:t>
            </w:r>
          </w:p>
        </w:tc>
        <w:tc>
          <w:tcPr>
            <w:tcW w:w="85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5.219</w:t>
            </w:r>
          </w:p>
        </w:tc>
        <w:tc>
          <w:tcPr>
            <w:tcW w:w="66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022</w:t>
            </w:r>
          </w:p>
        </w:tc>
        <w:tc>
          <w:tcPr>
            <w:tcW w:w="1228" w:type="dxa"/>
          </w:tcPr>
          <w:p w:rsidR="00B1295D" w:rsidRPr="00B1295D" w:rsidRDefault="00B1295D" w:rsidP="00F41CB3">
            <w:pPr>
              <w:contextualSpacing/>
              <w:jc w:val="both"/>
              <w:rPr>
                <w:rFonts w:ascii="Times New Roman" w:hAnsi="Times New Roman" w:cs="Times New Roman"/>
                <w:sz w:val="24"/>
                <w:szCs w:val="24"/>
              </w:rPr>
            </w:pPr>
          </w:p>
        </w:tc>
        <w:tc>
          <w:tcPr>
            <w:tcW w:w="1099" w:type="dxa"/>
          </w:tcPr>
          <w:p w:rsidR="00B1295D" w:rsidRPr="00B1295D" w:rsidRDefault="00B1295D" w:rsidP="00F41CB3">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Fisher Exact Test</w:t>
            </w:r>
          </w:p>
        </w:tc>
        <w:tc>
          <w:tcPr>
            <w:tcW w:w="851" w:type="dxa"/>
          </w:tcPr>
          <w:p w:rsidR="00B1295D" w:rsidRPr="00B1295D" w:rsidRDefault="00B1295D" w:rsidP="00F41CB3">
            <w:pPr>
              <w:contextualSpacing/>
              <w:jc w:val="both"/>
              <w:rPr>
                <w:rFonts w:ascii="Times New Roman" w:hAnsi="Times New Roman" w:cs="Times New Roman"/>
                <w:sz w:val="24"/>
                <w:szCs w:val="24"/>
              </w:rPr>
            </w:pPr>
          </w:p>
        </w:tc>
        <w:tc>
          <w:tcPr>
            <w:tcW w:w="661" w:type="dxa"/>
          </w:tcPr>
          <w:p w:rsidR="00B1295D" w:rsidRPr="00B1295D" w:rsidRDefault="00B1295D" w:rsidP="00F41CB3">
            <w:pPr>
              <w:contextualSpacing/>
              <w:jc w:val="both"/>
              <w:rPr>
                <w:rFonts w:ascii="Times New Roman" w:hAnsi="Times New Roman" w:cs="Times New Roman"/>
                <w:sz w:val="24"/>
                <w:szCs w:val="24"/>
              </w:rPr>
            </w:pPr>
          </w:p>
        </w:tc>
        <w:tc>
          <w:tcPr>
            <w:tcW w:w="1701" w:type="dxa"/>
          </w:tcPr>
          <w:p w:rsidR="00B1295D" w:rsidRPr="00B1295D" w:rsidRDefault="00B1295D" w:rsidP="00F41CB3">
            <w:pPr>
              <w:contextualSpacing/>
              <w:jc w:val="both"/>
              <w:rPr>
                <w:rFonts w:ascii="Times New Roman" w:hAnsi="Times New Roman" w:cs="Times New Roman"/>
                <w:sz w:val="24"/>
                <w:szCs w:val="24"/>
              </w:rPr>
            </w:pPr>
          </w:p>
        </w:tc>
        <w:tc>
          <w:tcPr>
            <w:tcW w:w="1228"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0.33</w:t>
            </w:r>
          </w:p>
        </w:tc>
        <w:tc>
          <w:tcPr>
            <w:tcW w:w="1099"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0.33</w:t>
            </w:r>
          </w:p>
        </w:tc>
      </w:tr>
      <w:tr w:rsidR="00B1295D" w:rsidRPr="00B1295D" w:rsidTr="00B1295D">
        <w:tc>
          <w:tcPr>
            <w:tcW w:w="3074"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Linear-by-Linear Association</w:t>
            </w:r>
          </w:p>
        </w:tc>
        <w:tc>
          <w:tcPr>
            <w:tcW w:w="85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5.162</w:t>
            </w:r>
          </w:p>
        </w:tc>
        <w:tc>
          <w:tcPr>
            <w:tcW w:w="66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0.23</w:t>
            </w:r>
          </w:p>
        </w:tc>
        <w:tc>
          <w:tcPr>
            <w:tcW w:w="1228" w:type="dxa"/>
          </w:tcPr>
          <w:p w:rsidR="00B1295D" w:rsidRPr="00B1295D" w:rsidRDefault="00B1295D" w:rsidP="00F41CB3">
            <w:pPr>
              <w:contextualSpacing/>
              <w:jc w:val="both"/>
              <w:rPr>
                <w:rFonts w:ascii="Times New Roman" w:hAnsi="Times New Roman" w:cs="Times New Roman"/>
                <w:sz w:val="24"/>
                <w:szCs w:val="24"/>
              </w:rPr>
            </w:pPr>
          </w:p>
        </w:tc>
        <w:tc>
          <w:tcPr>
            <w:tcW w:w="1099" w:type="dxa"/>
          </w:tcPr>
          <w:p w:rsidR="00B1295D" w:rsidRPr="00B1295D" w:rsidRDefault="00B1295D" w:rsidP="00F41CB3">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N of Valid Casses</w:t>
            </w:r>
          </w:p>
        </w:tc>
        <w:tc>
          <w:tcPr>
            <w:tcW w:w="851" w:type="dxa"/>
          </w:tcPr>
          <w:p w:rsidR="00B1295D" w:rsidRPr="00B1295D" w:rsidRDefault="00B1295D" w:rsidP="00F41CB3">
            <w:pPr>
              <w:contextualSpacing/>
              <w:jc w:val="both"/>
              <w:rPr>
                <w:rFonts w:ascii="Times New Roman" w:hAnsi="Times New Roman" w:cs="Times New Roman"/>
                <w:sz w:val="24"/>
                <w:szCs w:val="24"/>
              </w:rPr>
            </w:pPr>
            <w:r w:rsidRPr="00B1295D">
              <w:rPr>
                <w:rFonts w:ascii="Times New Roman" w:hAnsi="Times New Roman" w:cs="Times New Roman"/>
                <w:sz w:val="24"/>
                <w:szCs w:val="24"/>
              </w:rPr>
              <w:t>191</w:t>
            </w:r>
          </w:p>
        </w:tc>
        <w:tc>
          <w:tcPr>
            <w:tcW w:w="661" w:type="dxa"/>
          </w:tcPr>
          <w:p w:rsidR="00B1295D" w:rsidRPr="00B1295D" w:rsidRDefault="00B1295D" w:rsidP="00F41CB3">
            <w:pPr>
              <w:contextualSpacing/>
              <w:jc w:val="both"/>
              <w:rPr>
                <w:rFonts w:ascii="Times New Roman" w:hAnsi="Times New Roman" w:cs="Times New Roman"/>
                <w:sz w:val="24"/>
                <w:szCs w:val="24"/>
              </w:rPr>
            </w:pPr>
          </w:p>
        </w:tc>
        <w:tc>
          <w:tcPr>
            <w:tcW w:w="1701" w:type="dxa"/>
          </w:tcPr>
          <w:p w:rsidR="00B1295D" w:rsidRPr="00B1295D" w:rsidRDefault="00B1295D" w:rsidP="00F41CB3">
            <w:pPr>
              <w:contextualSpacing/>
              <w:jc w:val="both"/>
              <w:rPr>
                <w:rFonts w:ascii="Times New Roman" w:hAnsi="Times New Roman" w:cs="Times New Roman"/>
                <w:sz w:val="24"/>
                <w:szCs w:val="24"/>
              </w:rPr>
            </w:pPr>
          </w:p>
        </w:tc>
        <w:tc>
          <w:tcPr>
            <w:tcW w:w="1228" w:type="dxa"/>
          </w:tcPr>
          <w:p w:rsidR="00B1295D" w:rsidRPr="00B1295D" w:rsidRDefault="00B1295D" w:rsidP="00F41CB3">
            <w:pPr>
              <w:contextualSpacing/>
              <w:jc w:val="both"/>
              <w:rPr>
                <w:rFonts w:ascii="Times New Roman" w:hAnsi="Times New Roman" w:cs="Times New Roman"/>
                <w:sz w:val="24"/>
                <w:szCs w:val="24"/>
              </w:rPr>
            </w:pPr>
          </w:p>
        </w:tc>
        <w:tc>
          <w:tcPr>
            <w:tcW w:w="1099" w:type="dxa"/>
          </w:tcPr>
          <w:p w:rsidR="00B1295D" w:rsidRPr="00B1295D" w:rsidRDefault="00B1295D" w:rsidP="00F41CB3">
            <w:pPr>
              <w:contextualSpacing/>
              <w:jc w:val="both"/>
              <w:rPr>
                <w:rFonts w:ascii="Times New Roman" w:hAnsi="Times New Roman" w:cs="Times New Roman"/>
                <w:sz w:val="24"/>
                <w:szCs w:val="24"/>
              </w:rPr>
            </w:pP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Hasil uji bivariat pada variabel Pendidikan dan Ketepatan sebagaimana tabel di atas menunjukkan bahwa nilai Asymp.Sig &lt; 0,05. Dimana nilai Asymp.Sig di atas berjumlah 0,23. Artinya terdapat hubungan yang signifikan antara variabel Pendidikan dengan Variabel Ketepatan (perhitungan selengkapnya terdapat pada lampiran IV).</w:t>
      </w: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abel 4.7 Uji Chi Square Variabel Lama Kerja Dengan Variabel Ketetapan Pengembalian RM</w:t>
      </w:r>
    </w:p>
    <w:tbl>
      <w:tblPr>
        <w:tblStyle w:val="TableGrid"/>
        <w:tblW w:w="8308"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10"/>
        <w:gridCol w:w="1000"/>
        <w:gridCol w:w="998"/>
        <w:gridCol w:w="1000"/>
        <w:gridCol w:w="1000"/>
        <w:gridCol w:w="1000"/>
        <w:gridCol w:w="1000"/>
      </w:tblGrid>
      <w:tr w:rsidR="00B1295D" w:rsidRPr="00B1295D" w:rsidTr="00B1295D">
        <w:tc>
          <w:tcPr>
            <w:tcW w:w="8308" w:type="dxa"/>
            <w:gridSpan w:val="7"/>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b/>
                <w:bCs/>
                <w:color w:val="000000"/>
                <w:sz w:val="24"/>
                <w:szCs w:val="24"/>
              </w:rPr>
              <w:t>Case Processing Summary</w:t>
            </w:r>
          </w:p>
        </w:tc>
      </w:tr>
      <w:tr w:rsidR="00B1295D" w:rsidRPr="00B1295D" w:rsidTr="00B1295D">
        <w:tc>
          <w:tcPr>
            <w:tcW w:w="2310" w:type="dxa"/>
            <w:vMerge w:val="restart"/>
          </w:tcPr>
          <w:p w:rsidR="00B1295D" w:rsidRPr="00B1295D" w:rsidRDefault="00B1295D" w:rsidP="00B1295D">
            <w:pPr>
              <w:autoSpaceDE w:val="0"/>
              <w:autoSpaceDN w:val="0"/>
              <w:adjustRightInd w:val="0"/>
              <w:rPr>
                <w:rFonts w:ascii="Times New Roman" w:hAnsi="Times New Roman" w:cs="Times New Roman"/>
                <w:sz w:val="24"/>
                <w:szCs w:val="24"/>
              </w:rPr>
            </w:pPr>
          </w:p>
          <w:p w:rsidR="00B1295D" w:rsidRPr="00B1295D" w:rsidRDefault="00B1295D" w:rsidP="00B1295D">
            <w:pPr>
              <w:jc w:val="center"/>
              <w:rPr>
                <w:rFonts w:ascii="Times New Roman" w:hAnsi="Times New Roman" w:cs="Times New Roman"/>
                <w:sz w:val="24"/>
                <w:szCs w:val="24"/>
              </w:rPr>
            </w:pPr>
          </w:p>
        </w:tc>
        <w:tc>
          <w:tcPr>
            <w:tcW w:w="5998" w:type="dxa"/>
            <w:gridSpan w:val="6"/>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Cases</w:t>
            </w:r>
          </w:p>
        </w:tc>
      </w:tr>
      <w:tr w:rsidR="00B1295D" w:rsidRPr="00B1295D" w:rsidTr="00B1295D">
        <w:tc>
          <w:tcPr>
            <w:tcW w:w="2310" w:type="dxa"/>
            <w:vMerge/>
          </w:tcPr>
          <w:p w:rsidR="00B1295D" w:rsidRPr="00B1295D" w:rsidRDefault="00B1295D" w:rsidP="00B1295D">
            <w:pPr>
              <w:autoSpaceDE w:val="0"/>
              <w:autoSpaceDN w:val="0"/>
              <w:adjustRightInd w:val="0"/>
              <w:rPr>
                <w:rFonts w:ascii="Times New Roman" w:hAnsi="Times New Roman" w:cs="Times New Roman"/>
                <w:sz w:val="24"/>
                <w:szCs w:val="24"/>
              </w:rPr>
            </w:pPr>
          </w:p>
        </w:tc>
        <w:tc>
          <w:tcPr>
            <w:tcW w:w="1998"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Valid</w:t>
            </w:r>
          </w:p>
        </w:tc>
        <w:tc>
          <w:tcPr>
            <w:tcW w:w="2000"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Missing</w:t>
            </w:r>
          </w:p>
        </w:tc>
        <w:tc>
          <w:tcPr>
            <w:tcW w:w="2000"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Total</w:t>
            </w:r>
          </w:p>
        </w:tc>
      </w:tr>
      <w:tr w:rsidR="00B1295D" w:rsidRPr="00B1295D" w:rsidTr="00B1295D">
        <w:tc>
          <w:tcPr>
            <w:tcW w:w="2310" w:type="dxa"/>
            <w:vMerge/>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998"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r>
      <w:tr w:rsidR="00B1295D" w:rsidRPr="00B1295D" w:rsidTr="00B1295D">
        <w:tc>
          <w:tcPr>
            <w:tcW w:w="2310"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lama_kerja * ketepatan</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91</w:t>
            </w:r>
          </w:p>
        </w:tc>
        <w:tc>
          <w:tcPr>
            <w:tcW w:w="9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00.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91</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00.0%</w:t>
            </w:r>
          </w:p>
        </w:tc>
      </w:tr>
    </w:tbl>
    <w:p w:rsidR="00B1295D" w:rsidRPr="00B1295D" w:rsidRDefault="00B1295D" w:rsidP="00B1295D">
      <w:pPr>
        <w:tabs>
          <w:tab w:val="center" w:pos="3968"/>
          <w:tab w:val="left" w:pos="546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tabel yang terlihat di atas, semua data pada masing-masing responden valid atau semua data diproses. Terlihat tidak ada sama sekali missing atau data yang hilang (perhitungan selengkapnya terdapat pada lampiran IV).</w:t>
      </w: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Chi Square</w:t>
      </w:r>
    </w:p>
    <w:tbl>
      <w:tblPr>
        <w:tblStyle w:val="TableGrid"/>
        <w:tblW w:w="86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74"/>
        <w:gridCol w:w="851"/>
        <w:gridCol w:w="661"/>
        <w:gridCol w:w="1701"/>
        <w:gridCol w:w="1228"/>
        <w:gridCol w:w="1099"/>
      </w:tblGrid>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ue</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Df</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Asymp. Sig. (2-sided)</w:t>
            </w:r>
          </w:p>
        </w:tc>
        <w:tc>
          <w:tcPr>
            <w:tcW w:w="12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Exact Sig. (2-sided)</w:t>
            </w:r>
          </w:p>
        </w:tc>
        <w:tc>
          <w:tcPr>
            <w:tcW w:w="109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Exact Sig. (1-sided)</w:t>
            </w: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arson Chi Square</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727</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89</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Continuity Correction</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529</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467</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ikelihood Ratio</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365</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43</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isher Exact Test</w:t>
            </w:r>
          </w:p>
        </w:tc>
        <w:tc>
          <w:tcPr>
            <w:tcW w:w="851" w:type="dxa"/>
          </w:tcPr>
          <w:p w:rsidR="00B1295D" w:rsidRPr="00B1295D" w:rsidRDefault="00B1295D" w:rsidP="00B1295D">
            <w:pPr>
              <w:contextualSpacing/>
              <w:jc w:val="both"/>
              <w:rPr>
                <w:rFonts w:ascii="Times New Roman" w:hAnsi="Times New Roman" w:cs="Times New Roman"/>
                <w:sz w:val="24"/>
                <w:szCs w:val="24"/>
              </w:rPr>
            </w:pPr>
          </w:p>
        </w:tc>
        <w:tc>
          <w:tcPr>
            <w:tcW w:w="661" w:type="dxa"/>
          </w:tcPr>
          <w:p w:rsidR="00B1295D" w:rsidRPr="00B1295D" w:rsidRDefault="00B1295D" w:rsidP="00B1295D">
            <w:pPr>
              <w:contextualSpacing/>
              <w:jc w:val="both"/>
              <w:rPr>
                <w:rFonts w:ascii="Times New Roman" w:hAnsi="Times New Roman" w:cs="Times New Roman"/>
                <w:sz w:val="24"/>
                <w:szCs w:val="24"/>
              </w:rPr>
            </w:pPr>
          </w:p>
        </w:tc>
        <w:tc>
          <w:tcPr>
            <w:tcW w:w="1701" w:type="dxa"/>
          </w:tcPr>
          <w:p w:rsidR="00B1295D" w:rsidRPr="00B1295D" w:rsidRDefault="00B1295D" w:rsidP="00B1295D">
            <w:pPr>
              <w:contextualSpacing/>
              <w:jc w:val="both"/>
              <w:rPr>
                <w:rFonts w:ascii="Times New Roman" w:hAnsi="Times New Roman" w:cs="Times New Roman"/>
                <w:sz w:val="24"/>
                <w:szCs w:val="24"/>
              </w:rPr>
            </w:pPr>
          </w:p>
        </w:tc>
        <w:tc>
          <w:tcPr>
            <w:tcW w:w="12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14</w:t>
            </w:r>
          </w:p>
        </w:tc>
        <w:tc>
          <w:tcPr>
            <w:tcW w:w="109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214</w:t>
            </w: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inear-by-Linear Association</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718</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90</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 of Valid Casses</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91</w:t>
            </w:r>
          </w:p>
        </w:tc>
        <w:tc>
          <w:tcPr>
            <w:tcW w:w="661" w:type="dxa"/>
          </w:tcPr>
          <w:p w:rsidR="00B1295D" w:rsidRPr="00B1295D" w:rsidRDefault="00B1295D" w:rsidP="00B1295D">
            <w:pPr>
              <w:contextualSpacing/>
              <w:jc w:val="both"/>
              <w:rPr>
                <w:rFonts w:ascii="Times New Roman" w:hAnsi="Times New Roman" w:cs="Times New Roman"/>
                <w:sz w:val="24"/>
                <w:szCs w:val="24"/>
              </w:rPr>
            </w:pPr>
          </w:p>
        </w:tc>
        <w:tc>
          <w:tcPr>
            <w:tcW w:w="1701" w:type="dxa"/>
          </w:tcPr>
          <w:p w:rsidR="00B1295D" w:rsidRPr="00B1295D" w:rsidRDefault="00B1295D" w:rsidP="00B1295D">
            <w:pPr>
              <w:contextualSpacing/>
              <w:jc w:val="both"/>
              <w:rPr>
                <w:rFonts w:ascii="Times New Roman" w:hAnsi="Times New Roman" w:cs="Times New Roman"/>
                <w:sz w:val="24"/>
                <w:szCs w:val="24"/>
              </w:rPr>
            </w:pP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775BA4">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Hasil uji bivariat pada variabel Lama Kerja dan Ketepatan sebagaimana tabel di atas menunjukkan bahwa nilai Asymp.Sig &gt; 0,05. Dimana nilai Asymp.Sig di atas berjumlah 0,189. Artinya tidak terdapat hubungan yang signifikan antara variabel Lama Kerja dengan Variabel Ketepatan (perhitungan selengkap</w:t>
      </w:r>
      <w:r w:rsidR="00775BA4">
        <w:rPr>
          <w:rFonts w:ascii="Times New Roman" w:eastAsiaTheme="minorEastAsia" w:hAnsi="Times New Roman" w:cs="Times New Roman"/>
          <w:sz w:val="24"/>
          <w:szCs w:val="24"/>
          <w:lang w:eastAsia="id-ID"/>
        </w:rPr>
        <w:t>nya terdapat pada lampiran IV).</w:t>
      </w:r>
    </w:p>
    <w:p w:rsidR="00B1295D" w:rsidRPr="00B1295D" w:rsidRDefault="00B1295D" w:rsidP="00B1295D">
      <w:pPr>
        <w:spacing w:line="240" w:lineRule="auto"/>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abel 4.8 Uji Chi Square Variabel Penempatan  Dengan Variabel Ketetapan Pengembalian RM</w:t>
      </w:r>
    </w:p>
    <w:tbl>
      <w:tblPr>
        <w:tblStyle w:val="TableGrid"/>
        <w:tblW w:w="8308"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10"/>
        <w:gridCol w:w="1000"/>
        <w:gridCol w:w="998"/>
        <w:gridCol w:w="1000"/>
        <w:gridCol w:w="1000"/>
        <w:gridCol w:w="1000"/>
        <w:gridCol w:w="1000"/>
      </w:tblGrid>
      <w:tr w:rsidR="00B1295D" w:rsidRPr="00B1295D" w:rsidTr="00B1295D">
        <w:tc>
          <w:tcPr>
            <w:tcW w:w="8308" w:type="dxa"/>
            <w:gridSpan w:val="7"/>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b/>
                <w:bCs/>
                <w:color w:val="000000"/>
                <w:sz w:val="24"/>
                <w:szCs w:val="24"/>
              </w:rPr>
              <w:t>Case Processing Summary</w:t>
            </w:r>
          </w:p>
        </w:tc>
      </w:tr>
      <w:tr w:rsidR="00B1295D" w:rsidRPr="00B1295D" w:rsidTr="00B1295D">
        <w:tc>
          <w:tcPr>
            <w:tcW w:w="2310" w:type="dxa"/>
            <w:vMerge w:val="restart"/>
          </w:tcPr>
          <w:p w:rsidR="00B1295D" w:rsidRPr="00B1295D" w:rsidRDefault="00B1295D" w:rsidP="00B1295D">
            <w:pPr>
              <w:autoSpaceDE w:val="0"/>
              <w:autoSpaceDN w:val="0"/>
              <w:adjustRightInd w:val="0"/>
              <w:rPr>
                <w:rFonts w:ascii="Times New Roman" w:hAnsi="Times New Roman" w:cs="Times New Roman"/>
                <w:sz w:val="24"/>
                <w:szCs w:val="24"/>
              </w:rPr>
            </w:pPr>
          </w:p>
        </w:tc>
        <w:tc>
          <w:tcPr>
            <w:tcW w:w="5998" w:type="dxa"/>
            <w:gridSpan w:val="6"/>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Cases</w:t>
            </w:r>
          </w:p>
        </w:tc>
      </w:tr>
      <w:tr w:rsidR="00B1295D" w:rsidRPr="00B1295D" w:rsidTr="00B1295D">
        <w:tc>
          <w:tcPr>
            <w:tcW w:w="2310" w:type="dxa"/>
            <w:vMerge/>
          </w:tcPr>
          <w:p w:rsidR="00B1295D" w:rsidRPr="00B1295D" w:rsidRDefault="00B1295D" w:rsidP="00B1295D">
            <w:pPr>
              <w:autoSpaceDE w:val="0"/>
              <w:autoSpaceDN w:val="0"/>
              <w:adjustRightInd w:val="0"/>
              <w:rPr>
                <w:rFonts w:ascii="Times New Roman" w:hAnsi="Times New Roman" w:cs="Times New Roman"/>
                <w:sz w:val="24"/>
                <w:szCs w:val="24"/>
              </w:rPr>
            </w:pPr>
          </w:p>
        </w:tc>
        <w:tc>
          <w:tcPr>
            <w:tcW w:w="1998"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Valid</w:t>
            </w:r>
          </w:p>
        </w:tc>
        <w:tc>
          <w:tcPr>
            <w:tcW w:w="2000"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Missing</w:t>
            </w:r>
          </w:p>
        </w:tc>
        <w:tc>
          <w:tcPr>
            <w:tcW w:w="2000"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Total</w:t>
            </w:r>
          </w:p>
        </w:tc>
      </w:tr>
      <w:tr w:rsidR="00B1295D" w:rsidRPr="00B1295D" w:rsidTr="00B1295D">
        <w:tc>
          <w:tcPr>
            <w:tcW w:w="2310" w:type="dxa"/>
            <w:vMerge/>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998"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r>
      <w:tr w:rsidR="00B1295D" w:rsidRPr="00B1295D" w:rsidTr="00B1295D">
        <w:tc>
          <w:tcPr>
            <w:tcW w:w="2310"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enempatan * ketepatan</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91</w:t>
            </w:r>
          </w:p>
        </w:tc>
        <w:tc>
          <w:tcPr>
            <w:tcW w:w="9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00.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91</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00.0%</w:t>
            </w: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tabel yang terlihat di atas, semua data pada masing-masing responden valid atau semua data diproses. Terlihat tidak ada sama sekali missing atau data yang hilang (perhitungan selengkapnya terdapat pada lampiran IV).</w:t>
      </w: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Chi Square</w:t>
      </w:r>
    </w:p>
    <w:tbl>
      <w:tblPr>
        <w:tblStyle w:val="TableGrid"/>
        <w:tblW w:w="86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74"/>
        <w:gridCol w:w="851"/>
        <w:gridCol w:w="661"/>
        <w:gridCol w:w="1701"/>
        <w:gridCol w:w="1228"/>
        <w:gridCol w:w="1099"/>
      </w:tblGrid>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ue</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Df</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Asymp. Sig. (2-sided)</w:t>
            </w:r>
          </w:p>
        </w:tc>
        <w:tc>
          <w:tcPr>
            <w:tcW w:w="12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Exact Sig. (2-sided)</w:t>
            </w:r>
          </w:p>
        </w:tc>
        <w:tc>
          <w:tcPr>
            <w:tcW w:w="109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Exact Sig. (1-sided)</w:t>
            </w: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arson Chi Square</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66</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98</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Continuity Correction</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00</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0</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ikelihood Ratio</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28</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20</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isher Exact Test</w:t>
            </w:r>
          </w:p>
        </w:tc>
        <w:tc>
          <w:tcPr>
            <w:tcW w:w="851" w:type="dxa"/>
          </w:tcPr>
          <w:p w:rsidR="00B1295D" w:rsidRPr="00B1295D" w:rsidRDefault="00B1295D" w:rsidP="00B1295D">
            <w:pPr>
              <w:contextualSpacing/>
              <w:jc w:val="both"/>
              <w:rPr>
                <w:rFonts w:ascii="Times New Roman" w:hAnsi="Times New Roman" w:cs="Times New Roman"/>
                <w:sz w:val="24"/>
                <w:szCs w:val="24"/>
              </w:rPr>
            </w:pPr>
          </w:p>
        </w:tc>
        <w:tc>
          <w:tcPr>
            <w:tcW w:w="661" w:type="dxa"/>
          </w:tcPr>
          <w:p w:rsidR="00B1295D" w:rsidRPr="00B1295D" w:rsidRDefault="00B1295D" w:rsidP="00B1295D">
            <w:pPr>
              <w:contextualSpacing/>
              <w:jc w:val="both"/>
              <w:rPr>
                <w:rFonts w:ascii="Times New Roman" w:hAnsi="Times New Roman" w:cs="Times New Roman"/>
                <w:sz w:val="24"/>
                <w:szCs w:val="24"/>
              </w:rPr>
            </w:pPr>
          </w:p>
        </w:tc>
        <w:tc>
          <w:tcPr>
            <w:tcW w:w="1701" w:type="dxa"/>
          </w:tcPr>
          <w:p w:rsidR="00B1295D" w:rsidRPr="00B1295D" w:rsidRDefault="00B1295D" w:rsidP="00B1295D">
            <w:pPr>
              <w:contextualSpacing/>
              <w:jc w:val="both"/>
              <w:rPr>
                <w:rFonts w:ascii="Times New Roman" w:hAnsi="Times New Roman" w:cs="Times New Roman"/>
                <w:sz w:val="24"/>
                <w:szCs w:val="24"/>
              </w:rPr>
            </w:pPr>
          </w:p>
        </w:tc>
        <w:tc>
          <w:tcPr>
            <w:tcW w:w="12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0</w:t>
            </w:r>
          </w:p>
        </w:tc>
        <w:tc>
          <w:tcPr>
            <w:tcW w:w="109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38</w:t>
            </w: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inear-by-Linear Association</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65</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98</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 of Valid Casses</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91</w:t>
            </w:r>
          </w:p>
        </w:tc>
        <w:tc>
          <w:tcPr>
            <w:tcW w:w="661" w:type="dxa"/>
          </w:tcPr>
          <w:p w:rsidR="00B1295D" w:rsidRPr="00B1295D" w:rsidRDefault="00B1295D" w:rsidP="00B1295D">
            <w:pPr>
              <w:contextualSpacing/>
              <w:jc w:val="both"/>
              <w:rPr>
                <w:rFonts w:ascii="Times New Roman" w:hAnsi="Times New Roman" w:cs="Times New Roman"/>
                <w:sz w:val="24"/>
                <w:szCs w:val="24"/>
              </w:rPr>
            </w:pPr>
          </w:p>
        </w:tc>
        <w:tc>
          <w:tcPr>
            <w:tcW w:w="1701" w:type="dxa"/>
          </w:tcPr>
          <w:p w:rsidR="00B1295D" w:rsidRPr="00B1295D" w:rsidRDefault="00B1295D" w:rsidP="00B1295D">
            <w:pPr>
              <w:contextualSpacing/>
              <w:jc w:val="both"/>
              <w:rPr>
                <w:rFonts w:ascii="Times New Roman" w:hAnsi="Times New Roman" w:cs="Times New Roman"/>
                <w:sz w:val="24"/>
                <w:szCs w:val="24"/>
              </w:rPr>
            </w:pP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775BA4">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Hasil uji bivariat pada variabel Penempatan dan Ketepatan sebagaimana tabel di atas menunjukkan bahwa nilai Asymp.Sig &gt; 0,05. Dimana nilai Asymp.Sig di atas berjumlah 0,798. Artinya tidak terdapat hubungan yang signifikan antara variabel Penempatan dengan Variabel Ketepatan (perhitungan selengkap</w:t>
      </w:r>
      <w:r w:rsidR="00775BA4">
        <w:rPr>
          <w:rFonts w:ascii="Times New Roman" w:eastAsiaTheme="minorEastAsia" w:hAnsi="Times New Roman" w:cs="Times New Roman"/>
          <w:sz w:val="24"/>
          <w:szCs w:val="24"/>
          <w:lang w:eastAsia="id-ID"/>
        </w:rPr>
        <w:t>nya terdapat pada lampiran IV).</w:t>
      </w: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Tabel 4.9 Uji Chi Square Variabel Lingkungan Kerja Dengan Variabel Ketepatan Pengembalian RM</w:t>
      </w:r>
    </w:p>
    <w:tbl>
      <w:tblPr>
        <w:tblStyle w:val="TableGrid"/>
        <w:tblW w:w="8308"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10"/>
        <w:gridCol w:w="1000"/>
        <w:gridCol w:w="998"/>
        <w:gridCol w:w="1000"/>
        <w:gridCol w:w="1000"/>
        <w:gridCol w:w="1000"/>
        <w:gridCol w:w="1000"/>
      </w:tblGrid>
      <w:tr w:rsidR="00B1295D" w:rsidRPr="00B1295D" w:rsidTr="00B1295D">
        <w:tc>
          <w:tcPr>
            <w:tcW w:w="8308" w:type="dxa"/>
            <w:gridSpan w:val="7"/>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b/>
                <w:bCs/>
                <w:color w:val="000000"/>
                <w:sz w:val="24"/>
                <w:szCs w:val="24"/>
              </w:rPr>
              <w:t>Case Processing Summary</w:t>
            </w:r>
          </w:p>
        </w:tc>
      </w:tr>
      <w:tr w:rsidR="00B1295D" w:rsidRPr="00B1295D" w:rsidTr="00B1295D">
        <w:tc>
          <w:tcPr>
            <w:tcW w:w="2310" w:type="dxa"/>
            <w:vMerge w:val="restart"/>
          </w:tcPr>
          <w:p w:rsidR="00B1295D" w:rsidRPr="00B1295D" w:rsidRDefault="00B1295D" w:rsidP="00B1295D">
            <w:pPr>
              <w:autoSpaceDE w:val="0"/>
              <w:autoSpaceDN w:val="0"/>
              <w:adjustRightInd w:val="0"/>
              <w:rPr>
                <w:rFonts w:ascii="Times New Roman" w:hAnsi="Times New Roman" w:cs="Times New Roman"/>
                <w:sz w:val="24"/>
                <w:szCs w:val="24"/>
              </w:rPr>
            </w:pPr>
          </w:p>
        </w:tc>
        <w:tc>
          <w:tcPr>
            <w:tcW w:w="5998" w:type="dxa"/>
            <w:gridSpan w:val="6"/>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Cases</w:t>
            </w:r>
          </w:p>
        </w:tc>
      </w:tr>
      <w:tr w:rsidR="00B1295D" w:rsidRPr="00B1295D" w:rsidTr="00B1295D">
        <w:tc>
          <w:tcPr>
            <w:tcW w:w="2310" w:type="dxa"/>
            <w:vMerge/>
          </w:tcPr>
          <w:p w:rsidR="00B1295D" w:rsidRPr="00B1295D" w:rsidRDefault="00B1295D" w:rsidP="00B1295D">
            <w:pPr>
              <w:autoSpaceDE w:val="0"/>
              <w:autoSpaceDN w:val="0"/>
              <w:adjustRightInd w:val="0"/>
              <w:rPr>
                <w:rFonts w:ascii="Times New Roman" w:hAnsi="Times New Roman" w:cs="Times New Roman"/>
                <w:sz w:val="24"/>
                <w:szCs w:val="24"/>
              </w:rPr>
            </w:pPr>
          </w:p>
        </w:tc>
        <w:tc>
          <w:tcPr>
            <w:tcW w:w="1998"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Valid</w:t>
            </w:r>
          </w:p>
        </w:tc>
        <w:tc>
          <w:tcPr>
            <w:tcW w:w="2000"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Missing</w:t>
            </w:r>
          </w:p>
        </w:tc>
        <w:tc>
          <w:tcPr>
            <w:tcW w:w="2000" w:type="dxa"/>
            <w:gridSpan w:val="2"/>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Total</w:t>
            </w:r>
          </w:p>
        </w:tc>
      </w:tr>
      <w:tr w:rsidR="00B1295D" w:rsidRPr="00B1295D" w:rsidTr="00B1295D">
        <w:tc>
          <w:tcPr>
            <w:tcW w:w="2310" w:type="dxa"/>
            <w:vMerge/>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998"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ercent</w:t>
            </w:r>
          </w:p>
        </w:tc>
      </w:tr>
      <w:tr w:rsidR="00B1295D" w:rsidRPr="00B1295D" w:rsidTr="00B1295D">
        <w:tc>
          <w:tcPr>
            <w:tcW w:w="2310"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lingkungan_kerja * ketepatan</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91</w:t>
            </w:r>
          </w:p>
        </w:tc>
        <w:tc>
          <w:tcPr>
            <w:tcW w:w="9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00.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91</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00.0%</w:t>
            </w:r>
          </w:p>
        </w:tc>
      </w:tr>
    </w:tbl>
    <w:p w:rsidR="00B1295D" w:rsidRPr="00B1295D" w:rsidRDefault="00B1295D" w:rsidP="00B1295D">
      <w:pPr>
        <w:tabs>
          <w:tab w:val="center" w:pos="3968"/>
          <w:tab w:val="left" w:pos="5460"/>
        </w:tabs>
        <w:spacing w:line="480" w:lineRule="auto"/>
        <w:ind w:left="11" w:hanging="11"/>
        <w:contextualSpacing/>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tabel yang terlihat di atas, semua data pada masing-masing responden valid atau semua data diproses. Terlihat tidak ada sama sekali missing atau data yang hilang (perhitungan selengkapnya terdapat pada lampiran IV).</w:t>
      </w: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775BA4" w:rsidRDefault="00775BA4" w:rsidP="00B1295D">
      <w:pPr>
        <w:spacing w:line="240" w:lineRule="auto"/>
        <w:ind w:left="11" w:hanging="11"/>
        <w:contextualSpacing/>
        <w:jc w:val="center"/>
        <w:rPr>
          <w:rFonts w:ascii="Times New Roman" w:eastAsiaTheme="minorEastAsia" w:hAnsi="Times New Roman" w:cs="Times New Roman"/>
          <w:b/>
          <w:sz w:val="24"/>
          <w:szCs w:val="24"/>
          <w:lang w:eastAsia="id-ID"/>
        </w:rPr>
      </w:pPr>
    </w:p>
    <w:p w:rsidR="00B1295D" w:rsidRPr="00B1295D" w:rsidRDefault="00B1295D" w:rsidP="00B1295D">
      <w:pPr>
        <w:spacing w:line="24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Chi Square</w:t>
      </w:r>
    </w:p>
    <w:tbl>
      <w:tblPr>
        <w:tblStyle w:val="TableGrid"/>
        <w:tblW w:w="86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74"/>
        <w:gridCol w:w="851"/>
        <w:gridCol w:w="661"/>
        <w:gridCol w:w="1701"/>
        <w:gridCol w:w="1228"/>
        <w:gridCol w:w="1099"/>
      </w:tblGrid>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Value</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Df</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Asymp. Sig. (2-sided)</w:t>
            </w:r>
          </w:p>
        </w:tc>
        <w:tc>
          <w:tcPr>
            <w:tcW w:w="12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Exact Sig. (2-sided)</w:t>
            </w:r>
          </w:p>
        </w:tc>
        <w:tc>
          <w:tcPr>
            <w:tcW w:w="109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Exact Sig. (1-sided)</w:t>
            </w: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Pearson Chi Square</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66</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98</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Continuity Correction</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00</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0</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ikelihood Ratio</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28</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20</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Fisher Exact Test</w:t>
            </w:r>
          </w:p>
        </w:tc>
        <w:tc>
          <w:tcPr>
            <w:tcW w:w="851" w:type="dxa"/>
          </w:tcPr>
          <w:p w:rsidR="00B1295D" w:rsidRPr="00B1295D" w:rsidRDefault="00B1295D" w:rsidP="00B1295D">
            <w:pPr>
              <w:contextualSpacing/>
              <w:jc w:val="both"/>
              <w:rPr>
                <w:rFonts w:ascii="Times New Roman" w:hAnsi="Times New Roman" w:cs="Times New Roman"/>
                <w:sz w:val="24"/>
                <w:szCs w:val="24"/>
              </w:rPr>
            </w:pPr>
          </w:p>
        </w:tc>
        <w:tc>
          <w:tcPr>
            <w:tcW w:w="661" w:type="dxa"/>
          </w:tcPr>
          <w:p w:rsidR="00B1295D" w:rsidRPr="00B1295D" w:rsidRDefault="00B1295D" w:rsidP="00B1295D">
            <w:pPr>
              <w:contextualSpacing/>
              <w:jc w:val="both"/>
              <w:rPr>
                <w:rFonts w:ascii="Times New Roman" w:hAnsi="Times New Roman" w:cs="Times New Roman"/>
                <w:sz w:val="24"/>
                <w:szCs w:val="24"/>
              </w:rPr>
            </w:pPr>
          </w:p>
        </w:tc>
        <w:tc>
          <w:tcPr>
            <w:tcW w:w="1701" w:type="dxa"/>
          </w:tcPr>
          <w:p w:rsidR="00B1295D" w:rsidRPr="00B1295D" w:rsidRDefault="00B1295D" w:rsidP="00B1295D">
            <w:pPr>
              <w:contextualSpacing/>
              <w:jc w:val="both"/>
              <w:rPr>
                <w:rFonts w:ascii="Times New Roman" w:hAnsi="Times New Roman" w:cs="Times New Roman"/>
                <w:sz w:val="24"/>
                <w:szCs w:val="24"/>
              </w:rPr>
            </w:pPr>
          </w:p>
        </w:tc>
        <w:tc>
          <w:tcPr>
            <w:tcW w:w="1228"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000</w:t>
            </w:r>
          </w:p>
        </w:tc>
        <w:tc>
          <w:tcPr>
            <w:tcW w:w="1099"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938</w:t>
            </w: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Linear-by-Linear Association</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065</w:t>
            </w:r>
          </w:p>
        </w:tc>
        <w:tc>
          <w:tcPr>
            <w:tcW w:w="66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170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798</w:t>
            </w: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r w:rsidR="00B1295D" w:rsidRPr="00B1295D" w:rsidTr="00B1295D">
        <w:tc>
          <w:tcPr>
            <w:tcW w:w="3074"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N of Valid Casses</w:t>
            </w:r>
          </w:p>
        </w:tc>
        <w:tc>
          <w:tcPr>
            <w:tcW w:w="851" w:type="dxa"/>
          </w:tcPr>
          <w:p w:rsidR="00B1295D" w:rsidRPr="00B1295D" w:rsidRDefault="00B1295D" w:rsidP="00B1295D">
            <w:pPr>
              <w:contextualSpacing/>
              <w:jc w:val="both"/>
              <w:rPr>
                <w:rFonts w:ascii="Times New Roman" w:hAnsi="Times New Roman" w:cs="Times New Roman"/>
                <w:sz w:val="24"/>
                <w:szCs w:val="24"/>
              </w:rPr>
            </w:pPr>
            <w:r w:rsidRPr="00B1295D">
              <w:rPr>
                <w:rFonts w:ascii="Times New Roman" w:hAnsi="Times New Roman" w:cs="Times New Roman"/>
                <w:sz w:val="24"/>
                <w:szCs w:val="24"/>
              </w:rPr>
              <w:t>191</w:t>
            </w:r>
          </w:p>
        </w:tc>
        <w:tc>
          <w:tcPr>
            <w:tcW w:w="661" w:type="dxa"/>
          </w:tcPr>
          <w:p w:rsidR="00B1295D" w:rsidRPr="00B1295D" w:rsidRDefault="00B1295D" w:rsidP="00B1295D">
            <w:pPr>
              <w:contextualSpacing/>
              <w:jc w:val="both"/>
              <w:rPr>
                <w:rFonts w:ascii="Times New Roman" w:hAnsi="Times New Roman" w:cs="Times New Roman"/>
                <w:sz w:val="24"/>
                <w:szCs w:val="24"/>
              </w:rPr>
            </w:pPr>
          </w:p>
        </w:tc>
        <w:tc>
          <w:tcPr>
            <w:tcW w:w="1701" w:type="dxa"/>
          </w:tcPr>
          <w:p w:rsidR="00B1295D" w:rsidRPr="00B1295D" w:rsidRDefault="00B1295D" w:rsidP="00B1295D">
            <w:pPr>
              <w:contextualSpacing/>
              <w:jc w:val="both"/>
              <w:rPr>
                <w:rFonts w:ascii="Times New Roman" w:hAnsi="Times New Roman" w:cs="Times New Roman"/>
                <w:sz w:val="24"/>
                <w:szCs w:val="24"/>
              </w:rPr>
            </w:pPr>
          </w:p>
        </w:tc>
        <w:tc>
          <w:tcPr>
            <w:tcW w:w="1228" w:type="dxa"/>
          </w:tcPr>
          <w:p w:rsidR="00B1295D" w:rsidRPr="00B1295D" w:rsidRDefault="00B1295D" w:rsidP="00B1295D">
            <w:pPr>
              <w:contextualSpacing/>
              <w:jc w:val="both"/>
              <w:rPr>
                <w:rFonts w:ascii="Times New Roman" w:hAnsi="Times New Roman" w:cs="Times New Roman"/>
                <w:sz w:val="24"/>
                <w:szCs w:val="24"/>
              </w:rPr>
            </w:pPr>
          </w:p>
        </w:tc>
        <w:tc>
          <w:tcPr>
            <w:tcW w:w="1099" w:type="dxa"/>
          </w:tcPr>
          <w:p w:rsidR="00B1295D" w:rsidRPr="00B1295D" w:rsidRDefault="00B1295D" w:rsidP="00B1295D">
            <w:pPr>
              <w:contextualSpacing/>
              <w:jc w:val="both"/>
              <w:rPr>
                <w:rFonts w:ascii="Times New Roman" w:hAnsi="Times New Roman" w:cs="Times New Roman"/>
                <w:sz w:val="24"/>
                <w:szCs w:val="24"/>
              </w:rPr>
            </w:pP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775BA4" w:rsidRDefault="00B1295D" w:rsidP="00775BA4">
      <w:pPr>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Hasil uji bivariat pada variabel Penempatan dan Ketepatan sebagaimana tabel di atas menunjukkan bahwa nilai Asymp.Sig &gt; 0,05. Dimana nilai Asymp.Sig di atas berjumlah 0,798. Artinya tidak terdapat hubungan yang signifikan antara variabel Penempatan dengan Variabel Ketepatan (perhitungan selengkap</w:t>
      </w:r>
      <w:r w:rsidR="00775BA4">
        <w:rPr>
          <w:rFonts w:ascii="Times New Roman" w:eastAsiaTheme="minorEastAsia" w:hAnsi="Times New Roman" w:cs="Times New Roman"/>
          <w:sz w:val="24"/>
          <w:szCs w:val="24"/>
          <w:lang w:eastAsia="id-ID"/>
        </w:rPr>
        <w:t>nya terdapat pada lampiran IV).</w:t>
      </w:r>
    </w:p>
    <w:p w:rsidR="00B1295D" w:rsidRPr="00B1295D" w:rsidRDefault="00B1295D" w:rsidP="00B1295D">
      <w:pPr>
        <w:numPr>
          <w:ilvl w:val="0"/>
          <w:numId w:val="106"/>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b/>
          <w:sz w:val="24"/>
          <w:szCs w:val="24"/>
          <w:lang w:eastAsia="id-ID"/>
        </w:rPr>
        <w:t>Pembahasan</w:t>
      </w:r>
    </w:p>
    <w:p w:rsidR="00B1295D" w:rsidRPr="00B1295D" w:rsidRDefault="00B1295D" w:rsidP="00B1295D">
      <w:pPr>
        <w:numPr>
          <w:ilvl w:val="0"/>
          <w:numId w:val="107"/>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Uji Validitas</w:t>
      </w:r>
    </w:p>
    <w:p w:rsidR="00B1295D" w:rsidRPr="00B1295D" w:rsidRDefault="00B1295D" w:rsidP="00B1295D">
      <w:pPr>
        <w:spacing w:line="480" w:lineRule="auto"/>
        <w:ind w:firstLine="709"/>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hasil perhitungan uji validtias di setiap variabel, baik variabel x (lingkungan kerja) dan variabel y (ketepatan pengembalilan berkas rekam medis) diperoleh bahwa semua kuesionernya dinyatakan valid. Sehingga itu artinya semua kuesioner tersebut dapat digunakan untuk instrumen penelitian (perhitungan selengkapnya terdapat pada lampiran I).</w:t>
      </w:r>
    </w:p>
    <w:p w:rsidR="00B1295D" w:rsidRPr="00B1295D" w:rsidRDefault="00B1295D" w:rsidP="00B1295D">
      <w:pPr>
        <w:numPr>
          <w:ilvl w:val="0"/>
          <w:numId w:val="108"/>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b/>
          <w:sz w:val="24"/>
          <w:szCs w:val="24"/>
          <w:lang w:eastAsia="id-ID"/>
        </w:rPr>
        <w:t>Uji Reliabilitas</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Berdasarkan hasil perhitungan uji reliabilitas di setiap variabel, baik variabel x (lingkungan kerja) dan variabel y (ketepatan pengembalian berkas rekam medis) diperoleh bahwa semua kuesioner dinyatakan reliabel atau </w:t>
      </w:r>
      <w:r w:rsidRPr="00B1295D">
        <w:rPr>
          <w:rFonts w:ascii="Times New Roman" w:eastAsiaTheme="minorEastAsia" w:hAnsi="Times New Roman" w:cs="Times New Roman"/>
          <w:sz w:val="24"/>
          <w:szCs w:val="24"/>
          <w:lang w:eastAsia="id-ID"/>
        </w:rPr>
        <w:lastRenderedPageBreak/>
        <w:t>konsisten. Sehingga itu artinya semua kuesioner tersebut dapat digunakan untuk instrumen penelitian (perhitungan selengkapnya terdapat pada lampiran II).</w:t>
      </w:r>
    </w:p>
    <w:p w:rsidR="00B1295D" w:rsidRPr="00B1295D" w:rsidRDefault="00B1295D" w:rsidP="00B1295D">
      <w:pPr>
        <w:numPr>
          <w:ilvl w:val="0"/>
          <w:numId w:val="109"/>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Uji Univariat</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Berdasarkan hasil perhitungan uji univariat pada variabel </w:t>
      </w:r>
      <w:r w:rsidRPr="00B1295D">
        <w:rPr>
          <w:rFonts w:ascii="Times New Roman" w:eastAsiaTheme="minorEastAsia" w:hAnsi="Times New Roman" w:cs="Times New Roman"/>
          <w:i/>
          <w:sz w:val="24"/>
          <w:szCs w:val="24"/>
          <w:lang w:eastAsia="id-ID"/>
        </w:rPr>
        <w:t xml:space="preserve">Pendidikan </w:t>
      </w:r>
      <w:r w:rsidRPr="00B1295D">
        <w:rPr>
          <w:rFonts w:ascii="Times New Roman" w:eastAsiaTheme="minorEastAsia" w:hAnsi="Times New Roman" w:cs="Times New Roman"/>
          <w:sz w:val="24"/>
          <w:szCs w:val="24"/>
          <w:lang w:eastAsia="id-ID"/>
        </w:rPr>
        <w:t xml:space="preserve"> diperoleh bahwa semua data pada masing-masing responden (dokter, perawat, admin ruangan, petugas rekam medis) dinyatakan valid atau semua data dapat diproses. Terlihat tidak ada sama sekali </w:t>
      </w:r>
      <w:r w:rsidRPr="00B1295D">
        <w:rPr>
          <w:rFonts w:ascii="Times New Roman" w:eastAsiaTheme="minorEastAsia" w:hAnsi="Times New Roman" w:cs="Times New Roman"/>
          <w:i/>
          <w:sz w:val="24"/>
          <w:szCs w:val="24"/>
          <w:lang w:eastAsia="id-ID"/>
        </w:rPr>
        <w:t xml:space="preserve">missing </w:t>
      </w:r>
      <w:r w:rsidRPr="00B1295D">
        <w:rPr>
          <w:rFonts w:ascii="Times New Roman" w:eastAsiaTheme="minorEastAsia" w:hAnsi="Times New Roman" w:cs="Times New Roman"/>
          <w:sz w:val="24"/>
          <w:szCs w:val="24"/>
          <w:lang w:eastAsia="id-ID"/>
        </w:rPr>
        <w:t>atau data yang hil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variabel </w:t>
      </w:r>
      <w:r w:rsidRPr="00B1295D">
        <w:rPr>
          <w:rFonts w:ascii="Times New Roman" w:eastAsiaTheme="minorEastAsia" w:hAnsi="Times New Roman" w:cs="Times New Roman"/>
          <w:i/>
          <w:sz w:val="24"/>
          <w:szCs w:val="24"/>
          <w:lang w:eastAsia="id-ID"/>
        </w:rPr>
        <w:t>Pendidikan</w:t>
      </w:r>
      <w:r w:rsidRPr="00B1295D">
        <w:rPr>
          <w:rFonts w:ascii="Times New Roman" w:eastAsiaTheme="minorEastAsia" w:hAnsi="Times New Roman" w:cs="Times New Roman"/>
          <w:sz w:val="24"/>
          <w:szCs w:val="24"/>
          <w:lang w:eastAsia="id-ID"/>
        </w:rPr>
        <w:t xml:space="preserve"> ditemukan bahwa dokter yang berpendidikan S2 berjumlah 117 orang, perawat yang berpendidikan SPK berjumlah 8 orang dan Diploma I/II/III/IV berjumlah 52 orang, admin ruangan yang berpendidikan SPK berjumlah 3 orang dan yang berpendidikan Diploma I/II/III/IV berjumlah 4 orang, dan petugas rekam medis yang berpendidikan Diploma I/II/III/IV berjumlah 7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Berdasarkan hasil uji univariat pada variabel </w:t>
      </w:r>
      <w:r w:rsidRPr="00B1295D">
        <w:rPr>
          <w:rFonts w:ascii="Times New Roman" w:eastAsiaTheme="minorEastAsia" w:hAnsi="Times New Roman" w:cs="Times New Roman"/>
          <w:i/>
          <w:sz w:val="24"/>
          <w:szCs w:val="24"/>
          <w:lang w:eastAsia="id-ID"/>
        </w:rPr>
        <w:t xml:space="preserve">Lama Kerja </w:t>
      </w:r>
      <w:r w:rsidRPr="00B1295D">
        <w:rPr>
          <w:rFonts w:ascii="Times New Roman" w:eastAsiaTheme="minorEastAsia" w:hAnsi="Times New Roman" w:cs="Times New Roman"/>
          <w:sz w:val="24"/>
          <w:szCs w:val="24"/>
          <w:lang w:eastAsia="id-ID"/>
        </w:rPr>
        <w:t xml:space="preserve"> diperoleh bahwa semua data pada masing-masing responden (dokter, perawat, admin ruangan, petugas rekam medis) dinyatakan valid atau semua data dapat diproses. Terlihat tidak ada sama sekali </w:t>
      </w:r>
      <w:r w:rsidRPr="00B1295D">
        <w:rPr>
          <w:rFonts w:ascii="Times New Roman" w:eastAsiaTheme="minorEastAsia" w:hAnsi="Times New Roman" w:cs="Times New Roman"/>
          <w:i/>
          <w:sz w:val="24"/>
          <w:szCs w:val="24"/>
          <w:lang w:eastAsia="id-ID"/>
        </w:rPr>
        <w:t xml:space="preserve">missing </w:t>
      </w:r>
      <w:r w:rsidRPr="00B1295D">
        <w:rPr>
          <w:rFonts w:ascii="Times New Roman" w:eastAsiaTheme="minorEastAsia" w:hAnsi="Times New Roman" w:cs="Times New Roman"/>
          <w:sz w:val="24"/>
          <w:szCs w:val="24"/>
          <w:lang w:eastAsia="id-ID"/>
        </w:rPr>
        <w:t>atau data yang hil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variabel </w:t>
      </w:r>
      <w:r w:rsidRPr="00B1295D">
        <w:rPr>
          <w:rFonts w:ascii="Times New Roman" w:eastAsiaTheme="minorEastAsia" w:hAnsi="Times New Roman" w:cs="Times New Roman"/>
          <w:i/>
          <w:sz w:val="24"/>
          <w:szCs w:val="24"/>
          <w:lang w:eastAsia="id-ID"/>
        </w:rPr>
        <w:t xml:space="preserve">Lama Kerja </w:t>
      </w:r>
      <w:r w:rsidRPr="00B1295D">
        <w:rPr>
          <w:rFonts w:ascii="Times New Roman" w:eastAsiaTheme="minorEastAsia" w:hAnsi="Times New Roman" w:cs="Times New Roman"/>
          <w:sz w:val="24"/>
          <w:szCs w:val="24"/>
          <w:lang w:eastAsia="id-ID"/>
        </w:rPr>
        <w:t xml:space="preserve">ditemukan bahwa dokter yang lama bekerja berjumlah 117 orang, perawat yang baru bekerja berjumlah 14 dan yang lama bekerja berjumlah 46 orang, admin ruangan yang baru bekerja berjumlah 7 orang, </w:t>
      </w:r>
      <w:r w:rsidRPr="00B1295D">
        <w:rPr>
          <w:rFonts w:ascii="Times New Roman" w:eastAsiaTheme="minorEastAsia" w:hAnsi="Times New Roman" w:cs="Times New Roman"/>
          <w:sz w:val="24"/>
          <w:szCs w:val="24"/>
          <w:lang w:eastAsia="id-ID"/>
        </w:rPr>
        <w:lastRenderedPageBreak/>
        <w:t>dan petugas rekam medis yang baru bekerja berjumlah 7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Berdasarkan hasil uji univariat pada variabel </w:t>
      </w:r>
      <w:r w:rsidRPr="00B1295D">
        <w:rPr>
          <w:rFonts w:ascii="Times New Roman" w:eastAsiaTheme="minorEastAsia" w:hAnsi="Times New Roman" w:cs="Times New Roman"/>
          <w:i/>
          <w:sz w:val="24"/>
          <w:szCs w:val="24"/>
          <w:lang w:eastAsia="id-ID"/>
        </w:rPr>
        <w:t xml:space="preserve">Penempatan Kerja </w:t>
      </w:r>
      <w:r w:rsidRPr="00B1295D">
        <w:rPr>
          <w:rFonts w:ascii="Times New Roman" w:eastAsiaTheme="minorEastAsia" w:hAnsi="Times New Roman" w:cs="Times New Roman"/>
          <w:sz w:val="24"/>
          <w:szCs w:val="24"/>
          <w:lang w:eastAsia="id-ID"/>
        </w:rPr>
        <w:t xml:space="preserve"> diperoleh bahwa semua data pada masing-masing responden (dokter, perawat, admin ruangan, petugas rekam medis) dinyatakan valid atau semua data dapat diproses. Terlihat tidak ada sama sekali </w:t>
      </w:r>
      <w:r w:rsidRPr="00B1295D">
        <w:rPr>
          <w:rFonts w:ascii="Times New Roman" w:eastAsiaTheme="minorEastAsia" w:hAnsi="Times New Roman" w:cs="Times New Roman"/>
          <w:i/>
          <w:sz w:val="24"/>
          <w:szCs w:val="24"/>
          <w:lang w:eastAsia="id-ID"/>
        </w:rPr>
        <w:t xml:space="preserve">missing </w:t>
      </w:r>
      <w:r w:rsidRPr="00B1295D">
        <w:rPr>
          <w:rFonts w:ascii="Times New Roman" w:eastAsiaTheme="minorEastAsia" w:hAnsi="Times New Roman" w:cs="Times New Roman"/>
          <w:sz w:val="24"/>
          <w:szCs w:val="24"/>
          <w:lang w:eastAsia="id-ID"/>
        </w:rPr>
        <w:t>atau data yang hil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variabel </w:t>
      </w:r>
      <w:r w:rsidRPr="00B1295D">
        <w:rPr>
          <w:rFonts w:ascii="Times New Roman" w:eastAsiaTheme="minorEastAsia" w:hAnsi="Times New Roman" w:cs="Times New Roman"/>
          <w:i/>
          <w:sz w:val="24"/>
          <w:szCs w:val="24"/>
          <w:lang w:eastAsia="id-ID"/>
        </w:rPr>
        <w:t xml:space="preserve">Penempatan Kerja </w:t>
      </w:r>
      <w:r w:rsidRPr="00B1295D">
        <w:rPr>
          <w:rFonts w:ascii="Times New Roman" w:eastAsiaTheme="minorEastAsia" w:hAnsi="Times New Roman" w:cs="Times New Roman"/>
          <w:sz w:val="24"/>
          <w:szCs w:val="24"/>
          <w:lang w:eastAsia="id-ID"/>
        </w:rPr>
        <w:t>ditemukan bahwa dokter yang penempatan kerjanya tepat berjumlah 117 orang, perawat yang penempatan kerjanya tepat berjumlah 60, admin ruangan yang penempatanya kerjanya tidak tepat berjumlah 2 orang dan yang penempatan kerjanya tepat berjumlah 5 orang, dan petugas rekam medis yang penempatan kerjanya tepat berjumlah 7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Berdasarkan hasil uji univariat pada variabel </w:t>
      </w:r>
      <w:r w:rsidRPr="00B1295D">
        <w:rPr>
          <w:rFonts w:ascii="Times New Roman" w:eastAsiaTheme="minorEastAsia" w:hAnsi="Times New Roman" w:cs="Times New Roman"/>
          <w:i/>
          <w:sz w:val="24"/>
          <w:szCs w:val="24"/>
          <w:lang w:eastAsia="id-ID"/>
        </w:rPr>
        <w:t xml:space="preserve">Lingkungan Kerja </w:t>
      </w:r>
      <w:r w:rsidRPr="00B1295D">
        <w:rPr>
          <w:rFonts w:ascii="Times New Roman" w:eastAsiaTheme="minorEastAsia" w:hAnsi="Times New Roman" w:cs="Times New Roman"/>
          <w:sz w:val="24"/>
          <w:szCs w:val="24"/>
          <w:lang w:eastAsia="id-ID"/>
        </w:rPr>
        <w:t xml:space="preserve"> diperoleh bahwa semua data pada masing-masing responden (dokter, perawat, admin ruangan, petugas rekam medis) dinyatakan valid atau semua data dapat diproses. Terlihat tidak ada sama sekali </w:t>
      </w:r>
      <w:r w:rsidRPr="00B1295D">
        <w:rPr>
          <w:rFonts w:ascii="Times New Roman" w:eastAsiaTheme="minorEastAsia" w:hAnsi="Times New Roman" w:cs="Times New Roman"/>
          <w:i/>
          <w:sz w:val="24"/>
          <w:szCs w:val="24"/>
          <w:lang w:eastAsia="id-ID"/>
        </w:rPr>
        <w:t xml:space="preserve">missing </w:t>
      </w:r>
      <w:r w:rsidRPr="00B1295D">
        <w:rPr>
          <w:rFonts w:ascii="Times New Roman" w:eastAsiaTheme="minorEastAsia" w:hAnsi="Times New Roman" w:cs="Times New Roman"/>
          <w:sz w:val="24"/>
          <w:szCs w:val="24"/>
          <w:lang w:eastAsia="id-ID"/>
        </w:rPr>
        <w:t>atau data yang hil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ertanyaan pertama, dokter yang menjawab ‘ya’ berjumlah 115 orang, sedangkan yang menjawab ‘tidak’ berjumlah 2 orang. Perawat yang menjawab ‘ya’ berjumlah 57 orang, sedangkan yang menjawab ‘tidak’ berjumlah 3 orang. Admin ruangan yang menjawab ‘ya’ berjumlah 6 orang, sedangkan yang menjawab ‘tidak’ berjumlah 1 orang. Petugas rekam medis yang menjawab ‘ya’ </w:t>
      </w:r>
      <w:r w:rsidRPr="00B1295D">
        <w:rPr>
          <w:rFonts w:ascii="Times New Roman" w:eastAsiaTheme="minorEastAsia" w:hAnsi="Times New Roman" w:cs="Times New Roman"/>
          <w:sz w:val="24"/>
          <w:szCs w:val="24"/>
          <w:lang w:eastAsia="id-ID"/>
        </w:rPr>
        <w:lastRenderedPageBreak/>
        <w:t>berjumlah 5 orang, sedangkan yang menjawab ‘tidak’ berjumlah 2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pertanyaan kedua, dokter yang menjawab ‘ya’ berjumlah 117 orang. Perawat yang menjawab ‘ya’ berjumlah 60 orang. Admin ruangan yang menjawab ‘ya’ berjumlah 7 orang dan petugas rekam medis yang menjawab ‘ya’ berjumlah 7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pertanyaan ketiga, dokter yang menjawab ‘ya’ berjumlah 113 orang, sedangkan yang menjawab ‘tidak’ berjumlah 4 orang. Perawat yang menjawab ‘ya’ berjumlah 58 orang, sedangkan yang menjawab ‘tidak’ berjumlah 2 orang. Admin ruangan yang menjawab ‘ya’ berjumlah 4 orang, sedangkan yang menjawab ‘tidak’ berjumlah 3 orang. Petugas rekam medis yang menjawab ‘ya’ berjumlah 5 orang, sedangkan yang menjawab ‘tidak’ berjumlah 2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pertanyaan keempat, dokter yang menjawab ‘ya’ berjumlah 115 orang, sedangkan yang menjawab ‘tidak’ berjumlah 2 orang. Perawat yang menjawab ‘ya’ berjumlah 57 orang, sedangkan yang menjawab ‘tidak’ berjumlah 3 orang. Admin ruangan yang menjawab ‘ya’ berjumlah 5 orang, sedangkan yang menjawab ‘tidak’ berjumlah 2 orang. Petugas rekam medis yang menjawab ‘ya’ berjumlah 4 orang, sedangkan yang menjawab ‘tidak’ berjumlah 3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ertanyaan kelima, dokter yang menjawab ‘ya’ berjumlah 116 orang, sedangkan yang menjawab ‘tidak’ berjumlah 1 orang. Perawat yang menjawab ‘ya’ berjumlah 57 orang, sedangkan yang menjawab ‘tidak’ berjumlah 3 orang. </w:t>
      </w:r>
      <w:r w:rsidRPr="00B1295D">
        <w:rPr>
          <w:rFonts w:ascii="Times New Roman" w:eastAsiaTheme="minorEastAsia" w:hAnsi="Times New Roman" w:cs="Times New Roman"/>
          <w:sz w:val="24"/>
          <w:szCs w:val="24"/>
          <w:lang w:eastAsia="id-ID"/>
        </w:rPr>
        <w:lastRenderedPageBreak/>
        <w:t>Admin ruangan yang menjawab ‘ya’ berjumlah 6 orang, sedangkan yang menjawab ‘tidak’ berjumlah 1 orang. Petugas rekam medis yang menjawab ‘ya’ berjumlah 7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Berdasarkan hasil uji univariat pada variabel </w:t>
      </w:r>
      <w:r w:rsidRPr="00B1295D">
        <w:rPr>
          <w:rFonts w:ascii="Times New Roman" w:eastAsiaTheme="minorEastAsia" w:hAnsi="Times New Roman" w:cs="Times New Roman"/>
          <w:i/>
          <w:sz w:val="24"/>
          <w:szCs w:val="24"/>
          <w:lang w:eastAsia="id-ID"/>
        </w:rPr>
        <w:t xml:space="preserve">Ketepatan Pengembalian Berkas Rekam Medis </w:t>
      </w:r>
      <w:r w:rsidRPr="00B1295D">
        <w:rPr>
          <w:rFonts w:ascii="Times New Roman" w:eastAsiaTheme="minorEastAsia" w:hAnsi="Times New Roman" w:cs="Times New Roman"/>
          <w:sz w:val="24"/>
          <w:szCs w:val="24"/>
          <w:lang w:eastAsia="id-ID"/>
        </w:rPr>
        <w:t xml:space="preserve">diperoleh bahwa semua data pada masing-masing responden (dokter, perawat, admin ruangan, petugas rekam medis) dinyatakan valid atau semua data dapat diproses. Terlihat tidak ada sama sekali </w:t>
      </w:r>
      <w:r w:rsidRPr="00B1295D">
        <w:rPr>
          <w:rFonts w:ascii="Times New Roman" w:eastAsiaTheme="minorEastAsia" w:hAnsi="Times New Roman" w:cs="Times New Roman"/>
          <w:i/>
          <w:sz w:val="24"/>
          <w:szCs w:val="24"/>
          <w:lang w:eastAsia="id-ID"/>
        </w:rPr>
        <w:t xml:space="preserve">missing </w:t>
      </w:r>
      <w:r w:rsidRPr="00B1295D">
        <w:rPr>
          <w:rFonts w:ascii="Times New Roman" w:eastAsiaTheme="minorEastAsia" w:hAnsi="Times New Roman" w:cs="Times New Roman"/>
          <w:sz w:val="24"/>
          <w:szCs w:val="24"/>
          <w:lang w:eastAsia="id-ID"/>
        </w:rPr>
        <w:t>atau data yang hil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pertanyaan pertama, dokter yang menjawab ‘ya’ berjumlah 105 orang, sedangkan yang menjawab ‘tidak’ berjumlah 12 orang. Perawat yang menjawab ‘ya’ berjumlah 50 orang, sedangkan yang menjawab ‘tidak’ berjumlah 10 orang. Admin ruangan yang menjawab ‘ya’ berjumlah 5 orang, sedangkan yang menjawab ‘tidak’ berjumlah 2 orang. Petugas rekam medis yang menjawab ‘ya’ berjumlah 6 orang, sedangkan yang menjawab ‘tidak’ berjumlah 1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pertanyaan kedua, dokter yang menjawab ‘ya’ berjumlah 113 orang, sedangkan yang menjawab ‘tidak’ berjumlah 3 orang. Perawat yang menjawab ‘ya’ berjumlah 51 orang, sedangkan yang menjawab ‘tidak’ berjumlah 9 orang. Admin ruangan yang menjawab ‘ya’ berjumlah 7 orang dan petugas rekam medis yang menjawab ‘ya’ berjumlah 7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Pada pertanyaan ketiga, dokter yang menjawab ‘ya’ berjumlah 117 orang. Perawat yang menjawab ‘ya’ berjumlah 56 orang, sedangkan yang menjawab </w:t>
      </w:r>
      <w:r w:rsidRPr="00B1295D">
        <w:rPr>
          <w:rFonts w:ascii="Times New Roman" w:eastAsiaTheme="minorEastAsia" w:hAnsi="Times New Roman" w:cs="Times New Roman"/>
          <w:sz w:val="24"/>
          <w:szCs w:val="24"/>
          <w:lang w:eastAsia="id-ID"/>
        </w:rPr>
        <w:lastRenderedPageBreak/>
        <w:t>‘tidak’ berjumlah 4 orang. Admin ruangan yang menjawab ‘ya’ berjumlah 6 orang, sedangkan yang menjawab ‘tidak’ berjumlah 1 orang. Petugas rekam medis yang menjawab ‘ya’ berjumlah 6 orang, sedangkan yang menjawab ‘tidak’ berjumlah 1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pertanyaan keempat, dokter yang menjawab ‘ya’ berjumlah 81 orang, sedangkan yang menjawab ‘tidak’ berjumlah 36 orang. Perawat yang menjawab ‘ya’ berjumlah 42 orang, sedangkan yang menjawab ‘tidak’ berjumlah 18 orang. Admin ruangan yang menjawab ‘ya’ berjumlah 4 orang, sedangkan yang menjawab ‘tidak’ berjumlah 3 orang. Petugas rekam medis yang menjawab ‘ya’ berjumlah 4 orang, sedangkan yang menjawab ‘tidak’ berjumlah 3 orang (perhitungan selengkapnya terdapat pada lampiran III).</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ada pertanyaan kelima, dokter yang menjawab ‘ya’ berjumlah 107 orang, sedangkan yang menjawab ‘tidak’ berjumlah 10 orang. Perawat yang menjawab ‘ya’ berjumlah 49 orang, sedangkan yang menjawab ‘tidak’ berjumlah 11 orang. Admin ruangan yang menjawab ‘ya’ berjumlah 3 orang, sedangkan yang menjawab ‘tidak’ berjumlah 1 orang. Petugas rekam medis yang menjawab ‘ya’ berjumlah 4 orang, sedangkan yang menjawab ‘tidak’ 3 orang (perhitungan selengkapnya terdapat pada lampiran III).</w:t>
      </w:r>
    </w:p>
    <w:p w:rsidR="00B1295D" w:rsidRPr="00B1295D" w:rsidRDefault="00B1295D" w:rsidP="00B1295D">
      <w:pPr>
        <w:numPr>
          <w:ilvl w:val="0"/>
          <w:numId w:val="110"/>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Uji Bivariat</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Berdasarkan hasil uji chi square pada variabel Pendidikan dengan Ketepatan Pengembalian Berkas Rekam Medis diperoleh bahwa semua data pada masing-masing responden dinyatakan valid  atau semua data diproses. Terlihat tidak ada sama sekali missing atau data yang hilang. Hasil uji chi square pada </w:t>
      </w:r>
      <w:r w:rsidRPr="00B1295D">
        <w:rPr>
          <w:rFonts w:ascii="Times New Roman" w:eastAsiaTheme="minorEastAsia" w:hAnsi="Times New Roman" w:cs="Times New Roman"/>
          <w:sz w:val="24"/>
          <w:szCs w:val="24"/>
          <w:lang w:eastAsia="id-ID"/>
        </w:rPr>
        <w:lastRenderedPageBreak/>
        <w:t>variabel Pendidikan dengan Ketepatan Pengembalian Berkas Rekam Medisdinyatakan bahwa terdapat hubungan signifikan diantara keduanya. Itu terlihat dari nilai Asymp.sig &gt; 0,05 (perhitungan selengkanya terdapat pada lampiran IV).</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hasil uji chi square pada variabel Lama Kerjadengan Ketepatan Pengembalian Berkas Rekam Medis diperoleh bahwa semua data pada masing-masing responden dinyatakan valid  atau semua data diproses. Terlihat tidak ada sama sekali missing atau data yang hilang. Hasil uji chi square pada variabel Lama Kerja dan Ketepatan Pengembalian Berkasdinyatakan bahwa tidak terdapat hubungan signifikan diantara keduanya. Itu terlihat dari nilai Asymp.sig &gt; 0,05 (perhitungan selengkanya terdapat pada lampiran IV).</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hasil uji chi square pada variabel Penempatan Kerja dengan Ketepatan Pengembalian Berkas Rekam Medis diperoleh bahwa semua data pada masing-masing responden dinyatakan valid  atau semua data diproses. Terlihat tidak ada sama sekali missing atau data yang hilang. Hasil uji chi square pada variabel Penempatan Kerja dan Ketepatan Pengembalian Berkas dinyatakan bahwa tidak terdapat hubungan signifikan diantara keduanya. Itu terlihat dari nilai Asymp.sig &gt; 0,05 (perhitungan selengkanya terdapat pada lampiran IV).</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 xml:space="preserve">Berdasarkan hasil uji chi square pada variabel Lingkungan Kerjadengan Ketepatan Pengembalian Berkas Rekam Medis diperoleh bahwa semua data pada masing-masing responden dinyatakan valid  atau semua data diproses. Terlihat tidak ada sama sekali missing atau data yang hilang. Hasil uji chi square pada variabel Lama Kerja dan Ketepatan Pengembalian Berkasdinyatakan bahwa tidak </w:t>
      </w:r>
      <w:r w:rsidRPr="00B1295D">
        <w:rPr>
          <w:rFonts w:ascii="Times New Roman" w:eastAsiaTheme="minorEastAsia" w:hAnsi="Times New Roman" w:cs="Times New Roman"/>
          <w:sz w:val="24"/>
          <w:szCs w:val="24"/>
          <w:lang w:eastAsia="id-ID"/>
        </w:rPr>
        <w:lastRenderedPageBreak/>
        <w:t>terdapat hubungan signifikan diantara keduanya. Itu terlihat dari nilai Asymp.sig &gt; 0,05 (perhitungan selengkanya terdapat pada lampiran IV).</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p>
    <w:p w:rsidR="00B1295D" w:rsidRPr="00B1295D" w:rsidRDefault="00B1295D" w:rsidP="00B1295D">
      <w:pPr>
        <w:tabs>
          <w:tab w:val="left" w:pos="2235"/>
        </w:tabs>
        <w:spacing w:line="48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ab/>
      </w:r>
    </w:p>
    <w:p w:rsidR="00B1295D" w:rsidRPr="00B1295D" w:rsidRDefault="00B1295D" w:rsidP="00B1295D">
      <w:pPr>
        <w:tabs>
          <w:tab w:val="left" w:pos="2235"/>
        </w:tabs>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tabs>
          <w:tab w:val="left" w:pos="2235"/>
        </w:tabs>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tabs>
          <w:tab w:val="left" w:pos="2235"/>
        </w:tabs>
        <w:spacing w:line="480" w:lineRule="auto"/>
        <w:jc w:val="both"/>
        <w:rPr>
          <w:rFonts w:ascii="Times New Roman" w:eastAsiaTheme="minorEastAsia" w:hAnsi="Times New Roman" w:cs="Times New Roman"/>
          <w:sz w:val="24"/>
          <w:szCs w:val="24"/>
          <w:lang w:eastAsia="id-ID"/>
        </w:rPr>
      </w:pPr>
    </w:p>
    <w:p w:rsidR="00B1295D" w:rsidRDefault="00B1295D" w:rsidP="00B1295D">
      <w:pPr>
        <w:tabs>
          <w:tab w:val="left" w:pos="2235"/>
        </w:tabs>
        <w:spacing w:line="480" w:lineRule="auto"/>
        <w:jc w:val="both"/>
        <w:rPr>
          <w:rFonts w:ascii="Times New Roman" w:eastAsiaTheme="minorEastAsia" w:hAnsi="Times New Roman" w:cs="Times New Roman"/>
          <w:sz w:val="24"/>
          <w:szCs w:val="24"/>
          <w:lang w:eastAsia="id-ID"/>
        </w:rPr>
      </w:pPr>
    </w:p>
    <w:p w:rsidR="00775BA4" w:rsidRDefault="00775BA4" w:rsidP="00B1295D">
      <w:pPr>
        <w:tabs>
          <w:tab w:val="left" w:pos="2235"/>
        </w:tabs>
        <w:spacing w:line="480" w:lineRule="auto"/>
        <w:jc w:val="both"/>
        <w:rPr>
          <w:rFonts w:ascii="Times New Roman" w:eastAsiaTheme="minorEastAsia" w:hAnsi="Times New Roman" w:cs="Times New Roman"/>
          <w:sz w:val="24"/>
          <w:szCs w:val="24"/>
          <w:lang w:eastAsia="id-ID"/>
        </w:rPr>
      </w:pPr>
    </w:p>
    <w:p w:rsidR="00775BA4" w:rsidRDefault="00775BA4" w:rsidP="00B1295D">
      <w:pPr>
        <w:tabs>
          <w:tab w:val="left" w:pos="2235"/>
        </w:tabs>
        <w:spacing w:line="480" w:lineRule="auto"/>
        <w:jc w:val="both"/>
        <w:rPr>
          <w:rFonts w:ascii="Times New Roman" w:eastAsiaTheme="minorEastAsia" w:hAnsi="Times New Roman" w:cs="Times New Roman"/>
          <w:sz w:val="24"/>
          <w:szCs w:val="24"/>
          <w:lang w:eastAsia="id-ID"/>
        </w:rPr>
      </w:pPr>
    </w:p>
    <w:p w:rsidR="00775BA4" w:rsidRDefault="00775BA4" w:rsidP="00B1295D">
      <w:pPr>
        <w:tabs>
          <w:tab w:val="left" w:pos="2235"/>
        </w:tabs>
        <w:spacing w:line="480" w:lineRule="auto"/>
        <w:jc w:val="both"/>
        <w:rPr>
          <w:rFonts w:ascii="Times New Roman" w:eastAsiaTheme="minorEastAsia" w:hAnsi="Times New Roman" w:cs="Times New Roman"/>
          <w:sz w:val="24"/>
          <w:szCs w:val="24"/>
          <w:lang w:eastAsia="id-ID"/>
        </w:rPr>
      </w:pPr>
    </w:p>
    <w:p w:rsidR="00775BA4" w:rsidRDefault="00775BA4" w:rsidP="00B1295D">
      <w:pPr>
        <w:tabs>
          <w:tab w:val="left" w:pos="2235"/>
        </w:tabs>
        <w:spacing w:line="480" w:lineRule="auto"/>
        <w:jc w:val="both"/>
        <w:rPr>
          <w:rFonts w:ascii="Times New Roman" w:eastAsiaTheme="minorEastAsia" w:hAnsi="Times New Roman" w:cs="Times New Roman"/>
          <w:sz w:val="24"/>
          <w:szCs w:val="24"/>
          <w:lang w:eastAsia="id-ID"/>
        </w:rPr>
      </w:pPr>
    </w:p>
    <w:p w:rsidR="00775BA4" w:rsidRDefault="00775BA4" w:rsidP="00B1295D">
      <w:pPr>
        <w:tabs>
          <w:tab w:val="left" w:pos="2235"/>
        </w:tabs>
        <w:spacing w:line="480" w:lineRule="auto"/>
        <w:jc w:val="both"/>
        <w:rPr>
          <w:rFonts w:ascii="Times New Roman" w:eastAsiaTheme="minorEastAsia" w:hAnsi="Times New Roman" w:cs="Times New Roman"/>
          <w:sz w:val="24"/>
          <w:szCs w:val="24"/>
          <w:lang w:eastAsia="id-ID"/>
        </w:rPr>
      </w:pPr>
    </w:p>
    <w:p w:rsidR="00775BA4" w:rsidRDefault="00775BA4" w:rsidP="00B1295D">
      <w:pPr>
        <w:tabs>
          <w:tab w:val="left" w:pos="2235"/>
        </w:tabs>
        <w:spacing w:line="480" w:lineRule="auto"/>
        <w:jc w:val="both"/>
        <w:rPr>
          <w:rFonts w:ascii="Times New Roman" w:eastAsiaTheme="minorEastAsia" w:hAnsi="Times New Roman" w:cs="Times New Roman"/>
          <w:sz w:val="24"/>
          <w:szCs w:val="24"/>
          <w:lang w:eastAsia="id-ID"/>
        </w:rPr>
      </w:pPr>
    </w:p>
    <w:p w:rsidR="00775BA4" w:rsidRDefault="00775BA4" w:rsidP="00B1295D">
      <w:pPr>
        <w:tabs>
          <w:tab w:val="left" w:pos="2235"/>
        </w:tabs>
        <w:spacing w:line="480" w:lineRule="auto"/>
        <w:jc w:val="both"/>
        <w:rPr>
          <w:rFonts w:ascii="Times New Roman" w:eastAsiaTheme="minorEastAsia" w:hAnsi="Times New Roman" w:cs="Times New Roman"/>
          <w:sz w:val="24"/>
          <w:szCs w:val="24"/>
          <w:lang w:eastAsia="id-ID"/>
        </w:rPr>
      </w:pPr>
    </w:p>
    <w:p w:rsidR="00775BA4" w:rsidRPr="00B1295D" w:rsidRDefault="00775BA4" w:rsidP="00B1295D">
      <w:pPr>
        <w:tabs>
          <w:tab w:val="left" w:pos="2235"/>
        </w:tabs>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tabs>
          <w:tab w:val="left" w:pos="2235"/>
        </w:tabs>
        <w:spacing w:line="480" w:lineRule="auto"/>
        <w:jc w:val="both"/>
        <w:rPr>
          <w:rFonts w:ascii="Times New Roman" w:eastAsiaTheme="minorEastAsia" w:hAnsi="Times New Roman" w:cs="Times New Roman"/>
          <w:sz w:val="24"/>
          <w:szCs w:val="24"/>
          <w:lang w:eastAsia="id-ID"/>
        </w:rPr>
      </w:pPr>
    </w:p>
    <w:p w:rsidR="00B1295D" w:rsidRPr="00B1295D" w:rsidRDefault="00845182" w:rsidP="00B1295D">
      <w:pPr>
        <w:spacing w:line="480" w:lineRule="auto"/>
        <w:ind w:left="11" w:hanging="11"/>
        <w:contextualSpacing/>
        <w:jc w:val="center"/>
        <w:rPr>
          <w:rFonts w:ascii="Times New Roman" w:eastAsiaTheme="minorEastAsia" w:hAnsi="Times New Roman" w:cs="Times New Roman"/>
          <w:b/>
          <w:sz w:val="24"/>
          <w:szCs w:val="24"/>
          <w:lang w:eastAsia="id-ID"/>
        </w:rPr>
      </w:pPr>
      <w:r>
        <w:rPr>
          <w:rFonts w:ascii="Times New Roman" w:hAnsi="Times New Roman" w:cs="Times New Roman"/>
          <w:b/>
          <w:noProof/>
          <w:sz w:val="28"/>
          <w:szCs w:val="28"/>
          <w:lang w:eastAsia="id-ID"/>
        </w:rPr>
        <w:lastRenderedPageBreak/>
        <mc:AlternateContent>
          <mc:Choice Requires="wps">
            <w:drawing>
              <wp:anchor distT="0" distB="0" distL="114300" distR="114300" simplePos="0" relativeHeight="251788288" behindDoc="0" locked="0" layoutInCell="1" allowOverlap="1" wp14:anchorId="56B51A38" wp14:editId="7CBBAF81">
                <wp:simplePos x="0" y="0"/>
                <wp:positionH relativeFrom="column">
                  <wp:posOffset>4703445</wp:posOffset>
                </wp:positionH>
                <wp:positionV relativeFrom="paragraph">
                  <wp:posOffset>-1021080</wp:posOffset>
                </wp:positionV>
                <wp:extent cx="647700" cy="438150"/>
                <wp:effectExtent l="0" t="0" r="19050" b="19050"/>
                <wp:wrapNone/>
                <wp:docPr id="891" name="Rectangle 891"/>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91" o:spid="_x0000_s1026" style="position:absolute;margin-left:370.35pt;margin-top:-80.4pt;width:51pt;height:34.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" fillcolor="white [3201]" strokecolor="white [3212]" strokeweight="2pt"/>
            </w:pict>
          </mc:Fallback>
        </mc:AlternateContent>
      </w:r>
      <w:r w:rsidR="00B1295D" w:rsidRPr="00B1295D">
        <w:rPr>
          <w:rFonts w:ascii="Times New Roman" w:eastAsiaTheme="minorEastAsia" w:hAnsi="Times New Roman" w:cs="Times New Roman"/>
          <w:b/>
          <w:sz w:val="24"/>
          <w:szCs w:val="24"/>
          <w:lang w:eastAsia="id-ID"/>
        </w:rPr>
        <w:t>BAB V</w:t>
      </w:r>
    </w:p>
    <w:p w:rsidR="00B1295D" w:rsidRPr="00B1295D" w:rsidRDefault="00B1295D" w:rsidP="00B1295D">
      <w:pPr>
        <w:spacing w:line="480" w:lineRule="auto"/>
        <w:ind w:left="11" w:hanging="11"/>
        <w:contextualSpacing/>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KESIMPULAN DAN SARAN</w:t>
      </w:r>
    </w:p>
    <w:p w:rsidR="00B1295D" w:rsidRPr="00B1295D" w:rsidRDefault="00B1295D" w:rsidP="00B1295D">
      <w:pPr>
        <w:numPr>
          <w:ilvl w:val="0"/>
          <w:numId w:val="102"/>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t>Kesimpulan</w:t>
      </w:r>
    </w:p>
    <w:p w:rsidR="00B1295D" w:rsidRPr="00B1295D" w:rsidRDefault="00B1295D" w:rsidP="00B1295D">
      <w:pPr>
        <w:spacing w:line="480" w:lineRule="auto"/>
        <w:ind w:firstLine="709"/>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pembahasan yang telah dikemukakan maka dapat diambil kesimpulan sebagai berikut:</w:t>
      </w:r>
    </w:p>
    <w:p w:rsidR="00B1295D" w:rsidRPr="00B1295D" w:rsidRDefault="00B1295D" w:rsidP="00B1295D">
      <w:pPr>
        <w:numPr>
          <w:ilvl w:val="0"/>
          <w:numId w:val="104"/>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kas rekam medis yang kembali dari ruang rawat inap terpadu (Rindu) A sudah kembali tepat waktu. Dimana jika dilihat dari kriteria penilaian pengembalian rekam medis atau yang biasa disingkat dengan PRM, rekam medis yang sudah kembali mencapai 80% dari target 100%.</w:t>
      </w:r>
    </w:p>
    <w:p w:rsidR="00B1295D" w:rsidRPr="00B1295D" w:rsidRDefault="00B1295D" w:rsidP="00B1295D">
      <w:pPr>
        <w:numPr>
          <w:ilvl w:val="0"/>
          <w:numId w:val="104"/>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Terdapat hubungan antara faktor pendidikan dengan ketepatan pengembalian berkas rekam medis. Diketahui bahwa Ha diterima karena nilai p= .023 (nilai p&lt;0,05).</w:t>
      </w:r>
    </w:p>
    <w:p w:rsidR="00B1295D" w:rsidRPr="00B1295D" w:rsidRDefault="00B1295D" w:rsidP="00B1295D">
      <w:pPr>
        <w:numPr>
          <w:ilvl w:val="0"/>
          <w:numId w:val="104"/>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Tidak ada hubungan antara  faktor penempatan kerja dengan ketepatan pengembalian berkas rekam medis. Diketahui bahwa Ho diterima karena nilai p= .798 (nilai p&gt;0,05).</w:t>
      </w:r>
    </w:p>
    <w:p w:rsidR="00B1295D" w:rsidRPr="00B1295D" w:rsidRDefault="00B1295D" w:rsidP="00B1295D">
      <w:pPr>
        <w:numPr>
          <w:ilvl w:val="0"/>
          <w:numId w:val="104"/>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Tidak ada hubungan  faktor antara lama kerja dengan ketetapan pengembalian berkas rekam medis. Diketahui bahwa Ho diterima karena nilai p=  .189 (nilai p&gt;0,05).</w:t>
      </w:r>
    </w:p>
    <w:p w:rsidR="00B1295D" w:rsidRPr="00B1295D" w:rsidRDefault="00B1295D" w:rsidP="00B1295D">
      <w:pPr>
        <w:numPr>
          <w:ilvl w:val="0"/>
          <w:numId w:val="104"/>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Tidak ada hubungan antara faktor lingkungan kerja dengan ketepatan pengembalian berkas rekam medis. Diketahui bahwa Ho diterima karena nilai p= 798 (nilai p&gt;0,05).</w:t>
      </w:r>
    </w:p>
    <w:p w:rsidR="00B1295D" w:rsidRPr="00B1295D" w:rsidRDefault="00845182" w:rsidP="00B1295D">
      <w:pPr>
        <w:spacing w:line="480" w:lineRule="auto"/>
        <w:jc w:val="both"/>
        <w:rPr>
          <w:rFonts w:ascii="Times New Roman" w:eastAsiaTheme="minorEastAsia" w:hAnsi="Times New Roman" w:cs="Times New Roman"/>
          <w:sz w:val="24"/>
          <w:szCs w:val="24"/>
          <w:lang w:eastAsia="id-ID"/>
        </w:rPr>
      </w:pPr>
      <w:r>
        <w:rPr>
          <w:rFonts w:ascii="Times New Roman" w:hAnsi="Times New Roman" w:cs="Times New Roman"/>
          <w:b/>
          <w:noProof/>
          <w:sz w:val="28"/>
          <w:szCs w:val="28"/>
          <w:lang w:eastAsia="id-ID"/>
        </w:rPr>
        <mc:AlternateContent>
          <mc:Choice Requires="wps">
            <w:drawing>
              <wp:anchor distT="0" distB="0" distL="114300" distR="114300" simplePos="0" relativeHeight="251790336" behindDoc="0" locked="0" layoutInCell="1" allowOverlap="1" wp14:anchorId="4748EDE9" wp14:editId="53DBDBD6">
                <wp:simplePos x="0" y="0"/>
                <wp:positionH relativeFrom="column">
                  <wp:posOffset>2350770</wp:posOffset>
                </wp:positionH>
                <wp:positionV relativeFrom="paragraph">
                  <wp:posOffset>602615</wp:posOffset>
                </wp:positionV>
                <wp:extent cx="647700" cy="438150"/>
                <wp:effectExtent l="0" t="0" r="19050" b="19050"/>
                <wp:wrapNone/>
                <wp:docPr id="892" name="Rectangle 892"/>
                <wp:cNvGraphicFramePr/>
                <a:graphic xmlns:a="http://schemas.openxmlformats.org/drawingml/2006/main">
                  <a:graphicData uri="http://schemas.microsoft.com/office/word/2010/wordprocessingShape">
                    <wps:wsp>
                      <wps:cNvSpPr/>
                      <wps:spPr>
                        <a:xfrm>
                          <a:off x="0" y="0"/>
                          <a:ext cx="647700" cy="438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845182" w:rsidRPr="001570BF" w:rsidRDefault="00845182" w:rsidP="00845182">
                            <w:pPr>
                              <w:jc w:val="center"/>
                              <w:rPr>
                                <w:rFonts w:ascii="Times New Roman" w:hAnsi="Times New Roman" w:cs="Times New Roman"/>
                                <w:sz w:val="24"/>
                              </w:rPr>
                            </w:pPr>
                            <w:r w:rsidRPr="001570BF">
                              <w:rPr>
                                <w:rFonts w:ascii="Times New Roman" w:hAnsi="Times New Roman" w:cs="Times New Roman"/>
                                <w:sz w:val="24"/>
                              </w:rPr>
                              <w:t>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92" o:spid="_x0000_s1064" style="position:absolute;left:0;text-align:left;margin-left:185.1pt;margin-top:47.45pt;width:51pt;height:34.5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" fillcolor="white [3201]" strokecolor="white [3212]" strokeweight="2pt">
                <v:textbox>
                  <w:txbxContent>
                    <w:p w:rsidR="00845182" w:rsidRPr="001570BF" w:rsidRDefault="00845182" w:rsidP="00845182">
                      <w:pPr>
                        <w:jc w:val="center"/>
                        <w:rPr>
                          <w:rFonts w:ascii="Times New Roman" w:hAnsi="Times New Roman" w:cs="Times New Roman"/>
                          <w:sz w:val="24"/>
                        </w:rPr>
                      </w:pPr>
                      <w:r w:rsidRPr="001570BF">
                        <w:rPr>
                          <w:rFonts w:ascii="Times New Roman" w:hAnsi="Times New Roman" w:cs="Times New Roman"/>
                          <w:sz w:val="24"/>
                        </w:rPr>
                        <w:t>72</w:t>
                      </w:r>
                    </w:p>
                  </w:txbxContent>
                </v:textbox>
              </v:rect>
            </w:pict>
          </mc:Fallback>
        </mc:AlternateContent>
      </w:r>
    </w:p>
    <w:p w:rsidR="00B1295D" w:rsidRPr="00B1295D" w:rsidRDefault="00B1295D" w:rsidP="00B1295D">
      <w:pPr>
        <w:numPr>
          <w:ilvl w:val="0"/>
          <w:numId w:val="103"/>
        </w:numPr>
        <w:spacing w:line="480" w:lineRule="auto"/>
        <w:contextualSpacing/>
        <w:jc w:val="both"/>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Saran</w:t>
      </w:r>
    </w:p>
    <w:p w:rsidR="00B1295D" w:rsidRPr="00B1295D" w:rsidRDefault="00B1295D" w:rsidP="00B1295D">
      <w:pPr>
        <w:tabs>
          <w:tab w:val="center" w:pos="3968"/>
          <w:tab w:val="left" w:pos="5460"/>
        </w:tabs>
        <w:spacing w:line="480" w:lineRule="auto"/>
        <w:ind w:left="11" w:firstLine="698"/>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Berdasarkan hasil penelitian yang didapat serta kesimpulan yang ada, maka penulis mengemukakan saran sebagai berikut:</w:t>
      </w:r>
    </w:p>
    <w:p w:rsidR="00B1295D" w:rsidRPr="00B1295D" w:rsidRDefault="00B1295D" w:rsidP="00B1295D">
      <w:pPr>
        <w:numPr>
          <w:ilvl w:val="0"/>
          <w:numId w:val="105"/>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ihak manajemen beserta unit instalasi rekam medis perlu memberi sosialisasi terkait pentingnya pengembalian berkas rekam medis secara tepat waktu. Agar persentase pengembalian berkas rekam medis semakin meningkat.</w:t>
      </w:r>
    </w:p>
    <w:p w:rsidR="00B1295D" w:rsidRPr="00B1295D" w:rsidRDefault="00B1295D" w:rsidP="00B1295D">
      <w:pPr>
        <w:numPr>
          <w:ilvl w:val="0"/>
          <w:numId w:val="105"/>
        </w:numPr>
        <w:spacing w:line="480" w:lineRule="auto"/>
        <w:ind w:hanging="11"/>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Meneliti lebih lagi terkait faktor-faktor yang mempengaruhi ketepatan pengembalian berkas rekam medis.</w:t>
      </w:r>
    </w:p>
    <w:p w:rsidR="00B1295D" w:rsidRPr="00B1295D" w:rsidRDefault="00B1295D" w:rsidP="00B1295D">
      <w:pPr>
        <w:spacing w:line="480" w:lineRule="auto"/>
        <w:contextualSpacing/>
        <w:jc w:val="both"/>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Default="00B1295D" w:rsidP="00B1295D">
      <w:pPr>
        <w:rPr>
          <w:rFonts w:ascii="Times New Roman" w:hAnsi="Times New Roman" w:cs="Times New Roman"/>
          <w:sz w:val="24"/>
          <w:szCs w:val="24"/>
        </w:rPr>
      </w:pPr>
    </w:p>
    <w:p w:rsidR="00775BA4" w:rsidRDefault="00775BA4" w:rsidP="00B1295D">
      <w:pPr>
        <w:rPr>
          <w:rFonts w:ascii="Times New Roman" w:hAnsi="Times New Roman" w:cs="Times New Roman"/>
          <w:sz w:val="24"/>
          <w:szCs w:val="24"/>
        </w:rPr>
      </w:pPr>
    </w:p>
    <w:p w:rsidR="00AB3AC6" w:rsidRPr="00B1295D" w:rsidRDefault="00AB3AC6" w:rsidP="00B1295D">
      <w:pPr>
        <w:rPr>
          <w:rFonts w:ascii="Times New Roman" w:hAnsi="Times New Roman" w:cs="Times New Roman"/>
          <w:sz w:val="24"/>
          <w:szCs w:val="24"/>
        </w:rPr>
      </w:pPr>
    </w:p>
    <w:p w:rsidR="00B1295D" w:rsidRPr="00B1295D" w:rsidRDefault="00B1295D" w:rsidP="00B1295D">
      <w:pPr>
        <w:widowControl w:val="0"/>
        <w:autoSpaceDE w:val="0"/>
        <w:autoSpaceDN w:val="0"/>
        <w:adjustRightInd w:val="0"/>
        <w:spacing w:line="480" w:lineRule="auto"/>
        <w:ind w:left="640" w:hanging="640"/>
        <w:jc w:val="center"/>
        <w:rPr>
          <w:rFonts w:ascii="Times New Roman" w:eastAsia="Times New Roman" w:hAnsi="Times New Roman" w:cs="Times New Roman"/>
          <w:b/>
          <w:sz w:val="24"/>
          <w:szCs w:val="24"/>
          <w:lang w:eastAsia="id-ID"/>
        </w:rPr>
      </w:pPr>
      <w:r w:rsidRPr="00B1295D">
        <w:rPr>
          <w:rFonts w:ascii="Times New Roman" w:eastAsia="Times New Roman" w:hAnsi="Times New Roman" w:cs="Times New Roman"/>
          <w:b/>
          <w:sz w:val="24"/>
          <w:szCs w:val="24"/>
          <w:lang w:eastAsia="id-ID"/>
        </w:rPr>
        <w:lastRenderedPageBreak/>
        <w:t>DAFTAR PUSTAKA</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sz w:val="24"/>
          <w:szCs w:val="24"/>
          <w:lang w:eastAsia="id-ID"/>
        </w:rPr>
        <w:fldChar w:fldCharType="begin" w:fldLock="1"/>
      </w:r>
      <w:r w:rsidRPr="00B1295D">
        <w:rPr>
          <w:rFonts w:ascii="Times New Roman" w:eastAsia="Times New Roman" w:hAnsi="Times New Roman" w:cs="Times New Roman"/>
          <w:sz w:val="24"/>
          <w:szCs w:val="24"/>
          <w:lang w:eastAsia="id-ID"/>
        </w:rPr>
        <w:instrText xml:space="preserve">ADDIN Mendeley Bibliography CSL_BIBLIOGRAPHY </w:instrText>
      </w:r>
      <w:r w:rsidRPr="00B1295D">
        <w:rPr>
          <w:rFonts w:ascii="Times New Roman" w:eastAsia="Times New Roman" w:hAnsi="Times New Roman" w:cs="Times New Roman"/>
          <w:sz w:val="24"/>
          <w:szCs w:val="24"/>
          <w:lang w:eastAsia="id-ID"/>
        </w:rPr>
        <w:fldChar w:fldCharType="separate"/>
      </w:r>
      <w:r w:rsidRPr="00B1295D">
        <w:rPr>
          <w:rFonts w:ascii="Times New Roman" w:eastAsia="Times New Roman" w:hAnsi="Times New Roman" w:cs="Times New Roman"/>
          <w:noProof/>
          <w:sz w:val="24"/>
          <w:szCs w:val="24"/>
          <w:lang w:eastAsia="id-ID"/>
        </w:rPr>
        <w:t xml:space="preserve">1. </w:t>
      </w:r>
      <w:r w:rsidRPr="00B1295D">
        <w:rPr>
          <w:rFonts w:ascii="Times New Roman" w:eastAsia="Times New Roman" w:hAnsi="Times New Roman" w:cs="Times New Roman"/>
          <w:noProof/>
          <w:sz w:val="24"/>
          <w:szCs w:val="24"/>
          <w:lang w:eastAsia="id-ID"/>
        </w:rPr>
        <w:tab/>
        <w:t xml:space="preserve">Undang-Undang Republik Indonesia Nomor 44 Tahun 2009. Tentang Rumah Sakit.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2. </w:t>
      </w:r>
      <w:r w:rsidRPr="00B1295D">
        <w:rPr>
          <w:rFonts w:ascii="Times New Roman" w:eastAsia="Times New Roman" w:hAnsi="Times New Roman" w:cs="Times New Roman"/>
          <w:noProof/>
          <w:sz w:val="24"/>
          <w:szCs w:val="24"/>
          <w:lang w:eastAsia="id-ID"/>
        </w:rPr>
        <w:tab/>
        <w:t xml:space="preserve">Tribowo C. Perizinan dan Akreditasi Rumah Sakit Sebuah Kajian Hukum Kesehatan. Yogyakarta: Nuha Medika; 2012.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3. </w:t>
      </w:r>
      <w:r w:rsidRPr="00B1295D">
        <w:rPr>
          <w:rFonts w:ascii="Times New Roman" w:eastAsia="Times New Roman" w:hAnsi="Times New Roman" w:cs="Times New Roman"/>
          <w:noProof/>
          <w:sz w:val="24"/>
          <w:szCs w:val="24"/>
          <w:lang w:eastAsia="id-ID"/>
        </w:rPr>
        <w:tab/>
        <w:t xml:space="preserve">Susetyo B. Statistika Untuk Analisa Data Penelitian. Bandung: Refka Aditama; 2010.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4. </w:t>
      </w:r>
      <w:r w:rsidRPr="00B1295D">
        <w:rPr>
          <w:rFonts w:ascii="Times New Roman" w:eastAsia="Times New Roman" w:hAnsi="Times New Roman" w:cs="Times New Roman"/>
          <w:noProof/>
          <w:sz w:val="24"/>
          <w:szCs w:val="24"/>
          <w:lang w:eastAsia="id-ID"/>
        </w:rPr>
        <w:tab/>
        <w:t xml:space="preserve">Edna HK. Health Information Management. 1994;Edisi 10.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5. </w:t>
      </w:r>
      <w:r w:rsidRPr="00B1295D">
        <w:rPr>
          <w:rFonts w:ascii="Times New Roman" w:eastAsia="Times New Roman" w:hAnsi="Times New Roman" w:cs="Times New Roman"/>
          <w:noProof/>
          <w:sz w:val="24"/>
          <w:szCs w:val="24"/>
          <w:lang w:eastAsia="id-ID"/>
        </w:rPr>
        <w:tab/>
        <w:t xml:space="preserve">Hatta GR. Manajemen Informasi Kesehatan. Jakarta: UI Press; 2008.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6. </w:t>
      </w:r>
      <w:r w:rsidRPr="00B1295D">
        <w:rPr>
          <w:rFonts w:ascii="Times New Roman" w:eastAsia="Times New Roman" w:hAnsi="Times New Roman" w:cs="Times New Roman"/>
          <w:noProof/>
          <w:sz w:val="24"/>
          <w:szCs w:val="24"/>
          <w:lang w:eastAsia="id-ID"/>
        </w:rPr>
        <w:tab/>
        <w:t xml:space="preserve">Peraturan Menteri Kesehatan No. 269/Menkes/Per/III/2008. Tentang Rekam Medis. 2018;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7. </w:t>
      </w:r>
      <w:r w:rsidRPr="00B1295D">
        <w:rPr>
          <w:rFonts w:ascii="Times New Roman" w:eastAsia="Times New Roman" w:hAnsi="Times New Roman" w:cs="Times New Roman"/>
          <w:noProof/>
          <w:sz w:val="24"/>
          <w:szCs w:val="24"/>
          <w:lang w:eastAsia="id-ID"/>
        </w:rPr>
        <w:tab/>
        <w:t xml:space="preserve">Hayt E, Hayt J. Legal Aspects of Medical Records. Physicians’ Record Co.; 1964.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8. </w:t>
      </w:r>
      <w:r w:rsidRPr="00B1295D">
        <w:rPr>
          <w:rFonts w:ascii="Times New Roman" w:eastAsia="Times New Roman" w:hAnsi="Times New Roman" w:cs="Times New Roman"/>
          <w:noProof/>
          <w:sz w:val="24"/>
          <w:szCs w:val="24"/>
          <w:lang w:eastAsia="id-ID"/>
        </w:rPr>
        <w:tab/>
        <w:t xml:space="preserve">Kesehatan DRI. Pedoman Pengelolaan Rekam Medis Rumah Sakit di Indonesia. 1997;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9. </w:t>
      </w:r>
      <w:r w:rsidRPr="00B1295D">
        <w:rPr>
          <w:rFonts w:ascii="Times New Roman" w:eastAsia="Times New Roman" w:hAnsi="Times New Roman" w:cs="Times New Roman"/>
          <w:noProof/>
          <w:sz w:val="24"/>
          <w:szCs w:val="24"/>
          <w:lang w:eastAsia="id-ID"/>
        </w:rPr>
        <w:tab/>
        <w:t xml:space="preserve">Gibson JL, Ivancevich JM, Donnelly JH. Organisasi, Perilaku, Struktur dan Proses. Jakarta: Binapura Aksara Publiher; 2008.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10. </w:t>
      </w:r>
      <w:r w:rsidRPr="00B1295D">
        <w:rPr>
          <w:rFonts w:ascii="Times New Roman" w:eastAsia="Times New Roman" w:hAnsi="Times New Roman" w:cs="Times New Roman"/>
          <w:noProof/>
          <w:sz w:val="24"/>
          <w:szCs w:val="24"/>
          <w:lang w:eastAsia="id-ID"/>
        </w:rPr>
        <w:tab/>
        <w:t xml:space="preserve">Cornick M, Tiffin. Manajemen Kinerja. Bandung: Alfabeta; 2003.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11. </w:t>
      </w:r>
      <w:r w:rsidRPr="00B1295D">
        <w:rPr>
          <w:rFonts w:ascii="Times New Roman" w:eastAsia="Times New Roman" w:hAnsi="Times New Roman" w:cs="Times New Roman"/>
          <w:noProof/>
          <w:sz w:val="24"/>
          <w:szCs w:val="24"/>
          <w:lang w:eastAsia="id-ID"/>
        </w:rPr>
        <w:tab/>
        <w:t xml:space="preserve">Nitisemito AS. Manajemen Personalia, Manajemen Sumber Daya Manusia. Jakarta: Ghalia Indonesia; 1999.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12. </w:t>
      </w:r>
      <w:r w:rsidRPr="00B1295D">
        <w:rPr>
          <w:rFonts w:ascii="Times New Roman" w:eastAsia="Times New Roman" w:hAnsi="Times New Roman" w:cs="Times New Roman"/>
          <w:noProof/>
          <w:sz w:val="24"/>
          <w:szCs w:val="24"/>
          <w:lang w:eastAsia="id-ID"/>
        </w:rPr>
        <w:tab/>
        <w:t xml:space="preserve">Ribhan. Hubungan Karakteristik Individu Dengan Kinerja Karyawan Melalui Komitmen Organsisasi Sebagai Variabel Mediasi Pada PT Chandra Superstore Tanjung Karang Bandar Lampung. Bisinis dan Manaj Vol 4, No 2, hlm 92. 2008;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13. </w:t>
      </w:r>
      <w:r w:rsidRPr="00B1295D">
        <w:rPr>
          <w:rFonts w:ascii="Times New Roman" w:eastAsia="Times New Roman" w:hAnsi="Times New Roman" w:cs="Times New Roman"/>
          <w:noProof/>
          <w:sz w:val="24"/>
          <w:szCs w:val="24"/>
          <w:lang w:eastAsia="id-ID"/>
        </w:rPr>
        <w:tab/>
        <w:t xml:space="preserve">Robins S. Perilaku Organisasi, Prentice Hall, Edisi Kesepuluh Sabardini, 2006, Peningkatan Kerja Melalui Perilaku Kerja Berdasarkan Kecerdasan Emosional. Telaah Bisnis Vol 7, No 1. 2006;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14. </w:t>
      </w:r>
      <w:r w:rsidRPr="00B1295D">
        <w:rPr>
          <w:rFonts w:ascii="Times New Roman" w:eastAsia="Times New Roman" w:hAnsi="Times New Roman" w:cs="Times New Roman"/>
          <w:noProof/>
          <w:sz w:val="24"/>
          <w:szCs w:val="24"/>
          <w:lang w:eastAsia="id-ID"/>
        </w:rPr>
        <w:tab/>
        <w:t xml:space="preserve">Kreitner R, Kinicki A. Perilaku Organisasi. Jakarta: Salemba Empat; 2003.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15. </w:t>
      </w:r>
      <w:r w:rsidRPr="00B1295D">
        <w:rPr>
          <w:rFonts w:ascii="Times New Roman" w:eastAsia="Times New Roman" w:hAnsi="Times New Roman" w:cs="Times New Roman"/>
          <w:noProof/>
          <w:sz w:val="24"/>
          <w:szCs w:val="24"/>
          <w:lang w:eastAsia="id-ID"/>
        </w:rPr>
        <w:tab/>
        <w:t xml:space="preserve">Wexley KN, Yukl GA. Organizational Behaviour and Personnel Psychology. Jakarta: Rineka Cipta; 2003.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szCs w:val="24"/>
          <w:lang w:eastAsia="id-ID"/>
        </w:rPr>
      </w:pPr>
      <w:r w:rsidRPr="00B1295D">
        <w:rPr>
          <w:rFonts w:ascii="Times New Roman" w:eastAsia="Times New Roman" w:hAnsi="Times New Roman" w:cs="Times New Roman"/>
          <w:noProof/>
          <w:sz w:val="24"/>
          <w:szCs w:val="24"/>
          <w:lang w:eastAsia="id-ID"/>
        </w:rPr>
        <w:t xml:space="preserve">16. </w:t>
      </w:r>
      <w:r w:rsidRPr="00B1295D">
        <w:rPr>
          <w:rFonts w:ascii="Times New Roman" w:eastAsia="Times New Roman" w:hAnsi="Times New Roman" w:cs="Times New Roman"/>
          <w:noProof/>
          <w:sz w:val="24"/>
          <w:szCs w:val="24"/>
          <w:lang w:eastAsia="id-ID"/>
        </w:rPr>
        <w:tab/>
        <w:t xml:space="preserve">Azwar A. Menjaga Mutu Pelayanan Kesehatan. Jakarta: Pustaka Sinar; </w:t>
      </w:r>
    </w:p>
    <w:p w:rsidR="00B1295D" w:rsidRPr="00B1295D" w:rsidRDefault="00B1295D" w:rsidP="00B1295D">
      <w:pPr>
        <w:widowControl w:val="0"/>
        <w:autoSpaceDE w:val="0"/>
        <w:autoSpaceDN w:val="0"/>
        <w:adjustRightInd w:val="0"/>
        <w:spacing w:after="0" w:line="240" w:lineRule="auto"/>
        <w:ind w:left="993" w:hanging="426"/>
        <w:rPr>
          <w:rFonts w:ascii="Times New Roman" w:eastAsia="Times New Roman" w:hAnsi="Times New Roman" w:cs="Times New Roman"/>
          <w:noProof/>
          <w:sz w:val="24"/>
          <w:lang w:eastAsia="id-ID"/>
        </w:rPr>
      </w:pPr>
      <w:r w:rsidRPr="00B1295D">
        <w:rPr>
          <w:rFonts w:ascii="Times New Roman" w:eastAsia="Times New Roman" w:hAnsi="Times New Roman" w:cs="Times New Roman"/>
          <w:noProof/>
          <w:sz w:val="24"/>
          <w:szCs w:val="24"/>
          <w:lang w:eastAsia="id-ID"/>
        </w:rPr>
        <w:t xml:space="preserve">17. </w:t>
      </w:r>
      <w:r w:rsidRPr="00B1295D">
        <w:rPr>
          <w:rFonts w:ascii="Times New Roman" w:eastAsia="Times New Roman" w:hAnsi="Times New Roman" w:cs="Times New Roman"/>
          <w:noProof/>
          <w:sz w:val="24"/>
          <w:szCs w:val="24"/>
          <w:lang w:eastAsia="id-ID"/>
        </w:rPr>
        <w:tab/>
        <w:t xml:space="preserve">Anggraini F. Hubungan Antara Gaya Hidup Dengan Status Kesehatan Lansia Binaan Puskesmas Pekayon Jaya Kota Bekasi Tahun 2008. Thesis, University of Indonesia, 2008). Retrieved from http://lontar. ui. ac. id/opac/ui; 2008. </w:t>
      </w:r>
    </w:p>
    <w:p w:rsidR="00B1295D" w:rsidRPr="00B1295D" w:rsidRDefault="00B1295D" w:rsidP="00B1295D">
      <w:pPr>
        <w:widowControl w:val="0"/>
        <w:autoSpaceDE w:val="0"/>
        <w:autoSpaceDN w:val="0"/>
        <w:adjustRightInd w:val="0"/>
        <w:spacing w:after="0" w:line="240" w:lineRule="auto"/>
        <w:ind w:left="640" w:hanging="640"/>
        <w:rPr>
          <w:rFonts w:ascii="Times New Roman" w:eastAsia="Times New Roman" w:hAnsi="Times New Roman" w:cs="Times New Roman"/>
          <w:sz w:val="24"/>
          <w:szCs w:val="24"/>
          <w:lang w:eastAsia="id-ID"/>
        </w:rPr>
      </w:pPr>
      <w:r w:rsidRPr="00B1295D">
        <w:rPr>
          <w:rFonts w:ascii="Times New Roman" w:eastAsia="Times New Roman" w:hAnsi="Times New Roman" w:cs="Times New Roman"/>
          <w:sz w:val="24"/>
          <w:szCs w:val="24"/>
          <w:lang w:eastAsia="id-ID"/>
        </w:rPr>
        <w:fldChar w:fldCharType="end"/>
      </w:r>
    </w:p>
    <w:p w:rsidR="00B1295D" w:rsidRPr="00B1295D" w:rsidRDefault="00B1295D" w:rsidP="00B1295D">
      <w:pPr>
        <w:tabs>
          <w:tab w:val="center" w:pos="3968"/>
          <w:tab w:val="left" w:pos="5460"/>
        </w:tabs>
        <w:spacing w:line="480" w:lineRule="auto"/>
        <w:contextualSpacing/>
        <w:jc w:val="both"/>
        <w:rPr>
          <w:rFonts w:ascii="Times New Roman" w:eastAsia="Times New Roman" w:hAnsi="Times New Roman" w:cs="Times New Roman"/>
          <w:sz w:val="24"/>
          <w:szCs w:val="24"/>
          <w:lang w:eastAsia="id-ID"/>
        </w:rPr>
      </w:pPr>
    </w:p>
    <w:p w:rsidR="00B1295D" w:rsidRPr="00B1295D" w:rsidRDefault="00B1295D" w:rsidP="00B1295D">
      <w:pPr>
        <w:rPr>
          <w:rFonts w:ascii="Times New Roman" w:eastAsia="Times New Roman" w:hAnsi="Times New Roman" w:cs="Times New Roman"/>
          <w:sz w:val="24"/>
          <w:szCs w:val="24"/>
          <w:lang w:eastAsia="id-ID"/>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spacing w:line="480" w:lineRule="auto"/>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 xml:space="preserve">LAMPIRAN </w:t>
      </w:r>
    </w:p>
    <w:p w:rsidR="00B1295D" w:rsidRPr="00B1295D" w:rsidRDefault="00B1295D" w:rsidP="00B1295D">
      <w:pPr>
        <w:spacing w:line="240" w:lineRule="auto"/>
        <w:jc w:val="center"/>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KUSIONER FAKTOR-FAKTOR YANG BERHUBUNGAN DENGAN KETEPATAN PENGEMBALIAN BERKAS REKAM MEDIS DI RUANG RAWAT INAP TERPADU (RINDU) A DI RSUP H. ADAM MALIK.</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Identitas Responden</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Tanggal wawancara</w:t>
      </w:r>
      <w:r w:rsidRPr="00B1295D">
        <w:rPr>
          <w:rFonts w:ascii="Times New Roman" w:eastAsiaTheme="minorEastAsia" w:hAnsi="Times New Roman" w:cs="Times New Roman"/>
          <w:sz w:val="24"/>
          <w:szCs w:val="24"/>
          <w:lang w:eastAsia="id-ID"/>
        </w:rPr>
        <w:tab/>
        <w:t>:</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Nama responden</w:t>
      </w:r>
      <w:r w:rsidRPr="00B1295D">
        <w:rPr>
          <w:rFonts w:ascii="Times New Roman" w:eastAsiaTheme="minorEastAsia" w:hAnsi="Times New Roman" w:cs="Times New Roman"/>
          <w:sz w:val="24"/>
          <w:szCs w:val="24"/>
          <w:lang w:eastAsia="id-ID"/>
        </w:rPr>
        <w:tab/>
        <w:t>:</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Umur</w:t>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t xml:space="preserve">: </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20704" behindDoc="0" locked="0" layoutInCell="1" allowOverlap="1" wp14:anchorId="348D7291" wp14:editId="3170E5A4">
                <wp:simplePos x="0" y="0"/>
                <wp:positionH relativeFrom="column">
                  <wp:posOffset>1455420</wp:posOffset>
                </wp:positionH>
                <wp:positionV relativeFrom="paragraph">
                  <wp:posOffset>36830</wp:posOffset>
                </wp:positionV>
                <wp:extent cx="209550" cy="152400"/>
                <wp:effectExtent l="0" t="0" r="19050" b="19050"/>
                <wp:wrapNone/>
                <wp:docPr id="857" name="Rectangle 8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5240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57" o:spid="_x0000_s1026" style="position:absolute;margin-left:114.6pt;margin-top:2.9pt;width:16.5pt;height:1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" fillcolor="window" strokecolor="windowText" strokeweight="2pt">
                <v:path arrowok="t"/>
              </v:rect>
            </w:pict>
          </mc:Fallback>
        </mc:AlternateContent>
      </w:r>
      <w:r w:rsidRPr="00B1295D">
        <w:rPr>
          <w:rFonts w:ascii="Times New Roman" w:eastAsiaTheme="minorEastAsia" w:hAnsi="Times New Roman" w:cs="Times New Roman"/>
          <w:sz w:val="24"/>
          <w:szCs w:val="24"/>
          <w:lang w:eastAsia="id-ID"/>
        </w:rPr>
        <w:t>Jenis Kelamin</w:t>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t>:        L</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21728" behindDoc="0" locked="0" layoutInCell="1" allowOverlap="1" wp14:anchorId="53268A8F" wp14:editId="089E82D1">
                <wp:simplePos x="0" y="0"/>
                <wp:positionH relativeFrom="column">
                  <wp:posOffset>1455420</wp:posOffset>
                </wp:positionH>
                <wp:positionV relativeFrom="paragraph">
                  <wp:posOffset>58420</wp:posOffset>
                </wp:positionV>
                <wp:extent cx="209550" cy="152400"/>
                <wp:effectExtent l="0" t="0" r="19050" b="19050"/>
                <wp:wrapNone/>
                <wp:docPr id="856" name="Rectangle 8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5240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56" o:spid="_x0000_s1026" style="position:absolute;margin-left:114.6pt;margin-top:4.6pt;width:16.5pt;height: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" fillcolor="window" strokecolor="windowText" strokeweight="2pt">
                <v:path arrowok="t"/>
              </v:rect>
            </w:pict>
          </mc:Fallback>
        </mc:AlternateContent>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t xml:space="preserve">         P</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16608" behindDoc="0" locked="0" layoutInCell="1" allowOverlap="1" wp14:anchorId="440D50DC" wp14:editId="4DE3E5F5">
                <wp:simplePos x="0" y="0"/>
                <wp:positionH relativeFrom="column">
                  <wp:posOffset>1455420</wp:posOffset>
                </wp:positionH>
                <wp:positionV relativeFrom="paragraph">
                  <wp:posOffset>39370</wp:posOffset>
                </wp:positionV>
                <wp:extent cx="209550" cy="152400"/>
                <wp:effectExtent l="0" t="0" r="19050" b="19050"/>
                <wp:wrapNone/>
                <wp:docPr id="855" name="Rectangle 8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5240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55" o:spid="_x0000_s1026" style="position:absolute;margin-left:114.6pt;margin-top:3.1pt;width:16.5pt;height:12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" fillcolor="window" strokecolor="windowText" strokeweight="2pt">
                <v:path arrowok="t"/>
              </v:rect>
            </w:pict>
          </mc:Fallback>
        </mc:AlternateContent>
      </w:r>
      <w:r w:rsidRPr="00B1295D">
        <w:rPr>
          <w:rFonts w:ascii="Times New Roman" w:eastAsiaTheme="minorEastAsia" w:hAnsi="Times New Roman" w:cs="Times New Roman"/>
          <w:sz w:val="24"/>
          <w:szCs w:val="24"/>
          <w:lang w:eastAsia="id-ID"/>
        </w:rPr>
        <w:t>Pendidikan</w:t>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t>:        SPK</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18656" behindDoc="0" locked="0" layoutInCell="1" allowOverlap="1" wp14:anchorId="3AF9C045" wp14:editId="1A51EFDC">
                <wp:simplePos x="0" y="0"/>
                <wp:positionH relativeFrom="column">
                  <wp:posOffset>1455420</wp:posOffset>
                </wp:positionH>
                <wp:positionV relativeFrom="paragraph">
                  <wp:posOffset>289560</wp:posOffset>
                </wp:positionV>
                <wp:extent cx="209550" cy="152400"/>
                <wp:effectExtent l="0" t="0" r="19050" b="19050"/>
                <wp:wrapNone/>
                <wp:docPr id="854" name="Rectangle 8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5240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54" o:spid="_x0000_s1026" style="position:absolute;margin-left:114.6pt;margin-top:22.8pt;width:16.5pt;height:1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" fillcolor="window" strokecolor="windowText" strokeweight="2pt">
                <v:path arrowok="t"/>
              </v:rect>
            </w:pict>
          </mc:Fallback>
        </mc:AlternateContent>
      </w: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17632" behindDoc="0" locked="0" layoutInCell="1" allowOverlap="1" wp14:anchorId="546B87C3" wp14:editId="3C443090">
                <wp:simplePos x="0" y="0"/>
                <wp:positionH relativeFrom="column">
                  <wp:posOffset>1455420</wp:posOffset>
                </wp:positionH>
                <wp:positionV relativeFrom="paragraph">
                  <wp:posOffset>22860</wp:posOffset>
                </wp:positionV>
                <wp:extent cx="209550" cy="152400"/>
                <wp:effectExtent l="0" t="0" r="19050" b="19050"/>
                <wp:wrapNone/>
                <wp:docPr id="852" name="Rectangle 8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5240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52" o:spid="_x0000_s1026" style="position:absolute;margin-left:114.6pt;margin-top:1.8pt;width:16.5pt;height:1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" fillcolor="window" strokecolor="windowText" strokeweight="2pt">
                <v:path arrowok="t"/>
              </v:rect>
            </w:pict>
          </mc:Fallback>
        </mc:AlternateContent>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t xml:space="preserve">         Diploma 1/II/III/IV</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719680" behindDoc="0" locked="0" layoutInCell="1" allowOverlap="1" wp14:anchorId="1F07CD4C" wp14:editId="095B8CF1">
                <wp:simplePos x="0" y="0"/>
                <wp:positionH relativeFrom="column">
                  <wp:posOffset>1455420</wp:posOffset>
                </wp:positionH>
                <wp:positionV relativeFrom="paragraph">
                  <wp:posOffset>273050</wp:posOffset>
                </wp:positionV>
                <wp:extent cx="209550" cy="152400"/>
                <wp:effectExtent l="0" t="0" r="19050" b="19050"/>
                <wp:wrapNone/>
                <wp:docPr id="853" name="Rectangle 8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5240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53" o:spid="_x0000_s1026" style="position:absolute;margin-left:114.6pt;margin-top:21.5pt;width:16.5pt;height:1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" fillcolor="window" strokecolor="windowText" strokeweight="2pt">
                <v:path arrowok="t"/>
              </v:rect>
            </w:pict>
          </mc:Fallback>
        </mc:AlternateContent>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t xml:space="preserve">         Sarjana</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t xml:space="preserve">         Pascasarjana</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enempatan</w:t>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t>:</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Masa Kerja</w:t>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t>:</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Lingkungan Kerja</w:t>
      </w:r>
      <w:r w:rsidRPr="00B1295D">
        <w:rPr>
          <w:rFonts w:ascii="Times New Roman" w:eastAsiaTheme="minorEastAsia" w:hAnsi="Times New Roman" w:cs="Times New Roman"/>
          <w:sz w:val="24"/>
          <w:szCs w:val="24"/>
          <w:lang w:eastAsia="id-ID"/>
        </w:rPr>
        <w:tab/>
        <w:t>:</w:t>
      </w:r>
    </w:p>
    <w:tbl>
      <w:tblPr>
        <w:tblStyle w:val="TableGrid"/>
        <w:tblW w:w="0" w:type="auto"/>
        <w:tblLook w:val="04A0" w:firstRow="1" w:lastRow="0" w:firstColumn="1" w:lastColumn="0" w:noHBand="0" w:noVBand="1"/>
      </w:tblPr>
      <w:tblGrid>
        <w:gridCol w:w="570"/>
        <w:gridCol w:w="5009"/>
        <w:gridCol w:w="483"/>
        <w:gridCol w:w="425"/>
      </w:tblGrid>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No.</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Butir Pertanyaan</w:t>
            </w:r>
          </w:p>
        </w:tc>
        <w:tc>
          <w:tcPr>
            <w:tcW w:w="483"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Y</w:t>
            </w:r>
          </w:p>
        </w:tc>
        <w:tc>
          <w:tcPr>
            <w:tcW w:w="425"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T</w:t>
            </w:r>
          </w:p>
        </w:tc>
      </w:tr>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Hubungan antara saya sebagai petugas dengan petugas lainnya terjalin dengan harmonis.</w:t>
            </w:r>
          </w:p>
        </w:tc>
        <w:tc>
          <w:tcPr>
            <w:tcW w:w="483" w:type="dxa"/>
          </w:tcPr>
          <w:p w:rsidR="00B1295D" w:rsidRPr="00B1295D" w:rsidRDefault="00B1295D" w:rsidP="00B1295D">
            <w:pPr>
              <w:jc w:val="both"/>
              <w:rPr>
                <w:rFonts w:ascii="Times New Roman" w:hAnsi="Times New Roman" w:cs="Times New Roman"/>
                <w:sz w:val="24"/>
                <w:szCs w:val="24"/>
              </w:rPr>
            </w:pPr>
          </w:p>
        </w:tc>
        <w:tc>
          <w:tcPr>
            <w:tcW w:w="425" w:type="dxa"/>
          </w:tcPr>
          <w:p w:rsidR="00B1295D" w:rsidRPr="00B1295D" w:rsidRDefault="00B1295D" w:rsidP="00B1295D">
            <w:pPr>
              <w:jc w:val="both"/>
              <w:rPr>
                <w:rFonts w:ascii="Times New Roman" w:hAnsi="Times New Roman" w:cs="Times New Roman"/>
                <w:sz w:val="24"/>
                <w:szCs w:val="24"/>
              </w:rPr>
            </w:pPr>
          </w:p>
        </w:tc>
      </w:tr>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Hubungan antara saya dengan sesama rekan kerja menimbulkan rasa salilng menghormati satu sama lain:</w:t>
            </w:r>
          </w:p>
        </w:tc>
        <w:tc>
          <w:tcPr>
            <w:tcW w:w="483" w:type="dxa"/>
          </w:tcPr>
          <w:p w:rsidR="00B1295D" w:rsidRPr="00B1295D" w:rsidRDefault="00B1295D" w:rsidP="00B1295D">
            <w:pPr>
              <w:jc w:val="both"/>
              <w:rPr>
                <w:rFonts w:ascii="Times New Roman" w:hAnsi="Times New Roman" w:cs="Times New Roman"/>
                <w:sz w:val="24"/>
                <w:szCs w:val="24"/>
              </w:rPr>
            </w:pPr>
          </w:p>
        </w:tc>
        <w:tc>
          <w:tcPr>
            <w:tcW w:w="425" w:type="dxa"/>
          </w:tcPr>
          <w:p w:rsidR="00B1295D" w:rsidRPr="00B1295D" w:rsidRDefault="00B1295D" w:rsidP="00B1295D">
            <w:pPr>
              <w:jc w:val="both"/>
              <w:rPr>
                <w:rFonts w:ascii="Times New Roman" w:hAnsi="Times New Roman" w:cs="Times New Roman"/>
                <w:sz w:val="24"/>
                <w:szCs w:val="24"/>
              </w:rPr>
            </w:pPr>
          </w:p>
        </w:tc>
      </w:tr>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Saya tidak mengalami hambatan untuk berkomunikasi dengan sesama rekan kerja.</w:t>
            </w:r>
          </w:p>
        </w:tc>
        <w:tc>
          <w:tcPr>
            <w:tcW w:w="483" w:type="dxa"/>
          </w:tcPr>
          <w:p w:rsidR="00B1295D" w:rsidRPr="00B1295D" w:rsidRDefault="00B1295D" w:rsidP="00B1295D">
            <w:pPr>
              <w:jc w:val="both"/>
              <w:rPr>
                <w:rFonts w:ascii="Times New Roman" w:hAnsi="Times New Roman" w:cs="Times New Roman"/>
                <w:sz w:val="24"/>
                <w:szCs w:val="24"/>
              </w:rPr>
            </w:pPr>
          </w:p>
        </w:tc>
        <w:tc>
          <w:tcPr>
            <w:tcW w:w="425" w:type="dxa"/>
          </w:tcPr>
          <w:p w:rsidR="00B1295D" w:rsidRPr="00B1295D" w:rsidRDefault="00B1295D" w:rsidP="00B1295D">
            <w:pPr>
              <w:jc w:val="both"/>
              <w:rPr>
                <w:rFonts w:ascii="Times New Roman" w:hAnsi="Times New Roman" w:cs="Times New Roman"/>
                <w:sz w:val="24"/>
                <w:szCs w:val="24"/>
              </w:rPr>
            </w:pPr>
          </w:p>
        </w:tc>
      </w:tr>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 xml:space="preserve"> Hubungan saya dengan rekan kerja (dokter dan perawat) terjalin dengan baik.</w:t>
            </w:r>
          </w:p>
        </w:tc>
        <w:tc>
          <w:tcPr>
            <w:tcW w:w="483" w:type="dxa"/>
          </w:tcPr>
          <w:p w:rsidR="00B1295D" w:rsidRPr="00B1295D" w:rsidRDefault="00B1295D" w:rsidP="00B1295D">
            <w:pPr>
              <w:jc w:val="both"/>
              <w:rPr>
                <w:rFonts w:ascii="Times New Roman" w:hAnsi="Times New Roman" w:cs="Times New Roman"/>
                <w:sz w:val="24"/>
                <w:szCs w:val="24"/>
              </w:rPr>
            </w:pPr>
          </w:p>
        </w:tc>
        <w:tc>
          <w:tcPr>
            <w:tcW w:w="425" w:type="dxa"/>
          </w:tcPr>
          <w:p w:rsidR="00B1295D" w:rsidRPr="00B1295D" w:rsidRDefault="00B1295D" w:rsidP="00B1295D">
            <w:pPr>
              <w:jc w:val="both"/>
              <w:rPr>
                <w:rFonts w:ascii="Times New Roman" w:hAnsi="Times New Roman" w:cs="Times New Roman"/>
                <w:sz w:val="24"/>
                <w:szCs w:val="24"/>
              </w:rPr>
            </w:pPr>
          </w:p>
        </w:tc>
      </w:tr>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5.</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Hubungan saya sebagai petugas dengan rekan kerja (dokter dan perawat) dapat membantu saya dalam memenuhi standart kerja penyerahan rekam medis rawat inap 1x24 jam</w:t>
            </w:r>
          </w:p>
        </w:tc>
        <w:tc>
          <w:tcPr>
            <w:tcW w:w="483" w:type="dxa"/>
          </w:tcPr>
          <w:p w:rsidR="00B1295D" w:rsidRPr="00B1295D" w:rsidRDefault="00B1295D" w:rsidP="00B1295D">
            <w:pPr>
              <w:jc w:val="both"/>
              <w:rPr>
                <w:rFonts w:ascii="Times New Roman" w:hAnsi="Times New Roman" w:cs="Times New Roman"/>
                <w:sz w:val="24"/>
                <w:szCs w:val="24"/>
              </w:rPr>
            </w:pPr>
          </w:p>
        </w:tc>
        <w:tc>
          <w:tcPr>
            <w:tcW w:w="425" w:type="dxa"/>
          </w:tcPr>
          <w:p w:rsidR="00B1295D" w:rsidRPr="00B1295D" w:rsidRDefault="00B1295D" w:rsidP="00B1295D">
            <w:pPr>
              <w:jc w:val="both"/>
              <w:rPr>
                <w:rFonts w:ascii="Times New Roman" w:hAnsi="Times New Roman" w:cs="Times New Roman"/>
                <w:sz w:val="24"/>
                <w:szCs w:val="24"/>
              </w:rPr>
            </w:pPr>
          </w:p>
        </w:tc>
      </w:tr>
    </w:tbl>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Kode: 1 Tidak, 2 Ya.</w:t>
      </w:r>
    </w:p>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 xml:space="preserve">Ketetapan </w:t>
      </w:r>
      <w:r w:rsidRPr="00B1295D">
        <w:rPr>
          <w:rFonts w:ascii="Times New Roman" w:eastAsiaTheme="minorEastAsia" w:hAnsi="Times New Roman" w:cs="Times New Roman"/>
          <w:sz w:val="24"/>
          <w:szCs w:val="24"/>
          <w:lang w:eastAsia="id-ID"/>
        </w:rPr>
        <w:tab/>
      </w:r>
      <w:r w:rsidRPr="00B1295D">
        <w:rPr>
          <w:rFonts w:ascii="Times New Roman" w:eastAsiaTheme="minorEastAsia" w:hAnsi="Times New Roman" w:cs="Times New Roman"/>
          <w:sz w:val="24"/>
          <w:szCs w:val="24"/>
          <w:lang w:eastAsia="id-ID"/>
        </w:rPr>
        <w:tab/>
        <w:t>:</w:t>
      </w:r>
    </w:p>
    <w:tbl>
      <w:tblPr>
        <w:tblStyle w:val="TableGrid"/>
        <w:tblW w:w="0" w:type="auto"/>
        <w:tblLook w:val="04A0" w:firstRow="1" w:lastRow="0" w:firstColumn="1" w:lastColumn="0" w:noHBand="0" w:noVBand="1"/>
      </w:tblPr>
      <w:tblGrid>
        <w:gridCol w:w="570"/>
        <w:gridCol w:w="5009"/>
        <w:gridCol w:w="510"/>
        <w:gridCol w:w="425"/>
      </w:tblGrid>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No.</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Butir Pertanyaan</w:t>
            </w:r>
          </w:p>
        </w:tc>
        <w:tc>
          <w:tcPr>
            <w:tcW w:w="483"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TT</w:t>
            </w:r>
          </w:p>
        </w:tc>
        <w:tc>
          <w:tcPr>
            <w:tcW w:w="425"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T</w:t>
            </w:r>
          </w:p>
        </w:tc>
      </w:tr>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1.</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Saya selalu menyelesaikan pekerjaan dengan tepat waktu.</w:t>
            </w:r>
          </w:p>
        </w:tc>
        <w:tc>
          <w:tcPr>
            <w:tcW w:w="483" w:type="dxa"/>
          </w:tcPr>
          <w:p w:rsidR="00B1295D" w:rsidRPr="00B1295D" w:rsidRDefault="00B1295D" w:rsidP="00B1295D">
            <w:pPr>
              <w:jc w:val="both"/>
              <w:rPr>
                <w:rFonts w:ascii="Times New Roman" w:hAnsi="Times New Roman" w:cs="Times New Roman"/>
                <w:sz w:val="24"/>
                <w:szCs w:val="24"/>
              </w:rPr>
            </w:pPr>
          </w:p>
        </w:tc>
        <w:tc>
          <w:tcPr>
            <w:tcW w:w="425" w:type="dxa"/>
          </w:tcPr>
          <w:p w:rsidR="00B1295D" w:rsidRPr="00B1295D" w:rsidRDefault="00B1295D" w:rsidP="00B1295D">
            <w:pPr>
              <w:jc w:val="both"/>
              <w:rPr>
                <w:rFonts w:ascii="Times New Roman" w:hAnsi="Times New Roman" w:cs="Times New Roman"/>
                <w:sz w:val="24"/>
                <w:szCs w:val="24"/>
              </w:rPr>
            </w:pPr>
          </w:p>
        </w:tc>
      </w:tr>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2.</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Saya disiplin waktu dalam bekerja.</w:t>
            </w:r>
          </w:p>
        </w:tc>
        <w:tc>
          <w:tcPr>
            <w:tcW w:w="483" w:type="dxa"/>
          </w:tcPr>
          <w:p w:rsidR="00B1295D" w:rsidRPr="00B1295D" w:rsidRDefault="00B1295D" w:rsidP="00B1295D">
            <w:pPr>
              <w:jc w:val="both"/>
              <w:rPr>
                <w:rFonts w:ascii="Times New Roman" w:hAnsi="Times New Roman" w:cs="Times New Roman"/>
                <w:sz w:val="24"/>
                <w:szCs w:val="24"/>
              </w:rPr>
            </w:pPr>
          </w:p>
        </w:tc>
        <w:tc>
          <w:tcPr>
            <w:tcW w:w="425" w:type="dxa"/>
          </w:tcPr>
          <w:p w:rsidR="00B1295D" w:rsidRPr="00B1295D" w:rsidRDefault="00B1295D" w:rsidP="00B1295D">
            <w:pPr>
              <w:jc w:val="both"/>
              <w:rPr>
                <w:rFonts w:ascii="Times New Roman" w:hAnsi="Times New Roman" w:cs="Times New Roman"/>
                <w:sz w:val="24"/>
                <w:szCs w:val="24"/>
              </w:rPr>
            </w:pPr>
          </w:p>
        </w:tc>
      </w:tr>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3.</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Saya tidak pernah menunda pekerjaan.</w:t>
            </w:r>
          </w:p>
        </w:tc>
        <w:tc>
          <w:tcPr>
            <w:tcW w:w="483" w:type="dxa"/>
          </w:tcPr>
          <w:p w:rsidR="00B1295D" w:rsidRPr="00B1295D" w:rsidRDefault="00B1295D" w:rsidP="00B1295D">
            <w:pPr>
              <w:jc w:val="both"/>
              <w:rPr>
                <w:rFonts w:ascii="Times New Roman" w:hAnsi="Times New Roman" w:cs="Times New Roman"/>
                <w:sz w:val="24"/>
                <w:szCs w:val="24"/>
              </w:rPr>
            </w:pPr>
          </w:p>
        </w:tc>
        <w:tc>
          <w:tcPr>
            <w:tcW w:w="425" w:type="dxa"/>
          </w:tcPr>
          <w:p w:rsidR="00B1295D" w:rsidRPr="00B1295D" w:rsidRDefault="00B1295D" w:rsidP="00B1295D">
            <w:pPr>
              <w:jc w:val="both"/>
              <w:rPr>
                <w:rFonts w:ascii="Times New Roman" w:hAnsi="Times New Roman" w:cs="Times New Roman"/>
                <w:sz w:val="24"/>
                <w:szCs w:val="24"/>
              </w:rPr>
            </w:pPr>
          </w:p>
        </w:tc>
      </w:tr>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4.</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Saya mampu mempercepat menyelesaikan pekerjaan sebelum batas waktu yang ditentukan.</w:t>
            </w:r>
          </w:p>
        </w:tc>
        <w:tc>
          <w:tcPr>
            <w:tcW w:w="483" w:type="dxa"/>
          </w:tcPr>
          <w:p w:rsidR="00B1295D" w:rsidRPr="00B1295D" w:rsidRDefault="00B1295D" w:rsidP="00B1295D">
            <w:pPr>
              <w:jc w:val="both"/>
              <w:rPr>
                <w:rFonts w:ascii="Times New Roman" w:hAnsi="Times New Roman" w:cs="Times New Roman"/>
                <w:sz w:val="24"/>
                <w:szCs w:val="24"/>
              </w:rPr>
            </w:pPr>
          </w:p>
        </w:tc>
        <w:tc>
          <w:tcPr>
            <w:tcW w:w="425" w:type="dxa"/>
          </w:tcPr>
          <w:p w:rsidR="00B1295D" w:rsidRPr="00B1295D" w:rsidRDefault="00B1295D" w:rsidP="00B1295D">
            <w:pPr>
              <w:jc w:val="both"/>
              <w:rPr>
                <w:rFonts w:ascii="Times New Roman" w:hAnsi="Times New Roman" w:cs="Times New Roman"/>
                <w:sz w:val="24"/>
                <w:szCs w:val="24"/>
              </w:rPr>
            </w:pPr>
          </w:p>
        </w:tc>
      </w:tr>
      <w:tr w:rsidR="00B1295D" w:rsidRPr="00B1295D" w:rsidTr="00B1295D">
        <w:tc>
          <w:tcPr>
            <w:tcW w:w="570"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5.</w:t>
            </w:r>
          </w:p>
        </w:tc>
        <w:tc>
          <w:tcPr>
            <w:tcW w:w="5009" w:type="dxa"/>
          </w:tcPr>
          <w:p w:rsidR="00B1295D" w:rsidRPr="00B1295D" w:rsidRDefault="00B1295D" w:rsidP="00B1295D">
            <w:pPr>
              <w:jc w:val="both"/>
              <w:rPr>
                <w:rFonts w:ascii="Times New Roman" w:hAnsi="Times New Roman" w:cs="Times New Roman"/>
                <w:sz w:val="24"/>
                <w:szCs w:val="24"/>
              </w:rPr>
            </w:pPr>
            <w:r w:rsidRPr="00B1295D">
              <w:rPr>
                <w:rFonts w:ascii="Times New Roman" w:hAnsi="Times New Roman" w:cs="Times New Roman"/>
                <w:sz w:val="24"/>
                <w:szCs w:val="24"/>
              </w:rPr>
              <w:t>Saya mampu memenuhi standart penyerahan berkas rekam medis rawat inap 1x24 jam.</w:t>
            </w:r>
          </w:p>
        </w:tc>
        <w:tc>
          <w:tcPr>
            <w:tcW w:w="483" w:type="dxa"/>
          </w:tcPr>
          <w:p w:rsidR="00B1295D" w:rsidRPr="00B1295D" w:rsidRDefault="00B1295D" w:rsidP="00B1295D">
            <w:pPr>
              <w:jc w:val="both"/>
              <w:rPr>
                <w:rFonts w:ascii="Times New Roman" w:hAnsi="Times New Roman" w:cs="Times New Roman"/>
                <w:sz w:val="24"/>
                <w:szCs w:val="24"/>
              </w:rPr>
            </w:pPr>
          </w:p>
        </w:tc>
        <w:tc>
          <w:tcPr>
            <w:tcW w:w="425" w:type="dxa"/>
          </w:tcPr>
          <w:p w:rsidR="00B1295D" w:rsidRPr="00B1295D" w:rsidRDefault="00B1295D" w:rsidP="00B1295D">
            <w:pPr>
              <w:jc w:val="both"/>
              <w:rPr>
                <w:rFonts w:ascii="Times New Roman" w:hAnsi="Times New Roman" w:cs="Times New Roman"/>
                <w:sz w:val="24"/>
                <w:szCs w:val="24"/>
              </w:rPr>
            </w:pPr>
          </w:p>
        </w:tc>
      </w:tr>
    </w:tbl>
    <w:p w:rsidR="00B1295D" w:rsidRPr="00B1295D" w:rsidRDefault="00B1295D" w:rsidP="00B1295D">
      <w:pPr>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Kode: 1 Tidak Tepat, 2 Tepat</w:t>
      </w: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rPr>
          <w:rFonts w:ascii="Times New Roman" w:eastAsiaTheme="minorEastAsia" w:hAnsi="Times New Roman" w:cs="Times New Roman"/>
          <w:sz w:val="24"/>
          <w:szCs w:val="24"/>
          <w:lang w:eastAsia="id-ID"/>
        </w:rPr>
      </w:pPr>
    </w:p>
    <w:p w:rsidR="00B1295D" w:rsidRPr="00B1295D" w:rsidRDefault="00B1295D" w:rsidP="00B1295D">
      <w:pPr>
        <w:spacing w:line="480" w:lineRule="auto"/>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LAMPIRAN I UJI VALIDITAS</w:t>
      </w:r>
    </w:p>
    <w:p w:rsidR="00B1295D" w:rsidRPr="00B1295D" w:rsidRDefault="00B1295D" w:rsidP="00B1295D">
      <w:pPr>
        <w:numPr>
          <w:ilvl w:val="0"/>
          <w:numId w:val="111"/>
        </w:numPr>
        <w:spacing w:line="24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Uji Validitas Variabel Lingkungan Kerja</w:t>
      </w:r>
    </w:p>
    <w:tbl>
      <w:tblPr>
        <w:tblW w:w="6720" w:type="dxa"/>
        <w:tblInd w:w="93" w:type="dxa"/>
        <w:tblLook w:val="04A0" w:firstRow="1" w:lastRow="0" w:firstColumn="1" w:lastColumn="0" w:noHBand="0" w:noVBand="1"/>
      </w:tblPr>
      <w:tblGrid>
        <w:gridCol w:w="960"/>
        <w:gridCol w:w="960"/>
        <w:gridCol w:w="960"/>
        <w:gridCol w:w="960"/>
        <w:gridCol w:w="960"/>
        <w:gridCol w:w="960"/>
        <w:gridCol w:w="960"/>
      </w:tblGrid>
      <w:tr w:rsidR="00B1295D" w:rsidRPr="00B1295D" w:rsidTr="00B1295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No</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P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P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P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P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P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Total</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7</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8</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7</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7</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9</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9</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0</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7</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8</w:t>
            </w:r>
          </w:p>
        </w:tc>
      </w:tr>
      <w:tr w:rsidR="00B1295D" w:rsidRPr="00B1295D" w:rsidTr="00B1295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1295D" w:rsidRPr="00B1295D" w:rsidRDefault="00B1295D" w:rsidP="00B1295D">
            <w:pPr>
              <w:spacing w:after="0" w:line="240" w:lineRule="auto"/>
              <w:jc w:val="center"/>
              <w:rPr>
                <w:rFonts w:ascii="Times New Roman" w:eastAsia="Times New Roman" w:hAnsi="Times New Roman" w:cs="Times New Roman"/>
                <w:color w:val="000000"/>
                <w:sz w:val="24"/>
                <w:szCs w:val="24"/>
                <w:lang w:eastAsia="id-ID"/>
              </w:rPr>
            </w:pPr>
            <w:r w:rsidRPr="00B1295D">
              <w:rPr>
                <w:rFonts w:ascii="Times New Roman" w:eastAsia="Times New Roman" w:hAnsi="Times New Roman" w:cs="Times New Roman"/>
                <w:color w:val="000000"/>
                <w:sz w:val="24"/>
                <w:szCs w:val="24"/>
                <w:lang w:eastAsia="id-ID"/>
              </w:rPr>
              <w:t>6</w:t>
            </w:r>
          </w:p>
        </w:tc>
      </w:tr>
    </w:tbl>
    <w:p w:rsidR="00B1295D" w:rsidRPr="00B1295D" w:rsidRDefault="00B1295D" w:rsidP="00B1295D">
      <w:pPr>
        <w:jc w:val="both"/>
        <w:rPr>
          <w:rFonts w:ascii="Times New Roman" w:eastAsiaTheme="minorEastAsia" w:hAnsi="Times New Roman" w:cs="Times New Roman"/>
          <w:b/>
          <w:sz w:val="24"/>
          <w:szCs w:val="24"/>
          <w:lang w:eastAsia="id-ID"/>
        </w:rPr>
      </w:pPr>
    </w:p>
    <w:p w:rsidR="00B1295D" w:rsidRPr="00B1295D" w:rsidRDefault="00B1295D" w:rsidP="00B1295D">
      <w:pPr>
        <w:jc w:val="both"/>
        <w:rPr>
          <w:rFonts w:ascii="Times New Roman" w:eastAsiaTheme="minorEastAsia" w:hAnsi="Times New Roman" w:cs="Times New Roman"/>
          <w:b/>
          <w:sz w:val="24"/>
          <w:szCs w:val="24"/>
          <w:lang w:eastAsia="id-ID"/>
        </w:rPr>
      </w:pPr>
    </w:p>
    <w:p w:rsidR="00B1295D" w:rsidRPr="00B1295D" w:rsidRDefault="00B1295D" w:rsidP="00B1295D">
      <w:pPr>
        <w:jc w:val="both"/>
        <w:rPr>
          <w:rFonts w:ascii="Times New Roman" w:eastAsiaTheme="minorEastAsia" w:hAnsi="Times New Roman" w:cs="Times New Roman"/>
          <w:b/>
          <w:sz w:val="24"/>
          <w:szCs w:val="24"/>
          <w:lang w:eastAsia="id-ID"/>
        </w:rPr>
      </w:pPr>
    </w:p>
    <w:p w:rsidR="00B1295D" w:rsidRPr="00B1295D" w:rsidRDefault="00B1295D" w:rsidP="00B1295D">
      <w:pPr>
        <w:jc w:val="both"/>
        <w:rPr>
          <w:rFonts w:ascii="Times New Roman" w:eastAsiaTheme="minorEastAsia" w:hAnsi="Times New Roman" w:cs="Times New Roman"/>
          <w:b/>
          <w:sz w:val="24"/>
          <w:szCs w:val="24"/>
          <w:lang w:eastAsia="id-ID"/>
        </w:rPr>
      </w:pPr>
    </w:p>
    <w:p w:rsidR="00B1295D" w:rsidRPr="00B1295D" w:rsidRDefault="00B1295D" w:rsidP="00B1295D">
      <w:pPr>
        <w:jc w:val="both"/>
        <w:rPr>
          <w:rFonts w:ascii="Times New Roman" w:eastAsiaTheme="minorEastAsia" w:hAnsi="Times New Roman" w:cs="Times New Roman"/>
          <w:b/>
          <w:sz w:val="24"/>
          <w:szCs w:val="24"/>
          <w:lang w:eastAsia="id-ID"/>
        </w:rPr>
      </w:pPr>
    </w:p>
    <w:p w:rsidR="00B1295D" w:rsidRPr="00B1295D" w:rsidRDefault="00B1295D" w:rsidP="00B1295D">
      <w:pPr>
        <w:jc w:val="both"/>
        <w:rPr>
          <w:rFonts w:ascii="Times New Roman" w:eastAsiaTheme="minorEastAsia" w:hAnsi="Times New Roman" w:cs="Times New Roman"/>
          <w:b/>
          <w:sz w:val="24"/>
          <w:szCs w:val="24"/>
          <w:lang w:eastAsia="id-ID"/>
        </w:rPr>
      </w:pPr>
    </w:p>
    <w:p w:rsidR="00B1295D" w:rsidRPr="00B1295D" w:rsidRDefault="00B1295D" w:rsidP="00B1295D">
      <w:pPr>
        <w:jc w:val="both"/>
        <w:rPr>
          <w:rFonts w:ascii="Times New Roman" w:eastAsiaTheme="minorEastAsia" w:hAnsi="Times New Roman" w:cs="Times New Roman"/>
          <w:b/>
          <w:sz w:val="24"/>
          <w:szCs w:val="24"/>
          <w:lang w:eastAsia="id-ID"/>
        </w:rPr>
      </w:pPr>
    </w:p>
    <w:p w:rsidR="00B1295D" w:rsidRPr="00B1295D" w:rsidRDefault="00B1295D" w:rsidP="00B1295D">
      <w:pPr>
        <w:jc w:val="both"/>
        <w:rPr>
          <w:rFonts w:ascii="Times New Roman" w:eastAsiaTheme="minorEastAsia" w:hAnsi="Times New Roman" w:cs="Times New Roman"/>
          <w:b/>
          <w:sz w:val="24"/>
          <w:szCs w:val="24"/>
          <w:lang w:eastAsia="id-ID"/>
        </w:rPr>
      </w:pPr>
    </w:p>
    <w:p w:rsidR="00B1295D" w:rsidRPr="00B1295D" w:rsidRDefault="00B1295D" w:rsidP="00B1295D">
      <w:pPr>
        <w:jc w:val="both"/>
        <w:rPr>
          <w:rFonts w:ascii="Times New Roman" w:eastAsiaTheme="minorEastAsia" w:hAnsi="Times New Roman" w:cs="Times New Roman"/>
          <w:b/>
          <w:sz w:val="24"/>
          <w:szCs w:val="24"/>
          <w:lang w:eastAsia="id-ID"/>
        </w:rPr>
      </w:pPr>
    </w:p>
    <w:p w:rsidR="00B1295D" w:rsidRPr="00B1295D" w:rsidRDefault="00B1295D" w:rsidP="00B1295D">
      <w:pPr>
        <w:jc w:val="both"/>
        <w:rPr>
          <w:rFonts w:ascii="Times New Roman" w:eastAsiaTheme="minorEastAsia" w:hAnsi="Times New Roman" w:cs="Times New Roman"/>
          <w:b/>
          <w:sz w:val="24"/>
          <w:szCs w:val="24"/>
          <w:lang w:eastAsia="id-ID"/>
        </w:rPr>
      </w:pPr>
    </w:p>
    <w:tbl>
      <w:tblPr>
        <w:tblStyle w:val="TableGrid"/>
        <w:tblW w:w="9145" w:type="dxa"/>
        <w:tblLayout w:type="fixed"/>
        <w:tblLook w:val="0000" w:firstRow="0" w:lastRow="0" w:firstColumn="0" w:lastColumn="0" w:noHBand="0" w:noVBand="0"/>
      </w:tblPr>
      <w:tblGrid>
        <w:gridCol w:w="1095"/>
        <w:gridCol w:w="1952"/>
        <w:gridCol w:w="1001"/>
        <w:gridCol w:w="999"/>
        <w:gridCol w:w="1000"/>
        <w:gridCol w:w="1000"/>
        <w:gridCol w:w="1000"/>
        <w:gridCol w:w="1098"/>
      </w:tblGrid>
      <w:tr w:rsidR="00B1295D" w:rsidRPr="00B1295D" w:rsidTr="00B1295D">
        <w:tc>
          <w:tcPr>
            <w:tcW w:w="9145" w:type="dxa"/>
            <w:gridSpan w:val="8"/>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b/>
                <w:bCs/>
                <w:color w:val="000000"/>
                <w:sz w:val="24"/>
                <w:szCs w:val="24"/>
              </w:rPr>
              <w:lastRenderedPageBreak/>
              <w:t>Correlations</w:t>
            </w:r>
          </w:p>
        </w:tc>
      </w:tr>
      <w:tr w:rsidR="00B1295D" w:rsidRPr="00B1295D" w:rsidTr="00B1295D">
        <w:tc>
          <w:tcPr>
            <w:tcW w:w="1095"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1"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1</w:t>
            </w:r>
          </w:p>
        </w:tc>
        <w:tc>
          <w:tcPr>
            <w:tcW w:w="999"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2</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3</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4</w:t>
            </w:r>
          </w:p>
        </w:tc>
        <w:tc>
          <w:tcPr>
            <w:tcW w:w="1000"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5</w:t>
            </w:r>
          </w:p>
        </w:tc>
        <w:tc>
          <w:tcPr>
            <w:tcW w:w="1098" w:type="dxa"/>
          </w:tcPr>
          <w:p w:rsidR="00B1295D" w:rsidRPr="00B1295D" w:rsidRDefault="00B1295D" w:rsidP="00B1295D">
            <w:pPr>
              <w:autoSpaceDE w:val="0"/>
              <w:autoSpaceDN w:val="0"/>
              <w:adjustRightInd w:val="0"/>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skor_total</w:t>
            </w:r>
          </w:p>
        </w:tc>
      </w:tr>
      <w:tr w:rsidR="00B1295D" w:rsidRPr="00B1295D" w:rsidTr="00B1295D">
        <w:tc>
          <w:tcPr>
            <w:tcW w:w="1095" w:type="dxa"/>
            <w:vMerge w:val="restart"/>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1</w:t>
            </w: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5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13</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96</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97</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484</w:t>
            </w:r>
            <w:r w:rsidRPr="00B1295D">
              <w:rPr>
                <w:rFonts w:ascii="Times New Roman" w:hAnsi="Times New Roman" w:cs="Times New Roman"/>
                <w:color w:val="000000"/>
                <w:sz w:val="24"/>
                <w:szCs w:val="24"/>
                <w:vertAlign w:val="superscript"/>
              </w:rPr>
              <w:t>*</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3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8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686</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83</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31</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r>
      <w:tr w:rsidR="00B1295D" w:rsidRPr="00B1295D" w:rsidTr="00B1295D">
        <w:tc>
          <w:tcPr>
            <w:tcW w:w="1095" w:type="dxa"/>
            <w:vMerge w:val="restart"/>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2</w:t>
            </w: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50</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892</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36</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26</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825</w:t>
            </w:r>
            <w:r w:rsidRPr="00B1295D">
              <w:rPr>
                <w:rFonts w:ascii="Times New Roman" w:hAnsi="Times New Roman" w:cs="Times New Roman"/>
                <w:color w:val="000000"/>
                <w:sz w:val="24"/>
                <w:szCs w:val="24"/>
                <w:vertAlign w:val="superscript"/>
              </w:rPr>
              <w:t>**</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30</w:t>
            </w:r>
          </w:p>
        </w:tc>
        <w:tc>
          <w:tcPr>
            <w:tcW w:w="999"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47</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97</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r>
      <w:tr w:rsidR="00B1295D" w:rsidRPr="00B1295D" w:rsidTr="00B1295D">
        <w:tc>
          <w:tcPr>
            <w:tcW w:w="1095" w:type="dxa"/>
            <w:vMerge w:val="restart"/>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3</w:t>
            </w: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13</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892</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72</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03</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938</w:t>
            </w:r>
            <w:r w:rsidRPr="00B1295D">
              <w:rPr>
                <w:rFonts w:ascii="Times New Roman" w:hAnsi="Times New Roman" w:cs="Times New Roman"/>
                <w:color w:val="000000"/>
                <w:sz w:val="24"/>
                <w:szCs w:val="24"/>
                <w:vertAlign w:val="superscript"/>
              </w:rPr>
              <w:t>**</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80</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c>
          <w:tcPr>
            <w:tcW w:w="1000"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8</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95</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r>
      <w:tr w:rsidR="00B1295D" w:rsidRPr="00B1295D" w:rsidTr="00B1295D">
        <w:tc>
          <w:tcPr>
            <w:tcW w:w="1095" w:type="dxa"/>
            <w:vMerge w:val="restart"/>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4</w:t>
            </w: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96</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36</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72</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81</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81</w:t>
            </w:r>
            <w:r w:rsidRPr="00B1295D">
              <w:rPr>
                <w:rFonts w:ascii="Times New Roman" w:hAnsi="Times New Roman" w:cs="Times New Roman"/>
                <w:color w:val="000000"/>
                <w:sz w:val="24"/>
                <w:szCs w:val="24"/>
                <w:vertAlign w:val="superscript"/>
              </w:rPr>
              <w:t>**</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686</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47</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8</w:t>
            </w:r>
          </w:p>
        </w:tc>
        <w:tc>
          <w:tcPr>
            <w:tcW w:w="1000"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735</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7</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r>
      <w:tr w:rsidR="00B1295D" w:rsidRPr="00B1295D" w:rsidTr="00B1295D">
        <w:tc>
          <w:tcPr>
            <w:tcW w:w="1095" w:type="dxa"/>
            <w:vMerge w:val="restart"/>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5</w:t>
            </w: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97</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26</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03</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81</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46</w:t>
            </w:r>
            <w:r w:rsidRPr="00B1295D">
              <w:rPr>
                <w:rFonts w:ascii="Times New Roman" w:hAnsi="Times New Roman" w:cs="Times New Roman"/>
                <w:color w:val="000000"/>
                <w:sz w:val="24"/>
                <w:szCs w:val="24"/>
                <w:vertAlign w:val="superscript"/>
              </w:rPr>
              <w:t>*</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83</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97</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95</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735</w:t>
            </w:r>
          </w:p>
        </w:tc>
        <w:tc>
          <w:tcPr>
            <w:tcW w:w="1000"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13</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r>
      <w:tr w:rsidR="00B1295D" w:rsidRPr="00B1295D" w:rsidTr="00B1295D">
        <w:tc>
          <w:tcPr>
            <w:tcW w:w="1095" w:type="dxa"/>
            <w:vMerge w:val="restart"/>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skor_total</w:t>
            </w: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484</w:t>
            </w:r>
            <w:r w:rsidRPr="00B1295D">
              <w:rPr>
                <w:rFonts w:ascii="Times New Roman" w:hAnsi="Times New Roman" w:cs="Times New Roman"/>
                <w:color w:val="000000"/>
                <w:sz w:val="24"/>
                <w:szCs w:val="24"/>
                <w:vertAlign w:val="superscript"/>
              </w:rPr>
              <w:t>*</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825</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938</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81</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46</w:t>
            </w:r>
            <w:r w:rsidRPr="00B1295D">
              <w:rPr>
                <w:rFonts w:ascii="Times New Roman" w:hAnsi="Times New Roman" w:cs="Times New Roman"/>
                <w:color w:val="000000"/>
                <w:sz w:val="24"/>
                <w:szCs w:val="24"/>
                <w:vertAlign w:val="superscript"/>
              </w:rPr>
              <w:t>*</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31</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7</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13</w:t>
            </w:r>
          </w:p>
        </w:tc>
        <w:tc>
          <w:tcPr>
            <w:tcW w:w="1098" w:type="dxa"/>
          </w:tcPr>
          <w:p w:rsidR="00B1295D" w:rsidRPr="00B1295D" w:rsidRDefault="00B1295D" w:rsidP="00B1295D">
            <w:pPr>
              <w:autoSpaceDE w:val="0"/>
              <w:autoSpaceDN w:val="0"/>
              <w:adjustRightInd w:val="0"/>
              <w:rPr>
                <w:rFonts w:ascii="Times New Roman" w:hAnsi="Times New Roman" w:cs="Times New Roman"/>
                <w:sz w:val="24"/>
                <w:szCs w:val="24"/>
              </w:rPr>
            </w:pP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999"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00"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c>
          <w:tcPr>
            <w:tcW w:w="1098" w:type="dxa"/>
          </w:tcPr>
          <w:p w:rsidR="00B1295D" w:rsidRPr="00B1295D" w:rsidRDefault="00B1295D" w:rsidP="00B1295D">
            <w:pPr>
              <w:autoSpaceDE w:val="0"/>
              <w:autoSpaceDN w:val="0"/>
              <w:adjustRightInd w:val="0"/>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w:t>
            </w:r>
          </w:p>
        </w:tc>
      </w:tr>
      <w:tr w:rsidR="00B1295D" w:rsidRPr="00B1295D" w:rsidTr="00B1295D">
        <w:tc>
          <w:tcPr>
            <w:tcW w:w="9145" w:type="dxa"/>
            <w:gridSpan w:val="8"/>
          </w:tcPr>
          <w:p w:rsidR="00B1295D" w:rsidRPr="00B1295D" w:rsidRDefault="00B1295D" w:rsidP="00B1295D">
            <w:pPr>
              <w:autoSpaceDE w:val="0"/>
              <w:autoSpaceDN w:val="0"/>
              <w:adjustRightInd w:val="0"/>
              <w:rPr>
                <w:rFonts w:ascii="Times New Roman" w:hAnsi="Times New Roman" w:cs="Times New Roman"/>
                <w:sz w:val="24"/>
                <w:szCs w:val="24"/>
              </w:rPr>
            </w:pPr>
          </w:p>
        </w:tc>
      </w:tr>
    </w:tbl>
    <w:p w:rsidR="00B1295D" w:rsidRPr="00B1295D" w:rsidRDefault="00B1295D" w:rsidP="00B1295D">
      <w:pPr>
        <w:spacing w:line="24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111"/>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Uji Validitas Variabel Ketepatan</w:t>
      </w:r>
    </w:p>
    <w:tbl>
      <w:tblPr>
        <w:tblStyle w:val="TableGrid"/>
        <w:tblW w:w="6720" w:type="dxa"/>
        <w:tblLook w:val="04A0" w:firstRow="1" w:lastRow="0" w:firstColumn="1" w:lastColumn="0" w:noHBand="0" w:noVBand="1"/>
      </w:tblPr>
      <w:tblGrid>
        <w:gridCol w:w="960"/>
        <w:gridCol w:w="960"/>
        <w:gridCol w:w="960"/>
        <w:gridCol w:w="960"/>
        <w:gridCol w:w="960"/>
        <w:gridCol w:w="960"/>
        <w:gridCol w:w="960"/>
      </w:tblGrid>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No</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P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P2</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P3</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P4</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P5</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Total</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5</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2</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4</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3</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5</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4</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5</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5</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6</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5</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7</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8</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5</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9</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2</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5</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5</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4</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6</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5</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7</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3</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8</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5</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9</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5</w:t>
            </w:r>
          </w:p>
        </w:tc>
      </w:tr>
      <w:tr w:rsidR="00B1295D" w:rsidRPr="00B1295D" w:rsidTr="00B1295D">
        <w:trPr>
          <w:trHeight w:val="300"/>
        </w:trPr>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20</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1</w:t>
            </w:r>
          </w:p>
        </w:tc>
        <w:tc>
          <w:tcPr>
            <w:tcW w:w="960" w:type="dxa"/>
            <w:noWrap/>
            <w:hideMark/>
          </w:tcPr>
          <w:p w:rsidR="00B1295D" w:rsidRPr="00B1295D" w:rsidRDefault="00B1295D" w:rsidP="00B1295D">
            <w:pPr>
              <w:jc w:val="center"/>
              <w:rPr>
                <w:rFonts w:ascii="Times New Roman" w:eastAsia="Times New Roman" w:hAnsi="Times New Roman" w:cs="Times New Roman"/>
                <w:color w:val="000000"/>
                <w:sz w:val="24"/>
                <w:szCs w:val="24"/>
              </w:rPr>
            </w:pPr>
            <w:r w:rsidRPr="00B1295D">
              <w:rPr>
                <w:rFonts w:ascii="Times New Roman" w:eastAsia="Times New Roman" w:hAnsi="Times New Roman" w:cs="Times New Roman"/>
                <w:color w:val="000000"/>
                <w:sz w:val="24"/>
                <w:szCs w:val="24"/>
              </w:rPr>
              <w:t>5</w:t>
            </w: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tbl>
      <w:tblPr>
        <w:tblStyle w:val="TableGrid"/>
        <w:tblW w:w="9145" w:type="dxa"/>
        <w:tblLayout w:type="fixed"/>
        <w:tblLook w:val="0000" w:firstRow="0" w:lastRow="0" w:firstColumn="0" w:lastColumn="0" w:noHBand="0" w:noVBand="0"/>
      </w:tblPr>
      <w:tblGrid>
        <w:gridCol w:w="1095"/>
        <w:gridCol w:w="1952"/>
        <w:gridCol w:w="1001"/>
        <w:gridCol w:w="999"/>
        <w:gridCol w:w="1000"/>
        <w:gridCol w:w="1000"/>
        <w:gridCol w:w="1000"/>
        <w:gridCol w:w="1098"/>
      </w:tblGrid>
      <w:tr w:rsidR="00B1295D" w:rsidRPr="00B1295D" w:rsidTr="00B1295D">
        <w:tc>
          <w:tcPr>
            <w:tcW w:w="9145" w:type="dxa"/>
            <w:gridSpan w:val="8"/>
            <w:tcBorders>
              <w:top w:val="nil"/>
              <w:left w:val="nil"/>
              <w:right w:val="nil"/>
            </w:tcBorders>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b/>
                <w:bCs/>
                <w:color w:val="000000"/>
                <w:sz w:val="24"/>
                <w:szCs w:val="24"/>
              </w:rPr>
              <w:lastRenderedPageBreak/>
              <w:t>Correlations</w:t>
            </w:r>
          </w:p>
        </w:tc>
      </w:tr>
      <w:tr w:rsidR="00B1295D" w:rsidRPr="00B1295D" w:rsidTr="00B1295D">
        <w:tc>
          <w:tcPr>
            <w:tcW w:w="1095"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952"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1" w:type="dxa"/>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1</w:t>
            </w:r>
          </w:p>
        </w:tc>
        <w:tc>
          <w:tcPr>
            <w:tcW w:w="999" w:type="dxa"/>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2</w:t>
            </w:r>
          </w:p>
        </w:tc>
        <w:tc>
          <w:tcPr>
            <w:tcW w:w="1000" w:type="dxa"/>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3</w:t>
            </w:r>
          </w:p>
        </w:tc>
        <w:tc>
          <w:tcPr>
            <w:tcW w:w="1000" w:type="dxa"/>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4</w:t>
            </w:r>
          </w:p>
        </w:tc>
        <w:tc>
          <w:tcPr>
            <w:tcW w:w="1000" w:type="dxa"/>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p5</w:t>
            </w:r>
          </w:p>
        </w:tc>
        <w:tc>
          <w:tcPr>
            <w:tcW w:w="1098" w:type="dxa"/>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skor_total</w:t>
            </w:r>
          </w:p>
        </w:tc>
      </w:tr>
      <w:tr w:rsidR="00B1295D" w:rsidRPr="00B1295D" w:rsidTr="00B1295D">
        <w:tc>
          <w:tcPr>
            <w:tcW w:w="1095" w:type="dxa"/>
            <w:vMerge w:val="restart"/>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p1</w:t>
            </w: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655</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03</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43</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18</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43</w:t>
            </w:r>
            <w:r w:rsidRPr="00B1295D">
              <w:rPr>
                <w:rFonts w:ascii="Times New Roman" w:hAnsi="Times New Roman" w:cs="Times New Roman"/>
                <w:color w:val="000000"/>
                <w:sz w:val="24"/>
                <w:szCs w:val="24"/>
                <w:vertAlign w:val="superscript"/>
              </w:rPr>
              <w:t>*</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55</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98</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417</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30</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r>
      <w:tr w:rsidR="00B1295D" w:rsidRPr="00B1295D" w:rsidTr="00B1295D">
        <w:tc>
          <w:tcPr>
            <w:tcW w:w="1095" w:type="dxa"/>
            <w:vMerge w:val="restart"/>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p2</w:t>
            </w: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655</w:t>
            </w:r>
            <w:r w:rsidRPr="00B1295D">
              <w:rPr>
                <w:rFonts w:ascii="Times New Roman" w:hAnsi="Times New Roman" w:cs="Times New Roman"/>
                <w:color w:val="000000"/>
                <w:sz w:val="24"/>
                <w:szCs w:val="24"/>
                <w:vertAlign w:val="superscript"/>
              </w:rPr>
              <w:t>**</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462</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18</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33</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729</w:t>
            </w:r>
            <w:r w:rsidRPr="00B1295D">
              <w:rPr>
                <w:rFonts w:ascii="Times New Roman" w:hAnsi="Times New Roman" w:cs="Times New Roman"/>
                <w:color w:val="000000"/>
                <w:sz w:val="24"/>
                <w:szCs w:val="24"/>
                <w:vertAlign w:val="superscript"/>
              </w:rPr>
              <w:t>**</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6</w:t>
            </w:r>
          </w:p>
        </w:tc>
        <w:tc>
          <w:tcPr>
            <w:tcW w:w="999"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71</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417</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7</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1</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r>
      <w:tr w:rsidR="00B1295D" w:rsidRPr="00B1295D" w:rsidTr="00B1295D">
        <w:tc>
          <w:tcPr>
            <w:tcW w:w="1095" w:type="dxa"/>
            <w:vMerge w:val="restart"/>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p3</w:t>
            </w: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03</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462</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787</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832</w:t>
            </w:r>
            <w:r w:rsidRPr="00B1295D">
              <w:rPr>
                <w:rFonts w:ascii="Times New Roman" w:hAnsi="Times New Roman" w:cs="Times New Roman"/>
                <w:color w:val="000000"/>
                <w:sz w:val="24"/>
                <w:szCs w:val="24"/>
                <w:vertAlign w:val="superscript"/>
              </w:rPr>
              <w:t>**</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914</w:t>
            </w:r>
            <w:r w:rsidRPr="00B1295D">
              <w:rPr>
                <w:rFonts w:ascii="Times New Roman" w:hAnsi="Times New Roman" w:cs="Times New Roman"/>
                <w:color w:val="000000"/>
                <w:sz w:val="24"/>
                <w:szCs w:val="24"/>
                <w:vertAlign w:val="superscript"/>
              </w:rPr>
              <w:t>**</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55</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71</w:t>
            </w:r>
          </w:p>
        </w:tc>
        <w:tc>
          <w:tcPr>
            <w:tcW w:w="1000"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r>
      <w:tr w:rsidR="00B1295D" w:rsidRPr="00B1295D" w:rsidTr="00B1295D">
        <w:tc>
          <w:tcPr>
            <w:tcW w:w="1095" w:type="dxa"/>
            <w:vMerge w:val="restart"/>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p4</w:t>
            </w: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43</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18</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787</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655</w:t>
            </w:r>
            <w:r w:rsidRPr="00B1295D">
              <w:rPr>
                <w:rFonts w:ascii="Times New Roman" w:hAnsi="Times New Roman" w:cs="Times New Roman"/>
                <w:color w:val="000000"/>
                <w:sz w:val="24"/>
                <w:szCs w:val="24"/>
                <w:vertAlign w:val="superscript"/>
              </w:rPr>
              <w:t>**</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675</w:t>
            </w:r>
            <w:r w:rsidRPr="00B1295D">
              <w:rPr>
                <w:rFonts w:ascii="Times New Roman" w:hAnsi="Times New Roman" w:cs="Times New Roman"/>
                <w:color w:val="000000"/>
                <w:sz w:val="24"/>
                <w:szCs w:val="24"/>
                <w:vertAlign w:val="superscript"/>
              </w:rPr>
              <w:t>**</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98</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417</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c>
          <w:tcPr>
            <w:tcW w:w="1000"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6</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4</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r>
      <w:tr w:rsidR="00B1295D" w:rsidRPr="00B1295D" w:rsidTr="00B1295D">
        <w:tc>
          <w:tcPr>
            <w:tcW w:w="1095" w:type="dxa"/>
            <w:vMerge w:val="restart"/>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p5</w:t>
            </w: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18</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333</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832</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655</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830</w:t>
            </w:r>
            <w:r w:rsidRPr="00B1295D">
              <w:rPr>
                <w:rFonts w:ascii="Times New Roman" w:hAnsi="Times New Roman" w:cs="Times New Roman"/>
                <w:color w:val="000000"/>
                <w:sz w:val="24"/>
                <w:szCs w:val="24"/>
                <w:vertAlign w:val="superscript"/>
              </w:rPr>
              <w:t>**</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417</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207</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6</w:t>
            </w:r>
          </w:p>
        </w:tc>
        <w:tc>
          <w:tcPr>
            <w:tcW w:w="1000" w:type="dxa"/>
          </w:tcPr>
          <w:p w:rsidR="00B1295D" w:rsidRPr="00B1295D" w:rsidRDefault="00B1295D" w:rsidP="00B1295D">
            <w:pPr>
              <w:autoSpaceDE w:val="0"/>
              <w:autoSpaceDN w:val="0"/>
              <w:adjustRightInd w:val="0"/>
              <w:rPr>
                <w:rFonts w:ascii="Times New Roman" w:hAnsi="Times New Roman" w:cs="Times New Roman"/>
                <w:sz w:val="24"/>
                <w:szCs w:val="24"/>
              </w:rPr>
            </w:pP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r>
      <w:tr w:rsidR="00B1295D" w:rsidRPr="00B1295D" w:rsidTr="00B1295D">
        <w:tc>
          <w:tcPr>
            <w:tcW w:w="1095" w:type="dxa"/>
            <w:vMerge w:val="restart"/>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skor_total</w:t>
            </w: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Pearson Correlatio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43</w:t>
            </w:r>
            <w:r w:rsidRPr="00B1295D">
              <w:rPr>
                <w:rFonts w:ascii="Times New Roman" w:hAnsi="Times New Roman" w:cs="Times New Roman"/>
                <w:color w:val="000000"/>
                <w:sz w:val="24"/>
                <w:szCs w:val="24"/>
                <w:vertAlign w:val="superscript"/>
              </w:rPr>
              <w:t>*</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729</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914</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675</w:t>
            </w:r>
            <w:r w:rsidRPr="00B1295D">
              <w:rPr>
                <w:rFonts w:ascii="Times New Roman" w:hAnsi="Times New Roman" w:cs="Times New Roman"/>
                <w:color w:val="000000"/>
                <w:sz w:val="24"/>
                <w:szCs w:val="24"/>
                <w:vertAlign w:val="superscript"/>
              </w:rPr>
              <w:t>**</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830</w:t>
            </w:r>
            <w:r w:rsidRPr="00B1295D">
              <w:rPr>
                <w:rFonts w:ascii="Times New Roman" w:hAnsi="Times New Roman" w:cs="Times New Roman"/>
                <w:color w:val="000000"/>
                <w:sz w:val="24"/>
                <w:szCs w:val="24"/>
                <w:vertAlign w:val="superscript"/>
              </w:rPr>
              <w:t>**</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w:t>
            </w: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color w:val="000000"/>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Sig. (2-tailed)</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30</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1</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4</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000</w:t>
            </w:r>
          </w:p>
        </w:tc>
        <w:tc>
          <w:tcPr>
            <w:tcW w:w="1098" w:type="dxa"/>
          </w:tcPr>
          <w:p w:rsidR="00B1295D" w:rsidRPr="00B1295D" w:rsidRDefault="00B1295D" w:rsidP="00B1295D">
            <w:pPr>
              <w:autoSpaceDE w:val="0"/>
              <w:autoSpaceDN w:val="0"/>
              <w:adjustRightInd w:val="0"/>
              <w:rPr>
                <w:rFonts w:ascii="Times New Roman" w:hAnsi="Times New Roman" w:cs="Times New Roman"/>
                <w:sz w:val="24"/>
                <w:szCs w:val="24"/>
              </w:rPr>
            </w:pPr>
          </w:p>
        </w:tc>
      </w:tr>
      <w:tr w:rsidR="00B1295D" w:rsidRPr="00B1295D" w:rsidTr="00B1295D">
        <w:tc>
          <w:tcPr>
            <w:tcW w:w="1095" w:type="dxa"/>
            <w:vMerge/>
          </w:tcPr>
          <w:p w:rsidR="00B1295D" w:rsidRPr="00B1295D" w:rsidRDefault="00B1295D" w:rsidP="00B1295D">
            <w:pPr>
              <w:autoSpaceDE w:val="0"/>
              <w:autoSpaceDN w:val="0"/>
              <w:adjustRightInd w:val="0"/>
              <w:rPr>
                <w:rFonts w:ascii="Times New Roman" w:hAnsi="Times New Roman" w:cs="Times New Roman"/>
                <w:sz w:val="24"/>
                <w:szCs w:val="24"/>
              </w:rPr>
            </w:pPr>
          </w:p>
        </w:tc>
        <w:tc>
          <w:tcPr>
            <w:tcW w:w="1952" w:type="dxa"/>
          </w:tcPr>
          <w:p w:rsidR="00B1295D" w:rsidRPr="00B1295D" w:rsidRDefault="00B1295D" w:rsidP="00B1295D">
            <w:pPr>
              <w:autoSpaceDE w:val="0"/>
              <w:autoSpaceDN w:val="0"/>
              <w:adjustRightInd w:val="0"/>
              <w:spacing w:line="320" w:lineRule="atLeast"/>
              <w:rPr>
                <w:rFonts w:ascii="Times New Roman" w:hAnsi="Times New Roman" w:cs="Times New Roman"/>
                <w:color w:val="000000"/>
                <w:sz w:val="24"/>
                <w:szCs w:val="24"/>
              </w:rPr>
            </w:pPr>
            <w:r w:rsidRPr="00B1295D">
              <w:rPr>
                <w:rFonts w:ascii="Times New Roman" w:hAnsi="Times New Roman" w:cs="Times New Roman"/>
                <w:color w:val="000000"/>
                <w:sz w:val="24"/>
                <w:szCs w:val="24"/>
              </w:rPr>
              <w:t>N</w:t>
            </w:r>
          </w:p>
        </w:tc>
        <w:tc>
          <w:tcPr>
            <w:tcW w:w="1001"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999"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0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c>
          <w:tcPr>
            <w:tcW w:w="1098"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16</w:t>
            </w: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LAMPIRAN II UJI RELIABILITAS</w:t>
      </w:r>
    </w:p>
    <w:p w:rsidR="00B1295D" w:rsidRPr="00B1295D" w:rsidRDefault="00B1295D" w:rsidP="00B1295D">
      <w:pPr>
        <w:numPr>
          <w:ilvl w:val="0"/>
          <w:numId w:val="112"/>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Uji Reliabilitas Variabel Lingkungan Kerja</w:t>
      </w:r>
    </w:p>
    <w:tbl>
      <w:tblPr>
        <w:tblStyle w:val="TableGrid"/>
        <w:tblW w:w="2566" w:type="dxa"/>
        <w:tblLayout w:type="fixed"/>
        <w:tblLook w:val="0000" w:firstRow="0" w:lastRow="0" w:firstColumn="0" w:lastColumn="0" w:noHBand="0" w:noVBand="0"/>
      </w:tblPr>
      <w:tblGrid>
        <w:gridCol w:w="1440"/>
        <w:gridCol w:w="1126"/>
      </w:tblGrid>
      <w:tr w:rsidR="00B1295D" w:rsidRPr="00B1295D" w:rsidTr="00B1295D">
        <w:tc>
          <w:tcPr>
            <w:tcW w:w="2566" w:type="dxa"/>
            <w:gridSpan w:val="2"/>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b/>
                <w:bCs/>
                <w:color w:val="000000"/>
                <w:sz w:val="24"/>
                <w:szCs w:val="24"/>
              </w:rPr>
              <w:t>Reliability Statistics</w:t>
            </w:r>
          </w:p>
        </w:tc>
      </w:tr>
      <w:tr w:rsidR="00B1295D" w:rsidRPr="00B1295D" w:rsidTr="00B1295D">
        <w:tc>
          <w:tcPr>
            <w:tcW w:w="1440" w:type="dxa"/>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Cronbach's Alpha</w:t>
            </w:r>
          </w:p>
        </w:tc>
        <w:tc>
          <w:tcPr>
            <w:tcW w:w="1126" w:type="dxa"/>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 of Items</w:t>
            </w:r>
          </w:p>
        </w:tc>
      </w:tr>
      <w:tr w:rsidR="00B1295D" w:rsidRPr="00B1295D" w:rsidTr="00B1295D">
        <w:tc>
          <w:tcPr>
            <w:tcW w:w="144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721</w:t>
            </w:r>
          </w:p>
        </w:tc>
        <w:tc>
          <w:tcPr>
            <w:tcW w:w="1126"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w:t>
            </w:r>
          </w:p>
        </w:tc>
      </w:tr>
    </w:tbl>
    <w:p w:rsidR="00B1295D" w:rsidRPr="00B1295D" w:rsidRDefault="00B1295D" w:rsidP="00B1295D">
      <w:pPr>
        <w:spacing w:line="480" w:lineRule="auto"/>
        <w:contextualSpacing/>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112"/>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Uji Reliabilitas Variabel Ketepatan Pengembalian Berkas Rekam Medis</w:t>
      </w:r>
    </w:p>
    <w:tbl>
      <w:tblPr>
        <w:tblStyle w:val="TableGrid"/>
        <w:tblW w:w="2566" w:type="dxa"/>
        <w:tblLayout w:type="fixed"/>
        <w:tblLook w:val="0000" w:firstRow="0" w:lastRow="0" w:firstColumn="0" w:lastColumn="0" w:noHBand="0" w:noVBand="0"/>
      </w:tblPr>
      <w:tblGrid>
        <w:gridCol w:w="1440"/>
        <w:gridCol w:w="1126"/>
      </w:tblGrid>
      <w:tr w:rsidR="00B1295D" w:rsidRPr="00B1295D" w:rsidTr="00B1295D">
        <w:tc>
          <w:tcPr>
            <w:tcW w:w="2566" w:type="dxa"/>
            <w:gridSpan w:val="2"/>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b/>
                <w:bCs/>
                <w:color w:val="000000"/>
                <w:sz w:val="24"/>
                <w:szCs w:val="24"/>
              </w:rPr>
              <w:t>Reliability Statistics</w:t>
            </w:r>
          </w:p>
        </w:tc>
      </w:tr>
      <w:tr w:rsidR="00B1295D" w:rsidRPr="00B1295D" w:rsidTr="00B1295D">
        <w:tc>
          <w:tcPr>
            <w:tcW w:w="1440" w:type="dxa"/>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Cronbach's Alpha</w:t>
            </w:r>
          </w:p>
        </w:tc>
        <w:tc>
          <w:tcPr>
            <w:tcW w:w="1126" w:type="dxa"/>
          </w:tcPr>
          <w:p w:rsidR="00B1295D" w:rsidRPr="00B1295D" w:rsidRDefault="00B1295D" w:rsidP="00B1295D">
            <w:pPr>
              <w:autoSpaceDE w:val="0"/>
              <w:autoSpaceDN w:val="0"/>
              <w:adjustRightInd w:val="0"/>
              <w:spacing w:line="320" w:lineRule="atLeast"/>
              <w:jc w:val="center"/>
              <w:rPr>
                <w:rFonts w:ascii="Times New Roman" w:hAnsi="Times New Roman" w:cs="Times New Roman"/>
                <w:color w:val="000000"/>
                <w:sz w:val="24"/>
                <w:szCs w:val="24"/>
              </w:rPr>
            </w:pPr>
            <w:r w:rsidRPr="00B1295D">
              <w:rPr>
                <w:rFonts w:ascii="Times New Roman" w:hAnsi="Times New Roman" w:cs="Times New Roman"/>
                <w:color w:val="000000"/>
                <w:sz w:val="24"/>
                <w:szCs w:val="24"/>
              </w:rPr>
              <w:t>N of Items</w:t>
            </w:r>
          </w:p>
        </w:tc>
      </w:tr>
      <w:tr w:rsidR="00B1295D" w:rsidRPr="00B1295D" w:rsidTr="00B1295D">
        <w:tc>
          <w:tcPr>
            <w:tcW w:w="1440"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797</w:t>
            </w:r>
          </w:p>
        </w:tc>
        <w:tc>
          <w:tcPr>
            <w:tcW w:w="1126" w:type="dxa"/>
          </w:tcPr>
          <w:p w:rsidR="00B1295D" w:rsidRPr="00B1295D" w:rsidRDefault="00B1295D" w:rsidP="00B1295D">
            <w:pPr>
              <w:autoSpaceDE w:val="0"/>
              <w:autoSpaceDN w:val="0"/>
              <w:adjustRightInd w:val="0"/>
              <w:spacing w:line="320" w:lineRule="atLeast"/>
              <w:jc w:val="right"/>
              <w:rPr>
                <w:rFonts w:ascii="Times New Roman" w:hAnsi="Times New Roman" w:cs="Times New Roman"/>
                <w:color w:val="000000"/>
                <w:sz w:val="24"/>
                <w:szCs w:val="24"/>
              </w:rPr>
            </w:pPr>
            <w:r w:rsidRPr="00B1295D">
              <w:rPr>
                <w:rFonts w:ascii="Times New Roman" w:hAnsi="Times New Roman" w:cs="Times New Roman"/>
                <w:color w:val="000000"/>
                <w:sz w:val="24"/>
                <w:szCs w:val="24"/>
              </w:rPr>
              <w:t>5</w:t>
            </w:r>
          </w:p>
        </w:tc>
      </w:tr>
    </w:tbl>
    <w:p w:rsidR="00B1295D" w:rsidRPr="00B1295D" w:rsidRDefault="00B1295D" w:rsidP="00B1295D">
      <w:pPr>
        <w:spacing w:line="480" w:lineRule="auto"/>
        <w:ind w:left="-142"/>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2"/>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2"/>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2"/>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2"/>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2"/>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2"/>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42"/>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 xml:space="preserve">LAMPIRAN III UJI UNIVARIAT </w:t>
      </w:r>
    </w:p>
    <w:p w:rsidR="00B1295D" w:rsidRPr="00B1295D" w:rsidRDefault="00B1295D" w:rsidP="00B1295D">
      <w:pPr>
        <w:numPr>
          <w:ilvl w:val="0"/>
          <w:numId w:val="113"/>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Uji Univariat Variabel Pendidikan</w:t>
      </w:r>
    </w:p>
    <w:tbl>
      <w:tblPr>
        <w:tblW w:w="725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21"/>
        <w:gridCol w:w="207"/>
        <w:gridCol w:w="661"/>
        <w:gridCol w:w="274"/>
        <w:gridCol w:w="65"/>
        <w:gridCol w:w="803"/>
        <w:gridCol w:w="130"/>
        <w:gridCol w:w="868"/>
        <w:gridCol w:w="499"/>
        <w:gridCol w:w="869"/>
        <w:gridCol w:w="571"/>
        <w:gridCol w:w="870"/>
      </w:tblGrid>
      <w:tr w:rsidR="00B1295D" w:rsidRPr="00B1295D" w:rsidTr="00B1295D">
        <w:trPr>
          <w:gridAfter w:val="7"/>
          <w:wAfter w:w="4610" w:type="dxa"/>
          <w:cantSplit/>
          <w:tblHeader/>
        </w:trPr>
        <w:tc>
          <w:tcPr>
            <w:tcW w:w="2648" w:type="dxa"/>
            <w:gridSpan w:val="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7"/>
          <w:wAfter w:w="4610" w:type="dxa"/>
          <w:cantSplit/>
          <w:tblHeader/>
        </w:trPr>
        <w:tc>
          <w:tcPr>
            <w:tcW w:w="2648" w:type="dxa"/>
            <w:gridSpan w:val="6"/>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ndidikan dokter</w:t>
            </w:r>
          </w:p>
        </w:tc>
      </w:tr>
      <w:tr w:rsidR="00B1295D" w:rsidRPr="00B1295D" w:rsidTr="00B1295D">
        <w:trPr>
          <w:gridAfter w:val="7"/>
          <w:wAfter w:w="4610"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r>
      <w:tr w:rsidR="00B1295D" w:rsidRPr="00B1295D" w:rsidTr="00B1295D">
        <w:trPr>
          <w:gridAfter w:val="7"/>
          <w:wAfter w:w="4610"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7"/>
          <w:wAfter w:w="4610" w:type="dxa"/>
          <w:cantSplit/>
          <w:tblHeader/>
        </w:trPr>
        <w:tc>
          <w:tcPr>
            <w:tcW w:w="2648" w:type="dxa"/>
            <w:gridSpan w:val="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7"/>
          <w:wAfter w:w="4610" w:type="dxa"/>
          <w:cantSplit/>
          <w:tblHeader/>
        </w:trPr>
        <w:tc>
          <w:tcPr>
            <w:tcW w:w="2648" w:type="dxa"/>
            <w:gridSpan w:val="6"/>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ndidikan perawat</w:t>
            </w:r>
          </w:p>
        </w:tc>
      </w:tr>
      <w:tr w:rsidR="00B1295D" w:rsidRPr="00B1295D" w:rsidTr="00B1295D">
        <w:trPr>
          <w:gridAfter w:val="7"/>
          <w:wAfter w:w="4610"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r>
      <w:tr w:rsidR="00B1295D" w:rsidRPr="00B1295D" w:rsidTr="00B1295D">
        <w:trPr>
          <w:gridAfter w:val="7"/>
          <w:wAfter w:w="4610"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7"/>
          <w:wAfter w:w="4610" w:type="dxa"/>
          <w:cantSplit/>
          <w:tblHeader/>
        </w:trPr>
        <w:tc>
          <w:tcPr>
            <w:tcW w:w="2648" w:type="dxa"/>
            <w:gridSpan w:val="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7"/>
          <w:wAfter w:w="4610" w:type="dxa"/>
          <w:cantSplit/>
          <w:tblHeader/>
        </w:trPr>
        <w:tc>
          <w:tcPr>
            <w:tcW w:w="2648" w:type="dxa"/>
            <w:gridSpan w:val="6"/>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ndidikan adm ruangan</w:t>
            </w:r>
          </w:p>
        </w:tc>
      </w:tr>
      <w:tr w:rsidR="00B1295D" w:rsidRPr="00B1295D" w:rsidTr="00B1295D">
        <w:trPr>
          <w:gridAfter w:val="7"/>
          <w:wAfter w:w="4610"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r>
      <w:tr w:rsidR="00B1295D" w:rsidRPr="00B1295D" w:rsidTr="00B1295D">
        <w:trPr>
          <w:gridAfter w:val="7"/>
          <w:wAfter w:w="4610"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7"/>
          <w:wAfter w:w="4610" w:type="dxa"/>
          <w:cantSplit/>
          <w:tblHeader/>
        </w:trPr>
        <w:tc>
          <w:tcPr>
            <w:tcW w:w="2648" w:type="dxa"/>
            <w:gridSpan w:val="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7"/>
          <w:wAfter w:w="4610" w:type="dxa"/>
          <w:cantSplit/>
          <w:tblHeader/>
        </w:trPr>
        <w:tc>
          <w:tcPr>
            <w:tcW w:w="2648" w:type="dxa"/>
            <w:gridSpan w:val="6"/>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ndidikan petugas rm</w:t>
            </w:r>
          </w:p>
        </w:tc>
      </w:tr>
      <w:tr w:rsidR="00B1295D" w:rsidRPr="00B1295D" w:rsidTr="00B1295D">
        <w:trPr>
          <w:gridAfter w:val="7"/>
          <w:wAfter w:w="4610"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r>
      <w:tr w:rsidR="00B1295D" w:rsidRPr="00B1295D" w:rsidTr="00B1295D">
        <w:trPr>
          <w:gridAfter w:val="7"/>
          <w:wAfter w:w="4610"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1"/>
          <w:wAfter w:w="870" w:type="dxa"/>
          <w:cantSplit/>
          <w:tblHeader/>
        </w:trPr>
        <w:tc>
          <w:tcPr>
            <w:tcW w:w="6388" w:type="dxa"/>
            <w:gridSpan w:val="12"/>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endidikan dokter</w:t>
            </w:r>
          </w:p>
        </w:tc>
      </w:tr>
      <w:tr w:rsidR="00B1295D" w:rsidRPr="00B1295D" w:rsidTr="00B1295D">
        <w:trPr>
          <w:gridAfter w:val="1"/>
          <w:wAfter w:w="870"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7"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0"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870"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S2</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7"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blHeader/>
        </w:trPr>
        <w:tc>
          <w:tcPr>
            <w:tcW w:w="7258" w:type="dxa"/>
            <w:gridSpan w:val="13"/>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endidikan perawat</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58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589"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SMA</w:t>
            </w:r>
          </w:p>
        </w:tc>
        <w:tc>
          <w:tcPr>
            <w:tcW w:w="1142"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3.3</w:t>
            </w:r>
          </w:p>
        </w:tc>
        <w:tc>
          <w:tcPr>
            <w:tcW w:w="136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3.3</w:t>
            </w:r>
          </w:p>
        </w:tc>
        <w:tc>
          <w:tcPr>
            <w:tcW w:w="1441"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3.3</w:t>
            </w:r>
          </w:p>
        </w:tc>
      </w:tr>
      <w:tr w:rsidR="00B1295D" w:rsidRPr="00B1295D" w:rsidTr="00B1295D">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1589"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Diploma I/II/III/IV</w:t>
            </w:r>
          </w:p>
        </w:tc>
        <w:tc>
          <w:tcPr>
            <w:tcW w:w="1142"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2</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6.7</w:t>
            </w:r>
          </w:p>
        </w:tc>
        <w:tc>
          <w:tcPr>
            <w:tcW w:w="136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6.7</w:t>
            </w:r>
          </w:p>
        </w:tc>
        <w:tc>
          <w:tcPr>
            <w:tcW w:w="1441"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1589"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2"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7258" w:type="dxa"/>
            <w:gridSpan w:val="13"/>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endidikan adm ruangan</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58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589"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SMA</w:t>
            </w:r>
          </w:p>
        </w:tc>
        <w:tc>
          <w:tcPr>
            <w:tcW w:w="1142"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36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441"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r>
      <w:tr w:rsidR="00B1295D" w:rsidRPr="00B1295D" w:rsidTr="00B1295D">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1589"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Diploma I/II/III/IV</w:t>
            </w:r>
          </w:p>
        </w:tc>
        <w:tc>
          <w:tcPr>
            <w:tcW w:w="1142"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36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441"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1589"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2"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7258" w:type="dxa"/>
            <w:gridSpan w:val="13"/>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endidikan petugas rm</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58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58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Diploma I/II/III/IV</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bookmarkStart w:id="0" w:name="_GoBack"/>
      <w:bookmarkEnd w:id="0"/>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113"/>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Uji Univariat Variabel Lingkungan Kerja</w:t>
      </w: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okter</w:t>
      </w:r>
    </w:p>
    <w:tbl>
      <w:tblPr>
        <w:tblW w:w="66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21"/>
        <w:gridCol w:w="12"/>
        <w:gridCol w:w="196"/>
        <w:gridCol w:w="934"/>
        <w:gridCol w:w="13"/>
        <w:gridCol w:w="53"/>
        <w:gridCol w:w="932"/>
        <w:gridCol w:w="13"/>
        <w:gridCol w:w="53"/>
        <w:gridCol w:w="1000"/>
        <w:gridCol w:w="301"/>
        <w:gridCol w:w="14"/>
        <w:gridCol w:w="685"/>
        <w:gridCol w:w="741"/>
        <w:gridCol w:w="15"/>
        <w:gridCol w:w="245"/>
      </w:tblGrid>
      <w:tr w:rsidR="00B1295D" w:rsidRPr="00B1295D" w:rsidTr="00B1295D">
        <w:trPr>
          <w:cantSplit/>
          <w:tblHeader/>
        </w:trPr>
        <w:tc>
          <w:tcPr>
            <w:tcW w:w="6648" w:type="dxa"/>
            <w:gridSpan w:val="17"/>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2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1</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3</w:t>
            </w:r>
          </w:p>
        </w:tc>
        <w:tc>
          <w:tcPr>
            <w:tcW w:w="1000"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4</w:t>
            </w:r>
          </w:p>
        </w:tc>
        <w:tc>
          <w:tcPr>
            <w:tcW w:w="100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5</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9"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1000"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100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9"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1</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7</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7</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7</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5</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8.3</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8.3</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2"/>
          <w:wAfter w:w="260" w:type="dxa"/>
          <w:cantSplit/>
          <w:tblHeader/>
        </w:trPr>
        <w:tc>
          <w:tcPr>
            <w:tcW w:w="6388" w:type="dxa"/>
            <w:gridSpan w:val="1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2</w:t>
            </w:r>
          </w:p>
        </w:tc>
      </w:tr>
      <w:tr w:rsidR="00B1295D" w:rsidRPr="00B1295D" w:rsidTr="00B1295D">
        <w:trPr>
          <w:gridAfter w:val="2"/>
          <w:wAfter w:w="260"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2"/>
          <w:wAfter w:w="260"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3</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4</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4</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4</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3</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6.6</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6.6</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4</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7</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7</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7</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5</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8.3</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8.3</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Default="00B1295D" w:rsidP="00775BA4">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775BA4" w:rsidRPr="00B1295D" w:rsidRDefault="00775BA4" w:rsidP="00775BA4">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5</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6</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9.1</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9.1</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erawat</w:t>
      </w:r>
    </w:p>
    <w:tbl>
      <w:tblPr>
        <w:tblW w:w="66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21"/>
        <w:gridCol w:w="12"/>
        <w:gridCol w:w="196"/>
        <w:gridCol w:w="934"/>
        <w:gridCol w:w="13"/>
        <w:gridCol w:w="53"/>
        <w:gridCol w:w="932"/>
        <w:gridCol w:w="13"/>
        <w:gridCol w:w="53"/>
        <w:gridCol w:w="1000"/>
        <w:gridCol w:w="301"/>
        <w:gridCol w:w="14"/>
        <w:gridCol w:w="685"/>
        <w:gridCol w:w="741"/>
        <w:gridCol w:w="15"/>
        <w:gridCol w:w="245"/>
      </w:tblGrid>
      <w:tr w:rsidR="00B1295D" w:rsidRPr="00B1295D" w:rsidTr="00B1295D">
        <w:trPr>
          <w:cantSplit/>
          <w:tblHeader/>
        </w:trPr>
        <w:tc>
          <w:tcPr>
            <w:tcW w:w="6648" w:type="dxa"/>
            <w:gridSpan w:val="17"/>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2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1</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3</w:t>
            </w:r>
          </w:p>
        </w:tc>
        <w:tc>
          <w:tcPr>
            <w:tcW w:w="1000"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4</w:t>
            </w:r>
          </w:p>
        </w:tc>
        <w:tc>
          <w:tcPr>
            <w:tcW w:w="100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5</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9"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1000"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100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9"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1</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0</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0</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0</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5.0</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5.0</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2"/>
          <w:wAfter w:w="260" w:type="dxa"/>
          <w:cantSplit/>
          <w:tblHeader/>
        </w:trPr>
        <w:tc>
          <w:tcPr>
            <w:tcW w:w="6388" w:type="dxa"/>
            <w:gridSpan w:val="1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2</w:t>
            </w:r>
          </w:p>
        </w:tc>
      </w:tr>
      <w:tr w:rsidR="00B1295D" w:rsidRPr="00B1295D" w:rsidTr="00B1295D">
        <w:trPr>
          <w:gridAfter w:val="2"/>
          <w:wAfter w:w="260"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2"/>
          <w:wAfter w:w="260"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3</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3</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3</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3</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8</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6.7</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6.7</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4</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0</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0</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0</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5.0</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5.0</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b/>
                <w:bCs/>
                <w:color w:val="000000"/>
                <w:sz w:val="24"/>
                <w:szCs w:val="24"/>
                <w:lang w:eastAsia="id-ID"/>
              </w:rPr>
            </w:pPr>
            <w:r w:rsidRPr="00B1295D">
              <w:rPr>
                <w:rFonts w:ascii="Times New Roman" w:eastAsiaTheme="minorEastAsia" w:hAnsi="Times New Roman" w:cs="Times New Roman"/>
                <w:b/>
                <w:bCs/>
                <w:color w:val="000000"/>
                <w:sz w:val="24"/>
                <w:szCs w:val="24"/>
                <w:lang w:eastAsia="id-ID"/>
              </w:rPr>
              <w:t>p5</w:t>
            </w:r>
          </w:p>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b/>
                <w:bCs/>
                <w:color w:val="000000"/>
                <w:sz w:val="24"/>
                <w:szCs w:val="24"/>
                <w:lang w:eastAsia="id-ID"/>
              </w:rPr>
            </w:pP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0</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0</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0</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5.0</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5.0</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Admin Ruangan</w:t>
      </w:r>
    </w:p>
    <w:tbl>
      <w:tblPr>
        <w:tblW w:w="66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21"/>
        <w:gridCol w:w="12"/>
        <w:gridCol w:w="196"/>
        <w:gridCol w:w="934"/>
        <w:gridCol w:w="13"/>
        <w:gridCol w:w="53"/>
        <w:gridCol w:w="932"/>
        <w:gridCol w:w="13"/>
        <w:gridCol w:w="53"/>
        <w:gridCol w:w="1000"/>
        <w:gridCol w:w="301"/>
        <w:gridCol w:w="14"/>
        <w:gridCol w:w="685"/>
        <w:gridCol w:w="741"/>
        <w:gridCol w:w="15"/>
        <w:gridCol w:w="245"/>
      </w:tblGrid>
      <w:tr w:rsidR="00B1295D" w:rsidRPr="00B1295D" w:rsidTr="00B1295D">
        <w:trPr>
          <w:cantSplit/>
          <w:tblHeader/>
        </w:trPr>
        <w:tc>
          <w:tcPr>
            <w:tcW w:w="6648" w:type="dxa"/>
            <w:gridSpan w:val="17"/>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2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1</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3</w:t>
            </w:r>
          </w:p>
        </w:tc>
        <w:tc>
          <w:tcPr>
            <w:tcW w:w="1000"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4</w:t>
            </w:r>
          </w:p>
        </w:tc>
        <w:tc>
          <w:tcPr>
            <w:tcW w:w="100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5</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9"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0"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9"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1</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2"/>
          <w:wAfter w:w="260" w:type="dxa"/>
          <w:cantSplit/>
          <w:tblHeader/>
        </w:trPr>
        <w:tc>
          <w:tcPr>
            <w:tcW w:w="6388" w:type="dxa"/>
            <w:gridSpan w:val="1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2</w:t>
            </w:r>
          </w:p>
        </w:tc>
      </w:tr>
      <w:tr w:rsidR="00B1295D" w:rsidRPr="00B1295D" w:rsidTr="00B1295D">
        <w:trPr>
          <w:gridAfter w:val="2"/>
          <w:wAfter w:w="260"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2"/>
          <w:wAfter w:w="260"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3</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4</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1.4</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1.4</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5</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Petugas Rekam Medis</w:t>
      </w:r>
    </w:p>
    <w:tbl>
      <w:tblPr>
        <w:tblW w:w="66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21"/>
        <w:gridCol w:w="12"/>
        <w:gridCol w:w="196"/>
        <w:gridCol w:w="934"/>
        <w:gridCol w:w="13"/>
        <w:gridCol w:w="53"/>
        <w:gridCol w:w="932"/>
        <w:gridCol w:w="13"/>
        <w:gridCol w:w="53"/>
        <w:gridCol w:w="1000"/>
        <w:gridCol w:w="301"/>
        <w:gridCol w:w="14"/>
        <w:gridCol w:w="685"/>
        <w:gridCol w:w="741"/>
        <w:gridCol w:w="15"/>
        <w:gridCol w:w="245"/>
      </w:tblGrid>
      <w:tr w:rsidR="00B1295D" w:rsidRPr="00B1295D" w:rsidTr="00B1295D">
        <w:trPr>
          <w:cantSplit/>
          <w:tblHeader/>
        </w:trPr>
        <w:tc>
          <w:tcPr>
            <w:tcW w:w="6648" w:type="dxa"/>
            <w:gridSpan w:val="17"/>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2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1</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3</w:t>
            </w:r>
          </w:p>
        </w:tc>
        <w:tc>
          <w:tcPr>
            <w:tcW w:w="1000"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4</w:t>
            </w:r>
          </w:p>
        </w:tc>
        <w:tc>
          <w:tcPr>
            <w:tcW w:w="100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5</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9"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0"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9"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1</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1.4</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1.4</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2"/>
          <w:wAfter w:w="260" w:type="dxa"/>
          <w:cantSplit/>
          <w:tblHeader/>
        </w:trPr>
        <w:tc>
          <w:tcPr>
            <w:tcW w:w="6388" w:type="dxa"/>
            <w:gridSpan w:val="1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2</w:t>
            </w:r>
          </w:p>
        </w:tc>
      </w:tr>
      <w:tr w:rsidR="00B1295D" w:rsidRPr="00B1295D" w:rsidTr="00B1295D">
        <w:trPr>
          <w:gridAfter w:val="2"/>
          <w:wAfter w:w="260"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2"/>
          <w:wAfter w:w="260"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3</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1.4</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1.4</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4</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2"/>
          <w:wAfter w:w="259" w:type="dxa"/>
          <w:cantSplit/>
          <w:tblHeader/>
        </w:trPr>
        <w:tc>
          <w:tcPr>
            <w:tcW w:w="6389" w:type="dxa"/>
            <w:gridSpan w:val="1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5</w:t>
            </w:r>
          </w:p>
        </w:tc>
      </w:tr>
      <w:tr w:rsidR="00B1295D" w:rsidRPr="00B1295D" w:rsidTr="00B1295D">
        <w:trPr>
          <w:gridAfter w:val="2"/>
          <w:wAfter w:w="259" w:type="dxa"/>
          <w:cantSplit/>
          <w:tblHeader/>
        </w:trPr>
        <w:tc>
          <w:tcPr>
            <w:tcW w:w="72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2"/>
          <w:wAfter w:w="259" w:type="dxa"/>
          <w:cantSplit/>
        </w:trPr>
        <w:tc>
          <w:tcPr>
            <w:tcW w:w="72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113"/>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Uji Univariat Variabel Ketepatan</w:t>
      </w: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Dokter</w:t>
      </w:r>
    </w:p>
    <w:tbl>
      <w:tblPr>
        <w:tblW w:w="66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21"/>
        <w:gridCol w:w="12"/>
        <w:gridCol w:w="196"/>
        <w:gridCol w:w="934"/>
        <w:gridCol w:w="13"/>
        <w:gridCol w:w="53"/>
        <w:gridCol w:w="932"/>
        <w:gridCol w:w="13"/>
        <w:gridCol w:w="53"/>
        <w:gridCol w:w="1000"/>
        <w:gridCol w:w="301"/>
        <w:gridCol w:w="14"/>
        <w:gridCol w:w="685"/>
        <w:gridCol w:w="741"/>
        <w:gridCol w:w="15"/>
        <w:gridCol w:w="245"/>
      </w:tblGrid>
      <w:tr w:rsidR="00B1295D" w:rsidRPr="00B1295D" w:rsidTr="00B1295D">
        <w:trPr>
          <w:cantSplit/>
          <w:tblHeader/>
        </w:trPr>
        <w:tc>
          <w:tcPr>
            <w:tcW w:w="6648" w:type="dxa"/>
            <w:gridSpan w:val="17"/>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2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1</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3</w:t>
            </w:r>
          </w:p>
        </w:tc>
        <w:tc>
          <w:tcPr>
            <w:tcW w:w="1000"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4</w:t>
            </w:r>
          </w:p>
        </w:tc>
        <w:tc>
          <w:tcPr>
            <w:tcW w:w="100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5</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9"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1000"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100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9"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1</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2</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3</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3</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3</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5</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9.7</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9.7</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2</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4</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4</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4</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3</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6.6</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6.6</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2"/>
          <w:wAfter w:w="260" w:type="dxa"/>
          <w:cantSplit/>
          <w:tblHeader/>
        </w:trPr>
        <w:tc>
          <w:tcPr>
            <w:tcW w:w="6388" w:type="dxa"/>
            <w:gridSpan w:val="1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3</w:t>
            </w:r>
          </w:p>
        </w:tc>
      </w:tr>
      <w:tr w:rsidR="00B1295D" w:rsidRPr="00B1295D" w:rsidTr="00B1295D">
        <w:trPr>
          <w:gridAfter w:val="2"/>
          <w:wAfter w:w="260"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2"/>
          <w:wAfter w:w="260"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4</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6</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0.8</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0.8</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0.8</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1</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9.2</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9.2</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5</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7</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1.5</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1.5</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Perawat</w:t>
      </w:r>
    </w:p>
    <w:tbl>
      <w:tblPr>
        <w:tblW w:w="66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96"/>
        <w:gridCol w:w="947"/>
        <w:gridCol w:w="53"/>
        <w:gridCol w:w="945"/>
        <w:gridCol w:w="53"/>
        <w:gridCol w:w="1000"/>
        <w:gridCol w:w="315"/>
        <w:gridCol w:w="685"/>
        <w:gridCol w:w="756"/>
        <w:gridCol w:w="245"/>
      </w:tblGrid>
      <w:tr w:rsidR="00B1295D" w:rsidRPr="00B1295D" w:rsidTr="00B1295D">
        <w:trPr>
          <w:cantSplit/>
          <w:tblHeader/>
        </w:trPr>
        <w:tc>
          <w:tcPr>
            <w:tcW w:w="6648" w:type="dxa"/>
            <w:gridSpan w:val="12"/>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lastRenderedPageBreak/>
              <w:t>Statistics</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29"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1</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3</w:t>
            </w:r>
          </w:p>
        </w:tc>
        <w:tc>
          <w:tcPr>
            <w:tcW w:w="100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4</w:t>
            </w:r>
          </w:p>
        </w:tc>
        <w:tc>
          <w:tcPr>
            <w:tcW w:w="100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5</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9"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1000"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1001"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9"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99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1"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1"/>
          <w:wAfter w:w="245" w:type="dxa"/>
          <w:cantSplit/>
          <w:tblHeader/>
        </w:trPr>
        <w:tc>
          <w:tcPr>
            <w:tcW w:w="6403" w:type="dxa"/>
            <w:gridSpan w:val="11"/>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1</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6.7</w:t>
            </w:r>
          </w:p>
        </w:tc>
        <w:tc>
          <w:tcPr>
            <w:tcW w:w="136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6.7</w:t>
            </w:r>
          </w:p>
        </w:tc>
        <w:tc>
          <w:tcPr>
            <w:tcW w:w="1441"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6.7</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0</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3.3</w:t>
            </w:r>
          </w:p>
        </w:tc>
        <w:tc>
          <w:tcPr>
            <w:tcW w:w="136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3.3</w:t>
            </w:r>
          </w:p>
        </w:tc>
        <w:tc>
          <w:tcPr>
            <w:tcW w:w="1441"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1"/>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2</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5.0</w:t>
            </w:r>
          </w:p>
        </w:tc>
        <w:tc>
          <w:tcPr>
            <w:tcW w:w="136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5.0</w:t>
            </w:r>
          </w:p>
        </w:tc>
        <w:tc>
          <w:tcPr>
            <w:tcW w:w="1441"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5.0</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1</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0</w:t>
            </w:r>
          </w:p>
        </w:tc>
        <w:tc>
          <w:tcPr>
            <w:tcW w:w="136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0</w:t>
            </w:r>
          </w:p>
        </w:tc>
        <w:tc>
          <w:tcPr>
            <w:tcW w:w="1441"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1"/>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3</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7</w:t>
            </w:r>
          </w:p>
        </w:tc>
        <w:tc>
          <w:tcPr>
            <w:tcW w:w="136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7</w:t>
            </w:r>
          </w:p>
        </w:tc>
        <w:tc>
          <w:tcPr>
            <w:tcW w:w="1441"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7</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6</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3.3</w:t>
            </w:r>
          </w:p>
        </w:tc>
        <w:tc>
          <w:tcPr>
            <w:tcW w:w="136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3.3</w:t>
            </w:r>
          </w:p>
        </w:tc>
        <w:tc>
          <w:tcPr>
            <w:tcW w:w="1441"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1"/>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4</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8</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0.0</w:t>
            </w:r>
          </w:p>
        </w:tc>
        <w:tc>
          <w:tcPr>
            <w:tcW w:w="136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0.0</w:t>
            </w:r>
          </w:p>
        </w:tc>
        <w:tc>
          <w:tcPr>
            <w:tcW w:w="1441"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0.0</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0.0</w:t>
            </w:r>
          </w:p>
        </w:tc>
        <w:tc>
          <w:tcPr>
            <w:tcW w:w="136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0.0</w:t>
            </w:r>
          </w:p>
        </w:tc>
        <w:tc>
          <w:tcPr>
            <w:tcW w:w="1441"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tbl>
      <w:tblPr>
        <w:tblW w:w="640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33"/>
        <w:gridCol w:w="1143"/>
        <w:gridCol w:w="998"/>
        <w:gridCol w:w="1368"/>
        <w:gridCol w:w="1441"/>
      </w:tblGrid>
      <w:tr w:rsidR="00B1295D" w:rsidRPr="00B1295D" w:rsidTr="00B1295D">
        <w:trPr>
          <w:cantSplit/>
          <w:tblHeader/>
        </w:trPr>
        <w:tc>
          <w:tcPr>
            <w:tcW w:w="6400" w:type="dxa"/>
            <w:gridSpan w:val="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5</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320" w:lineRule="atLeast"/>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8.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8.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8.3</w:t>
            </w:r>
          </w:p>
        </w:tc>
      </w:tr>
      <w:tr w:rsidR="00B1295D" w:rsidRPr="00B1295D" w:rsidTr="00B1295D">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9</w:t>
            </w:r>
          </w:p>
        </w:tc>
        <w:tc>
          <w:tcPr>
            <w:tcW w:w="998" w:type="dxa"/>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1.7</w:t>
            </w:r>
          </w:p>
        </w:tc>
        <w:tc>
          <w:tcPr>
            <w:tcW w:w="1367" w:type="dxa"/>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1.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320" w:lineRule="atLeas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320" w:lineRule="atLeast"/>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Admin Ruangan</w:t>
      </w:r>
    </w:p>
    <w:tbl>
      <w:tblPr>
        <w:tblW w:w="66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21"/>
        <w:gridCol w:w="12"/>
        <w:gridCol w:w="196"/>
        <w:gridCol w:w="934"/>
        <w:gridCol w:w="13"/>
        <w:gridCol w:w="53"/>
        <w:gridCol w:w="932"/>
        <w:gridCol w:w="13"/>
        <w:gridCol w:w="53"/>
        <w:gridCol w:w="1000"/>
        <w:gridCol w:w="301"/>
        <w:gridCol w:w="14"/>
        <w:gridCol w:w="685"/>
        <w:gridCol w:w="741"/>
        <w:gridCol w:w="15"/>
        <w:gridCol w:w="245"/>
      </w:tblGrid>
      <w:tr w:rsidR="00B1295D" w:rsidRPr="00B1295D" w:rsidTr="00B1295D">
        <w:trPr>
          <w:cantSplit/>
          <w:tblHeader/>
        </w:trPr>
        <w:tc>
          <w:tcPr>
            <w:tcW w:w="6648" w:type="dxa"/>
            <w:gridSpan w:val="17"/>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2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1</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3</w:t>
            </w:r>
          </w:p>
        </w:tc>
        <w:tc>
          <w:tcPr>
            <w:tcW w:w="1000"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4</w:t>
            </w:r>
          </w:p>
        </w:tc>
        <w:tc>
          <w:tcPr>
            <w:tcW w:w="100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5</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9"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0"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9"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1</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1.4</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1.4</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2"/>
          <w:wAfter w:w="260" w:type="dxa"/>
          <w:cantSplit/>
          <w:tblHeader/>
        </w:trPr>
        <w:tc>
          <w:tcPr>
            <w:tcW w:w="6388" w:type="dxa"/>
            <w:gridSpan w:val="1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2</w:t>
            </w:r>
          </w:p>
        </w:tc>
      </w:tr>
      <w:tr w:rsidR="00B1295D" w:rsidRPr="00B1295D" w:rsidTr="00B1295D">
        <w:trPr>
          <w:gridAfter w:val="2"/>
          <w:wAfter w:w="260"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2"/>
          <w:wAfter w:w="260"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3</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4</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5</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tabs>
          <w:tab w:val="left" w:pos="2880"/>
        </w:tabs>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tabs>
          <w:tab w:val="left" w:pos="2880"/>
        </w:tabs>
        <w:spacing w:line="480" w:lineRule="auto"/>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Petugas Rekam Medis</w:t>
      </w:r>
    </w:p>
    <w:tbl>
      <w:tblPr>
        <w:tblW w:w="66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21"/>
        <w:gridCol w:w="12"/>
        <w:gridCol w:w="196"/>
        <w:gridCol w:w="934"/>
        <w:gridCol w:w="13"/>
        <w:gridCol w:w="53"/>
        <w:gridCol w:w="932"/>
        <w:gridCol w:w="13"/>
        <w:gridCol w:w="53"/>
        <w:gridCol w:w="1000"/>
        <w:gridCol w:w="301"/>
        <w:gridCol w:w="14"/>
        <w:gridCol w:w="685"/>
        <w:gridCol w:w="741"/>
        <w:gridCol w:w="15"/>
        <w:gridCol w:w="245"/>
      </w:tblGrid>
      <w:tr w:rsidR="00B1295D" w:rsidRPr="00B1295D" w:rsidTr="00B1295D">
        <w:trPr>
          <w:cantSplit/>
          <w:tblHeader/>
        </w:trPr>
        <w:tc>
          <w:tcPr>
            <w:tcW w:w="6648" w:type="dxa"/>
            <w:gridSpan w:val="17"/>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2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1</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3</w:t>
            </w:r>
          </w:p>
        </w:tc>
        <w:tc>
          <w:tcPr>
            <w:tcW w:w="1000"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4</w:t>
            </w:r>
          </w:p>
        </w:tc>
        <w:tc>
          <w:tcPr>
            <w:tcW w:w="100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5</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9"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0"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100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9"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1</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2"/>
          <w:wAfter w:w="260" w:type="dxa"/>
          <w:cantSplit/>
          <w:tblHeader/>
        </w:trPr>
        <w:tc>
          <w:tcPr>
            <w:tcW w:w="6388" w:type="dxa"/>
            <w:gridSpan w:val="1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2</w:t>
            </w:r>
          </w:p>
        </w:tc>
      </w:tr>
      <w:tr w:rsidR="00B1295D" w:rsidRPr="00B1295D" w:rsidTr="00B1295D">
        <w:trPr>
          <w:gridAfter w:val="2"/>
          <w:wAfter w:w="260"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2"/>
          <w:wAfter w:w="260"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2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7"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3</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4</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2.9</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7.1</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245" w:type="dxa"/>
          <w:cantSplit/>
          <w:tblHeader/>
        </w:trPr>
        <w:tc>
          <w:tcPr>
            <w:tcW w:w="6403" w:type="dxa"/>
            <w:gridSpan w:val="1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5</w:t>
            </w:r>
          </w:p>
        </w:tc>
      </w:tr>
      <w:tr w:rsidR="00B1295D" w:rsidRPr="00B1295D" w:rsidTr="00B1295D">
        <w:trPr>
          <w:gridAfter w:val="1"/>
          <w:wAfter w:w="24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3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24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3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w:t>
            </w:r>
          </w:p>
        </w:tc>
        <w:tc>
          <w:tcPr>
            <w:tcW w:w="1143"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998" w:type="dxa"/>
            <w:gridSpan w:val="3"/>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368" w:type="dxa"/>
            <w:gridSpan w:val="4"/>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c>
          <w:tcPr>
            <w:tcW w:w="1441"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3</w:t>
            </w:r>
          </w:p>
        </w:tc>
      </w:tr>
      <w:tr w:rsidR="00B1295D" w:rsidRPr="00B1295D" w:rsidTr="00B1295D">
        <w:trPr>
          <w:gridAfter w:val="1"/>
          <w:wAfter w:w="245" w:type="dxa"/>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Ya</w:t>
            </w:r>
          </w:p>
        </w:tc>
        <w:tc>
          <w:tcPr>
            <w:tcW w:w="1143"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w:t>
            </w:r>
          </w:p>
        </w:tc>
        <w:tc>
          <w:tcPr>
            <w:tcW w:w="998"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368" w:type="dxa"/>
            <w:gridSpan w:val="4"/>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85.7</w:t>
            </w:r>
          </w:p>
        </w:tc>
        <w:tc>
          <w:tcPr>
            <w:tcW w:w="1441"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24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73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3"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4"/>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113"/>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Uji Univariat Variabel Lama Kerja</w:t>
      </w:r>
    </w:p>
    <w:tbl>
      <w:tblPr>
        <w:tblW w:w="710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928"/>
        <w:gridCol w:w="421"/>
        <w:gridCol w:w="90"/>
        <w:gridCol w:w="489"/>
        <w:gridCol w:w="563"/>
        <w:gridCol w:w="90"/>
        <w:gridCol w:w="908"/>
        <w:gridCol w:w="90"/>
        <w:gridCol w:w="1278"/>
        <w:gridCol w:w="90"/>
        <w:gridCol w:w="1351"/>
        <w:gridCol w:w="90"/>
      </w:tblGrid>
      <w:tr w:rsidR="00B1295D" w:rsidRPr="00B1295D" w:rsidTr="00B1295D">
        <w:trPr>
          <w:gridAfter w:val="8"/>
          <w:wAfter w:w="4460" w:type="dxa"/>
          <w:cantSplit/>
          <w:tblHeader/>
        </w:trPr>
        <w:tc>
          <w:tcPr>
            <w:tcW w:w="2648" w:type="dxa"/>
            <w:gridSpan w:val="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8"/>
          <w:wAfter w:w="4460" w:type="dxa"/>
          <w:cantSplit/>
          <w:tblHeader/>
        </w:trPr>
        <w:tc>
          <w:tcPr>
            <w:tcW w:w="2648" w:type="dxa"/>
            <w:gridSpan w:val="5"/>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ama kerja dokter</w:t>
            </w:r>
          </w:p>
        </w:tc>
      </w:tr>
      <w:tr w:rsidR="00B1295D" w:rsidRPr="00B1295D" w:rsidTr="00B1295D">
        <w:trPr>
          <w:gridAfter w:val="8"/>
          <w:wAfter w:w="4460"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r>
      <w:tr w:rsidR="00B1295D" w:rsidRPr="00B1295D" w:rsidTr="00B1295D">
        <w:trPr>
          <w:gridAfter w:val="8"/>
          <w:wAfter w:w="4460"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8"/>
          <w:wAfter w:w="4460" w:type="dxa"/>
          <w:cantSplit/>
          <w:tblHeader/>
        </w:trPr>
        <w:tc>
          <w:tcPr>
            <w:tcW w:w="2648" w:type="dxa"/>
            <w:gridSpan w:val="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8"/>
          <w:wAfter w:w="4460" w:type="dxa"/>
          <w:cantSplit/>
          <w:tblHeader/>
        </w:trPr>
        <w:tc>
          <w:tcPr>
            <w:tcW w:w="2648" w:type="dxa"/>
            <w:gridSpan w:val="5"/>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ama kerja perawat</w:t>
            </w:r>
          </w:p>
        </w:tc>
      </w:tr>
      <w:tr w:rsidR="00B1295D" w:rsidRPr="00B1295D" w:rsidTr="00B1295D">
        <w:trPr>
          <w:gridAfter w:val="8"/>
          <w:wAfter w:w="4460"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r>
      <w:tr w:rsidR="00B1295D" w:rsidRPr="00B1295D" w:rsidTr="00B1295D">
        <w:trPr>
          <w:gridAfter w:val="8"/>
          <w:wAfter w:w="4460"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8"/>
          <w:wAfter w:w="4460" w:type="dxa"/>
          <w:cantSplit/>
          <w:tblHeader/>
        </w:trPr>
        <w:tc>
          <w:tcPr>
            <w:tcW w:w="2648" w:type="dxa"/>
            <w:gridSpan w:val="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8"/>
          <w:wAfter w:w="4460" w:type="dxa"/>
          <w:cantSplit/>
          <w:tblHeader/>
        </w:trPr>
        <w:tc>
          <w:tcPr>
            <w:tcW w:w="2648" w:type="dxa"/>
            <w:gridSpan w:val="5"/>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ama kerja adm ruangan</w:t>
            </w:r>
          </w:p>
        </w:tc>
      </w:tr>
      <w:tr w:rsidR="00B1295D" w:rsidRPr="00B1295D" w:rsidTr="00B1295D">
        <w:trPr>
          <w:gridAfter w:val="8"/>
          <w:wAfter w:w="4460"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r>
      <w:tr w:rsidR="00B1295D" w:rsidRPr="00B1295D" w:rsidTr="00B1295D">
        <w:trPr>
          <w:gridAfter w:val="8"/>
          <w:wAfter w:w="4460"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8"/>
          <w:wAfter w:w="4460" w:type="dxa"/>
          <w:cantSplit/>
          <w:tblHeader/>
        </w:trPr>
        <w:tc>
          <w:tcPr>
            <w:tcW w:w="2648" w:type="dxa"/>
            <w:gridSpan w:val="5"/>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8"/>
          <w:wAfter w:w="4460" w:type="dxa"/>
          <w:cantSplit/>
          <w:tblHeader/>
        </w:trPr>
        <w:tc>
          <w:tcPr>
            <w:tcW w:w="2648" w:type="dxa"/>
            <w:gridSpan w:val="5"/>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ama kerja petugas rm</w:t>
            </w:r>
          </w:p>
        </w:tc>
      </w:tr>
      <w:tr w:rsidR="00B1295D" w:rsidRPr="00B1295D" w:rsidTr="00B1295D">
        <w:trPr>
          <w:gridAfter w:val="8"/>
          <w:wAfter w:w="4460"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r>
      <w:tr w:rsidR="00B1295D" w:rsidRPr="00B1295D" w:rsidTr="00B1295D">
        <w:trPr>
          <w:gridAfter w:val="8"/>
          <w:wAfter w:w="4460"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cantSplit/>
          <w:tblHeader/>
        </w:trPr>
        <w:tc>
          <w:tcPr>
            <w:tcW w:w="7108" w:type="dxa"/>
            <w:gridSpan w:val="13"/>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lama kerja dokter</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3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43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ama Bekerja</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blHeader/>
        </w:trPr>
        <w:tc>
          <w:tcPr>
            <w:tcW w:w="7108" w:type="dxa"/>
            <w:gridSpan w:val="13"/>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lama kerja perawat</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39"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439"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Baru Bekerja</w:t>
            </w:r>
          </w:p>
        </w:tc>
        <w:tc>
          <w:tcPr>
            <w:tcW w:w="1142"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4</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3.3</w:t>
            </w:r>
          </w:p>
        </w:tc>
        <w:tc>
          <w:tcPr>
            <w:tcW w:w="136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3.3</w:t>
            </w:r>
          </w:p>
        </w:tc>
        <w:tc>
          <w:tcPr>
            <w:tcW w:w="1441"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3.3</w:t>
            </w:r>
          </w:p>
        </w:tc>
      </w:tr>
      <w:tr w:rsidR="00B1295D" w:rsidRPr="00B1295D" w:rsidTr="00B1295D">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1439"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ama Bekerja</w:t>
            </w:r>
          </w:p>
        </w:tc>
        <w:tc>
          <w:tcPr>
            <w:tcW w:w="1142"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6</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6.7</w:t>
            </w:r>
          </w:p>
        </w:tc>
        <w:tc>
          <w:tcPr>
            <w:tcW w:w="136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6.7</w:t>
            </w:r>
          </w:p>
        </w:tc>
        <w:tc>
          <w:tcPr>
            <w:tcW w:w="1441"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1439"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2"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90" w:type="dxa"/>
          <w:cantSplit/>
          <w:tblHeader/>
        </w:trPr>
        <w:tc>
          <w:tcPr>
            <w:tcW w:w="7018" w:type="dxa"/>
            <w:gridSpan w:val="12"/>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lama kerja adm ruangan</w:t>
            </w:r>
          </w:p>
        </w:tc>
      </w:tr>
      <w:tr w:rsidR="00B1295D" w:rsidRPr="00B1295D" w:rsidTr="00B1295D">
        <w:trPr>
          <w:gridAfter w:val="1"/>
          <w:wAfter w:w="90"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349"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90"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349"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Baru Bekerja</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90" w:type="dxa"/>
          <w:cantSplit/>
          <w:tblHeader/>
        </w:trPr>
        <w:tc>
          <w:tcPr>
            <w:tcW w:w="7018" w:type="dxa"/>
            <w:gridSpan w:val="12"/>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lama kerja petugas rm</w:t>
            </w:r>
          </w:p>
        </w:tc>
      </w:tr>
      <w:tr w:rsidR="00B1295D" w:rsidRPr="00B1295D" w:rsidTr="00B1295D">
        <w:trPr>
          <w:gridAfter w:val="1"/>
          <w:wAfter w:w="90"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349"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90"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349"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Baru Bekerja</w:t>
            </w: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113"/>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Uji Univariat Variabel Penempatan</w:t>
      </w:r>
    </w:p>
    <w:tbl>
      <w:tblPr>
        <w:tblW w:w="69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748"/>
        <w:gridCol w:w="180"/>
        <w:gridCol w:w="316"/>
        <w:gridCol w:w="647"/>
        <w:gridCol w:w="37"/>
        <w:gridCol w:w="458"/>
        <w:gridCol w:w="503"/>
        <w:gridCol w:w="495"/>
        <w:gridCol w:w="873"/>
        <w:gridCol w:w="495"/>
        <w:gridCol w:w="946"/>
        <w:gridCol w:w="495"/>
      </w:tblGrid>
      <w:tr w:rsidR="00B1295D" w:rsidRPr="00B1295D" w:rsidTr="00B1295D">
        <w:trPr>
          <w:gridAfter w:val="7"/>
          <w:wAfter w:w="4265" w:type="dxa"/>
          <w:cantSplit/>
          <w:tblHeader/>
        </w:trPr>
        <w:tc>
          <w:tcPr>
            <w:tcW w:w="2648" w:type="dxa"/>
            <w:gridSpan w:val="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7"/>
          <w:wAfter w:w="4265" w:type="dxa"/>
          <w:cantSplit/>
          <w:tblHeader/>
        </w:trPr>
        <w:tc>
          <w:tcPr>
            <w:tcW w:w="2648" w:type="dxa"/>
            <w:gridSpan w:val="6"/>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nempatan dokter</w:t>
            </w:r>
          </w:p>
        </w:tc>
      </w:tr>
      <w:tr w:rsidR="00B1295D" w:rsidRPr="00B1295D" w:rsidTr="00B1295D">
        <w:trPr>
          <w:gridAfter w:val="7"/>
          <w:wAfter w:w="426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r>
      <w:tr w:rsidR="00B1295D" w:rsidRPr="00B1295D" w:rsidTr="00B1295D">
        <w:trPr>
          <w:gridAfter w:val="7"/>
          <w:wAfter w:w="426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7"/>
          <w:wAfter w:w="4265" w:type="dxa"/>
          <w:cantSplit/>
          <w:tblHeader/>
        </w:trPr>
        <w:tc>
          <w:tcPr>
            <w:tcW w:w="2648" w:type="dxa"/>
            <w:gridSpan w:val="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7"/>
          <w:wAfter w:w="4265" w:type="dxa"/>
          <w:cantSplit/>
          <w:tblHeader/>
        </w:trPr>
        <w:tc>
          <w:tcPr>
            <w:tcW w:w="2648" w:type="dxa"/>
            <w:gridSpan w:val="6"/>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nempatan perawat</w:t>
            </w:r>
          </w:p>
        </w:tc>
      </w:tr>
      <w:tr w:rsidR="00B1295D" w:rsidRPr="00B1295D" w:rsidTr="00B1295D">
        <w:trPr>
          <w:gridAfter w:val="7"/>
          <w:wAfter w:w="426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r>
      <w:tr w:rsidR="00B1295D" w:rsidRPr="00B1295D" w:rsidTr="00B1295D">
        <w:trPr>
          <w:gridAfter w:val="7"/>
          <w:wAfter w:w="426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7"/>
          <w:wAfter w:w="4265" w:type="dxa"/>
          <w:cantSplit/>
          <w:tblHeader/>
        </w:trPr>
        <w:tc>
          <w:tcPr>
            <w:tcW w:w="2648" w:type="dxa"/>
            <w:gridSpan w:val="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7"/>
          <w:wAfter w:w="4265" w:type="dxa"/>
          <w:cantSplit/>
          <w:tblHeader/>
        </w:trPr>
        <w:tc>
          <w:tcPr>
            <w:tcW w:w="2648" w:type="dxa"/>
            <w:gridSpan w:val="6"/>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nempatan adm ruangan</w:t>
            </w:r>
          </w:p>
        </w:tc>
      </w:tr>
      <w:tr w:rsidR="00B1295D" w:rsidRPr="00B1295D" w:rsidTr="00B1295D">
        <w:trPr>
          <w:gridAfter w:val="7"/>
          <w:wAfter w:w="426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r>
      <w:tr w:rsidR="00B1295D" w:rsidRPr="00B1295D" w:rsidTr="00B1295D">
        <w:trPr>
          <w:gridAfter w:val="7"/>
          <w:wAfter w:w="426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7"/>
          <w:wAfter w:w="4265" w:type="dxa"/>
          <w:cantSplit/>
          <w:tblHeader/>
        </w:trPr>
        <w:tc>
          <w:tcPr>
            <w:tcW w:w="2648" w:type="dxa"/>
            <w:gridSpan w:val="6"/>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Statistics</w:t>
            </w:r>
          </w:p>
        </w:tc>
      </w:tr>
      <w:tr w:rsidR="00B1295D" w:rsidRPr="00B1295D" w:rsidTr="00B1295D">
        <w:trPr>
          <w:gridAfter w:val="7"/>
          <w:wAfter w:w="4265" w:type="dxa"/>
          <w:cantSplit/>
          <w:tblHeader/>
        </w:trPr>
        <w:tc>
          <w:tcPr>
            <w:tcW w:w="2648" w:type="dxa"/>
            <w:gridSpan w:val="6"/>
            <w:tcBorders>
              <w:top w:val="nil"/>
              <w:left w:val="nil"/>
              <w:bottom w:val="single" w:sz="16" w:space="0" w:color="000000"/>
              <w:right w:val="nil"/>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nempatan petugas rm</w:t>
            </w:r>
          </w:p>
        </w:tc>
      </w:tr>
      <w:tr w:rsidR="00B1295D" w:rsidRPr="00B1295D" w:rsidTr="00B1295D">
        <w:trPr>
          <w:gridAfter w:val="7"/>
          <w:wAfter w:w="4265" w:type="dxa"/>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28"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00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r>
      <w:tr w:rsidR="00B1295D" w:rsidRPr="00B1295D" w:rsidTr="00B1295D">
        <w:trPr>
          <w:gridAfter w:val="7"/>
          <w:wAfter w:w="4265" w:type="dxa"/>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928"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100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r>
      <w:tr w:rsidR="00B1295D" w:rsidRPr="00B1295D" w:rsidTr="00B1295D">
        <w:trPr>
          <w:gridAfter w:val="1"/>
          <w:wAfter w:w="495" w:type="dxa"/>
          <w:cantSplit/>
          <w:tblHeader/>
        </w:trPr>
        <w:tc>
          <w:tcPr>
            <w:tcW w:w="6418" w:type="dxa"/>
            <w:gridSpan w:val="12"/>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enempatan dokter</w:t>
            </w:r>
          </w:p>
        </w:tc>
      </w:tr>
      <w:tr w:rsidR="00B1295D" w:rsidRPr="00B1295D" w:rsidTr="00B1295D">
        <w:trPr>
          <w:gridAfter w:val="1"/>
          <w:wAfter w:w="49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4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495"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4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epat</w:t>
            </w: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17</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gridAfter w:val="1"/>
          <w:wAfter w:w="495" w:type="dxa"/>
          <w:cantSplit/>
          <w:tblHeader/>
        </w:trPr>
        <w:tc>
          <w:tcPr>
            <w:tcW w:w="6418" w:type="dxa"/>
            <w:gridSpan w:val="12"/>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enempatan perawat</w:t>
            </w:r>
          </w:p>
        </w:tc>
      </w:tr>
      <w:tr w:rsidR="00B1295D" w:rsidRPr="00B1295D" w:rsidTr="00B1295D">
        <w:trPr>
          <w:gridAfter w:val="1"/>
          <w:wAfter w:w="49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4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495"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4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epat</w:t>
            </w: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60</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blHeader/>
        </w:trPr>
        <w:tc>
          <w:tcPr>
            <w:tcW w:w="6913" w:type="dxa"/>
            <w:gridSpan w:val="13"/>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enempatan adm ruangan</w:t>
            </w:r>
          </w:p>
        </w:tc>
      </w:tr>
      <w:tr w:rsidR="00B1295D" w:rsidRPr="00B1295D" w:rsidTr="00B1295D">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244"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1244"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idak Tepat</w:t>
            </w:r>
          </w:p>
        </w:tc>
        <w:tc>
          <w:tcPr>
            <w:tcW w:w="1142"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c>
          <w:tcPr>
            <w:tcW w:w="136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c>
          <w:tcPr>
            <w:tcW w:w="1441"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8.6</w:t>
            </w:r>
          </w:p>
        </w:tc>
      </w:tr>
      <w:tr w:rsidR="00B1295D" w:rsidRPr="00B1295D" w:rsidTr="00B1295D">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1244"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epat</w:t>
            </w:r>
          </w:p>
        </w:tc>
        <w:tc>
          <w:tcPr>
            <w:tcW w:w="1142"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1.4</w:t>
            </w:r>
          </w:p>
        </w:tc>
        <w:tc>
          <w:tcPr>
            <w:tcW w:w="136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1.4</w:t>
            </w:r>
          </w:p>
        </w:tc>
        <w:tc>
          <w:tcPr>
            <w:tcW w:w="1441"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p>
        </w:tc>
        <w:tc>
          <w:tcPr>
            <w:tcW w:w="1244"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c>
          <w:tcPr>
            <w:tcW w:w="1142"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2"/>
            <w:tcBorders>
              <w:top w:val="nil"/>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gridAfter w:val="1"/>
          <w:wAfter w:w="495" w:type="dxa"/>
          <w:cantSplit/>
          <w:tblHeader/>
        </w:trPr>
        <w:tc>
          <w:tcPr>
            <w:tcW w:w="6418" w:type="dxa"/>
            <w:gridSpan w:val="12"/>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penempatan petugas rm</w:t>
            </w:r>
          </w:p>
        </w:tc>
      </w:tr>
      <w:tr w:rsidR="00B1295D" w:rsidRPr="00B1295D" w:rsidTr="00B1295D">
        <w:trPr>
          <w:gridAfter w:val="1"/>
          <w:wAfter w:w="495" w:type="dxa"/>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74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requency</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 Percent</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umulative Percent</w:t>
            </w:r>
          </w:p>
        </w:tc>
      </w:tr>
      <w:tr w:rsidR="00B1295D" w:rsidRPr="00B1295D" w:rsidTr="00B1295D">
        <w:trPr>
          <w:gridAfter w:val="1"/>
          <w:wAfter w:w="495" w:type="dxa"/>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74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epat</w:t>
            </w:r>
          </w:p>
        </w:tc>
        <w:tc>
          <w:tcPr>
            <w:tcW w:w="1143"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w:t>
            </w:r>
          </w:p>
        </w:tc>
        <w:tc>
          <w:tcPr>
            <w:tcW w:w="99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36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1"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bl>
    <w:p w:rsidR="00B1295D" w:rsidRPr="00B1295D" w:rsidRDefault="00B1295D" w:rsidP="00B1295D">
      <w:pPr>
        <w:spacing w:line="480" w:lineRule="auto"/>
        <w:jc w:val="both"/>
        <w:rPr>
          <w:rFonts w:ascii="Times New Roman" w:eastAsiaTheme="minorEastAsia" w:hAnsi="Times New Roman" w:cs="Times New Roman"/>
          <w:sz w:val="24"/>
          <w:szCs w:val="24"/>
          <w:lang w:eastAsia="id-ID"/>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tabs>
          <w:tab w:val="left" w:pos="2880"/>
        </w:tabs>
        <w:spacing w:line="480" w:lineRule="auto"/>
        <w:jc w:val="center"/>
        <w:rPr>
          <w:rFonts w:ascii="Times New Roman" w:eastAsiaTheme="minorEastAsia" w:hAnsi="Times New Roman" w:cs="Times New Roman"/>
          <w:b/>
          <w:sz w:val="24"/>
          <w:szCs w:val="24"/>
          <w:lang w:eastAsia="id-ID"/>
        </w:rPr>
      </w:pPr>
      <w:r w:rsidRPr="00B1295D">
        <w:rPr>
          <w:rFonts w:ascii="Times New Roman" w:eastAsiaTheme="minorEastAsia" w:hAnsi="Times New Roman" w:cs="Times New Roman"/>
          <w:b/>
          <w:sz w:val="24"/>
          <w:szCs w:val="24"/>
          <w:lang w:eastAsia="id-ID"/>
        </w:rPr>
        <w:lastRenderedPageBreak/>
        <w:t>LAMPIRAN IV UJI BIVARIAT</w:t>
      </w:r>
    </w:p>
    <w:p w:rsidR="00B1295D" w:rsidRPr="00B1295D" w:rsidRDefault="00B1295D" w:rsidP="00B1295D">
      <w:pPr>
        <w:numPr>
          <w:ilvl w:val="0"/>
          <w:numId w:val="114"/>
        </w:numPr>
        <w:tabs>
          <w:tab w:val="left" w:pos="2880"/>
        </w:tabs>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t>Uji Chi square Variabel Pendidikan dan Variabel Ketepatan</w:t>
      </w:r>
    </w:p>
    <w:tbl>
      <w:tblPr>
        <w:tblW w:w="872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75"/>
        <w:gridCol w:w="227"/>
        <w:gridCol w:w="773"/>
        <w:gridCol w:w="227"/>
        <w:gridCol w:w="771"/>
        <w:gridCol w:w="227"/>
        <w:gridCol w:w="773"/>
        <w:gridCol w:w="667"/>
        <w:gridCol w:w="333"/>
        <w:gridCol w:w="1000"/>
        <w:gridCol w:w="107"/>
        <w:gridCol w:w="893"/>
        <w:gridCol w:w="547"/>
      </w:tblGrid>
      <w:tr w:rsidR="00B1295D" w:rsidRPr="00B1295D" w:rsidTr="00B1295D">
        <w:trPr>
          <w:gridAfter w:val="1"/>
          <w:wAfter w:w="547" w:type="dxa"/>
          <w:cantSplit/>
          <w:tblHeader/>
        </w:trPr>
        <w:tc>
          <w:tcPr>
            <w:tcW w:w="8173" w:type="dxa"/>
            <w:gridSpan w:val="12"/>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Case Processing Summary</w:t>
            </w:r>
          </w:p>
        </w:tc>
      </w:tr>
      <w:tr w:rsidR="00B1295D" w:rsidRPr="00B1295D" w:rsidTr="00B1295D">
        <w:trPr>
          <w:gridAfter w:val="1"/>
          <w:wAfter w:w="547" w:type="dxa"/>
          <w:cantSplit/>
          <w:tblHeader/>
        </w:trPr>
        <w:tc>
          <w:tcPr>
            <w:tcW w:w="217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5998" w:type="dxa"/>
            <w:gridSpan w:val="11"/>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ases</w:t>
            </w:r>
          </w:p>
        </w:tc>
      </w:tr>
      <w:tr w:rsidR="00B1295D" w:rsidRPr="00B1295D" w:rsidTr="00B1295D">
        <w:trPr>
          <w:gridAfter w:val="1"/>
          <w:wAfter w:w="547" w:type="dxa"/>
          <w:cantSplit/>
          <w:tblHeader/>
        </w:trPr>
        <w:tc>
          <w:tcPr>
            <w:tcW w:w="217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998" w:type="dxa"/>
            <w:gridSpan w:val="4"/>
            <w:tcBorders>
              <w:lef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2000" w:type="dxa"/>
            <w:gridSpan w:val="4"/>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2000" w:type="dxa"/>
            <w:gridSpan w:val="3"/>
            <w:tcBorders>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r>
      <w:tr w:rsidR="00B1295D" w:rsidRPr="00B1295D" w:rsidTr="00B1295D">
        <w:trPr>
          <w:gridAfter w:val="1"/>
          <w:wAfter w:w="547" w:type="dxa"/>
          <w:cantSplit/>
          <w:tblHeader/>
        </w:trPr>
        <w:tc>
          <w:tcPr>
            <w:tcW w:w="217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2"/>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98"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000"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1000"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000" w:type="dxa"/>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1000" w:type="dxa"/>
            <w:gridSpan w:val="2"/>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r>
      <w:tr w:rsidR="00B1295D" w:rsidRPr="00B1295D" w:rsidTr="00B1295D">
        <w:trPr>
          <w:gridAfter w:val="1"/>
          <w:wAfter w:w="547" w:type="dxa"/>
          <w:cantSplit/>
        </w:trPr>
        <w:tc>
          <w:tcPr>
            <w:tcW w:w="217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ndidikan * ketepatan</w:t>
            </w:r>
          </w:p>
        </w:tc>
        <w:tc>
          <w:tcPr>
            <w:tcW w:w="1000"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00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1000"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blHeader/>
        </w:trPr>
        <w:tc>
          <w:tcPr>
            <w:tcW w:w="8720" w:type="dxa"/>
            <w:gridSpan w:val="13"/>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Chi-Square Tests</w:t>
            </w:r>
          </w:p>
        </w:tc>
      </w:tr>
      <w:tr w:rsidR="00B1295D" w:rsidRPr="00B1295D" w:rsidTr="00B1295D">
        <w:trPr>
          <w:cantSplit/>
          <w:tblHeader/>
        </w:trPr>
        <w:tc>
          <w:tcPr>
            <w:tcW w:w="2402"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ue</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df</w:t>
            </w:r>
          </w:p>
        </w:tc>
        <w:tc>
          <w:tcPr>
            <w:tcW w:w="144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Asymp. Sig. (2-sided)</w:t>
            </w:r>
          </w:p>
        </w:tc>
        <w:tc>
          <w:tcPr>
            <w:tcW w:w="1440"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Exact Sig. (2-sided)</w:t>
            </w:r>
          </w:p>
        </w:tc>
        <w:tc>
          <w:tcPr>
            <w:tcW w:w="1440"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Exact Sig. (1-sided)</w:t>
            </w:r>
          </w:p>
        </w:tc>
      </w:tr>
      <w:tr w:rsidR="00B1295D" w:rsidRPr="00B1295D" w:rsidTr="00B1295D">
        <w:trPr>
          <w:cantSplit/>
          <w:tblHeader/>
        </w:trPr>
        <w:tc>
          <w:tcPr>
            <w:tcW w:w="2402"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arson Chi-Square</w:t>
            </w:r>
          </w:p>
        </w:tc>
        <w:tc>
          <w:tcPr>
            <w:tcW w:w="1000"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190</w:t>
            </w:r>
            <w:r w:rsidRPr="00B1295D">
              <w:rPr>
                <w:rFonts w:ascii="Times New Roman" w:eastAsiaTheme="minorEastAsia" w:hAnsi="Times New Roman" w:cs="Times New Roman"/>
                <w:color w:val="000000"/>
                <w:sz w:val="24"/>
                <w:szCs w:val="24"/>
                <w:vertAlign w:val="superscript"/>
                <w:lang w:eastAsia="id-ID"/>
              </w:rPr>
              <w:t>a</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23</w:t>
            </w:r>
          </w:p>
        </w:tc>
        <w:tc>
          <w:tcPr>
            <w:tcW w:w="1440" w:type="dxa"/>
            <w:gridSpan w:val="3"/>
            <w:tcBorders>
              <w:top w:val="single" w:sz="16" w:space="0" w:color="000000"/>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ontinuity Correction</w:t>
            </w:r>
            <w:r w:rsidRPr="00B1295D">
              <w:rPr>
                <w:rFonts w:ascii="Times New Roman" w:eastAsiaTheme="minorEastAsia" w:hAnsi="Times New Roman" w:cs="Times New Roman"/>
                <w:color w:val="000000"/>
                <w:sz w:val="24"/>
                <w:szCs w:val="24"/>
                <w:vertAlign w:val="superscript"/>
                <w:lang w:eastAsia="id-ID"/>
              </w:rPr>
              <w:t>b</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3.431</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64</w:t>
            </w:r>
          </w:p>
        </w:tc>
        <w:tc>
          <w:tcPr>
            <w:tcW w:w="1440" w:type="dxa"/>
            <w:gridSpan w:val="3"/>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ikelihood Ratio</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219</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22</w:t>
            </w:r>
          </w:p>
        </w:tc>
        <w:tc>
          <w:tcPr>
            <w:tcW w:w="1440" w:type="dxa"/>
            <w:gridSpan w:val="3"/>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isher's Exact Test</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98"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33</w:t>
            </w: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33</w:t>
            </w: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inear-by-Linear Association</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162</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23</w:t>
            </w:r>
          </w:p>
        </w:tc>
        <w:tc>
          <w:tcPr>
            <w:tcW w:w="1440" w:type="dxa"/>
            <w:gridSpan w:val="3"/>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 of Valid Cases</w:t>
            </w:r>
            <w:r w:rsidRPr="00B1295D">
              <w:rPr>
                <w:rFonts w:ascii="Times New Roman" w:eastAsiaTheme="minorEastAsia" w:hAnsi="Times New Roman" w:cs="Times New Roman"/>
                <w:color w:val="000000"/>
                <w:sz w:val="24"/>
                <w:szCs w:val="24"/>
                <w:vertAlign w:val="superscript"/>
                <w:lang w:eastAsia="id-ID"/>
              </w:rPr>
              <w:t>b</w:t>
            </w:r>
          </w:p>
        </w:tc>
        <w:tc>
          <w:tcPr>
            <w:tcW w:w="1000"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998" w:type="dxa"/>
            <w:gridSpan w:val="2"/>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8720" w:type="dxa"/>
            <w:gridSpan w:val="13"/>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a. 2 cells (50,0%) have expected count less than 5. The minimum expected count is 2,32.</w:t>
            </w:r>
          </w:p>
        </w:tc>
      </w:tr>
      <w:tr w:rsidR="00B1295D" w:rsidRPr="00B1295D" w:rsidTr="00B1295D">
        <w:trPr>
          <w:cantSplit/>
        </w:trPr>
        <w:tc>
          <w:tcPr>
            <w:tcW w:w="3402" w:type="dxa"/>
            <w:gridSpan w:val="4"/>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b. Computed only for a 2x2 table</w:t>
            </w:r>
          </w:p>
        </w:tc>
        <w:tc>
          <w:tcPr>
            <w:tcW w:w="998"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tabs>
          <w:tab w:val="left" w:pos="288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tabs>
          <w:tab w:val="left" w:pos="288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tabs>
          <w:tab w:val="left" w:pos="288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tabs>
          <w:tab w:val="left" w:pos="288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tabs>
          <w:tab w:val="left" w:pos="288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tabs>
          <w:tab w:val="left" w:pos="288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tabs>
          <w:tab w:val="left" w:pos="288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tabs>
          <w:tab w:val="left" w:pos="288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tabs>
          <w:tab w:val="left" w:pos="288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tabs>
          <w:tab w:val="left" w:pos="288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114"/>
        </w:numPr>
        <w:tabs>
          <w:tab w:val="left" w:pos="2880"/>
        </w:tabs>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Uji Chi Square Variabel Penempatan Kerja dengan Variabel Ketepatan</w:t>
      </w:r>
    </w:p>
    <w:tbl>
      <w:tblPr>
        <w:tblW w:w="872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10"/>
        <w:gridCol w:w="92"/>
        <w:gridCol w:w="908"/>
        <w:gridCol w:w="92"/>
        <w:gridCol w:w="906"/>
        <w:gridCol w:w="92"/>
        <w:gridCol w:w="908"/>
        <w:gridCol w:w="532"/>
        <w:gridCol w:w="468"/>
        <w:gridCol w:w="972"/>
        <w:gridCol w:w="28"/>
        <w:gridCol w:w="1000"/>
        <w:gridCol w:w="412"/>
      </w:tblGrid>
      <w:tr w:rsidR="00B1295D" w:rsidRPr="00B1295D" w:rsidTr="00B1295D">
        <w:trPr>
          <w:gridAfter w:val="1"/>
          <w:wAfter w:w="412" w:type="dxa"/>
          <w:cantSplit/>
          <w:tblHeader/>
        </w:trPr>
        <w:tc>
          <w:tcPr>
            <w:tcW w:w="8308" w:type="dxa"/>
            <w:gridSpan w:val="12"/>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Case Processing Summary</w:t>
            </w:r>
          </w:p>
        </w:tc>
      </w:tr>
      <w:tr w:rsidR="00B1295D" w:rsidRPr="00B1295D" w:rsidTr="00B1295D">
        <w:trPr>
          <w:gridAfter w:val="1"/>
          <w:wAfter w:w="412" w:type="dxa"/>
          <w:cantSplit/>
          <w:tblHeader/>
        </w:trPr>
        <w:tc>
          <w:tcPr>
            <w:tcW w:w="231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5998" w:type="dxa"/>
            <w:gridSpan w:val="11"/>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ases</w:t>
            </w:r>
          </w:p>
        </w:tc>
      </w:tr>
      <w:tr w:rsidR="00B1295D" w:rsidRPr="00B1295D" w:rsidTr="00B1295D">
        <w:trPr>
          <w:gridAfter w:val="1"/>
          <w:wAfter w:w="412" w:type="dxa"/>
          <w:cantSplit/>
          <w:tblHeader/>
        </w:trPr>
        <w:tc>
          <w:tcPr>
            <w:tcW w:w="23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998" w:type="dxa"/>
            <w:gridSpan w:val="4"/>
            <w:tcBorders>
              <w:lef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2000" w:type="dxa"/>
            <w:gridSpan w:val="4"/>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2000" w:type="dxa"/>
            <w:gridSpan w:val="3"/>
            <w:tcBorders>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r>
      <w:tr w:rsidR="00B1295D" w:rsidRPr="00B1295D" w:rsidTr="00B1295D">
        <w:trPr>
          <w:gridAfter w:val="1"/>
          <w:wAfter w:w="412" w:type="dxa"/>
          <w:cantSplit/>
          <w:tblHeader/>
        </w:trPr>
        <w:tc>
          <w:tcPr>
            <w:tcW w:w="231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2"/>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98"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000"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1000"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000"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100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r>
      <w:tr w:rsidR="00B1295D" w:rsidRPr="00B1295D" w:rsidTr="00B1295D">
        <w:trPr>
          <w:gridAfter w:val="1"/>
          <w:wAfter w:w="412" w:type="dxa"/>
          <w:cantSplit/>
        </w:trPr>
        <w:tc>
          <w:tcPr>
            <w:tcW w:w="231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nempatan * ketepatan</w:t>
            </w:r>
          </w:p>
        </w:tc>
        <w:tc>
          <w:tcPr>
            <w:tcW w:w="1000"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00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blHeader/>
        </w:trPr>
        <w:tc>
          <w:tcPr>
            <w:tcW w:w="8720" w:type="dxa"/>
            <w:gridSpan w:val="13"/>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Chi-Square Tests</w:t>
            </w:r>
          </w:p>
        </w:tc>
      </w:tr>
      <w:tr w:rsidR="00B1295D" w:rsidRPr="00B1295D" w:rsidTr="00B1295D">
        <w:trPr>
          <w:cantSplit/>
          <w:tblHeader/>
        </w:trPr>
        <w:tc>
          <w:tcPr>
            <w:tcW w:w="2402"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ue</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df</w:t>
            </w:r>
          </w:p>
        </w:tc>
        <w:tc>
          <w:tcPr>
            <w:tcW w:w="144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Asymp. Sig. (2-sided)</w:t>
            </w:r>
          </w:p>
        </w:tc>
        <w:tc>
          <w:tcPr>
            <w:tcW w:w="144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Exact Sig. (2-sided)</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Exact Sig. (1-sided)</w:t>
            </w:r>
          </w:p>
        </w:tc>
      </w:tr>
      <w:tr w:rsidR="00B1295D" w:rsidRPr="00B1295D" w:rsidTr="00B1295D">
        <w:trPr>
          <w:cantSplit/>
          <w:tblHeader/>
        </w:trPr>
        <w:tc>
          <w:tcPr>
            <w:tcW w:w="2402"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arson Chi-Square</w:t>
            </w:r>
          </w:p>
        </w:tc>
        <w:tc>
          <w:tcPr>
            <w:tcW w:w="1000"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66</w:t>
            </w:r>
            <w:r w:rsidRPr="00B1295D">
              <w:rPr>
                <w:rFonts w:ascii="Times New Roman" w:eastAsiaTheme="minorEastAsia" w:hAnsi="Times New Roman" w:cs="Times New Roman"/>
                <w:color w:val="000000"/>
                <w:sz w:val="24"/>
                <w:szCs w:val="24"/>
                <w:vertAlign w:val="superscript"/>
                <w:lang w:eastAsia="id-ID"/>
              </w:rPr>
              <w:t>a</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98</w:t>
            </w:r>
          </w:p>
        </w:tc>
        <w:tc>
          <w:tcPr>
            <w:tcW w:w="1440" w:type="dxa"/>
            <w:gridSpan w:val="2"/>
            <w:tcBorders>
              <w:top w:val="single" w:sz="16" w:space="0" w:color="000000"/>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ontinuity Correction</w:t>
            </w:r>
            <w:r w:rsidRPr="00B1295D">
              <w:rPr>
                <w:rFonts w:ascii="Times New Roman" w:eastAsiaTheme="minorEastAsia" w:hAnsi="Times New Roman" w:cs="Times New Roman"/>
                <w:color w:val="000000"/>
                <w:sz w:val="24"/>
                <w:szCs w:val="24"/>
                <w:vertAlign w:val="superscript"/>
                <w:lang w:eastAsia="id-ID"/>
              </w:rPr>
              <w:t>b</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00</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ikelihood Ratio</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28</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20</w:t>
            </w:r>
          </w:p>
        </w:tc>
        <w:tc>
          <w:tcPr>
            <w:tcW w:w="1440"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isher's Exact Test</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98"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38</w:t>
            </w: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inear-by-Linear Association</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65</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98</w:t>
            </w:r>
          </w:p>
        </w:tc>
        <w:tc>
          <w:tcPr>
            <w:tcW w:w="1440"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 of Valid Cases</w:t>
            </w:r>
            <w:r w:rsidRPr="00B1295D">
              <w:rPr>
                <w:rFonts w:ascii="Times New Roman" w:eastAsiaTheme="minorEastAsia" w:hAnsi="Times New Roman" w:cs="Times New Roman"/>
                <w:color w:val="000000"/>
                <w:sz w:val="24"/>
                <w:szCs w:val="24"/>
                <w:vertAlign w:val="superscript"/>
                <w:lang w:eastAsia="id-ID"/>
              </w:rPr>
              <w:t>b</w:t>
            </w:r>
          </w:p>
        </w:tc>
        <w:tc>
          <w:tcPr>
            <w:tcW w:w="1000"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998" w:type="dxa"/>
            <w:gridSpan w:val="2"/>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8720" w:type="dxa"/>
            <w:gridSpan w:val="13"/>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a. 2 cells (50,0%) have expected count less than 5. The minimum expected count is ,06.</w:t>
            </w:r>
          </w:p>
        </w:tc>
      </w:tr>
      <w:tr w:rsidR="00B1295D" w:rsidRPr="00B1295D" w:rsidTr="00B1295D">
        <w:trPr>
          <w:cantSplit/>
        </w:trPr>
        <w:tc>
          <w:tcPr>
            <w:tcW w:w="3402" w:type="dxa"/>
            <w:gridSpan w:val="4"/>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b. Computed only for a 2x2 table</w:t>
            </w:r>
          </w:p>
        </w:tc>
        <w:tc>
          <w:tcPr>
            <w:tcW w:w="998"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tabs>
          <w:tab w:val="left" w:pos="2880"/>
        </w:tabs>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114"/>
        </w:numPr>
        <w:spacing w:line="24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Uji Chi Square Variabel Lama Kerja dengan Ketepatan</w:t>
      </w:r>
    </w:p>
    <w:tbl>
      <w:tblPr>
        <w:tblW w:w="872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90"/>
        <w:gridCol w:w="212"/>
        <w:gridCol w:w="788"/>
        <w:gridCol w:w="212"/>
        <w:gridCol w:w="786"/>
        <w:gridCol w:w="212"/>
        <w:gridCol w:w="788"/>
        <w:gridCol w:w="652"/>
        <w:gridCol w:w="348"/>
        <w:gridCol w:w="1000"/>
        <w:gridCol w:w="92"/>
        <w:gridCol w:w="908"/>
        <w:gridCol w:w="532"/>
      </w:tblGrid>
      <w:tr w:rsidR="00B1295D" w:rsidRPr="00B1295D" w:rsidTr="00B1295D">
        <w:trPr>
          <w:gridAfter w:val="1"/>
          <w:wAfter w:w="532" w:type="dxa"/>
          <w:cantSplit/>
          <w:tblHeader/>
        </w:trPr>
        <w:tc>
          <w:tcPr>
            <w:tcW w:w="8188" w:type="dxa"/>
            <w:gridSpan w:val="12"/>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Case Processing Summary</w:t>
            </w:r>
          </w:p>
        </w:tc>
      </w:tr>
      <w:tr w:rsidR="00B1295D" w:rsidRPr="00B1295D" w:rsidTr="00B1295D">
        <w:trPr>
          <w:gridAfter w:val="1"/>
          <w:wAfter w:w="532" w:type="dxa"/>
          <w:cantSplit/>
          <w:tblHeader/>
        </w:trPr>
        <w:tc>
          <w:tcPr>
            <w:tcW w:w="219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5998" w:type="dxa"/>
            <w:gridSpan w:val="11"/>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ases</w:t>
            </w:r>
          </w:p>
        </w:tc>
      </w:tr>
      <w:tr w:rsidR="00B1295D" w:rsidRPr="00B1295D" w:rsidTr="00B1295D">
        <w:trPr>
          <w:gridAfter w:val="1"/>
          <w:wAfter w:w="532" w:type="dxa"/>
          <w:cantSplit/>
          <w:tblHeader/>
        </w:trPr>
        <w:tc>
          <w:tcPr>
            <w:tcW w:w="219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998" w:type="dxa"/>
            <w:gridSpan w:val="4"/>
            <w:tcBorders>
              <w:lef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2000" w:type="dxa"/>
            <w:gridSpan w:val="4"/>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2000" w:type="dxa"/>
            <w:gridSpan w:val="3"/>
            <w:tcBorders>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r>
      <w:tr w:rsidR="00B1295D" w:rsidRPr="00B1295D" w:rsidTr="00B1295D">
        <w:trPr>
          <w:gridAfter w:val="1"/>
          <w:wAfter w:w="532" w:type="dxa"/>
          <w:cantSplit/>
          <w:tblHeader/>
        </w:trPr>
        <w:tc>
          <w:tcPr>
            <w:tcW w:w="219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2"/>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98"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000"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1000"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000" w:type="dxa"/>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1000" w:type="dxa"/>
            <w:gridSpan w:val="2"/>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r>
      <w:tr w:rsidR="00B1295D" w:rsidRPr="00B1295D" w:rsidTr="00B1295D">
        <w:trPr>
          <w:gridAfter w:val="1"/>
          <w:wAfter w:w="532" w:type="dxa"/>
          <w:cantSplit/>
        </w:trPr>
        <w:tc>
          <w:tcPr>
            <w:tcW w:w="219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ama_kerja * ketepatan</w:t>
            </w:r>
          </w:p>
        </w:tc>
        <w:tc>
          <w:tcPr>
            <w:tcW w:w="1000"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00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1000"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blHeader/>
        </w:trPr>
        <w:tc>
          <w:tcPr>
            <w:tcW w:w="8720" w:type="dxa"/>
            <w:gridSpan w:val="13"/>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Chi-Square Tests</w:t>
            </w:r>
          </w:p>
        </w:tc>
      </w:tr>
      <w:tr w:rsidR="00B1295D" w:rsidRPr="00B1295D" w:rsidTr="00B1295D">
        <w:trPr>
          <w:cantSplit/>
          <w:tblHeader/>
        </w:trPr>
        <w:tc>
          <w:tcPr>
            <w:tcW w:w="2402"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ue</w:t>
            </w:r>
          </w:p>
        </w:tc>
        <w:tc>
          <w:tcPr>
            <w:tcW w:w="998"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df</w:t>
            </w:r>
          </w:p>
        </w:tc>
        <w:tc>
          <w:tcPr>
            <w:tcW w:w="144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Asymp. Sig. (2-sided)</w:t>
            </w:r>
          </w:p>
        </w:tc>
        <w:tc>
          <w:tcPr>
            <w:tcW w:w="1440"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Exact Sig. (2-sided)</w:t>
            </w:r>
          </w:p>
        </w:tc>
        <w:tc>
          <w:tcPr>
            <w:tcW w:w="1440"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Exact Sig. (1-sided)</w:t>
            </w:r>
          </w:p>
        </w:tc>
      </w:tr>
      <w:tr w:rsidR="00B1295D" w:rsidRPr="00B1295D" w:rsidTr="00B1295D">
        <w:trPr>
          <w:cantSplit/>
          <w:tblHeader/>
        </w:trPr>
        <w:tc>
          <w:tcPr>
            <w:tcW w:w="2402"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arson Chi-Square</w:t>
            </w:r>
          </w:p>
        </w:tc>
        <w:tc>
          <w:tcPr>
            <w:tcW w:w="1000"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727</w:t>
            </w:r>
            <w:r w:rsidRPr="00B1295D">
              <w:rPr>
                <w:rFonts w:ascii="Times New Roman" w:eastAsiaTheme="minorEastAsia" w:hAnsi="Times New Roman" w:cs="Times New Roman"/>
                <w:color w:val="000000"/>
                <w:sz w:val="24"/>
                <w:szCs w:val="24"/>
                <w:vertAlign w:val="superscript"/>
                <w:lang w:eastAsia="id-ID"/>
              </w:rPr>
              <w:t>a</w:t>
            </w:r>
          </w:p>
        </w:tc>
        <w:tc>
          <w:tcPr>
            <w:tcW w:w="998"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89</w:t>
            </w:r>
          </w:p>
        </w:tc>
        <w:tc>
          <w:tcPr>
            <w:tcW w:w="1440" w:type="dxa"/>
            <w:gridSpan w:val="3"/>
            <w:tcBorders>
              <w:top w:val="single" w:sz="16" w:space="0" w:color="000000"/>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ontinuity Correction</w:t>
            </w:r>
            <w:r w:rsidRPr="00B1295D">
              <w:rPr>
                <w:rFonts w:ascii="Times New Roman" w:eastAsiaTheme="minorEastAsia" w:hAnsi="Times New Roman" w:cs="Times New Roman"/>
                <w:color w:val="000000"/>
                <w:sz w:val="24"/>
                <w:szCs w:val="24"/>
                <w:vertAlign w:val="superscript"/>
                <w:lang w:eastAsia="id-ID"/>
              </w:rPr>
              <w:t>b</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529</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467</w:t>
            </w:r>
          </w:p>
        </w:tc>
        <w:tc>
          <w:tcPr>
            <w:tcW w:w="1440" w:type="dxa"/>
            <w:gridSpan w:val="3"/>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ikelihood Ratio</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365</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43</w:t>
            </w:r>
          </w:p>
        </w:tc>
        <w:tc>
          <w:tcPr>
            <w:tcW w:w="1440" w:type="dxa"/>
            <w:gridSpan w:val="3"/>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isher's Exact Test</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98"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14</w:t>
            </w: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214</w:t>
            </w:r>
          </w:p>
        </w:tc>
      </w:tr>
      <w:tr w:rsidR="00B1295D" w:rsidRPr="00B1295D" w:rsidTr="00B1295D">
        <w:trPr>
          <w:cantSplit/>
          <w:tblHeader/>
        </w:trPr>
        <w:tc>
          <w:tcPr>
            <w:tcW w:w="240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inear-by-Linear Association</w:t>
            </w:r>
          </w:p>
        </w:tc>
        <w:tc>
          <w:tcPr>
            <w:tcW w:w="100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718</w:t>
            </w:r>
          </w:p>
        </w:tc>
        <w:tc>
          <w:tcPr>
            <w:tcW w:w="998"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0</w:t>
            </w:r>
          </w:p>
        </w:tc>
        <w:tc>
          <w:tcPr>
            <w:tcW w:w="1440" w:type="dxa"/>
            <w:gridSpan w:val="3"/>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 of Valid Cases</w:t>
            </w:r>
            <w:r w:rsidRPr="00B1295D">
              <w:rPr>
                <w:rFonts w:ascii="Times New Roman" w:eastAsiaTheme="minorEastAsia" w:hAnsi="Times New Roman" w:cs="Times New Roman"/>
                <w:color w:val="000000"/>
                <w:sz w:val="24"/>
                <w:szCs w:val="24"/>
                <w:vertAlign w:val="superscript"/>
                <w:lang w:eastAsia="id-ID"/>
              </w:rPr>
              <w:t>b</w:t>
            </w:r>
          </w:p>
        </w:tc>
        <w:tc>
          <w:tcPr>
            <w:tcW w:w="1000"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998" w:type="dxa"/>
            <w:gridSpan w:val="2"/>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8720" w:type="dxa"/>
            <w:gridSpan w:val="13"/>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a. 1 cells (25,0%) have expected count less than 5. The minimum expected count is ,88.</w:t>
            </w:r>
          </w:p>
        </w:tc>
      </w:tr>
      <w:tr w:rsidR="00B1295D" w:rsidRPr="00B1295D" w:rsidTr="00B1295D">
        <w:trPr>
          <w:cantSplit/>
        </w:trPr>
        <w:tc>
          <w:tcPr>
            <w:tcW w:w="3402" w:type="dxa"/>
            <w:gridSpan w:val="4"/>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b. Computed only for a 2x2 table</w:t>
            </w:r>
          </w:p>
        </w:tc>
        <w:tc>
          <w:tcPr>
            <w:tcW w:w="998"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spacing w:line="24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spacing w:line="480" w:lineRule="auto"/>
        <w:ind w:left="11" w:hanging="11"/>
        <w:contextualSpacing/>
        <w:jc w:val="both"/>
        <w:rPr>
          <w:rFonts w:ascii="Times New Roman" w:eastAsiaTheme="minorEastAsia" w:hAnsi="Times New Roman" w:cs="Times New Roman"/>
          <w:sz w:val="24"/>
          <w:szCs w:val="24"/>
          <w:lang w:eastAsia="id-ID"/>
        </w:rPr>
      </w:pPr>
    </w:p>
    <w:p w:rsidR="00B1295D" w:rsidRPr="00B1295D" w:rsidRDefault="00B1295D" w:rsidP="00B1295D">
      <w:pPr>
        <w:numPr>
          <w:ilvl w:val="0"/>
          <w:numId w:val="114"/>
        </w:numPr>
        <w:spacing w:line="480" w:lineRule="auto"/>
        <w:contextualSpacing/>
        <w:jc w:val="both"/>
        <w:rPr>
          <w:rFonts w:ascii="Times New Roman" w:eastAsiaTheme="minorEastAsia" w:hAnsi="Times New Roman" w:cs="Times New Roman"/>
          <w:sz w:val="24"/>
          <w:szCs w:val="24"/>
          <w:lang w:eastAsia="id-ID"/>
        </w:rPr>
      </w:pPr>
      <w:r w:rsidRPr="00B1295D">
        <w:rPr>
          <w:rFonts w:ascii="Times New Roman" w:eastAsiaTheme="minorEastAsia" w:hAnsi="Times New Roman" w:cs="Times New Roman"/>
          <w:sz w:val="24"/>
          <w:szCs w:val="24"/>
          <w:lang w:eastAsia="id-ID"/>
        </w:rPr>
        <w:lastRenderedPageBreak/>
        <w:t xml:space="preserve">Uji Chi Square Variabel Lingkungan Kerja dengan Variabel Ketepatan </w:t>
      </w:r>
    </w:p>
    <w:tbl>
      <w:tblPr>
        <w:tblW w:w="872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00"/>
        <w:gridCol w:w="998"/>
        <w:gridCol w:w="1000"/>
        <w:gridCol w:w="440"/>
        <w:gridCol w:w="560"/>
        <w:gridCol w:w="880"/>
        <w:gridCol w:w="120"/>
        <w:gridCol w:w="1000"/>
        <w:gridCol w:w="320"/>
      </w:tblGrid>
      <w:tr w:rsidR="00B1295D" w:rsidRPr="00B1295D" w:rsidTr="00B1295D">
        <w:trPr>
          <w:gridAfter w:val="1"/>
          <w:wAfter w:w="320" w:type="dxa"/>
          <w:cantSplit/>
          <w:tblHeader/>
        </w:trPr>
        <w:tc>
          <w:tcPr>
            <w:tcW w:w="8400" w:type="dxa"/>
            <w:gridSpan w:val="9"/>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Case Processing Summary</w:t>
            </w:r>
          </w:p>
        </w:tc>
      </w:tr>
      <w:tr w:rsidR="00B1295D" w:rsidRPr="00B1295D" w:rsidTr="00B1295D">
        <w:trPr>
          <w:gridAfter w:val="1"/>
          <w:wAfter w:w="320" w:type="dxa"/>
          <w:cantSplit/>
          <w:tblHeader/>
        </w:trPr>
        <w:tc>
          <w:tcPr>
            <w:tcW w:w="240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5998" w:type="dxa"/>
            <w:gridSpan w:val="8"/>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ases</w:t>
            </w:r>
          </w:p>
        </w:tc>
      </w:tr>
      <w:tr w:rsidR="00B1295D" w:rsidRPr="00B1295D" w:rsidTr="00B1295D">
        <w:trPr>
          <w:gridAfter w:val="1"/>
          <w:wAfter w:w="320" w:type="dxa"/>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998" w:type="dxa"/>
            <w:gridSpan w:val="2"/>
            <w:tcBorders>
              <w:lef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id</w:t>
            </w:r>
          </w:p>
        </w:tc>
        <w:tc>
          <w:tcPr>
            <w:tcW w:w="2000" w:type="dxa"/>
            <w:gridSpan w:val="3"/>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Missing</w:t>
            </w:r>
          </w:p>
        </w:tc>
        <w:tc>
          <w:tcPr>
            <w:tcW w:w="2000" w:type="dxa"/>
            <w:gridSpan w:val="3"/>
            <w:tcBorders>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Total</w:t>
            </w:r>
          </w:p>
        </w:tc>
      </w:tr>
      <w:tr w:rsidR="00B1295D" w:rsidRPr="00B1295D" w:rsidTr="00B1295D">
        <w:trPr>
          <w:gridAfter w:val="1"/>
          <w:wAfter w:w="320" w:type="dxa"/>
          <w:cantSplit/>
          <w:tblHeader/>
        </w:trPr>
        <w:tc>
          <w:tcPr>
            <w:tcW w:w="240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998" w:type="dxa"/>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000" w:type="dxa"/>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1000"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c>
          <w:tcPr>
            <w:tcW w:w="1000" w:type="dxa"/>
            <w:gridSpan w:val="2"/>
            <w:tcBorders>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w:t>
            </w:r>
          </w:p>
        </w:tc>
        <w:tc>
          <w:tcPr>
            <w:tcW w:w="100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rcent</w:t>
            </w:r>
          </w:p>
        </w:tc>
      </w:tr>
      <w:tr w:rsidR="00B1295D" w:rsidRPr="00B1295D" w:rsidTr="00B1295D">
        <w:trPr>
          <w:gridAfter w:val="1"/>
          <w:wAfter w:w="320" w:type="dxa"/>
          <w:cantSplit/>
        </w:trPr>
        <w:tc>
          <w:tcPr>
            <w:tcW w:w="240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ingkungan_kerja * ketepatan</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w:t>
            </w:r>
          </w:p>
        </w:tc>
        <w:tc>
          <w:tcPr>
            <w:tcW w:w="100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r>
      <w:tr w:rsidR="00B1295D" w:rsidRPr="00B1295D" w:rsidTr="00B1295D">
        <w:trPr>
          <w:cantSplit/>
          <w:tblHeader/>
        </w:trPr>
        <w:tc>
          <w:tcPr>
            <w:tcW w:w="8720" w:type="dxa"/>
            <w:gridSpan w:val="10"/>
            <w:tcBorders>
              <w:top w:val="nil"/>
              <w:left w:val="nil"/>
              <w:bottom w:val="nil"/>
              <w:right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b/>
                <w:bCs/>
                <w:color w:val="000000"/>
                <w:sz w:val="24"/>
                <w:szCs w:val="24"/>
                <w:lang w:eastAsia="id-ID"/>
              </w:rPr>
            </w:pPr>
          </w:p>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b/>
                <w:bCs/>
                <w:color w:val="000000"/>
                <w:sz w:val="24"/>
                <w:szCs w:val="24"/>
                <w:lang w:eastAsia="id-ID"/>
              </w:rPr>
              <w:t>Chi-Square Tests</w:t>
            </w:r>
          </w:p>
        </w:tc>
      </w:tr>
      <w:tr w:rsidR="00B1295D" w:rsidRPr="00B1295D" w:rsidTr="00B1295D">
        <w:trPr>
          <w:cantSplit/>
          <w:tblHeader/>
        </w:trPr>
        <w:tc>
          <w:tcPr>
            <w:tcW w:w="240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000" w:type="dxa"/>
            <w:tcBorders>
              <w:top w:val="single" w:sz="16" w:space="0" w:color="000000"/>
              <w:left w:val="single" w:sz="16" w:space="0" w:color="000000"/>
              <w:bottom w:val="single" w:sz="16" w:space="0" w:color="000000"/>
            </w:tcBorders>
            <w:shd w:val="clear" w:color="auto" w:fill="auto"/>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Value</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df</w:t>
            </w:r>
          </w:p>
        </w:tc>
        <w:tc>
          <w:tcPr>
            <w:tcW w:w="144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Asymp. Sig. (2-sided)</w:t>
            </w:r>
          </w:p>
        </w:tc>
        <w:tc>
          <w:tcPr>
            <w:tcW w:w="144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Exact Sig. (2-sided)</w:t>
            </w:r>
          </w:p>
        </w:tc>
        <w:tc>
          <w:tcPr>
            <w:tcW w:w="144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1295D" w:rsidRPr="00B1295D" w:rsidRDefault="00B1295D" w:rsidP="00B1295D">
            <w:pPr>
              <w:autoSpaceDE w:val="0"/>
              <w:autoSpaceDN w:val="0"/>
              <w:adjustRightInd w:val="0"/>
              <w:spacing w:after="0" w:line="240" w:lineRule="auto"/>
              <w:jc w:val="center"/>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Exact Sig. (1-sided)</w:t>
            </w:r>
          </w:p>
        </w:tc>
      </w:tr>
      <w:tr w:rsidR="00B1295D" w:rsidRPr="00B1295D" w:rsidTr="00B1295D">
        <w:trPr>
          <w:cantSplit/>
          <w:tblHeader/>
        </w:trPr>
        <w:tc>
          <w:tcPr>
            <w:tcW w:w="240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66</w:t>
            </w:r>
            <w:r w:rsidRPr="00B1295D">
              <w:rPr>
                <w:rFonts w:ascii="Times New Roman" w:eastAsiaTheme="minorEastAsia" w:hAnsi="Times New Roman" w:cs="Times New Roman"/>
                <w:color w:val="000000"/>
                <w:sz w:val="24"/>
                <w:szCs w:val="24"/>
                <w:vertAlign w:val="superscript"/>
                <w:lang w:eastAsia="id-ID"/>
              </w:rPr>
              <w:t>a</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98</w:t>
            </w:r>
          </w:p>
        </w:tc>
        <w:tc>
          <w:tcPr>
            <w:tcW w:w="1440" w:type="dxa"/>
            <w:gridSpan w:val="2"/>
            <w:tcBorders>
              <w:top w:val="single" w:sz="16" w:space="0" w:color="000000"/>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Continuity Correction</w:t>
            </w:r>
            <w:r w:rsidRPr="00B1295D">
              <w:rPr>
                <w:rFonts w:ascii="Times New Roman" w:eastAsiaTheme="minorEastAsia" w:hAnsi="Times New Roman" w:cs="Times New Roman"/>
                <w:color w:val="000000"/>
                <w:sz w:val="24"/>
                <w:szCs w:val="24"/>
                <w:vertAlign w:val="superscript"/>
                <w:lang w:eastAsia="id-ID"/>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00</w:t>
            </w:r>
          </w:p>
        </w:tc>
        <w:tc>
          <w:tcPr>
            <w:tcW w:w="998" w:type="dxa"/>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28</w:t>
            </w:r>
          </w:p>
        </w:tc>
        <w:tc>
          <w:tcPr>
            <w:tcW w:w="998" w:type="dxa"/>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20</w:t>
            </w:r>
          </w:p>
        </w:tc>
        <w:tc>
          <w:tcPr>
            <w:tcW w:w="1440"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998" w:type="dxa"/>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000</w:t>
            </w:r>
          </w:p>
        </w:tc>
        <w:tc>
          <w:tcPr>
            <w:tcW w:w="1440"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938</w:t>
            </w:r>
          </w:p>
        </w:tc>
      </w:tr>
      <w:tr w:rsidR="00B1295D" w:rsidRPr="00B1295D" w:rsidTr="00B1295D">
        <w:trPr>
          <w:cantSplit/>
          <w:tblHeader/>
        </w:trPr>
        <w:tc>
          <w:tcPr>
            <w:tcW w:w="240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065</w:t>
            </w:r>
          </w:p>
        </w:tc>
        <w:tc>
          <w:tcPr>
            <w:tcW w:w="998" w:type="dxa"/>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w:t>
            </w:r>
          </w:p>
        </w:tc>
        <w:tc>
          <w:tcPr>
            <w:tcW w:w="1440" w:type="dxa"/>
            <w:gridSpan w:val="2"/>
            <w:tcBorders>
              <w:top w:val="nil"/>
              <w:bottom w:val="nil"/>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798</w:t>
            </w:r>
          </w:p>
        </w:tc>
        <w:tc>
          <w:tcPr>
            <w:tcW w:w="1440" w:type="dxa"/>
            <w:gridSpan w:val="2"/>
            <w:tcBorders>
              <w:top w:val="nil"/>
              <w:bottom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nil"/>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240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N of Valid Cases</w:t>
            </w:r>
            <w:r w:rsidRPr="00B1295D">
              <w:rPr>
                <w:rFonts w:ascii="Times New Roman" w:eastAsiaTheme="minorEastAsia" w:hAnsi="Times New Roman" w:cs="Times New Roman"/>
                <w:color w:val="000000"/>
                <w:sz w:val="24"/>
                <w:szCs w:val="24"/>
                <w:vertAlign w:val="superscript"/>
                <w:lang w:eastAsia="id-ID"/>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1295D" w:rsidRPr="00B1295D" w:rsidRDefault="00B1295D" w:rsidP="00B1295D">
            <w:pPr>
              <w:autoSpaceDE w:val="0"/>
              <w:autoSpaceDN w:val="0"/>
              <w:adjustRightInd w:val="0"/>
              <w:spacing w:after="0" w:line="240" w:lineRule="auto"/>
              <w:jc w:val="right"/>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191</w:t>
            </w:r>
          </w:p>
        </w:tc>
        <w:tc>
          <w:tcPr>
            <w:tcW w:w="998" w:type="dxa"/>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bottom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r w:rsidR="00B1295D" w:rsidRPr="00B1295D" w:rsidTr="00B1295D">
        <w:trPr>
          <w:cantSplit/>
          <w:tblHeader/>
        </w:trPr>
        <w:tc>
          <w:tcPr>
            <w:tcW w:w="8720" w:type="dxa"/>
            <w:gridSpan w:val="10"/>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a. 2 cells (50,0%) have expected count less than 5. The minimum expected count is ,06.</w:t>
            </w:r>
          </w:p>
        </w:tc>
      </w:tr>
      <w:tr w:rsidR="00B1295D" w:rsidRPr="00B1295D" w:rsidTr="00B1295D">
        <w:trPr>
          <w:cantSplit/>
        </w:trPr>
        <w:tc>
          <w:tcPr>
            <w:tcW w:w="3402"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color w:val="000000"/>
                <w:sz w:val="24"/>
                <w:szCs w:val="24"/>
                <w:lang w:eastAsia="id-ID"/>
              </w:rPr>
            </w:pPr>
            <w:r w:rsidRPr="00B1295D">
              <w:rPr>
                <w:rFonts w:ascii="Times New Roman" w:eastAsiaTheme="minorEastAsia" w:hAnsi="Times New Roman" w:cs="Times New Roman"/>
                <w:color w:val="000000"/>
                <w:sz w:val="24"/>
                <w:szCs w:val="24"/>
                <w:lang w:eastAsia="id-ID"/>
              </w:rPr>
              <w:t>b. Computed only for a 2x2 table</w:t>
            </w:r>
          </w:p>
        </w:tc>
        <w:tc>
          <w:tcPr>
            <w:tcW w:w="998" w:type="dxa"/>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c>
          <w:tcPr>
            <w:tcW w:w="1440" w:type="dxa"/>
            <w:gridSpan w:val="3"/>
            <w:tcBorders>
              <w:top w:val="nil"/>
              <w:left w:val="nil"/>
              <w:bottom w:val="nil"/>
              <w:right w:val="nil"/>
            </w:tcBorders>
            <w:shd w:val="clear" w:color="auto" w:fill="FFFFFF"/>
            <w:tcMar>
              <w:top w:w="30" w:type="dxa"/>
              <w:left w:w="30" w:type="dxa"/>
              <w:bottom w:w="30" w:type="dxa"/>
              <w:right w:w="30" w:type="dxa"/>
            </w:tcMar>
          </w:tcPr>
          <w:p w:rsidR="00B1295D" w:rsidRPr="00B1295D" w:rsidRDefault="00B1295D" w:rsidP="00B1295D">
            <w:pPr>
              <w:autoSpaceDE w:val="0"/>
              <w:autoSpaceDN w:val="0"/>
              <w:adjustRightInd w:val="0"/>
              <w:spacing w:after="0" w:line="240" w:lineRule="auto"/>
              <w:rPr>
                <w:rFonts w:ascii="Times New Roman" w:eastAsiaTheme="minorEastAsia" w:hAnsi="Times New Roman" w:cs="Times New Roman"/>
                <w:sz w:val="24"/>
                <w:szCs w:val="24"/>
                <w:lang w:eastAsia="id-ID"/>
              </w:rPr>
            </w:pPr>
          </w:p>
        </w:tc>
      </w:tr>
    </w:tbl>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rPr>
          <w:rFonts w:ascii="Times New Roman" w:hAnsi="Times New Roman" w:cs="Times New Roman"/>
          <w:sz w:val="24"/>
          <w:szCs w:val="24"/>
        </w:rPr>
      </w:pPr>
    </w:p>
    <w:p w:rsidR="00B1295D" w:rsidRPr="00B1295D" w:rsidRDefault="00B1295D" w:rsidP="00B1295D">
      <w:pPr>
        <w:spacing w:after="0" w:line="240" w:lineRule="auto"/>
        <w:contextualSpacing/>
        <w:jc w:val="center"/>
        <w:rPr>
          <w:rFonts w:ascii="Times New Roman" w:hAnsi="Times New Roman" w:cs="Times New Roman"/>
          <w:b/>
          <w:sz w:val="24"/>
          <w:szCs w:val="24"/>
        </w:rPr>
      </w:pPr>
      <w:r w:rsidRPr="00B1295D">
        <w:rPr>
          <w:rFonts w:ascii="Times New Roman" w:hAnsi="Times New Roman" w:cs="Times New Roman"/>
          <w:b/>
          <w:sz w:val="24"/>
          <w:szCs w:val="24"/>
        </w:rPr>
        <w:lastRenderedPageBreak/>
        <w:t>LAMPIRAN GAMBAR KUESIONER HUBUNGAN PELAYANAN REKAM MEDIS TERHADAP KEPUASAN PASIEN RAWAT JALAN DI POLI BEDAH RSUP H. ADAM MALIK TAHUN 2018</w:t>
      </w:r>
    </w:p>
    <w:p w:rsidR="00B1295D" w:rsidRPr="00B1295D" w:rsidRDefault="00B1295D" w:rsidP="00B1295D">
      <w:pPr>
        <w:jc w:val="center"/>
        <w:rPr>
          <w:rFonts w:ascii="Times New Roman" w:hAnsi="Times New Roman" w:cs="Times New Roman"/>
          <w:b/>
          <w:sz w:val="24"/>
          <w:szCs w:val="24"/>
        </w:rPr>
      </w:pPr>
    </w:p>
    <w:p w:rsidR="00B1295D" w:rsidRDefault="00B1295D" w:rsidP="00B1295D">
      <w:pPr>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5A552AED" wp14:editId="105CB19F">
            <wp:extent cx="5039995" cy="2379980"/>
            <wp:effectExtent l="0" t="0" r="8255" b="1270"/>
            <wp:docPr id="876" name="Picture 876" descr="C:\Users\toshiba\Desktop\IMG-20181017-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esktop\IMG-20181017-WA0007.jpg"/>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5039995" cy="2379980"/>
                    </a:xfrm>
                    <a:prstGeom prst="rect">
                      <a:avLst/>
                    </a:prstGeom>
                    <a:noFill/>
                    <a:ln>
                      <a:noFill/>
                    </a:ln>
                  </pic:spPr>
                </pic:pic>
              </a:graphicData>
            </a:graphic>
          </wp:inline>
        </w:drawing>
      </w:r>
    </w:p>
    <w:p w:rsidR="00B1295D" w:rsidRDefault="00B1295D" w:rsidP="00B1295D">
      <w:pPr>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4F16ED56" wp14:editId="3D9BEE82">
            <wp:extent cx="5039995" cy="2379980"/>
            <wp:effectExtent l="0" t="0" r="8255" b="1270"/>
            <wp:docPr id="895" name="Picture 895" descr="C:\Users\toshiba\Desktop\IMG-20181017-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Desktop\IMG-20181017-WA0006.jpg"/>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5039995" cy="2379980"/>
                    </a:xfrm>
                    <a:prstGeom prst="rect">
                      <a:avLst/>
                    </a:prstGeom>
                    <a:noFill/>
                    <a:ln>
                      <a:noFill/>
                    </a:ln>
                  </pic:spPr>
                </pic:pic>
              </a:graphicData>
            </a:graphic>
          </wp:inline>
        </w:drawing>
      </w:r>
    </w:p>
    <w:p w:rsidR="00B1295D" w:rsidRDefault="00B1295D" w:rsidP="00B1295D">
      <w:pPr>
        <w:jc w:val="center"/>
        <w:rPr>
          <w:rFonts w:ascii="Times New Roman" w:hAnsi="Times New Roman" w:cs="Times New Roman"/>
          <w:b/>
          <w:sz w:val="24"/>
          <w:szCs w:val="24"/>
        </w:rPr>
      </w:pPr>
    </w:p>
    <w:p w:rsidR="00B1295D" w:rsidRDefault="00B1295D" w:rsidP="00B1295D">
      <w:pPr>
        <w:jc w:val="center"/>
        <w:rPr>
          <w:rFonts w:ascii="Times New Roman" w:hAnsi="Times New Roman" w:cs="Times New Roman"/>
          <w:b/>
          <w:sz w:val="24"/>
          <w:szCs w:val="24"/>
        </w:rPr>
      </w:pPr>
    </w:p>
    <w:p w:rsidR="00B1295D" w:rsidRDefault="00B1295D" w:rsidP="00B1295D">
      <w:pPr>
        <w:jc w:val="center"/>
        <w:rPr>
          <w:rFonts w:ascii="Times New Roman" w:hAnsi="Times New Roman" w:cs="Times New Roman"/>
          <w:b/>
          <w:sz w:val="24"/>
          <w:szCs w:val="24"/>
        </w:rPr>
      </w:pPr>
    </w:p>
    <w:p w:rsidR="00B1295D" w:rsidRDefault="00B1295D" w:rsidP="00B1295D">
      <w:pPr>
        <w:jc w:val="center"/>
        <w:rPr>
          <w:rFonts w:ascii="Times New Roman" w:hAnsi="Times New Roman" w:cs="Times New Roman"/>
          <w:b/>
          <w:sz w:val="24"/>
          <w:szCs w:val="24"/>
        </w:rPr>
      </w:pPr>
    </w:p>
    <w:p w:rsidR="00B1295D" w:rsidRDefault="00B1295D" w:rsidP="00B1295D">
      <w:pPr>
        <w:jc w:val="center"/>
        <w:rPr>
          <w:rFonts w:ascii="Times New Roman" w:hAnsi="Times New Roman" w:cs="Times New Roman"/>
          <w:b/>
          <w:sz w:val="24"/>
          <w:szCs w:val="24"/>
        </w:rPr>
      </w:pPr>
    </w:p>
    <w:p w:rsid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2219CB25" wp14:editId="5292FCB8">
            <wp:extent cx="5039995" cy="10672445"/>
            <wp:effectExtent l="0" t="0" r="8255" b="0"/>
            <wp:docPr id="896" name="Picture 896" descr="C:\Users\toshiba\Desktop\IMG-20181017-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Desktop\IMG-20181017-WA0005.jpg"/>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5039995" cy="10672445"/>
                    </a:xfrm>
                    <a:prstGeom prst="rect">
                      <a:avLst/>
                    </a:prstGeom>
                    <a:noFill/>
                    <a:ln>
                      <a:noFill/>
                    </a:ln>
                  </pic:spPr>
                </pic:pic>
              </a:graphicData>
            </a:graphic>
          </wp:inline>
        </w:drawing>
      </w:r>
    </w:p>
    <w:p w:rsidR="00B1295D" w:rsidRPr="00B1295D" w:rsidRDefault="00B1295D" w:rsidP="00B1295D">
      <w:pPr>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6BF5F41C" wp14:editId="55A2CB22">
            <wp:extent cx="5039995" cy="10672445"/>
            <wp:effectExtent l="0" t="0" r="8255" b="0"/>
            <wp:docPr id="904" name="Picture 904" descr="C:\Users\toshiba\Desktop\IMG-20181017-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oshiba\Desktop\IMG-20181017-WA0008.jpg"/>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5039995" cy="10672445"/>
                    </a:xfrm>
                    <a:prstGeom prst="rect">
                      <a:avLst/>
                    </a:prstGeom>
                    <a:noFill/>
                    <a:ln>
                      <a:noFill/>
                    </a:ln>
                  </pic:spPr>
                </pic:pic>
              </a:graphicData>
            </a:graphic>
          </wp:inline>
        </w:drawing>
      </w:r>
    </w:p>
    <w:p w:rsidR="00B1295D" w:rsidRDefault="00B1295D" w:rsidP="00B1295D">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LAMPIRAN HASIL KUESIONER FAKTOR-FAKTOR YANG BERHUBUNGAN DENGAN KETEPATAN PENGEMBALIAN BERKAS REKAM MEDIS DI RUANG RAWAT INAP TERPADU (RINDU) A DI RSUP H. ADAM MALIK </w:t>
      </w:r>
    </w:p>
    <w:p w:rsidR="00B1295D" w:rsidRDefault="00B1295D" w:rsidP="00B1295D">
      <w:pPr>
        <w:spacing w:line="240" w:lineRule="auto"/>
        <w:jc w:val="both"/>
        <w:rPr>
          <w:rFonts w:ascii="Times New Roman" w:hAnsi="Times New Roman" w:cs="Times New Roman"/>
          <w:sz w:val="24"/>
          <w:szCs w:val="24"/>
        </w:rPr>
      </w:pPr>
      <w:r>
        <w:rPr>
          <w:rFonts w:ascii="Times New Roman" w:hAnsi="Times New Roman" w:cs="Times New Roman"/>
          <w:sz w:val="24"/>
          <w:szCs w:val="24"/>
        </w:rPr>
        <w:t>PENDIDIKAN DOKTER</w:t>
      </w:r>
    </w:p>
    <w:tbl>
      <w:tblPr>
        <w:tblW w:w="0" w:type="auto"/>
        <w:tblInd w:w="10" w:type="dxa"/>
        <w:tblLayout w:type="fixed"/>
        <w:tblCellMar>
          <w:left w:w="0" w:type="dxa"/>
          <w:right w:w="0" w:type="dxa"/>
        </w:tblCellMar>
        <w:tblLook w:val="04A0" w:firstRow="1" w:lastRow="0" w:firstColumn="1" w:lastColumn="0" w:noHBand="0" w:noVBand="1"/>
      </w:tblPr>
      <w:tblGrid>
        <w:gridCol w:w="760"/>
        <w:gridCol w:w="620"/>
        <w:gridCol w:w="1260"/>
      </w:tblGrid>
      <w:tr w:rsidR="00B1295D" w:rsidRPr="00B1295D" w:rsidTr="00B1295D">
        <w:trPr>
          <w:trHeight w:val="278"/>
        </w:trPr>
        <w:tc>
          <w:tcPr>
            <w:tcW w:w="760" w:type="dxa"/>
            <w:tcBorders>
              <w:left w:val="single" w:sz="8" w:space="0" w:color="auto"/>
              <w:bottom w:val="single" w:sz="8" w:space="0" w:color="auto"/>
            </w:tcBorders>
            <w:shd w:val="clear" w:color="auto" w:fill="000000"/>
            <w:vAlign w:val="bottom"/>
          </w:tcPr>
          <w:p w:rsidR="00B1295D" w:rsidRPr="00B1295D" w:rsidRDefault="00B1295D" w:rsidP="00B1295D">
            <w:pPr>
              <w:spacing w:after="0" w:line="240" w:lineRule="auto"/>
              <w:ind w:right="320"/>
              <w:jc w:val="right"/>
              <w:rPr>
                <w:rFonts w:ascii="Times New Roman" w:eastAsiaTheme="minorEastAsia" w:hAnsi="Times New Roman" w:cs="Times New Roman"/>
                <w:sz w:val="20"/>
                <w:szCs w:val="20"/>
                <w:lang w:eastAsia="id-ID"/>
              </w:rPr>
            </w:pPr>
            <w:r w:rsidRPr="00B1295D">
              <w:rPr>
                <w:rFonts w:ascii="Calibri" w:eastAsia="Calibri" w:hAnsi="Calibri" w:cs="Calibri"/>
                <w:b/>
                <w:bCs/>
                <w:color w:val="FFFFFF"/>
                <w:lang w:eastAsia="id-ID"/>
              </w:rPr>
              <w:t>No</w:t>
            </w:r>
          </w:p>
        </w:tc>
        <w:tc>
          <w:tcPr>
            <w:tcW w:w="620" w:type="dxa"/>
            <w:tcBorders>
              <w:bottom w:val="single" w:sz="8" w:space="0" w:color="auto"/>
            </w:tcBorders>
            <w:shd w:val="clear" w:color="auto" w:fill="000000"/>
            <w:vAlign w:val="bottom"/>
          </w:tcPr>
          <w:p w:rsidR="00B1295D" w:rsidRPr="00B1295D" w:rsidRDefault="00B1295D" w:rsidP="00B1295D">
            <w:pPr>
              <w:spacing w:after="0" w:line="240" w:lineRule="auto"/>
              <w:ind w:right="340"/>
              <w:jc w:val="right"/>
              <w:rPr>
                <w:rFonts w:ascii="Times New Roman" w:eastAsiaTheme="minorEastAsia" w:hAnsi="Times New Roman" w:cs="Times New Roman"/>
                <w:sz w:val="20"/>
                <w:szCs w:val="20"/>
                <w:lang w:eastAsia="id-ID"/>
              </w:rPr>
            </w:pPr>
            <w:r w:rsidRPr="00B1295D">
              <w:rPr>
                <w:rFonts w:ascii="Calibri" w:eastAsia="Calibri" w:hAnsi="Calibri" w:cs="Calibri"/>
                <w:b/>
                <w:bCs/>
                <w:color w:val="FFFFFF"/>
                <w:lang w:eastAsia="id-ID"/>
              </w:rPr>
              <w:t>n</w:t>
            </w:r>
          </w:p>
        </w:tc>
        <w:tc>
          <w:tcPr>
            <w:tcW w:w="1260" w:type="dxa"/>
            <w:tcBorders>
              <w:bottom w:val="single" w:sz="8" w:space="0" w:color="auto"/>
              <w:right w:val="single" w:sz="8" w:space="0" w:color="auto"/>
            </w:tcBorders>
            <w:shd w:val="clear" w:color="auto" w:fill="000000"/>
            <w:vAlign w:val="bottom"/>
          </w:tcPr>
          <w:p w:rsidR="00B1295D" w:rsidRPr="00B1295D" w:rsidRDefault="00B1295D" w:rsidP="00B1295D">
            <w:pPr>
              <w:spacing w:after="0" w:line="240" w:lineRule="auto"/>
              <w:ind w:right="460"/>
              <w:jc w:val="right"/>
              <w:rPr>
                <w:rFonts w:ascii="Times New Roman" w:eastAsiaTheme="minorEastAsia" w:hAnsi="Times New Roman" w:cs="Times New Roman"/>
                <w:sz w:val="20"/>
                <w:szCs w:val="20"/>
                <w:lang w:eastAsia="id-ID"/>
              </w:rPr>
            </w:pPr>
            <w:r w:rsidRPr="00B1295D">
              <w:rPr>
                <w:rFonts w:ascii="Calibri" w:eastAsia="Calibri" w:hAnsi="Calibri" w:cs="Calibri"/>
                <w:b/>
                <w:bCs/>
                <w:color w:val="FFFFFF"/>
                <w:lang w:eastAsia="id-ID"/>
              </w:rPr>
              <w:t>Coding</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1</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3</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5</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6</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7</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8</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9</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10</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11</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12</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13</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14</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15</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16</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17</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18</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19</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0</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1</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2</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3</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4</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5</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6</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7</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8</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9</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30</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31</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32</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33</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34</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lastRenderedPageBreak/>
              <w:t>35</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36</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37</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38</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39</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0</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1</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2</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3</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4</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5</w:t>
            </w:r>
          </w:p>
        </w:tc>
        <w:tc>
          <w:tcPr>
            <w:tcW w:w="620" w:type="dxa"/>
            <w:tcBorders>
              <w:bottom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3"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RP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6</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heme="minorEastAsia" w:hAnsi="Times New Roman" w:cs="Times New Roman"/>
                <w:sz w:val="20"/>
                <w:szCs w:val="20"/>
                <w:lang w:eastAsia="id-ID"/>
              </w:rPr>
            </w:pPr>
            <w:r w:rsidRPr="00B1295D">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7</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8</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9</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0</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1</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2</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3</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4</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5</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6</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7</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8</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9</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0</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1</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2</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3</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4</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5</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6</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7</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8</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9</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0</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1</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2</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3</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4</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5</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6</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77</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8</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9</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0</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1</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2</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3</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4</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5</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6</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7</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8</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9</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0</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1</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2</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3</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4</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5</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6</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7</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8</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9</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0</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1</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2</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3</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4</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5</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6</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7</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8</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9</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0</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1</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2</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3</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4</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5</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6</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B1295D" w:rsidTr="00B1295D">
        <w:trPr>
          <w:trHeight w:val="285"/>
        </w:trPr>
        <w:tc>
          <w:tcPr>
            <w:tcW w:w="760" w:type="dxa"/>
            <w:tcBorders>
              <w:left w:val="single" w:sz="8" w:space="0" w:color="auto"/>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7</w:t>
            </w:r>
          </w:p>
        </w:tc>
        <w:tc>
          <w:tcPr>
            <w:tcW w:w="620" w:type="dxa"/>
            <w:tcBorders>
              <w:bottom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w:t>
            </w:r>
          </w:p>
        </w:tc>
        <w:tc>
          <w:tcPr>
            <w:tcW w:w="1260" w:type="dxa"/>
            <w:tcBorders>
              <w:bottom w:val="single" w:sz="8" w:space="0" w:color="auto"/>
              <w:right w:val="single" w:sz="8" w:space="0" w:color="auto"/>
            </w:tcBorders>
            <w:vAlign w:val="bottom"/>
          </w:tcPr>
          <w:p w:rsidR="00B1295D" w:rsidRPr="00B1295D" w:rsidRDefault="00B1295D" w:rsidP="00B1295D">
            <w:pPr>
              <w:spacing w:after="0" w:line="274" w:lineRule="exact"/>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bl>
    <w:p w:rsidR="00B1295D" w:rsidRDefault="00B1295D" w:rsidP="00B1295D">
      <w:pPr>
        <w:spacing w:line="240" w:lineRule="auto"/>
        <w:jc w:val="both"/>
        <w:rPr>
          <w:rFonts w:ascii="Times New Roman" w:hAnsi="Times New Roman" w:cs="Times New Roman"/>
          <w:sz w:val="24"/>
          <w:szCs w:val="24"/>
        </w:rPr>
      </w:pPr>
    </w:p>
    <w:p w:rsidR="00B1295D" w:rsidRDefault="00B1295D" w:rsidP="00B1295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PENDIDIKAN PERAWAT</w:t>
      </w:r>
    </w:p>
    <w:tbl>
      <w:tblPr>
        <w:tblW w:w="0" w:type="auto"/>
        <w:tblInd w:w="10" w:type="dxa"/>
        <w:tblLayout w:type="fixed"/>
        <w:tblCellMar>
          <w:left w:w="0" w:type="dxa"/>
          <w:right w:w="0" w:type="dxa"/>
        </w:tblCellMar>
        <w:tblLook w:val="04A0" w:firstRow="1" w:lastRow="0" w:firstColumn="1" w:lastColumn="0" w:noHBand="0" w:noVBand="1"/>
      </w:tblPr>
      <w:tblGrid>
        <w:gridCol w:w="760"/>
        <w:gridCol w:w="620"/>
        <w:gridCol w:w="1260"/>
      </w:tblGrid>
      <w:tr w:rsidR="00B1295D" w:rsidRPr="00B1295D" w:rsidTr="00B1295D">
        <w:trPr>
          <w:trHeight w:val="294"/>
        </w:trPr>
        <w:tc>
          <w:tcPr>
            <w:tcW w:w="760" w:type="dxa"/>
            <w:tcBorders>
              <w:left w:val="single" w:sz="8" w:space="0" w:color="auto"/>
              <w:bottom w:val="single" w:sz="8" w:space="0" w:color="auto"/>
            </w:tcBorders>
            <w:shd w:val="clear" w:color="auto" w:fill="000000"/>
            <w:vAlign w:val="bottom"/>
          </w:tcPr>
          <w:p w:rsidR="00B1295D" w:rsidRPr="00B1295D" w:rsidRDefault="00B1295D" w:rsidP="00B1295D">
            <w:pPr>
              <w:spacing w:after="0" w:line="240" w:lineRule="auto"/>
              <w:ind w:left="60"/>
              <w:rPr>
                <w:rFonts w:ascii="Times New Roman" w:eastAsiaTheme="minorEastAsia" w:hAnsi="Times New Roman" w:cs="Times New Roman"/>
                <w:sz w:val="20"/>
                <w:szCs w:val="20"/>
                <w:lang w:eastAsia="id-ID"/>
              </w:rPr>
            </w:pPr>
            <w:r w:rsidRPr="00B1295D">
              <w:rPr>
                <w:rFonts w:ascii="Calibri" w:eastAsia="Calibri" w:hAnsi="Calibri" w:cs="Calibri"/>
                <w:b/>
                <w:bCs/>
                <w:color w:val="FFFFFF"/>
                <w:lang w:eastAsia="id-ID"/>
              </w:rPr>
              <w:t>No</w:t>
            </w:r>
          </w:p>
        </w:tc>
        <w:tc>
          <w:tcPr>
            <w:tcW w:w="620" w:type="dxa"/>
            <w:tcBorders>
              <w:bottom w:val="single" w:sz="8" w:space="0" w:color="auto"/>
            </w:tcBorders>
            <w:shd w:val="clear" w:color="auto" w:fill="000000"/>
            <w:vAlign w:val="bottom"/>
          </w:tcPr>
          <w:p w:rsidR="00B1295D" w:rsidRPr="00B1295D" w:rsidRDefault="00B1295D" w:rsidP="00B1295D">
            <w:pPr>
              <w:spacing w:after="0" w:line="240" w:lineRule="auto"/>
              <w:ind w:right="345"/>
              <w:jc w:val="right"/>
              <w:rPr>
                <w:rFonts w:ascii="Times New Roman" w:eastAsiaTheme="minorEastAsia" w:hAnsi="Times New Roman" w:cs="Times New Roman"/>
                <w:sz w:val="20"/>
                <w:szCs w:val="20"/>
                <w:lang w:eastAsia="id-ID"/>
              </w:rPr>
            </w:pPr>
            <w:r w:rsidRPr="00B1295D">
              <w:rPr>
                <w:rFonts w:ascii="Calibri" w:eastAsia="Calibri" w:hAnsi="Calibri" w:cs="Calibri"/>
                <w:b/>
                <w:bCs/>
                <w:color w:val="FFFFFF"/>
                <w:lang w:eastAsia="id-ID"/>
              </w:rPr>
              <w:t>n</w:t>
            </w:r>
          </w:p>
        </w:tc>
        <w:tc>
          <w:tcPr>
            <w:tcW w:w="1260" w:type="dxa"/>
            <w:tcBorders>
              <w:bottom w:val="single" w:sz="8" w:space="0" w:color="auto"/>
              <w:right w:val="single" w:sz="8" w:space="0" w:color="auto"/>
            </w:tcBorders>
            <w:shd w:val="clear" w:color="auto" w:fill="000000"/>
            <w:vAlign w:val="bottom"/>
          </w:tcPr>
          <w:p w:rsidR="00B1295D" w:rsidRPr="00B1295D" w:rsidRDefault="00B1295D" w:rsidP="00B1295D">
            <w:pPr>
              <w:spacing w:after="0" w:line="240" w:lineRule="auto"/>
              <w:ind w:right="465"/>
              <w:jc w:val="right"/>
              <w:rPr>
                <w:rFonts w:ascii="Times New Roman" w:eastAsiaTheme="minorEastAsia" w:hAnsi="Times New Roman" w:cs="Times New Roman"/>
                <w:sz w:val="20"/>
                <w:szCs w:val="20"/>
                <w:lang w:eastAsia="id-ID"/>
              </w:rPr>
            </w:pPr>
            <w:r w:rsidRPr="00B1295D">
              <w:rPr>
                <w:rFonts w:ascii="Calibri" w:eastAsia="Calibri" w:hAnsi="Calibri" w:cs="Calibri"/>
                <w:b/>
                <w:bCs/>
                <w:color w:val="FFFFFF"/>
                <w:lang w:eastAsia="id-ID"/>
              </w:rPr>
              <w:t>Coding</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3</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4</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5</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6</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7</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8</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9</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0</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1</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2</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3</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4</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5</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6</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7</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8</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9</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0</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1</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2</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3</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4</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5</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6</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7</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8</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9</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30</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31</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32</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33</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34</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35</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36</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37</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38</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39</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40</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41</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lastRenderedPageBreak/>
              <w:t>42</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43</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44</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45</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46</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47</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48</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49</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50</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51</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52</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53</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54</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55</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56</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57</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58</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59</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Tr="00B1295D">
        <w:trPr>
          <w:trHeight w:val="271"/>
        </w:trPr>
        <w:tc>
          <w:tcPr>
            <w:tcW w:w="760" w:type="dxa"/>
            <w:tcBorders>
              <w:left w:val="single" w:sz="8" w:space="0" w:color="auto"/>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60</w:t>
            </w:r>
          </w:p>
        </w:tc>
        <w:tc>
          <w:tcPr>
            <w:tcW w:w="620" w:type="dxa"/>
            <w:tcBorders>
              <w:bottom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3" w:lineRule="exact"/>
              <w:jc w:val="right"/>
              <w:rPr>
                <w:rFonts w:ascii="Times New Roman" w:eastAsia="Calibri"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bl>
    <w:p w:rsidR="00B1295D" w:rsidRDefault="00B1295D" w:rsidP="00B1295D">
      <w:pPr>
        <w:spacing w:line="240" w:lineRule="auto"/>
        <w:jc w:val="both"/>
        <w:rPr>
          <w:rFonts w:ascii="Times New Roman" w:hAnsi="Times New Roman" w:cs="Times New Roman"/>
          <w:sz w:val="24"/>
          <w:szCs w:val="24"/>
        </w:rPr>
      </w:pPr>
    </w:p>
    <w:p w:rsidR="00B1295D" w:rsidRDefault="00B1295D" w:rsidP="00B1295D">
      <w:pPr>
        <w:spacing w:line="240" w:lineRule="auto"/>
        <w:jc w:val="both"/>
        <w:rPr>
          <w:rFonts w:ascii="Times New Roman" w:hAnsi="Times New Roman" w:cs="Times New Roman"/>
          <w:sz w:val="24"/>
          <w:szCs w:val="24"/>
        </w:rPr>
      </w:pPr>
      <w:r>
        <w:rPr>
          <w:rFonts w:ascii="Times New Roman" w:hAnsi="Times New Roman" w:cs="Times New Roman"/>
          <w:sz w:val="24"/>
          <w:szCs w:val="24"/>
        </w:rPr>
        <w:t>PENDIDIKAN ADMIN RUANGAN</w:t>
      </w:r>
    </w:p>
    <w:tbl>
      <w:tblPr>
        <w:tblW w:w="0" w:type="auto"/>
        <w:tblInd w:w="10" w:type="dxa"/>
        <w:tblLayout w:type="fixed"/>
        <w:tblCellMar>
          <w:left w:w="0" w:type="dxa"/>
          <w:right w:w="0" w:type="dxa"/>
        </w:tblCellMar>
        <w:tblLook w:val="04A0" w:firstRow="1" w:lastRow="0" w:firstColumn="1" w:lastColumn="0" w:noHBand="0" w:noVBand="1"/>
      </w:tblPr>
      <w:tblGrid>
        <w:gridCol w:w="760"/>
        <w:gridCol w:w="620"/>
        <w:gridCol w:w="1260"/>
      </w:tblGrid>
      <w:tr w:rsidR="00B1295D" w:rsidRPr="00B1295D" w:rsidTr="00B1295D">
        <w:trPr>
          <w:trHeight w:val="294"/>
        </w:trPr>
        <w:tc>
          <w:tcPr>
            <w:tcW w:w="760" w:type="dxa"/>
            <w:tcBorders>
              <w:left w:val="single" w:sz="8" w:space="0" w:color="auto"/>
              <w:bottom w:val="single" w:sz="8" w:space="0" w:color="auto"/>
            </w:tcBorders>
            <w:shd w:val="clear" w:color="auto" w:fill="000000"/>
            <w:vAlign w:val="bottom"/>
          </w:tcPr>
          <w:p w:rsidR="00B1295D" w:rsidRPr="00B1295D" w:rsidRDefault="00B1295D" w:rsidP="00B1295D">
            <w:pPr>
              <w:spacing w:after="0" w:line="240" w:lineRule="auto"/>
              <w:ind w:left="60"/>
              <w:rPr>
                <w:rFonts w:ascii="Times New Roman" w:eastAsiaTheme="minorEastAsia" w:hAnsi="Times New Roman" w:cs="Times New Roman"/>
                <w:sz w:val="24"/>
                <w:szCs w:val="24"/>
                <w:lang w:eastAsia="id-ID"/>
              </w:rPr>
            </w:pPr>
            <w:r w:rsidRPr="00B1295D">
              <w:rPr>
                <w:rFonts w:ascii="Times New Roman" w:eastAsia="Calibri" w:hAnsi="Times New Roman" w:cs="Times New Roman"/>
                <w:b/>
                <w:bCs/>
                <w:color w:val="FFFFFF"/>
                <w:sz w:val="24"/>
                <w:szCs w:val="24"/>
                <w:lang w:eastAsia="id-ID"/>
              </w:rPr>
              <w:t>No</w:t>
            </w:r>
          </w:p>
        </w:tc>
        <w:tc>
          <w:tcPr>
            <w:tcW w:w="620" w:type="dxa"/>
            <w:tcBorders>
              <w:bottom w:val="single" w:sz="8" w:space="0" w:color="auto"/>
            </w:tcBorders>
            <w:shd w:val="clear" w:color="auto" w:fill="000000"/>
            <w:vAlign w:val="bottom"/>
          </w:tcPr>
          <w:p w:rsidR="00B1295D" w:rsidRPr="00B1295D" w:rsidRDefault="00B1295D" w:rsidP="00B1295D">
            <w:pPr>
              <w:spacing w:after="0" w:line="240" w:lineRule="auto"/>
              <w:ind w:right="350"/>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b/>
                <w:bCs/>
                <w:color w:val="FFFFFF"/>
                <w:sz w:val="24"/>
                <w:szCs w:val="24"/>
                <w:lang w:eastAsia="id-ID"/>
              </w:rPr>
              <w:t>n</w:t>
            </w:r>
          </w:p>
        </w:tc>
        <w:tc>
          <w:tcPr>
            <w:tcW w:w="1260" w:type="dxa"/>
            <w:tcBorders>
              <w:bottom w:val="single" w:sz="8" w:space="0" w:color="auto"/>
              <w:right w:val="single" w:sz="8" w:space="0" w:color="auto"/>
            </w:tcBorders>
            <w:shd w:val="clear" w:color="auto" w:fill="000000"/>
            <w:vAlign w:val="bottom"/>
          </w:tcPr>
          <w:p w:rsidR="00B1295D" w:rsidRPr="00B1295D" w:rsidRDefault="00B1295D" w:rsidP="00B1295D">
            <w:pPr>
              <w:spacing w:after="0" w:line="240" w:lineRule="auto"/>
              <w:ind w:right="470"/>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b/>
                <w:bCs/>
                <w:color w:val="FFFFFF"/>
                <w:sz w:val="24"/>
                <w:szCs w:val="24"/>
                <w:lang w:eastAsia="id-ID"/>
              </w:rPr>
              <w:t>Coding</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3</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4</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5</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6</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7</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bl>
    <w:p w:rsidR="00B1295D" w:rsidRDefault="00B1295D" w:rsidP="00B1295D">
      <w:pPr>
        <w:spacing w:line="240" w:lineRule="auto"/>
        <w:jc w:val="both"/>
        <w:rPr>
          <w:rFonts w:ascii="Times New Roman" w:hAnsi="Times New Roman" w:cs="Times New Roman"/>
          <w:sz w:val="24"/>
          <w:szCs w:val="24"/>
        </w:rPr>
      </w:pPr>
    </w:p>
    <w:p w:rsidR="00B1295D" w:rsidRDefault="00B1295D" w:rsidP="00B1295D">
      <w:pPr>
        <w:spacing w:line="240" w:lineRule="auto"/>
        <w:jc w:val="both"/>
        <w:rPr>
          <w:rFonts w:ascii="Times New Roman" w:hAnsi="Times New Roman" w:cs="Times New Roman"/>
          <w:sz w:val="24"/>
          <w:szCs w:val="24"/>
        </w:rPr>
      </w:pPr>
      <w:r>
        <w:rPr>
          <w:rFonts w:ascii="Times New Roman" w:hAnsi="Times New Roman" w:cs="Times New Roman"/>
          <w:sz w:val="24"/>
          <w:szCs w:val="24"/>
        </w:rPr>
        <w:t>PENDIDIKAN PETUGAS RM</w:t>
      </w:r>
    </w:p>
    <w:tbl>
      <w:tblPr>
        <w:tblW w:w="0" w:type="auto"/>
        <w:tblInd w:w="10" w:type="dxa"/>
        <w:tblLayout w:type="fixed"/>
        <w:tblCellMar>
          <w:left w:w="0" w:type="dxa"/>
          <w:right w:w="0" w:type="dxa"/>
        </w:tblCellMar>
        <w:tblLook w:val="04A0" w:firstRow="1" w:lastRow="0" w:firstColumn="1" w:lastColumn="0" w:noHBand="0" w:noVBand="1"/>
      </w:tblPr>
      <w:tblGrid>
        <w:gridCol w:w="760"/>
        <w:gridCol w:w="620"/>
        <w:gridCol w:w="1260"/>
      </w:tblGrid>
      <w:tr w:rsidR="00B1295D" w:rsidRPr="00B1295D" w:rsidTr="00B1295D">
        <w:trPr>
          <w:trHeight w:val="278"/>
        </w:trPr>
        <w:tc>
          <w:tcPr>
            <w:tcW w:w="760" w:type="dxa"/>
            <w:tcBorders>
              <w:left w:val="single" w:sz="8" w:space="0" w:color="auto"/>
              <w:bottom w:val="single" w:sz="8" w:space="0" w:color="auto"/>
            </w:tcBorders>
            <w:shd w:val="clear" w:color="auto" w:fill="000000"/>
            <w:vAlign w:val="bottom"/>
          </w:tcPr>
          <w:p w:rsidR="00B1295D" w:rsidRPr="00B1295D" w:rsidRDefault="00B1295D" w:rsidP="00B1295D">
            <w:pPr>
              <w:spacing w:after="0" w:line="240" w:lineRule="auto"/>
              <w:ind w:right="330"/>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b/>
                <w:bCs/>
                <w:color w:val="FFFFFF"/>
                <w:sz w:val="24"/>
                <w:szCs w:val="24"/>
                <w:lang w:eastAsia="id-ID"/>
              </w:rPr>
              <w:t>No</w:t>
            </w:r>
          </w:p>
        </w:tc>
        <w:tc>
          <w:tcPr>
            <w:tcW w:w="620" w:type="dxa"/>
            <w:tcBorders>
              <w:bottom w:val="single" w:sz="8" w:space="0" w:color="auto"/>
            </w:tcBorders>
            <w:shd w:val="clear" w:color="auto" w:fill="000000"/>
            <w:vAlign w:val="bottom"/>
          </w:tcPr>
          <w:p w:rsidR="00B1295D" w:rsidRPr="00B1295D" w:rsidRDefault="00B1295D" w:rsidP="00B1295D">
            <w:pPr>
              <w:spacing w:after="0" w:line="240" w:lineRule="auto"/>
              <w:ind w:right="350"/>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b/>
                <w:bCs/>
                <w:color w:val="FFFFFF"/>
                <w:sz w:val="24"/>
                <w:szCs w:val="24"/>
                <w:lang w:eastAsia="id-ID"/>
              </w:rPr>
              <w:t>n</w:t>
            </w:r>
          </w:p>
        </w:tc>
        <w:tc>
          <w:tcPr>
            <w:tcW w:w="1260" w:type="dxa"/>
            <w:tcBorders>
              <w:bottom w:val="single" w:sz="8" w:space="0" w:color="auto"/>
              <w:right w:val="single" w:sz="8" w:space="0" w:color="auto"/>
            </w:tcBorders>
            <w:shd w:val="clear" w:color="auto" w:fill="000000"/>
            <w:vAlign w:val="bottom"/>
          </w:tcPr>
          <w:p w:rsidR="00B1295D" w:rsidRPr="00B1295D" w:rsidRDefault="00B1295D" w:rsidP="00B1295D">
            <w:pPr>
              <w:spacing w:after="0" w:line="240" w:lineRule="auto"/>
              <w:ind w:right="470"/>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b/>
                <w:bCs/>
                <w:color w:val="FFFFFF"/>
                <w:sz w:val="24"/>
                <w:szCs w:val="24"/>
                <w:lang w:eastAsia="id-ID"/>
              </w:rPr>
              <w:t>Coding</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3</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4</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5</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6</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r w:rsidR="00B1295D" w:rsidRPr="00B1295D" w:rsidTr="00B1295D">
        <w:trPr>
          <w:trHeight w:val="270"/>
        </w:trPr>
        <w:tc>
          <w:tcPr>
            <w:tcW w:w="760" w:type="dxa"/>
            <w:tcBorders>
              <w:left w:val="single" w:sz="8" w:space="0" w:color="auto"/>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7</w:t>
            </w:r>
          </w:p>
        </w:tc>
        <w:tc>
          <w:tcPr>
            <w:tcW w:w="620" w:type="dxa"/>
            <w:tcBorders>
              <w:bottom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2</w:t>
            </w:r>
          </w:p>
        </w:tc>
        <w:tc>
          <w:tcPr>
            <w:tcW w:w="1260" w:type="dxa"/>
            <w:tcBorders>
              <w:bottom w:val="single" w:sz="8" w:space="0" w:color="auto"/>
              <w:right w:val="single" w:sz="8" w:space="0" w:color="auto"/>
            </w:tcBorders>
            <w:vAlign w:val="bottom"/>
          </w:tcPr>
          <w:p w:rsidR="00B1295D" w:rsidRPr="00B1295D" w:rsidRDefault="00B1295D" w:rsidP="00B1295D">
            <w:pPr>
              <w:spacing w:after="0" w:line="262" w:lineRule="exact"/>
              <w:jc w:val="right"/>
              <w:rPr>
                <w:rFonts w:ascii="Times New Roman" w:eastAsiaTheme="minorEastAsia" w:hAnsi="Times New Roman" w:cs="Times New Roman"/>
                <w:sz w:val="24"/>
                <w:szCs w:val="24"/>
                <w:lang w:eastAsia="id-ID"/>
              </w:rPr>
            </w:pPr>
            <w:r w:rsidRPr="00B1295D">
              <w:rPr>
                <w:rFonts w:ascii="Times New Roman" w:eastAsia="Calibri" w:hAnsi="Times New Roman" w:cs="Times New Roman"/>
                <w:sz w:val="24"/>
                <w:szCs w:val="24"/>
                <w:lang w:eastAsia="id-ID"/>
              </w:rPr>
              <w:t>1</w:t>
            </w:r>
          </w:p>
        </w:tc>
      </w:tr>
    </w:tbl>
    <w:p w:rsidR="00B1295D" w:rsidRDefault="00B1295D" w:rsidP="00B1295D">
      <w:pPr>
        <w:spacing w:line="240" w:lineRule="auto"/>
        <w:jc w:val="both"/>
        <w:rPr>
          <w:rFonts w:ascii="Times New Roman" w:hAnsi="Times New Roman" w:cs="Times New Roman"/>
          <w:sz w:val="24"/>
          <w:szCs w:val="24"/>
        </w:rPr>
      </w:pPr>
    </w:p>
    <w:p w:rsidR="00B1295D" w:rsidRDefault="00B1295D" w:rsidP="00B1295D">
      <w:pPr>
        <w:spacing w:line="240" w:lineRule="auto"/>
        <w:jc w:val="both"/>
        <w:rPr>
          <w:rFonts w:ascii="Times New Roman" w:hAnsi="Times New Roman" w:cs="Times New Roman"/>
          <w:sz w:val="24"/>
          <w:szCs w:val="24"/>
        </w:rPr>
      </w:pPr>
    </w:p>
    <w:p w:rsidR="00B1295D" w:rsidRDefault="00775BA4" w:rsidP="00B1295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LAMA KERJA</w:t>
      </w:r>
    </w:p>
    <w:tbl>
      <w:tblPr>
        <w:tblW w:w="0" w:type="auto"/>
        <w:tblInd w:w="10" w:type="dxa"/>
        <w:tblLayout w:type="fixed"/>
        <w:tblCellMar>
          <w:left w:w="0" w:type="dxa"/>
          <w:right w:w="0" w:type="dxa"/>
        </w:tblCellMar>
        <w:tblLook w:val="04A0" w:firstRow="1" w:lastRow="0" w:firstColumn="1" w:lastColumn="0" w:noHBand="0" w:noVBand="1"/>
      </w:tblPr>
      <w:tblGrid>
        <w:gridCol w:w="620"/>
        <w:gridCol w:w="2040"/>
        <w:gridCol w:w="1620"/>
      </w:tblGrid>
      <w:tr w:rsidR="00775BA4" w:rsidRPr="00775BA4" w:rsidTr="00775BA4">
        <w:trPr>
          <w:trHeight w:val="296"/>
        </w:trPr>
        <w:tc>
          <w:tcPr>
            <w:tcW w:w="620" w:type="dxa"/>
            <w:tcBorders>
              <w:left w:val="single" w:sz="8" w:space="0" w:color="auto"/>
              <w:bottom w:val="single" w:sz="8" w:space="0" w:color="auto"/>
            </w:tcBorders>
            <w:shd w:val="clear" w:color="auto" w:fill="000000"/>
            <w:vAlign w:val="bottom"/>
          </w:tcPr>
          <w:p w:rsidR="00775BA4" w:rsidRPr="00775BA4" w:rsidRDefault="00775BA4" w:rsidP="00775BA4">
            <w:pPr>
              <w:spacing w:after="0" w:line="240" w:lineRule="auto"/>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NO</w:t>
            </w:r>
          </w:p>
        </w:tc>
        <w:tc>
          <w:tcPr>
            <w:tcW w:w="2040" w:type="dxa"/>
            <w:tcBorders>
              <w:bottom w:val="single" w:sz="8" w:space="0" w:color="auto"/>
            </w:tcBorders>
            <w:shd w:val="clear" w:color="auto" w:fill="000000"/>
            <w:vAlign w:val="bottom"/>
          </w:tcPr>
          <w:p w:rsidR="00775BA4" w:rsidRPr="00775BA4" w:rsidRDefault="00775BA4" w:rsidP="00775BA4">
            <w:pPr>
              <w:spacing w:after="0" w:line="240" w:lineRule="auto"/>
              <w:ind w:left="20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LAMA KERJA</w:t>
            </w:r>
          </w:p>
        </w:tc>
        <w:tc>
          <w:tcPr>
            <w:tcW w:w="1620" w:type="dxa"/>
            <w:tcBorders>
              <w:bottom w:val="single" w:sz="8" w:space="0" w:color="auto"/>
              <w:right w:val="single" w:sz="8" w:space="0" w:color="auto"/>
            </w:tcBorders>
            <w:shd w:val="clear" w:color="auto" w:fill="000000"/>
            <w:vAlign w:val="bottom"/>
          </w:tcPr>
          <w:p w:rsidR="00775BA4" w:rsidRPr="00775BA4" w:rsidRDefault="00775BA4" w:rsidP="00775BA4">
            <w:pPr>
              <w:spacing w:after="0" w:line="240" w:lineRule="auto"/>
              <w:ind w:right="30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CODING</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4</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5</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6</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7</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8</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7</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9</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0</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1</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2</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3</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4</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5</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6</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7</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8</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9</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0</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7</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1</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2</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3</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4</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5</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6</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7</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8</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9</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0</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1</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2</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3</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4</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5</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6</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7</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8</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9</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lastRenderedPageBreak/>
              <w:t>40</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41</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42</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43</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44</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45</w:t>
            </w:r>
          </w:p>
        </w:tc>
        <w:tc>
          <w:tcPr>
            <w:tcW w:w="2040" w:type="dxa"/>
            <w:tcBorders>
              <w:bottom w:val="single" w:sz="8" w:space="0" w:color="auto"/>
            </w:tcBorders>
            <w:vAlign w:val="bottom"/>
          </w:tcPr>
          <w:p w:rsidR="00775BA4" w:rsidRPr="00775BA4" w:rsidRDefault="00775BA4" w:rsidP="00775BA4">
            <w:pPr>
              <w:spacing w:after="0" w:line="273"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46</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7</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8</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9</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0</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1</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2</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3</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4</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5</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6</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7</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8</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9</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0</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1</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2</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3</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4</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5</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7</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6</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7</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8</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9</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0</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1</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2</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7</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3</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4</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5</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7</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6</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7</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7</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8</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7</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9</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0</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1</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82</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3</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4</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5</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6</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7</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8</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9</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0</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1</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2</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3</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4</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7</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5</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6</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7</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8</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9</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0</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1</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2</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3</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4</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5</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6</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7</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8</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9</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0</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1</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2</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3</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4</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5</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6</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7</w:t>
            </w:r>
          </w:p>
        </w:tc>
        <w:tc>
          <w:tcPr>
            <w:tcW w:w="2040" w:type="dxa"/>
            <w:tcBorders>
              <w:bottom w:val="single" w:sz="8" w:space="0" w:color="auto"/>
            </w:tcBorders>
            <w:vAlign w:val="bottom"/>
          </w:tcPr>
          <w:p w:rsidR="00775BA4" w:rsidRPr="00775BA4" w:rsidRDefault="00775BA4" w:rsidP="00775BA4">
            <w:pPr>
              <w:spacing w:after="0" w:line="274" w:lineRule="exact"/>
              <w:ind w:left="24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bl>
    <w:p w:rsidR="00775BA4" w:rsidRDefault="00775BA4" w:rsidP="00B1295D">
      <w:pPr>
        <w:spacing w:line="240" w:lineRule="auto"/>
        <w:jc w:val="both"/>
        <w:rPr>
          <w:rFonts w:ascii="Times New Roman" w:hAnsi="Times New Roman" w:cs="Times New Roman"/>
          <w:sz w:val="24"/>
          <w:szCs w:val="24"/>
        </w:rPr>
      </w:pPr>
    </w:p>
    <w:p w:rsidR="00775BA4" w:rsidRDefault="00775BA4" w:rsidP="00B1295D">
      <w:pPr>
        <w:spacing w:line="240" w:lineRule="auto"/>
        <w:jc w:val="both"/>
        <w:rPr>
          <w:rFonts w:ascii="Times New Roman" w:hAnsi="Times New Roman" w:cs="Times New Roman"/>
          <w:sz w:val="24"/>
          <w:szCs w:val="24"/>
        </w:rPr>
      </w:pPr>
    </w:p>
    <w:p w:rsidR="00775BA4" w:rsidRDefault="00775BA4" w:rsidP="00B1295D">
      <w:pPr>
        <w:spacing w:line="240" w:lineRule="auto"/>
        <w:jc w:val="both"/>
        <w:rPr>
          <w:rFonts w:ascii="Times New Roman" w:hAnsi="Times New Roman" w:cs="Times New Roman"/>
          <w:sz w:val="24"/>
          <w:szCs w:val="24"/>
        </w:rPr>
      </w:pPr>
    </w:p>
    <w:p w:rsidR="00775BA4" w:rsidRDefault="00775BA4" w:rsidP="00B1295D">
      <w:pPr>
        <w:spacing w:line="240" w:lineRule="auto"/>
        <w:jc w:val="both"/>
        <w:rPr>
          <w:rFonts w:ascii="Times New Roman" w:hAnsi="Times New Roman" w:cs="Times New Roman"/>
          <w:sz w:val="24"/>
          <w:szCs w:val="24"/>
        </w:rPr>
      </w:pPr>
    </w:p>
    <w:p w:rsidR="00775BA4" w:rsidRDefault="00775BA4" w:rsidP="00B1295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LAMA KERJA PERAWAT</w:t>
      </w:r>
    </w:p>
    <w:tbl>
      <w:tblPr>
        <w:tblW w:w="0" w:type="auto"/>
        <w:tblInd w:w="10" w:type="dxa"/>
        <w:tblLayout w:type="fixed"/>
        <w:tblCellMar>
          <w:left w:w="0" w:type="dxa"/>
          <w:right w:w="0" w:type="dxa"/>
        </w:tblCellMar>
        <w:tblLook w:val="04A0" w:firstRow="1" w:lastRow="0" w:firstColumn="1" w:lastColumn="0" w:noHBand="0" w:noVBand="1"/>
      </w:tblPr>
      <w:tblGrid>
        <w:gridCol w:w="620"/>
        <w:gridCol w:w="2220"/>
        <w:gridCol w:w="1440"/>
      </w:tblGrid>
      <w:tr w:rsidR="00775BA4" w:rsidRPr="00775BA4" w:rsidTr="00775BA4">
        <w:trPr>
          <w:trHeight w:val="310"/>
        </w:trPr>
        <w:tc>
          <w:tcPr>
            <w:tcW w:w="620" w:type="dxa"/>
            <w:tcBorders>
              <w:left w:val="single" w:sz="8" w:space="0" w:color="auto"/>
              <w:bottom w:val="single" w:sz="8" w:space="0" w:color="auto"/>
            </w:tcBorders>
            <w:shd w:val="clear" w:color="auto" w:fill="000000"/>
            <w:vAlign w:val="bottom"/>
          </w:tcPr>
          <w:p w:rsidR="00775BA4" w:rsidRPr="00775BA4" w:rsidRDefault="00775BA4" w:rsidP="00775BA4">
            <w:pPr>
              <w:spacing w:after="0" w:line="240" w:lineRule="auto"/>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NO</w:t>
            </w:r>
          </w:p>
        </w:tc>
        <w:tc>
          <w:tcPr>
            <w:tcW w:w="2220" w:type="dxa"/>
            <w:tcBorders>
              <w:bottom w:val="single" w:sz="8" w:space="0" w:color="auto"/>
            </w:tcBorders>
            <w:shd w:val="clear" w:color="auto" w:fill="000000"/>
            <w:vAlign w:val="bottom"/>
          </w:tcPr>
          <w:p w:rsidR="00775BA4" w:rsidRPr="00775BA4" w:rsidRDefault="00775BA4" w:rsidP="00775BA4">
            <w:pPr>
              <w:spacing w:after="0" w:line="240" w:lineRule="auto"/>
              <w:ind w:left="20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LAMA KERJA</w:t>
            </w:r>
          </w:p>
        </w:tc>
        <w:tc>
          <w:tcPr>
            <w:tcW w:w="1440" w:type="dxa"/>
            <w:tcBorders>
              <w:bottom w:val="single" w:sz="8" w:space="0" w:color="auto"/>
              <w:right w:val="single" w:sz="8" w:space="0" w:color="auto"/>
            </w:tcBorders>
            <w:shd w:val="clear" w:color="auto" w:fill="000000"/>
            <w:vAlign w:val="bottom"/>
          </w:tcPr>
          <w:p w:rsidR="00775BA4" w:rsidRPr="00775BA4" w:rsidRDefault="00775BA4" w:rsidP="00775BA4">
            <w:pPr>
              <w:spacing w:after="0" w:line="240" w:lineRule="auto"/>
              <w:ind w:right="30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CODING</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4</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5</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6</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4</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7</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5</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8</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9</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0</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4</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1</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5</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2</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3</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4</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5</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6</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5</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7</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8</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9</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0</w:t>
            </w:r>
          </w:p>
        </w:tc>
        <w:tc>
          <w:tcPr>
            <w:tcW w:w="2220" w:type="dxa"/>
            <w:tcBorders>
              <w:bottom w:val="single" w:sz="8" w:space="0" w:color="auto"/>
            </w:tcBorders>
            <w:vAlign w:val="bottom"/>
          </w:tcPr>
          <w:p w:rsidR="00775BA4" w:rsidRPr="00775BA4" w:rsidRDefault="00775BA4" w:rsidP="00775BA4">
            <w:pPr>
              <w:spacing w:after="0" w:line="273"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3"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RP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1</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2</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3</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4</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5</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5</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5</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6</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7</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8</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9</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0</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4</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1</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5</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2</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3</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5</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4</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5</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5</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6</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7</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8</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9</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40</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1</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2</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3</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4</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5</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6</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7</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5</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8</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9</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0</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1</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2</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4</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3</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4</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5</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6</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7</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8</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9</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5</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r>
      <w:tr w:rsidR="00775BA4" w:rsidTr="00775BA4">
        <w:trPr>
          <w:trHeight w:val="285"/>
        </w:trPr>
        <w:tc>
          <w:tcPr>
            <w:tcW w:w="62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0</w:t>
            </w:r>
          </w:p>
        </w:tc>
        <w:tc>
          <w:tcPr>
            <w:tcW w:w="2220" w:type="dxa"/>
            <w:tcBorders>
              <w:bottom w:val="single" w:sz="8" w:space="0" w:color="auto"/>
            </w:tcBorders>
            <w:vAlign w:val="bottom"/>
          </w:tcPr>
          <w:p w:rsidR="00775BA4" w:rsidRPr="00775BA4" w:rsidRDefault="00775BA4" w:rsidP="00775BA4">
            <w:pPr>
              <w:spacing w:after="0" w:line="274" w:lineRule="exact"/>
              <w:ind w:left="60"/>
              <w:jc w:val="center"/>
              <w:rPr>
                <w:rFonts w:ascii="Times New Roman" w:eastAsia="Times New Roman" w:hAnsi="Times New Roman" w:cs="Times New Roman"/>
                <w:w w:val="99"/>
                <w:sz w:val="24"/>
                <w:szCs w:val="24"/>
                <w:lang w:eastAsia="id-ID"/>
              </w:rPr>
            </w:pPr>
            <w:r w:rsidRPr="00775BA4">
              <w:rPr>
                <w:rFonts w:ascii="Times New Roman" w:eastAsia="Times New Roman" w:hAnsi="Times New Roman" w:cs="Times New Roman"/>
                <w:w w:val="99"/>
                <w:sz w:val="24"/>
                <w:szCs w:val="24"/>
                <w:lang w:eastAsia="id-ID"/>
              </w:rPr>
              <w:t>6</w:t>
            </w:r>
          </w:p>
        </w:tc>
        <w:tc>
          <w:tcPr>
            <w:tcW w:w="1440" w:type="dxa"/>
            <w:tcBorders>
              <w:bottom w:val="single" w:sz="8" w:space="0" w:color="auto"/>
              <w:right w:val="single" w:sz="8" w:space="0" w:color="auto"/>
            </w:tcBorders>
            <w:vAlign w:val="bottom"/>
          </w:tcPr>
          <w:p w:rsidR="00775BA4" w:rsidRPr="00775BA4" w:rsidRDefault="00775BA4" w:rsidP="00775BA4">
            <w:pPr>
              <w:spacing w:after="0" w:line="274" w:lineRule="exact"/>
              <w:ind w:right="5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bl>
    <w:p w:rsidR="00775BA4" w:rsidRDefault="00775BA4" w:rsidP="00B1295D">
      <w:pPr>
        <w:spacing w:line="240" w:lineRule="auto"/>
        <w:jc w:val="both"/>
        <w:rPr>
          <w:rFonts w:ascii="Times New Roman" w:hAnsi="Times New Roman" w:cs="Times New Roman"/>
          <w:sz w:val="24"/>
          <w:szCs w:val="24"/>
        </w:rPr>
      </w:pPr>
    </w:p>
    <w:p w:rsidR="00775BA4" w:rsidRDefault="00775BA4" w:rsidP="00B1295D">
      <w:pPr>
        <w:spacing w:line="240" w:lineRule="auto"/>
        <w:jc w:val="both"/>
        <w:rPr>
          <w:rFonts w:ascii="Times New Roman" w:hAnsi="Times New Roman" w:cs="Times New Roman"/>
          <w:sz w:val="24"/>
          <w:szCs w:val="24"/>
        </w:rPr>
      </w:pPr>
      <w:r>
        <w:rPr>
          <w:rFonts w:ascii="Times New Roman" w:hAnsi="Times New Roman" w:cs="Times New Roman"/>
          <w:sz w:val="24"/>
          <w:szCs w:val="24"/>
        </w:rPr>
        <w:t>LAMA KERJA ADMIN RUANGAN</w:t>
      </w:r>
    </w:p>
    <w:tbl>
      <w:tblPr>
        <w:tblW w:w="0" w:type="auto"/>
        <w:tblInd w:w="10" w:type="dxa"/>
        <w:tblLayout w:type="fixed"/>
        <w:tblCellMar>
          <w:left w:w="0" w:type="dxa"/>
          <w:right w:w="0" w:type="dxa"/>
        </w:tblCellMar>
        <w:tblLook w:val="04A0" w:firstRow="1" w:lastRow="0" w:firstColumn="1" w:lastColumn="0" w:noHBand="0" w:noVBand="1"/>
      </w:tblPr>
      <w:tblGrid>
        <w:gridCol w:w="780"/>
        <w:gridCol w:w="1880"/>
        <w:gridCol w:w="1620"/>
      </w:tblGrid>
      <w:tr w:rsidR="00775BA4" w:rsidRPr="00775BA4" w:rsidTr="00775BA4">
        <w:trPr>
          <w:trHeight w:val="310"/>
        </w:trPr>
        <w:tc>
          <w:tcPr>
            <w:tcW w:w="780" w:type="dxa"/>
            <w:tcBorders>
              <w:left w:val="single" w:sz="8" w:space="0" w:color="auto"/>
              <w:bottom w:val="single" w:sz="8" w:space="0" w:color="auto"/>
            </w:tcBorders>
            <w:shd w:val="clear" w:color="auto" w:fill="000000"/>
            <w:vAlign w:val="bottom"/>
          </w:tcPr>
          <w:p w:rsidR="00775BA4" w:rsidRPr="00775BA4" w:rsidRDefault="00775BA4" w:rsidP="00775BA4">
            <w:pPr>
              <w:spacing w:after="0" w:line="240" w:lineRule="auto"/>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No</w:t>
            </w:r>
          </w:p>
        </w:tc>
        <w:tc>
          <w:tcPr>
            <w:tcW w:w="1880" w:type="dxa"/>
            <w:tcBorders>
              <w:bottom w:val="single" w:sz="8" w:space="0" w:color="auto"/>
            </w:tcBorders>
            <w:shd w:val="clear" w:color="auto" w:fill="000000"/>
            <w:vAlign w:val="bottom"/>
          </w:tcPr>
          <w:p w:rsidR="00775BA4" w:rsidRPr="00775BA4" w:rsidRDefault="00775BA4" w:rsidP="00775BA4">
            <w:pPr>
              <w:spacing w:after="0" w:line="240" w:lineRule="auto"/>
              <w:ind w:right="121"/>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LAMA KERJA</w:t>
            </w:r>
          </w:p>
        </w:tc>
        <w:tc>
          <w:tcPr>
            <w:tcW w:w="1620" w:type="dxa"/>
            <w:tcBorders>
              <w:bottom w:val="single" w:sz="8" w:space="0" w:color="auto"/>
              <w:right w:val="single" w:sz="8" w:space="0" w:color="auto"/>
            </w:tcBorders>
            <w:shd w:val="clear" w:color="auto" w:fill="000000"/>
            <w:vAlign w:val="bottom"/>
          </w:tcPr>
          <w:p w:rsidR="00775BA4" w:rsidRPr="00775BA4" w:rsidRDefault="00775BA4" w:rsidP="00775BA4">
            <w:pPr>
              <w:spacing w:after="0" w:line="240" w:lineRule="auto"/>
              <w:ind w:right="301"/>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CODING</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3" w:lineRule="exact"/>
              <w:ind w:left="62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c>
          <w:tcPr>
            <w:tcW w:w="1880" w:type="dxa"/>
            <w:tcBorders>
              <w:bottom w:val="single" w:sz="8" w:space="0" w:color="auto"/>
            </w:tcBorders>
            <w:vAlign w:val="bottom"/>
          </w:tcPr>
          <w:p w:rsidR="00775BA4" w:rsidRPr="00775BA4" w:rsidRDefault="00775BA4" w:rsidP="00775BA4">
            <w:pPr>
              <w:spacing w:after="0" w:line="240" w:lineRule="auto"/>
              <w:ind w:right="661"/>
              <w:jc w:val="right"/>
              <w:rPr>
                <w:rFonts w:ascii="Times New Roman" w:eastAsiaTheme="minorEastAsia" w:hAnsi="Times New Roman" w:cs="Times New Roman"/>
                <w:sz w:val="20"/>
                <w:szCs w:val="20"/>
                <w:lang w:eastAsia="id-ID"/>
              </w:rPr>
            </w:pPr>
            <w:r w:rsidRPr="00775BA4">
              <w:rPr>
                <w:rFonts w:ascii="Calibri" w:eastAsia="Calibri" w:hAnsi="Calibri" w:cs="Calibri"/>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40" w:lineRule="auto"/>
              <w:ind w:right="541"/>
              <w:jc w:val="right"/>
              <w:rPr>
                <w:rFonts w:ascii="Times New Roman" w:eastAsiaTheme="minorEastAsia" w:hAnsi="Times New Roman" w:cs="Times New Roman"/>
                <w:sz w:val="20"/>
                <w:szCs w:val="20"/>
                <w:lang w:eastAsia="id-ID"/>
              </w:rPr>
            </w:pPr>
            <w:r w:rsidRPr="00775BA4">
              <w:rPr>
                <w:rFonts w:ascii="Calibri" w:eastAsia="Calibri" w:hAnsi="Calibri" w:cs="Calibri"/>
                <w:lang w:eastAsia="id-ID"/>
              </w:rPr>
              <w:t>1</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3" w:lineRule="exact"/>
              <w:ind w:left="62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c>
          <w:tcPr>
            <w:tcW w:w="1880" w:type="dxa"/>
            <w:tcBorders>
              <w:bottom w:val="single" w:sz="8" w:space="0" w:color="auto"/>
            </w:tcBorders>
            <w:vAlign w:val="bottom"/>
          </w:tcPr>
          <w:p w:rsidR="00775BA4" w:rsidRPr="00775BA4" w:rsidRDefault="00775BA4" w:rsidP="00775BA4">
            <w:pPr>
              <w:spacing w:after="0" w:line="240" w:lineRule="auto"/>
              <w:ind w:right="661"/>
              <w:jc w:val="right"/>
              <w:rPr>
                <w:rFonts w:ascii="Times New Roman" w:eastAsiaTheme="minorEastAsia" w:hAnsi="Times New Roman" w:cs="Times New Roman"/>
                <w:sz w:val="20"/>
                <w:szCs w:val="20"/>
                <w:lang w:eastAsia="id-ID"/>
              </w:rPr>
            </w:pPr>
            <w:r w:rsidRPr="00775BA4">
              <w:rPr>
                <w:rFonts w:ascii="Calibri" w:eastAsia="Calibri" w:hAnsi="Calibri" w:cs="Calibri"/>
                <w:lang w:eastAsia="id-ID"/>
              </w:rPr>
              <w:t>1</w:t>
            </w:r>
          </w:p>
        </w:tc>
        <w:tc>
          <w:tcPr>
            <w:tcW w:w="1620" w:type="dxa"/>
            <w:tcBorders>
              <w:bottom w:val="single" w:sz="8" w:space="0" w:color="auto"/>
              <w:right w:val="single" w:sz="8" w:space="0" w:color="auto"/>
            </w:tcBorders>
            <w:vAlign w:val="bottom"/>
          </w:tcPr>
          <w:p w:rsidR="00775BA4" w:rsidRPr="00775BA4" w:rsidRDefault="00775BA4" w:rsidP="00775BA4">
            <w:pPr>
              <w:spacing w:after="0" w:line="240" w:lineRule="auto"/>
              <w:ind w:right="541"/>
              <w:jc w:val="right"/>
              <w:rPr>
                <w:rFonts w:ascii="Times New Roman" w:eastAsiaTheme="minorEastAsia" w:hAnsi="Times New Roman" w:cs="Times New Roman"/>
                <w:sz w:val="20"/>
                <w:szCs w:val="20"/>
                <w:lang w:eastAsia="id-ID"/>
              </w:rPr>
            </w:pPr>
            <w:r w:rsidRPr="00775BA4">
              <w:rPr>
                <w:rFonts w:ascii="Calibri" w:eastAsia="Calibri" w:hAnsi="Calibri" w:cs="Calibri"/>
                <w:lang w:eastAsia="id-ID"/>
              </w:rPr>
              <w:t>1</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3" w:lineRule="exact"/>
              <w:ind w:left="62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w:t>
            </w:r>
          </w:p>
        </w:tc>
        <w:tc>
          <w:tcPr>
            <w:tcW w:w="1880" w:type="dxa"/>
            <w:tcBorders>
              <w:bottom w:val="single" w:sz="8" w:space="0" w:color="auto"/>
            </w:tcBorders>
            <w:vAlign w:val="bottom"/>
          </w:tcPr>
          <w:p w:rsidR="00775BA4" w:rsidRPr="00775BA4" w:rsidRDefault="00775BA4" w:rsidP="00775BA4">
            <w:pPr>
              <w:spacing w:after="0" w:line="240" w:lineRule="auto"/>
              <w:ind w:right="661"/>
              <w:jc w:val="right"/>
              <w:rPr>
                <w:rFonts w:ascii="Times New Roman" w:eastAsiaTheme="minorEastAsia" w:hAnsi="Times New Roman" w:cs="Times New Roman"/>
                <w:sz w:val="20"/>
                <w:szCs w:val="20"/>
                <w:lang w:eastAsia="id-ID"/>
              </w:rPr>
            </w:pPr>
            <w:r w:rsidRPr="00775BA4">
              <w:rPr>
                <w:rFonts w:ascii="Calibri" w:eastAsia="Calibri" w:hAnsi="Calibri" w:cs="Calibri"/>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40" w:lineRule="auto"/>
              <w:ind w:right="541"/>
              <w:jc w:val="right"/>
              <w:rPr>
                <w:rFonts w:ascii="Times New Roman" w:eastAsiaTheme="minorEastAsia" w:hAnsi="Times New Roman" w:cs="Times New Roman"/>
                <w:sz w:val="20"/>
                <w:szCs w:val="20"/>
                <w:lang w:eastAsia="id-ID"/>
              </w:rPr>
            </w:pPr>
            <w:r w:rsidRPr="00775BA4">
              <w:rPr>
                <w:rFonts w:ascii="Calibri" w:eastAsia="Calibri" w:hAnsi="Calibri" w:cs="Calibri"/>
                <w:lang w:eastAsia="id-ID"/>
              </w:rPr>
              <w:t>1</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3" w:lineRule="exact"/>
              <w:ind w:left="62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4</w:t>
            </w:r>
          </w:p>
        </w:tc>
        <w:tc>
          <w:tcPr>
            <w:tcW w:w="1880" w:type="dxa"/>
            <w:tcBorders>
              <w:bottom w:val="single" w:sz="8" w:space="0" w:color="auto"/>
            </w:tcBorders>
            <w:vAlign w:val="bottom"/>
          </w:tcPr>
          <w:p w:rsidR="00775BA4" w:rsidRPr="00775BA4" w:rsidRDefault="00775BA4" w:rsidP="00775BA4">
            <w:pPr>
              <w:spacing w:after="0" w:line="240" w:lineRule="auto"/>
              <w:ind w:right="661"/>
              <w:jc w:val="right"/>
              <w:rPr>
                <w:rFonts w:ascii="Times New Roman" w:eastAsiaTheme="minorEastAsia" w:hAnsi="Times New Roman" w:cs="Times New Roman"/>
                <w:sz w:val="20"/>
                <w:szCs w:val="20"/>
                <w:lang w:eastAsia="id-ID"/>
              </w:rPr>
            </w:pPr>
            <w:r w:rsidRPr="00775BA4">
              <w:rPr>
                <w:rFonts w:ascii="Calibri" w:eastAsia="Calibri" w:hAnsi="Calibri" w:cs="Calibri"/>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40" w:lineRule="auto"/>
              <w:ind w:right="541"/>
              <w:jc w:val="right"/>
              <w:rPr>
                <w:rFonts w:ascii="Times New Roman" w:eastAsiaTheme="minorEastAsia" w:hAnsi="Times New Roman" w:cs="Times New Roman"/>
                <w:sz w:val="20"/>
                <w:szCs w:val="20"/>
                <w:lang w:eastAsia="id-ID"/>
              </w:rPr>
            </w:pPr>
            <w:r w:rsidRPr="00775BA4">
              <w:rPr>
                <w:rFonts w:ascii="Calibri" w:eastAsia="Calibri" w:hAnsi="Calibri" w:cs="Calibri"/>
                <w:lang w:eastAsia="id-ID"/>
              </w:rPr>
              <w:t>1</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4" w:lineRule="exact"/>
              <w:ind w:left="62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5</w:t>
            </w:r>
          </w:p>
        </w:tc>
        <w:tc>
          <w:tcPr>
            <w:tcW w:w="1880" w:type="dxa"/>
            <w:tcBorders>
              <w:bottom w:val="single" w:sz="8" w:space="0" w:color="auto"/>
            </w:tcBorders>
            <w:vAlign w:val="bottom"/>
          </w:tcPr>
          <w:p w:rsidR="00775BA4" w:rsidRPr="00775BA4" w:rsidRDefault="00775BA4" w:rsidP="00775BA4">
            <w:pPr>
              <w:spacing w:after="0" w:line="240" w:lineRule="auto"/>
              <w:ind w:right="661"/>
              <w:jc w:val="right"/>
              <w:rPr>
                <w:rFonts w:ascii="Times New Roman" w:eastAsiaTheme="minorEastAsia" w:hAnsi="Times New Roman" w:cs="Times New Roman"/>
                <w:sz w:val="20"/>
                <w:szCs w:val="20"/>
                <w:lang w:eastAsia="id-ID"/>
              </w:rPr>
            </w:pPr>
            <w:r w:rsidRPr="00775BA4">
              <w:rPr>
                <w:rFonts w:ascii="Calibri" w:eastAsia="Calibri" w:hAnsi="Calibri" w:cs="Calibri"/>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40" w:lineRule="auto"/>
              <w:ind w:right="541"/>
              <w:jc w:val="right"/>
              <w:rPr>
                <w:rFonts w:ascii="Times New Roman" w:eastAsiaTheme="minorEastAsia" w:hAnsi="Times New Roman" w:cs="Times New Roman"/>
                <w:sz w:val="20"/>
                <w:szCs w:val="20"/>
                <w:lang w:eastAsia="id-ID"/>
              </w:rPr>
            </w:pPr>
            <w:r w:rsidRPr="00775BA4">
              <w:rPr>
                <w:rFonts w:ascii="Calibri" w:eastAsia="Calibri" w:hAnsi="Calibri" w:cs="Calibri"/>
                <w:lang w:eastAsia="id-ID"/>
              </w:rPr>
              <w:t>1</w:t>
            </w:r>
          </w:p>
        </w:tc>
      </w:tr>
      <w:tr w:rsid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4" w:lineRule="exact"/>
              <w:ind w:left="62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w:t>
            </w:r>
          </w:p>
        </w:tc>
        <w:tc>
          <w:tcPr>
            <w:tcW w:w="1880" w:type="dxa"/>
            <w:tcBorders>
              <w:bottom w:val="single" w:sz="8" w:space="0" w:color="auto"/>
            </w:tcBorders>
            <w:vAlign w:val="bottom"/>
          </w:tcPr>
          <w:p w:rsidR="00775BA4" w:rsidRPr="00775BA4" w:rsidRDefault="00775BA4" w:rsidP="00775BA4">
            <w:pPr>
              <w:spacing w:after="0" w:line="240" w:lineRule="auto"/>
              <w:ind w:right="661"/>
              <w:jc w:val="right"/>
              <w:rPr>
                <w:rFonts w:ascii="Calibri" w:eastAsia="Calibri" w:hAnsi="Calibri" w:cs="Calibri"/>
                <w:lang w:eastAsia="id-ID"/>
              </w:rPr>
            </w:pPr>
            <w:r>
              <w:rPr>
                <w:rFonts w:ascii="Calibri" w:eastAsia="Calibri" w:hAnsi="Calibri" w:cs="Calibri"/>
                <w:lang w:eastAsia="id-ID"/>
              </w:rPr>
              <w:t>1</w:t>
            </w:r>
          </w:p>
        </w:tc>
        <w:tc>
          <w:tcPr>
            <w:tcW w:w="1620" w:type="dxa"/>
            <w:tcBorders>
              <w:bottom w:val="single" w:sz="8" w:space="0" w:color="auto"/>
              <w:right w:val="single" w:sz="8" w:space="0" w:color="auto"/>
            </w:tcBorders>
            <w:vAlign w:val="bottom"/>
          </w:tcPr>
          <w:p w:rsidR="00775BA4" w:rsidRPr="00775BA4" w:rsidRDefault="00775BA4" w:rsidP="00775BA4">
            <w:pPr>
              <w:spacing w:after="0" w:line="240" w:lineRule="auto"/>
              <w:ind w:right="541"/>
              <w:jc w:val="right"/>
              <w:rPr>
                <w:rFonts w:ascii="Calibri" w:eastAsia="Calibri" w:hAnsi="Calibri" w:cs="Calibri"/>
                <w:lang w:eastAsia="id-ID"/>
              </w:rPr>
            </w:pPr>
            <w:r>
              <w:rPr>
                <w:rFonts w:ascii="Calibri" w:eastAsia="Calibri" w:hAnsi="Calibri" w:cs="Calibri"/>
                <w:lang w:eastAsia="id-ID"/>
              </w:rPr>
              <w:t>1</w:t>
            </w:r>
          </w:p>
        </w:tc>
      </w:tr>
      <w:tr w:rsid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4" w:lineRule="exact"/>
              <w:ind w:left="62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w:t>
            </w:r>
          </w:p>
        </w:tc>
        <w:tc>
          <w:tcPr>
            <w:tcW w:w="1880" w:type="dxa"/>
            <w:tcBorders>
              <w:bottom w:val="single" w:sz="8" w:space="0" w:color="auto"/>
            </w:tcBorders>
            <w:vAlign w:val="bottom"/>
          </w:tcPr>
          <w:p w:rsidR="00775BA4" w:rsidRPr="00775BA4" w:rsidRDefault="00775BA4" w:rsidP="00775BA4">
            <w:pPr>
              <w:spacing w:after="0" w:line="240" w:lineRule="auto"/>
              <w:ind w:right="661"/>
              <w:jc w:val="right"/>
              <w:rPr>
                <w:rFonts w:ascii="Calibri" w:eastAsia="Calibri" w:hAnsi="Calibri" w:cs="Calibri"/>
                <w:lang w:eastAsia="id-ID"/>
              </w:rPr>
            </w:pPr>
            <w:r>
              <w:rPr>
                <w:rFonts w:ascii="Calibri" w:eastAsia="Calibri" w:hAnsi="Calibri" w:cs="Calibri"/>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40" w:lineRule="auto"/>
              <w:ind w:right="541"/>
              <w:jc w:val="right"/>
              <w:rPr>
                <w:rFonts w:ascii="Calibri" w:eastAsia="Calibri" w:hAnsi="Calibri" w:cs="Calibri"/>
                <w:lang w:eastAsia="id-ID"/>
              </w:rPr>
            </w:pPr>
            <w:r>
              <w:rPr>
                <w:rFonts w:ascii="Calibri" w:eastAsia="Calibri" w:hAnsi="Calibri" w:cs="Calibri"/>
                <w:lang w:eastAsia="id-ID"/>
              </w:rPr>
              <w:t>1</w:t>
            </w:r>
          </w:p>
        </w:tc>
      </w:tr>
    </w:tbl>
    <w:p w:rsidR="00775BA4" w:rsidRDefault="00775BA4" w:rsidP="00B1295D">
      <w:pPr>
        <w:spacing w:line="240" w:lineRule="auto"/>
        <w:jc w:val="both"/>
        <w:rPr>
          <w:rFonts w:ascii="Times New Roman" w:hAnsi="Times New Roman" w:cs="Times New Roman"/>
          <w:sz w:val="24"/>
          <w:szCs w:val="24"/>
        </w:rPr>
      </w:pPr>
      <w:r>
        <w:rPr>
          <w:rFonts w:ascii="Times New Roman" w:hAnsi="Times New Roman" w:cs="Times New Roman"/>
          <w:sz w:val="24"/>
          <w:szCs w:val="24"/>
        </w:rPr>
        <w:t>LAMA KERJA PETUGAS RM</w:t>
      </w:r>
    </w:p>
    <w:tbl>
      <w:tblPr>
        <w:tblW w:w="0" w:type="auto"/>
        <w:tblInd w:w="10" w:type="dxa"/>
        <w:tblLayout w:type="fixed"/>
        <w:tblCellMar>
          <w:left w:w="0" w:type="dxa"/>
          <w:right w:w="0" w:type="dxa"/>
        </w:tblCellMar>
        <w:tblLook w:val="04A0" w:firstRow="1" w:lastRow="0" w:firstColumn="1" w:lastColumn="0" w:noHBand="0" w:noVBand="1"/>
      </w:tblPr>
      <w:tblGrid>
        <w:gridCol w:w="780"/>
        <w:gridCol w:w="1880"/>
        <w:gridCol w:w="1620"/>
      </w:tblGrid>
      <w:tr w:rsidR="00775BA4" w:rsidRPr="00775BA4" w:rsidTr="00775BA4">
        <w:trPr>
          <w:trHeight w:val="285"/>
        </w:trPr>
        <w:tc>
          <w:tcPr>
            <w:tcW w:w="780" w:type="dxa"/>
            <w:tcBorders>
              <w:left w:val="single" w:sz="8" w:space="0" w:color="auto"/>
              <w:bottom w:val="single" w:sz="8" w:space="0" w:color="auto"/>
            </w:tcBorders>
            <w:shd w:val="clear" w:color="auto" w:fill="000000"/>
            <w:vAlign w:val="bottom"/>
          </w:tcPr>
          <w:p w:rsidR="00775BA4" w:rsidRPr="00775BA4" w:rsidRDefault="00775BA4" w:rsidP="00775BA4">
            <w:pPr>
              <w:spacing w:after="0" w:line="273" w:lineRule="exact"/>
              <w:ind w:left="60"/>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No</w:t>
            </w:r>
          </w:p>
        </w:tc>
        <w:tc>
          <w:tcPr>
            <w:tcW w:w="1880" w:type="dxa"/>
            <w:tcBorders>
              <w:bottom w:val="single" w:sz="8" w:space="0" w:color="auto"/>
            </w:tcBorders>
            <w:shd w:val="clear" w:color="auto" w:fill="000000"/>
            <w:vAlign w:val="bottom"/>
          </w:tcPr>
          <w:p w:rsidR="00775BA4" w:rsidRPr="00775BA4" w:rsidRDefault="00775BA4" w:rsidP="00775BA4">
            <w:pPr>
              <w:spacing w:after="0" w:line="273" w:lineRule="exact"/>
              <w:ind w:right="12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LAMA KERJA</w:t>
            </w:r>
          </w:p>
        </w:tc>
        <w:tc>
          <w:tcPr>
            <w:tcW w:w="1620" w:type="dxa"/>
            <w:tcBorders>
              <w:bottom w:val="single" w:sz="8" w:space="0" w:color="auto"/>
              <w:right w:val="single" w:sz="8" w:space="0" w:color="auto"/>
            </w:tcBorders>
            <w:shd w:val="clear" w:color="auto" w:fill="000000"/>
            <w:vAlign w:val="bottom"/>
          </w:tcPr>
          <w:p w:rsidR="00775BA4" w:rsidRPr="00775BA4" w:rsidRDefault="00775BA4" w:rsidP="00775BA4">
            <w:pPr>
              <w:spacing w:after="0" w:line="273" w:lineRule="exact"/>
              <w:ind w:right="30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b/>
                <w:bCs/>
                <w:color w:val="FFFFFF"/>
                <w:sz w:val="24"/>
                <w:szCs w:val="24"/>
                <w:lang w:eastAsia="id-ID"/>
              </w:rPr>
              <w:t>CODING</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3" w:lineRule="exact"/>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c>
          <w:tcPr>
            <w:tcW w:w="1880" w:type="dxa"/>
            <w:tcBorders>
              <w:bottom w:val="single" w:sz="8" w:space="0" w:color="auto"/>
            </w:tcBorders>
            <w:vAlign w:val="bottom"/>
          </w:tcPr>
          <w:p w:rsidR="00775BA4" w:rsidRPr="00775BA4" w:rsidRDefault="00775BA4" w:rsidP="00775BA4">
            <w:pPr>
              <w:spacing w:after="0" w:line="273" w:lineRule="exact"/>
              <w:ind w:right="66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3" w:lineRule="exact"/>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c>
          <w:tcPr>
            <w:tcW w:w="1880" w:type="dxa"/>
            <w:tcBorders>
              <w:bottom w:val="single" w:sz="8" w:space="0" w:color="auto"/>
            </w:tcBorders>
            <w:vAlign w:val="bottom"/>
          </w:tcPr>
          <w:p w:rsidR="00775BA4" w:rsidRPr="00775BA4" w:rsidRDefault="00775BA4" w:rsidP="00775BA4">
            <w:pPr>
              <w:spacing w:after="0" w:line="273" w:lineRule="exact"/>
              <w:ind w:right="66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3" w:lineRule="exact"/>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3</w:t>
            </w:r>
          </w:p>
        </w:tc>
        <w:tc>
          <w:tcPr>
            <w:tcW w:w="1880" w:type="dxa"/>
            <w:tcBorders>
              <w:bottom w:val="single" w:sz="8" w:space="0" w:color="auto"/>
            </w:tcBorders>
            <w:vAlign w:val="bottom"/>
          </w:tcPr>
          <w:p w:rsidR="00775BA4" w:rsidRPr="00775BA4" w:rsidRDefault="00775BA4" w:rsidP="00775BA4">
            <w:pPr>
              <w:spacing w:after="0" w:line="273" w:lineRule="exact"/>
              <w:ind w:right="66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3" w:lineRule="exact"/>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4</w:t>
            </w:r>
          </w:p>
        </w:tc>
        <w:tc>
          <w:tcPr>
            <w:tcW w:w="1880" w:type="dxa"/>
            <w:tcBorders>
              <w:bottom w:val="single" w:sz="8" w:space="0" w:color="auto"/>
            </w:tcBorders>
            <w:vAlign w:val="bottom"/>
          </w:tcPr>
          <w:p w:rsidR="00775BA4" w:rsidRPr="00775BA4" w:rsidRDefault="00775BA4" w:rsidP="00775BA4">
            <w:pPr>
              <w:spacing w:after="0" w:line="273" w:lineRule="exact"/>
              <w:ind w:right="66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4" w:lineRule="exact"/>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5</w:t>
            </w:r>
          </w:p>
        </w:tc>
        <w:tc>
          <w:tcPr>
            <w:tcW w:w="1880" w:type="dxa"/>
            <w:tcBorders>
              <w:bottom w:val="single" w:sz="8" w:space="0" w:color="auto"/>
            </w:tcBorders>
            <w:vAlign w:val="bottom"/>
          </w:tcPr>
          <w:p w:rsidR="00775BA4" w:rsidRPr="00775BA4" w:rsidRDefault="00775BA4" w:rsidP="00775BA4">
            <w:pPr>
              <w:spacing w:after="0" w:line="274" w:lineRule="exact"/>
              <w:ind w:right="66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74" w:lineRule="exact"/>
              <w:ind w:right="54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3" w:lineRule="exact"/>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6</w:t>
            </w:r>
          </w:p>
        </w:tc>
        <w:tc>
          <w:tcPr>
            <w:tcW w:w="1880" w:type="dxa"/>
            <w:tcBorders>
              <w:bottom w:val="single" w:sz="8" w:space="0" w:color="auto"/>
            </w:tcBorders>
            <w:vAlign w:val="bottom"/>
          </w:tcPr>
          <w:p w:rsidR="00775BA4" w:rsidRPr="00775BA4" w:rsidRDefault="00775BA4" w:rsidP="00775BA4">
            <w:pPr>
              <w:spacing w:after="0" w:line="273" w:lineRule="exact"/>
              <w:ind w:right="66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r w:rsidR="00775BA4" w:rsidRPr="00775BA4" w:rsidTr="00775BA4">
        <w:trPr>
          <w:trHeight w:val="285"/>
        </w:trPr>
        <w:tc>
          <w:tcPr>
            <w:tcW w:w="780" w:type="dxa"/>
            <w:tcBorders>
              <w:left w:val="single" w:sz="8" w:space="0" w:color="auto"/>
              <w:bottom w:val="single" w:sz="8" w:space="0" w:color="auto"/>
            </w:tcBorders>
            <w:vAlign w:val="bottom"/>
          </w:tcPr>
          <w:p w:rsidR="00775BA4" w:rsidRPr="00775BA4" w:rsidRDefault="00775BA4" w:rsidP="00775BA4">
            <w:pPr>
              <w:spacing w:after="0" w:line="273" w:lineRule="exact"/>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7</w:t>
            </w:r>
          </w:p>
        </w:tc>
        <w:tc>
          <w:tcPr>
            <w:tcW w:w="1880" w:type="dxa"/>
            <w:tcBorders>
              <w:bottom w:val="single" w:sz="8" w:space="0" w:color="auto"/>
            </w:tcBorders>
            <w:vAlign w:val="bottom"/>
          </w:tcPr>
          <w:p w:rsidR="00775BA4" w:rsidRPr="00775BA4" w:rsidRDefault="00775BA4" w:rsidP="00775BA4">
            <w:pPr>
              <w:spacing w:after="0" w:line="273" w:lineRule="exact"/>
              <w:ind w:right="66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2</w:t>
            </w:r>
          </w:p>
        </w:tc>
        <w:tc>
          <w:tcPr>
            <w:tcW w:w="1620" w:type="dxa"/>
            <w:tcBorders>
              <w:bottom w:val="single" w:sz="8" w:space="0" w:color="auto"/>
              <w:right w:val="single" w:sz="8" w:space="0" w:color="auto"/>
            </w:tcBorders>
            <w:vAlign w:val="bottom"/>
          </w:tcPr>
          <w:p w:rsidR="00775BA4" w:rsidRPr="00775BA4" w:rsidRDefault="00775BA4" w:rsidP="00775BA4">
            <w:pPr>
              <w:spacing w:after="0" w:line="273" w:lineRule="exact"/>
              <w:ind w:right="542"/>
              <w:jc w:val="right"/>
              <w:rPr>
                <w:rFonts w:ascii="Times New Roman" w:eastAsiaTheme="minorEastAsia" w:hAnsi="Times New Roman" w:cs="Times New Roman"/>
                <w:sz w:val="20"/>
                <w:szCs w:val="20"/>
                <w:lang w:eastAsia="id-ID"/>
              </w:rPr>
            </w:pPr>
            <w:r w:rsidRPr="00775BA4">
              <w:rPr>
                <w:rFonts w:ascii="Times New Roman" w:eastAsia="Times New Roman" w:hAnsi="Times New Roman" w:cs="Times New Roman"/>
                <w:sz w:val="24"/>
                <w:szCs w:val="24"/>
                <w:lang w:eastAsia="id-ID"/>
              </w:rPr>
              <w:t>1</w:t>
            </w:r>
          </w:p>
        </w:tc>
      </w:tr>
    </w:tbl>
    <w:p w:rsidR="00775BA4" w:rsidRPr="00B1295D" w:rsidRDefault="00775BA4" w:rsidP="00B1295D">
      <w:pPr>
        <w:spacing w:line="240" w:lineRule="auto"/>
        <w:jc w:val="both"/>
        <w:rPr>
          <w:rFonts w:ascii="Times New Roman" w:hAnsi="Times New Roman" w:cs="Times New Roman"/>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rPr>
          <w:rFonts w:ascii="Times New Roman" w:hAnsi="Times New Roman" w:cs="Times New Roman"/>
          <w:b/>
          <w:sz w:val="24"/>
          <w:szCs w:val="24"/>
        </w:rPr>
      </w:pPr>
    </w:p>
    <w:p w:rsidR="00B1295D" w:rsidRDefault="00B1295D" w:rsidP="00775BA4">
      <w:pPr>
        <w:jc w:val="both"/>
        <w:rPr>
          <w:rFonts w:ascii="Times New Roman" w:hAnsi="Times New Roman" w:cs="Times New Roman"/>
          <w:b/>
          <w:sz w:val="24"/>
          <w:szCs w:val="24"/>
        </w:rPr>
      </w:pPr>
    </w:p>
    <w:p w:rsidR="00775BA4" w:rsidRDefault="00775BA4" w:rsidP="00775BA4">
      <w:pPr>
        <w:jc w:val="both"/>
        <w:rPr>
          <w:rFonts w:ascii="Times New Roman" w:hAnsi="Times New Roman" w:cs="Times New Roman"/>
          <w:b/>
          <w:sz w:val="24"/>
          <w:szCs w:val="24"/>
        </w:rPr>
      </w:pPr>
    </w:p>
    <w:p w:rsidR="00775BA4" w:rsidRDefault="00775BA4" w:rsidP="00775BA4">
      <w:pPr>
        <w:jc w:val="both"/>
        <w:rPr>
          <w:rFonts w:ascii="Times New Roman" w:hAnsi="Times New Roman" w:cs="Times New Roman"/>
          <w:b/>
          <w:sz w:val="24"/>
          <w:szCs w:val="24"/>
        </w:rPr>
      </w:pPr>
    </w:p>
    <w:p w:rsidR="00775BA4" w:rsidRDefault="00775BA4" w:rsidP="00775BA4">
      <w:pPr>
        <w:jc w:val="both"/>
        <w:rPr>
          <w:rFonts w:ascii="Times New Roman" w:hAnsi="Times New Roman" w:cs="Times New Roman"/>
          <w:b/>
          <w:sz w:val="24"/>
          <w:szCs w:val="24"/>
        </w:rPr>
      </w:pPr>
    </w:p>
    <w:p w:rsidR="00775BA4" w:rsidRDefault="00775BA4" w:rsidP="00775BA4">
      <w:pPr>
        <w:jc w:val="both"/>
        <w:rPr>
          <w:rFonts w:ascii="Times New Roman" w:hAnsi="Times New Roman" w:cs="Times New Roman"/>
          <w:b/>
          <w:sz w:val="24"/>
          <w:szCs w:val="24"/>
        </w:rPr>
      </w:pPr>
    </w:p>
    <w:p w:rsidR="00775BA4" w:rsidRDefault="00775BA4" w:rsidP="00775BA4">
      <w:pPr>
        <w:jc w:val="both"/>
        <w:rPr>
          <w:rFonts w:ascii="Times New Roman" w:hAnsi="Times New Roman" w:cs="Times New Roman"/>
          <w:b/>
          <w:sz w:val="24"/>
          <w:szCs w:val="24"/>
        </w:rPr>
      </w:pPr>
    </w:p>
    <w:p w:rsidR="00775BA4" w:rsidRDefault="00775BA4" w:rsidP="00775BA4">
      <w:pPr>
        <w:jc w:val="both"/>
        <w:rPr>
          <w:rFonts w:ascii="Times New Roman" w:hAnsi="Times New Roman" w:cs="Times New Roman"/>
          <w:b/>
          <w:sz w:val="24"/>
          <w:szCs w:val="24"/>
        </w:rPr>
      </w:pPr>
    </w:p>
    <w:p w:rsidR="00775BA4" w:rsidRDefault="00775BA4" w:rsidP="00775BA4">
      <w:pPr>
        <w:jc w:val="both"/>
        <w:rPr>
          <w:rFonts w:ascii="Times New Roman" w:hAnsi="Times New Roman" w:cs="Times New Roman"/>
          <w:b/>
          <w:sz w:val="24"/>
          <w:szCs w:val="24"/>
        </w:rPr>
      </w:pPr>
    </w:p>
    <w:p w:rsidR="00775BA4" w:rsidRDefault="00775BA4" w:rsidP="00775BA4">
      <w:pPr>
        <w:jc w:val="both"/>
        <w:rPr>
          <w:rFonts w:ascii="Times New Roman" w:hAnsi="Times New Roman" w:cs="Times New Roman"/>
          <w:b/>
          <w:sz w:val="24"/>
          <w:szCs w:val="24"/>
        </w:rPr>
      </w:pPr>
    </w:p>
    <w:p w:rsidR="00775BA4" w:rsidRDefault="00775BA4" w:rsidP="00775BA4">
      <w:pPr>
        <w:jc w:val="both"/>
        <w:rPr>
          <w:rFonts w:ascii="Times New Roman" w:hAnsi="Times New Roman" w:cs="Times New Roman"/>
          <w:b/>
          <w:sz w:val="24"/>
          <w:szCs w:val="24"/>
        </w:rPr>
      </w:pPr>
    </w:p>
    <w:p w:rsidR="00775BA4" w:rsidRDefault="00775BA4" w:rsidP="00775BA4">
      <w:pPr>
        <w:jc w:val="both"/>
        <w:rPr>
          <w:rFonts w:ascii="Times New Roman" w:hAnsi="Times New Roman" w:cs="Times New Roman"/>
          <w:sz w:val="24"/>
          <w:szCs w:val="24"/>
        </w:rPr>
      </w:pPr>
      <w:r>
        <w:rPr>
          <w:rFonts w:ascii="Times New Roman" w:hAnsi="Times New Roman" w:cs="Times New Roman"/>
          <w:sz w:val="24"/>
          <w:szCs w:val="24"/>
        </w:rPr>
        <w:t>PENEMPATAN KERJA DOKTER</w:t>
      </w:r>
    </w:p>
    <w:p w:rsidR="00775BA4" w:rsidRPr="00775BA4" w:rsidRDefault="00775BA4" w:rsidP="00775BA4">
      <w:pPr>
        <w:jc w:val="both"/>
        <w:rPr>
          <w:rFonts w:ascii="Times New Roman" w:hAnsi="Times New Roman" w:cs="Times New Roman"/>
          <w:sz w:val="24"/>
          <w:szCs w:val="24"/>
        </w:rPr>
      </w:pPr>
      <w:r>
        <w:rPr>
          <w:rFonts w:ascii="Times New Roman" w:hAnsi="Times New Roman" w:cs="Times New Roman"/>
          <w:sz w:val="24"/>
          <w:szCs w:val="24"/>
        </w:rPr>
        <w:t xml:space="preserve"> </w:t>
      </w:r>
    </w:p>
    <w:tbl>
      <w:tblPr>
        <w:tblW w:w="0" w:type="auto"/>
        <w:tblInd w:w="10" w:type="dxa"/>
        <w:tblLayout w:type="fixed"/>
        <w:tblCellMar>
          <w:left w:w="0" w:type="dxa"/>
          <w:right w:w="0" w:type="dxa"/>
        </w:tblCellMar>
        <w:tblLook w:val="04A0" w:firstRow="1" w:lastRow="0" w:firstColumn="1" w:lastColumn="0" w:noHBand="0" w:noVBand="1"/>
      </w:tblPr>
      <w:tblGrid>
        <w:gridCol w:w="580"/>
        <w:gridCol w:w="1480"/>
      </w:tblGrid>
      <w:tr w:rsidR="00775BA4" w:rsidRPr="00775BA4" w:rsidTr="00775BA4">
        <w:trPr>
          <w:trHeight w:val="278"/>
        </w:trPr>
        <w:tc>
          <w:tcPr>
            <w:tcW w:w="580" w:type="dxa"/>
            <w:tcBorders>
              <w:left w:val="single" w:sz="8" w:space="0" w:color="auto"/>
              <w:bottom w:val="single" w:sz="8" w:space="0" w:color="auto"/>
            </w:tcBorders>
            <w:shd w:val="clear" w:color="auto" w:fill="000000"/>
            <w:vAlign w:val="bottom"/>
          </w:tcPr>
          <w:p w:rsidR="00775BA4" w:rsidRPr="00775BA4" w:rsidRDefault="00775BA4" w:rsidP="00775BA4">
            <w:pPr>
              <w:spacing w:after="0" w:line="240" w:lineRule="auto"/>
              <w:ind w:left="60"/>
              <w:rPr>
                <w:rFonts w:ascii="Times New Roman" w:eastAsiaTheme="minorEastAsia" w:hAnsi="Times New Roman" w:cs="Times New Roman"/>
                <w:sz w:val="24"/>
                <w:szCs w:val="24"/>
                <w:lang w:eastAsia="id-ID"/>
              </w:rPr>
            </w:pPr>
            <w:r w:rsidRPr="00775BA4">
              <w:rPr>
                <w:rFonts w:ascii="Times New Roman" w:eastAsia="Calibri" w:hAnsi="Times New Roman" w:cs="Times New Roman"/>
                <w:b/>
                <w:bCs/>
                <w:color w:val="FFFFFF"/>
                <w:sz w:val="24"/>
                <w:szCs w:val="24"/>
                <w:lang w:eastAsia="id-ID"/>
              </w:rPr>
              <w:t>No</w:t>
            </w:r>
          </w:p>
        </w:tc>
        <w:tc>
          <w:tcPr>
            <w:tcW w:w="1480" w:type="dxa"/>
            <w:tcBorders>
              <w:bottom w:val="single" w:sz="8" w:space="0" w:color="auto"/>
              <w:right w:val="single" w:sz="8" w:space="0" w:color="auto"/>
            </w:tcBorders>
            <w:shd w:val="clear" w:color="auto" w:fill="000000"/>
            <w:vAlign w:val="bottom"/>
          </w:tcPr>
          <w:p w:rsidR="00775BA4" w:rsidRPr="00775BA4" w:rsidRDefault="00775BA4" w:rsidP="00775BA4">
            <w:pPr>
              <w:spacing w:after="0" w:line="240" w:lineRule="auto"/>
              <w:ind w:right="470"/>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b/>
                <w:bCs/>
                <w:color w:val="FFFFFF"/>
                <w:sz w:val="24"/>
                <w:szCs w:val="24"/>
                <w:lang w:eastAsia="id-ID"/>
              </w:rPr>
              <w:t>Coding</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lastRenderedPageBreak/>
              <w:t>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8</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9</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0</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8</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9</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0</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8</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9</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0</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8</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9</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40</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4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4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4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4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4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4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48</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9</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0</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8</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9</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0</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8</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9</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0</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8</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9</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0</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8</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9</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90</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8</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9</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0</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8</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9</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0</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1</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2</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3</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4</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5</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6</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Tr="00775BA4">
        <w:trPr>
          <w:trHeight w:val="285"/>
        </w:trPr>
        <w:tc>
          <w:tcPr>
            <w:tcW w:w="58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7</w:t>
            </w:r>
          </w:p>
        </w:tc>
        <w:tc>
          <w:tcPr>
            <w:tcW w:w="148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Calibri"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bl>
    <w:p w:rsidR="00775BA4" w:rsidRDefault="00775BA4" w:rsidP="00775BA4">
      <w:pPr>
        <w:jc w:val="both"/>
        <w:rPr>
          <w:rFonts w:ascii="Times New Roman" w:hAnsi="Times New Roman" w:cs="Times New Roman"/>
          <w:sz w:val="24"/>
          <w:szCs w:val="24"/>
        </w:rPr>
      </w:pPr>
    </w:p>
    <w:p w:rsidR="00775BA4" w:rsidRDefault="00775BA4" w:rsidP="00775BA4">
      <w:pPr>
        <w:jc w:val="both"/>
        <w:rPr>
          <w:rFonts w:ascii="Times New Roman" w:hAnsi="Times New Roman" w:cs="Times New Roman"/>
          <w:sz w:val="24"/>
          <w:szCs w:val="24"/>
        </w:rPr>
      </w:pPr>
    </w:p>
    <w:p w:rsidR="00775BA4" w:rsidRDefault="00775BA4" w:rsidP="00775BA4">
      <w:pPr>
        <w:jc w:val="both"/>
        <w:rPr>
          <w:rFonts w:ascii="Times New Roman" w:hAnsi="Times New Roman" w:cs="Times New Roman"/>
          <w:sz w:val="24"/>
          <w:szCs w:val="24"/>
        </w:rPr>
      </w:pPr>
      <w:r>
        <w:rPr>
          <w:rFonts w:ascii="Times New Roman" w:hAnsi="Times New Roman" w:cs="Times New Roman"/>
          <w:sz w:val="24"/>
          <w:szCs w:val="24"/>
        </w:rPr>
        <w:t>PENEMPATAN KERJA PERAWAT</w:t>
      </w:r>
    </w:p>
    <w:tbl>
      <w:tblPr>
        <w:tblW w:w="0" w:type="auto"/>
        <w:tblInd w:w="10" w:type="dxa"/>
        <w:tblLayout w:type="fixed"/>
        <w:tblCellMar>
          <w:left w:w="0" w:type="dxa"/>
          <w:right w:w="0" w:type="dxa"/>
        </w:tblCellMar>
        <w:tblLook w:val="04A0" w:firstRow="1" w:lastRow="0" w:firstColumn="1" w:lastColumn="0" w:noHBand="0" w:noVBand="1"/>
      </w:tblPr>
      <w:tblGrid>
        <w:gridCol w:w="640"/>
        <w:gridCol w:w="1420"/>
      </w:tblGrid>
      <w:tr w:rsidR="00775BA4" w:rsidRPr="00775BA4" w:rsidTr="004A73C7">
        <w:trPr>
          <w:trHeight w:val="294"/>
        </w:trPr>
        <w:tc>
          <w:tcPr>
            <w:tcW w:w="640" w:type="dxa"/>
            <w:tcBorders>
              <w:left w:val="single" w:sz="8" w:space="0" w:color="auto"/>
              <w:bottom w:val="single" w:sz="8" w:space="0" w:color="auto"/>
            </w:tcBorders>
            <w:shd w:val="clear" w:color="auto" w:fill="000000"/>
            <w:vAlign w:val="bottom"/>
          </w:tcPr>
          <w:p w:rsidR="00775BA4" w:rsidRPr="00775BA4" w:rsidRDefault="00775BA4" w:rsidP="00775BA4">
            <w:pPr>
              <w:spacing w:after="0" w:line="240" w:lineRule="auto"/>
              <w:ind w:left="60"/>
              <w:rPr>
                <w:rFonts w:ascii="Times New Roman" w:eastAsiaTheme="minorEastAsia" w:hAnsi="Times New Roman" w:cs="Times New Roman"/>
                <w:sz w:val="24"/>
                <w:szCs w:val="24"/>
                <w:lang w:eastAsia="id-ID"/>
              </w:rPr>
            </w:pPr>
            <w:r w:rsidRPr="00775BA4">
              <w:rPr>
                <w:rFonts w:ascii="Times New Roman" w:eastAsia="Calibri" w:hAnsi="Times New Roman" w:cs="Times New Roman"/>
                <w:b/>
                <w:bCs/>
                <w:color w:val="FFFFFF"/>
                <w:sz w:val="24"/>
                <w:szCs w:val="24"/>
                <w:lang w:eastAsia="id-ID"/>
              </w:rPr>
              <w:t>No</w:t>
            </w:r>
          </w:p>
        </w:tc>
        <w:tc>
          <w:tcPr>
            <w:tcW w:w="1420" w:type="dxa"/>
            <w:tcBorders>
              <w:bottom w:val="single" w:sz="8" w:space="0" w:color="auto"/>
              <w:right w:val="single" w:sz="8" w:space="0" w:color="auto"/>
            </w:tcBorders>
            <w:shd w:val="clear" w:color="auto" w:fill="000000"/>
            <w:vAlign w:val="bottom"/>
          </w:tcPr>
          <w:p w:rsidR="00775BA4" w:rsidRPr="00775BA4" w:rsidRDefault="00775BA4" w:rsidP="00775BA4">
            <w:pPr>
              <w:spacing w:after="0" w:line="240" w:lineRule="auto"/>
              <w:ind w:right="470"/>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b/>
                <w:bCs/>
                <w:color w:val="FFFFFF"/>
                <w:sz w:val="24"/>
                <w:szCs w:val="24"/>
                <w:lang w:eastAsia="id-ID"/>
              </w:rPr>
              <w:t>Coding</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3</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4</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5</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6</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7</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8</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lastRenderedPageBreak/>
              <w:t>9</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0</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1</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2</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3</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4</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5</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6</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7</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8</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19</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3"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0</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775BA4" w:rsidRPr="00775BA4" w:rsidTr="004A73C7">
        <w:trPr>
          <w:trHeight w:val="285"/>
        </w:trPr>
        <w:tc>
          <w:tcPr>
            <w:tcW w:w="640" w:type="dxa"/>
            <w:tcBorders>
              <w:left w:val="single" w:sz="8" w:space="0" w:color="auto"/>
              <w:bottom w:val="single" w:sz="8" w:space="0" w:color="auto"/>
            </w:tcBorders>
            <w:vAlign w:val="bottom"/>
          </w:tcPr>
          <w:p w:rsidR="00775BA4" w:rsidRPr="00775BA4" w:rsidRDefault="00775BA4" w:rsidP="00775BA4">
            <w:pPr>
              <w:spacing w:after="0" w:line="274" w:lineRule="exact"/>
              <w:ind w:left="60"/>
              <w:rPr>
                <w:rFonts w:ascii="Times New Roman" w:eastAsiaTheme="minorEastAsia" w:hAnsi="Times New Roman" w:cs="Times New Roman"/>
                <w:sz w:val="24"/>
                <w:szCs w:val="24"/>
                <w:lang w:eastAsia="id-ID"/>
              </w:rPr>
            </w:pPr>
            <w:r w:rsidRPr="00775BA4">
              <w:rPr>
                <w:rFonts w:ascii="Times New Roman" w:eastAsia="Times New Roman" w:hAnsi="Times New Roman" w:cs="Times New Roman"/>
                <w:sz w:val="24"/>
                <w:szCs w:val="24"/>
                <w:lang w:eastAsia="id-ID"/>
              </w:rPr>
              <w:t>21</w:t>
            </w:r>
          </w:p>
        </w:tc>
        <w:tc>
          <w:tcPr>
            <w:tcW w:w="1420" w:type="dxa"/>
            <w:tcBorders>
              <w:bottom w:val="single" w:sz="8" w:space="0" w:color="auto"/>
              <w:right w:val="single" w:sz="8" w:space="0" w:color="auto"/>
            </w:tcBorders>
            <w:vAlign w:val="bottom"/>
          </w:tcPr>
          <w:p w:rsidR="00775BA4" w:rsidRPr="00775BA4" w:rsidRDefault="00775BA4" w:rsidP="00775BA4">
            <w:pPr>
              <w:spacing w:after="0" w:line="240" w:lineRule="auto"/>
              <w:jc w:val="right"/>
              <w:rPr>
                <w:rFonts w:ascii="Times New Roman" w:eastAsiaTheme="minorEastAsia" w:hAnsi="Times New Roman" w:cs="Times New Roman"/>
                <w:sz w:val="24"/>
                <w:szCs w:val="24"/>
                <w:lang w:eastAsia="id-ID"/>
              </w:rPr>
            </w:pPr>
            <w:r w:rsidRPr="00775BA4">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22</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23</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24</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25</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26</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27</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28</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29</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30</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31</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32</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33</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34</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35</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36</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37</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38</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39</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40</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41</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42</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43</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44</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45</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46</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47</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48</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49</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50</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lastRenderedPageBreak/>
              <w:t>51</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52</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53</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54</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55</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56</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57</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58</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59</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6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60</w:t>
            </w:r>
          </w:p>
        </w:tc>
        <w:tc>
          <w:tcPr>
            <w:tcW w:w="14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bl>
    <w:p w:rsidR="004A73C7" w:rsidRDefault="004A73C7" w:rsidP="004A73C7">
      <w:pPr>
        <w:spacing w:after="0"/>
        <w:jc w:val="both"/>
        <w:rPr>
          <w:rFonts w:ascii="Times New Roman" w:hAnsi="Times New Roman" w:cs="Times New Roman"/>
          <w:sz w:val="24"/>
          <w:szCs w:val="24"/>
        </w:rPr>
      </w:pPr>
    </w:p>
    <w:p w:rsidR="004A73C7" w:rsidRDefault="004A73C7" w:rsidP="00775BA4">
      <w:pPr>
        <w:jc w:val="both"/>
        <w:rPr>
          <w:rFonts w:ascii="Times New Roman" w:hAnsi="Times New Roman" w:cs="Times New Roman"/>
          <w:sz w:val="24"/>
          <w:szCs w:val="24"/>
        </w:rPr>
      </w:pPr>
      <w:r>
        <w:rPr>
          <w:rFonts w:ascii="Times New Roman" w:hAnsi="Times New Roman" w:cs="Times New Roman"/>
          <w:sz w:val="24"/>
          <w:szCs w:val="24"/>
        </w:rPr>
        <w:t>PENEMPATAN KERJA ADMIN RUANGAN</w:t>
      </w:r>
    </w:p>
    <w:tbl>
      <w:tblPr>
        <w:tblW w:w="0" w:type="auto"/>
        <w:tblInd w:w="10" w:type="dxa"/>
        <w:tblLayout w:type="fixed"/>
        <w:tblCellMar>
          <w:left w:w="0" w:type="dxa"/>
          <w:right w:w="0" w:type="dxa"/>
        </w:tblCellMar>
        <w:tblLook w:val="04A0" w:firstRow="1" w:lastRow="0" w:firstColumn="1" w:lastColumn="0" w:noHBand="0" w:noVBand="1"/>
      </w:tblPr>
      <w:tblGrid>
        <w:gridCol w:w="580"/>
        <w:gridCol w:w="1480"/>
      </w:tblGrid>
      <w:tr w:rsidR="004A73C7" w:rsidRPr="004A73C7" w:rsidTr="004A73C7">
        <w:trPr>
          <w:trHeight w:val="278"/>
        </w:trPr>
        <w:tc>
          <w:tcPr>
            <w:tcW w:w="580" w:type="dxa"/>
            <w:tcBorders>
              <w:left w:val="single" w:sz="8" w:space="0" w:color="auto"/>
              <w:bottom w:val="single" w:sz="8" w:space="0" w:color="auto"/>
            </w:tcBorders>
            <w:shd w:val="clear" w:color="auto" w:fill="000000"/>
            <w:vAlign w:val="bottom"/>
          </w:tcPr>
          <w:p w:rsidR="004A73C7" w:rsidRPr="004A73C7" w:rsidRDefault="004A73C7" w:rsidP="004A73C7">
            <w:pPr>
              <w:spacing w:after="0" w:line="240" w:lineRule="auto"/>
              <w:ind w:left="6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No</w:t>
            </w:r>
          </w:p>
        </w:tc>
        <w:tc>
          <w:tcPr>
            <w:tcW w:w="1480" w:type="dxa"/>
            <w:tcBorders>
              <w:bottom w:val="single" w:sz="8" w:space="0" w:color="auto"/>
              <w:right w:val="single" w:sz="8" w:space="0" w:color="auto"/>
            </w:tcBorders>
            <w:shd w:val="clear" w:color="auto" w:fill="000000"/>
            <w:vAlign w:val="bottom"/>
          </w:tcPr>
          <w:p w:rsidR="004A73C7" w:rsidRPr="004A73C7" w:rsidRDefault="004A73C7" w:rsidP="004A73C7">
            <w:pPr>
              <w:spacing w:after="0" w:line="240" w:lineRule="auto"/>
              <w:ind w:right="4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Coding</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8C3F6F"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6</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7</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bl>
    <w:p w:rsidR="004A73C7" w:rsidRDefault="004A73C7" w:rsidP="00775BA4">
      <w:pPr>
        <w:jc w:val="both"/>
        <w:rPr>
          <w:rFonts w:ascii="Times New Roman" w:hAnsi="Times New Roman" w:cs="Times New Roman"/>
          <w:sz w:val="24"/>
          <w:szCs w:val="24"/>
        </w:rPr>
      </w:pPr>
      <w:r>
        <w:rPr>
          <w:rFonts w:ascii="Times New Roman" w:hAnsi="Times New Roman" w:cs="Times New Roman"/>
          <w:sz w:val="24"/>
          <w:szCs w:val="24"/>
        </w:rPr>
        <w:t>PENEMPATAN KERJA PETUGAS RM</w:t>
      </w:r>
    </w:p>
    <w:tbl>
      <w:tblPr>
        <w:tblW w:w="0" w:type="auto"/>
        <w:tblInd w:w="10" w:type="dxa"/>
        <w:tblLayout w:type="fixed"/>
        <w:tblCellMar>
          <w:left w:w="0" w:type="dxa"/>
          <w:right w:w="0" w:type="dxa"/>
        </w:tblCellMar>
        <w:tblLook w:val="04A0" w:firstRow="1" w:lastRow="0" w:firstColumn="1" w:lastColumn="0" w:noHBand="0" w:noVBand="1"/>
      </w:tblPr>
      <w:tblGrid>
        <w:gridCol w:w="580"/>
        <w:gridCol w:w="1480"/>
      </w:tblGrid>
      <w:tr w:rsidR="004A73C7" w:rsidRPr="004A73C7" w:rsidTr="004A73C7">
        <w:trPr>
          <w:trHeight w:val="278"/>
        </w:trPr>
        <w:tc>
          <w:tcPr>
            <w:tcW w:w="580" w:type="dxa"/>
            <w:tcBorders>
              <w:left w:val="single" w:sz="8" w:space="0" w:color="auto"/>
              <w:bottom w:val="single" w:sz="8" w:space="0" w:color="auto"/>
            </w:tcBorders>
            <w:shd w:val="clear" w:color="auto" w:fill="000000"/>
            <w:vAlign w:val="bottom"/>
          </w:tcPr>
          <w:p w:rsidR="004A73C7" w:rsidRPr="004A73C7" w:rsidRDefault="004A73C7" w:rsidP="004A73C7">
            <w:pPr>
              <w:spacing w:after="0" w:line="240" w:lineRule="auto"/>
              <w:ind w:left="6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No</w:t>
            </w:r>
          </w:p>
        </w:tc>
        <w:tc>
          <w:tcPr>
            <w:tcW w:w="1480" w:type="dxa"/>
            <w:tcBorders>
              <w:bottom w:val="single" w:sz="8" w:space="0" w:color="auto"/>
              <w:right w:val="single" w:sz="8" w:space="0" w:color="auto"/>
            </w:tcBorders>
            <w:shd w:val="clear" w:color="auto" w:fill="000000"/>
            <w:vAlign w:val="bottom"/>
          </w:tcPr>
          <w:p w:rsidR="004A73C7" w:rsidRPr="004A73C7" w:rsidRDefault="004A73C7" w:rsidP="004A73C7">
            <w:pPr>
              <w:spacing w:after="0" w:line="240" w:lineRule="auto"/>
              <w:ind w:right="4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Coding</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8C3F6F"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6</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r w:rsidR="004A73C7" w:rsidRPr="008C3F6F"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imes New Roman" w:hAnsi="Times New Roman" w:cs="Times New Roman"/>
                <w:sz w:val="24"/>
                <w:szCs w:val="24"/>
                <w:lang w:eastAsia="id-ID"/>
              </w:rPr>
            </w:pPr>
            <w:r w:rsidRPr="008C3F6F">
              <w:rPr>
                <w:rFonts w:ascii="Times New Roman" w:eastAsia="Times New Roman" w:hAnsi="Times New Roman" w:cs="Times New Roman"/>
                <w:sz w:val="24"/>
                <w:szCs w:val="24"/>
                <w:lang w:eastAsia="id-ID"/>
              </w:rPr>
              <w:t>7</w:t>
            </w:r>
          </w:p>
        </w:tc>
        <w:tc>
          <w:tcPr>
            <w:tcW w:w="14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8C3F6F">
              <w:rPr>
                <w:rFonts w:ascii="Times New Roman" w:eastAsia="Calibri" w:hAnsi="Times New Roman" w:cs="Times New Roman"/>
                <w:sz w:val="24"/>
                <w:szCs w:val="24"/>
                <w:lang w:eastAsia="id-ID"/>
              </w:rPr>
              <w:t>2</w:t>
            </w:r>
          </w:p>
        </w:tc>
      </w:tr>
    </w:tbl>
    <w:p w:rsidR="004A73C7" w:rsidRPr="00775BA4" w:rsidRDefault="004A73C7" w:rsidP="00775BA4">
      <w:pPr>
        <w:jc w:val="both"/>
        <w:rPr>
          <w:rFonts w:ascii="Times New Roman" w:hAnsi="Times New Roman" w:cs="Times New Roman"/>
          <w:sz w:val="24"/>
          <w:szCs w:val="24"/>
        </w:rPr>
      </w:pPr>
    </w:p>
    <w:p w:rsidR="00B1295D" w:rsidRDefault="00B1295D"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r>
        <w:rPr>
          <w:rFonts w:ascii="Times New Roman" w:hAnsi="Times New Roman" w:cs="Times New Roman"/>
          <w:sz w:val="24"/>
          <w:szCs w:val="24"/>
        </w:rPr>
        <w:t>LINGKUNGAN KERJA DOKTER</w:t>
      </w:r>
    </w:p>
    <w:tbl>
      <w:tblPr>
        <w:tblW w:w="0" w:type="auto"/>
        <w:tblInd w:w="10" w:type="dxa"/>
        <w:tblLayout w:type="fixed"/>
        <w:tblCellMar>
          <w:left w:w="0" w:type="dxa"/>
          <w:right w:w="0" w:type="dxa"/>
        </w:tblCellMar>
        <w:tblLook w:val="04A0" w:firstRow="1" w:lastRow="0" w:firstColumn="1" w:lastColumn="0" w:noHBand="0" w:noVBand="1"/>
      </w:tblPr>
      <w:tblGrid>
        <w:gridCol w:w="540"/>
        <w:gridCol w:w="720"/>
        <w:gridCol w:w="680"/>
        <w:gridCol w:w="620"/>
        <w:gridCol w:w="660"/>
        <w:gridCol w:w="960"/>
        <w:gridCol w:w="420"/>
        <w:gridCol w:w="760"/>
        <w:gridCol w:w="1160"/>
      </w:tblGrid>
      <w:tr w:rsidR="004A73C7" w:rsidRPr="004A73C7" w:rsidTr="004A73C7">
        <w:trPr>
          <w:trHeight w:val="296"/>
        </w:trPr>
        <w:tc>
          <w:tcPr>
            <w:tcW w:w="540" w:type="dxa"/>
            <w:tcBorders>
              <w:left w:val="single" w:sz="8" w:space="0" w:color="auto"/>
              <w:bottom w:val="single" w:sz="8" w:space="0" w:color="auto"/>
            </w:tcBorders>
            <w:shd w:val="clear" w:color="auto" w:fill="000000"/>
            <w:vAlign w:val="bottom"/>
          </w:tcPr>
          <w:p w:rsidR="004A73C7" w:rsidRPr="004A73C7" w:rsidRDefault="004A73C7" w:rsidP="004A73C7">
            <w:pPr>
              <w:spacing w:after="0" w:line="240" w:lineRule="auto"/>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b/>
                <w:bCs/>
                <w:color w:val="FFFFFF"/>
                <w:sz w:val="24"/>
                <w:szCs w:val="24"/>
                <w:lang w:eastAsia="id-ID"/>
              </w:rPr>
              <w:t>No</w:t>
            </w:r>
          </w:p>
        </w:tc>
        <w:tc>
          <w:tcPr>
            <w:tcW w:w="720" w:type="dxa"/>
            <w:tcBorders>
              <w:bottom w:val="single" w:sz="8" w:space="0" w:color="auto"/>
            </w:tcBorders>
            <w:shd w:val="clear" w:color="auto" w:fill="000000"/>
            <w:vAlign w:val="bottom"/>
          </w:tcPr>
          <w:p w:rsidR="004A73C7" w:rsidRPr="004A73C7" w:rsidRDefault="004A73C7" w:rsidP="004A73C7">
            <w:pPr>
              <w:spacing w:after="0" w:line="240" w:lineRule="auto"/>
              <w:ind w:right="1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b/>
                <w:bCs/>
                <w:color w:val="FFFFFF"/>
                <w:sz w:val="24"/>
                <w:szCs w:val="24"/>
                <w:lang w:eastAsia="id-ID"/>
              </w:rPr>
              <w:t>P1</w:t>
            </w:r>
          </w:p>
        </w:tc>
        <w:tc>
          <w:tcPr>
            <w:tcW w:w="680" w:type="dxa"/>
            <w:tcBorders>
              <w:bottom w:val="single" w:sz="8" w:space="0" w:color="auto"/>
            </w:tcBorders>
            <w:shd w:val="clear" w:color="auto" w:fill="000000"/>
            <w:vAlign w:val="bottom"/>
          </w:tcPr>
          <w:p w:rsidR="004A73C7" w:rsidRPr="004A73C7" w:rsidRDefault="004A73C7" w:rsidP="004A73C7">
            <w:pPr>
              <w:spacing w:after="0" w:line="240" w:lineRule="auto"/>
              <w:ind w:right="1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b/>
                <w:bCs/>
                <w:color w:val="FFFFFF"/>
                <w:sz w:val="24"/>
                <w:szCs w:val="24"/>
                <w:lang w:eastAsia="id-ID"/>
              </w:rPr>
              <w:t>P2</w:t>
            </w:r>
          </w:p>
        </w:tc>
        <w:tc>
          <w:tcPr>
            <w:tcW w:w="620" w:type="dxa"/>
            <w:tcBorders>
              <w:bottom w:val="single" w:sz="8" w:space="0" w:color="auto"/>
            </w:tcBorders>
            <w:shd w:val="clear" w:color="auto" w:fill="000000"/>
            <w:vAlign w:val="bottom"/>
          </w:tcPr>
          <w:p w:rsidR="004A73C7" w:rsidRPr="004A73C7" w:rsidRDefault="004A73C7" w:rsidP="004A73C7">
            <w:pPr>
              <w:spacing w:after="0" w:line="240" w:lineRule="auto"/>
              <w:ind w:right="8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b/>
                <w:bCs/>
                <w:color w:val="FFFFFF"/>
                <w:sz w:val="24"/>
                <w:szCs w:val="24"/>
                <w:lang w:eastAsia="id-ID"/>
              </w:rPr>
              <w:t>P3</w:t>
            </w:r>
          </w:p>
        </w:tc>
        <w:tc>
          <w:tcPr>
            <w:tcW w:w="660" w:type="dxa"/>
            <w:tcBorders>
              <w:bottom w:val="single" w:sz="8" w:space="0" w:color="auto"/>
            </w:tcBorders>
            <w:shd w:val="clear" w:color="auto" w:fill="000000"/>
            <w:vAlign w:val="bottom"/>
          </w:tcPr>
          <w:p w:rsidR="004A73C7" w:rsidRPr="004A73C7" w:rsidRDefault="004A73C7" w:rsidP="004A73C7">
            <w:pPr>
              <w:spacing w:after="0" w:line="240" w:lineRule="auto"/>
              <w:ind w:right="1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b/>
                <w:bCs/>
                <w:color w:val="FFFFFF"/>
                <w:sz w:val="24"/>
                <w:szCs w:val="24"/>
                <w:lang w:eastAsia="id-ID"/>
              </w:rPr>
              <w:t>P4</w:t>
            </w:r>
          </w:p>
        </w:tc>
        <w:tc>
          <w:tcPr>
            <w:tcW w:w="960" w:type="dxa"/>
            <w:tcBorders>
              <w:bottom w:val="single" w:sz="8" w:space="0" w:color="auto"/>
            </w:tcBorders>
            <w:shd w:val="clear" w:color="auto" w:fill="000000"/>
            <w:vAlign w:val="bottom"/>
          </w:tcPr>
          <w:p w:rsidR="004A73C7" w:rsidRPr="004A73C7" w:rsidRDefault="004A73C7" w:rsidP="004A73C7">
            <w:pPr>
              <w:spacing w:after="0" w:line="240" w:lineRule="auto"/>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b/>
                <w:bCs/>
                <w:color w:val="FFFFFF"/>
                <w:sz w:val="24"/>
                <w:szCs w:val="24"/>
                <w:lang w:eastAsia="id-ID"/>
              </w:rPr>
              <w:t>P5    n</w:t>
            </w:r>
          </w:p>
        </w:tc>
        <w:tc>
          <w:tcPr>
            <w:tcW w:w="420" w:type="dxa"/>
            <w:tcBorders>
              <w:bottom w:val="single" w:sz="8" w:space="0" w:color="auto"/>
            </w:tcBorders>
            <w:shd w:val="clear" w:color="auto" w:fill="000000"/>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760" w:type="dxa"/>
            <w:tcBorders>
              <w:bottom w:val="single" w:sz="8" w:space="0" w:color="auto"/>
            </w:tcBorders>
            <w:shd w:val="clear" w:color="auto" w:fill="000000"/>
            <w:vAlign w:val="bottom"/>
          </w:tcPr>
          <w:p w:rsidR="004A73C7" w:rsidRPr="004A73C7" w:rsidRDefault="004A73C7" w:rsidP="004A73C7">
            <w:pPr>
              <w:spacing w:after="0" w:line="240" w:lineRule="auto"/>
              <w:ind w:right="2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b/>
                <w:bCs/>
                <w:color w:val="FFFFFF"/>
                <w:sz w:val="24"/>
                <w:szCs w:val="24"/>
                <w:lang w:eastAsia="id-ID"/>
              </w:rPr>
              <w:t>%</w:t>
            </w:r>
          </w:p>
        </w:tc>
        <w:tc>
          <w:tcPr>
            <w:tcW w:w="1160" w:type="dxa"/>
            <w:tcBorders>
              <w:bottom w:val="single" w:sz="8" w:space="0" w:color="auto"/>
              <w:right w:val="single" w:sz="8" w:space="0" w:color="auto"/>
            </w:tcBorders>
            <w:shd w:val="clear" w:color="auto" w:fill="000000"/>
            <w:vAlign w:val="bottom"/>
          </w:tcPr>
          <w:p w:rsidR="004A73C7" w:rsidRPr="004A73C7" w:rsidRDefault="004A73C7" w:rsidP="004A73C7">
            <w:pPr>
              <w:spacing w:after="0" w:line="240" w:lineRule="auto"/>
              <w:ind w:right="18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b/>
                <w:bCs/>
                <w:color w:val="FFFFFF"/>
                <w:sz w:val="24"/>
                <w:szCs w:val="24"/>
                <w:lang w:eastAsia="id-ID"/>
              </w:rPr>
              <w:t>Coding</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8</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9</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9</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9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0</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8</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8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8</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9</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9</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9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lastRenderedPageBreak/>
              <w:t>20</w:t>
            </w:r>
          </w:p>
        </w:tc>
        <w:tc>
          <w:tcPr>
            <w:tcW w:w="720" w:type="dxa"/>
            <w:tcBorders>
              <w:bottom w:val="single" w:sz="8" w:space="0" w:color="auto"/>
            </w:tcBorders>
            <w:vAlign w:val="bottom"/>
          </w:tcPr>
          <w:p w:rsidR="004A73C7" w:rsidRPr="004A73C7" w:rsidRDefault="004A73C7" w:rsidP="004A73C7">
            <w:pPr>
              <w:spacing w:after="0" w:line="274"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4"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4"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4"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4"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4"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4"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4"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9</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9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1</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9</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9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8</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9</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0"/>
                <w:szCs w:val="20"/>
                <w:lang w:eastAsia="id-ID"/>
              </w:rPr>
            </w:pPr>
            <w:r w:rsidRPr="004A73C7">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0</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8</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39</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0</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8</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49</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0</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8</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59</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0</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6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8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8</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69</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0</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9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8</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9</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0</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8</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89</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0</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8</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9</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0</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10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8</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9</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0</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1</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2</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3</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4</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5</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6</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r w:rsidR="004A73C7" w:rsidTr="004A73C7">
        <w:trPr>
          <w:trHeight w:val="285"/>
        </w:trPr>
        <w:tc>
          <w:tcPr>
            <w:tcW w:w="54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17</w:t>
            </w:r>
          </w:p>
        </w:tc>
        <w:tc>
          <w:tcPr>
            <w:tcW w:w="72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0" w:type="dxa"/>
            <w:tcBorders>
              <w:bottom w:val="single" w:sz="8" w:space="0" w:color="auto"/>
            </w:tcBorders>
            <w:vAlign w:val="bottom"/>
          </w:tcPr>
          <w:p w:rsidR="004A73C7" w:rsidRPr="004A73C7" w:rsidRDefault="004A73C7" w:rsidP="004A73C7">
            <w:pPr>
              <w:spacing w:after="0" w:line="273" w:lineRule="exact"/>
              <w:ind w:right="2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73" w:lineRule="exact"/>
              <w:ind w:right="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960" w:type="dxa"/>
            <w:tcBorders>
              <w:bottom w:val="single" w:sz="8" w:space="0" w:color="auto"/>
            </w:tcBorders>
            <w:vAlign w:val="bottom"/>
          </w:tcPr>
          <w:p w:rsidR="004A73C7" w:rsidRPr="004A73C7" w:rsidRDefault="004A73C7" w:rsidP="004A73C7">
            <w:pPr>
              <w:spacing w:after="0" w:line="273" w:lineRule="exact"/>
              <w:ind w:right="34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73" w:lineRule="exact"/>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w:t>
            </w:r>
          </w:p>
        </w:tc>
        <w:tc>
          <w:tcPr>
            <w:tcW w:w="760" w:type="dxa"/>
            <w:tcBorders>
              <w:bottom w:val="single" w:sz="8" w:space="0" w:color="auto"/>
            </w:tcBorders>
            <w:vAlign w:val="bottom"/>
          </w:tcPr>
          <w:p w:rsidR="004A73C7" w:rsidRPr="004A73C7" w:rsidRDefault="004A73C7" w:rsidP="004A73C7">
            <w:pPr>
              <w:spacing w:after="0" w:line="273" w:lineRule="exact"/>
              <w:ind w:left="80"/>
              <w:jc w:val="center"/>
              <w:rPr>
                <w:rFonts w:ascii="Times New Roman" w:eastAsia="Times New Roman" w:hAnsi="Times New Roman" w:cs="Times New Roman"/>
                <w:w w:val="99"/>
                <w:sz w:val="24"/>
                <w:szCs w:val="24"/>
                <w:lang w:eastAsia="id-ID"/>
              </w:rPr>
            </w:pPr>
            <w:r w:rsidRPr="004A73C7">
              <w:rPr>
                <w:rFonts w:ascii="Times New Roman" w:eastAsia="Times New Roman" w:hAnsi="Times New Roman" w:cs="Times New Roman"/>
                <w:w w:val="99"/>
                <w:sz w:val="24"/>
                <w:szCs w:val="24"/>
                <w:lang w:eastAsia="id-ID"/>
              </w:rPr>
              <w:t>100</w:t>
            </w:r>
          </w:p>
        </w:tc>
        <w:tc>
          <w:tcPr>
            <w:tcW w:w="11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r>
    </w:tbl>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r>
        <w:rPr>
          <w:rFonts w:ascii="Times New Roman" w:hAnsi="Times New Roman" w:cs="Times New Roman"/>
          <w:sz w:val="24"/>
          <w:szCs w:val="24"/>
        </w:rPr>
        <w:t>LINGKUNGAN KERJA PERAWAT</w:t>
      </w:r>
    </w:p>
    <w:tbl>
      <w:tblPr>
        <w:tblW w:w="0" w:type="auto"/>
        <w:tblInd w:w="10" w:type="dxa"/>
        <w:tblLayout w:type="fixed"/>
        <w:tblCellMar>
          <w:left w:w="0" w:type="dxa"/>
          <w:right w:w="0" w:type="dxa"/>
        </w:tblCellMar>
        <w:tblLook w:val="04A0" w:firstRow="1" w:lastRow="0" w:firstColumn="1" w:lastColumn="0" w:noHBand="0" w:noVBand="1"/>
      </w:tblPr>
      <w:tblGrid>
        <w:gridCol w:w="520"/>
        <w:gridCol w:w="240"/>
        <w:gridCol w:w="320"/>
        <w:gridCol w:w="540"/>
        <w:gridCol w:w="140"/>
        <w:gridCol w:w="500"/>
        <w:gridCol w:w="160"/>
        <w:gridCol w:w="480"/>
        <w:gridCol w:w="160"/>
        <w:gridCol w:w="480"/>
        <w:gridCol w:w="160"/>
        <w:gridCol w:w="480"/>
        <w:gridCol w:w="100"/>
        <w:gridCol w:w="420"/>
        <w:gridCol w:w="160"/>
        <w:gridCol w:w="580"/>
        <w:gridCol w:w="220"/>
        <w:gridCol w:w="860"/>
      </w:tblGrid>
      <w:tr w:rsidR="004A73C7" w:rsidRPr="004A73C7" w:rsidTr="004A73C7">
        <w:trPr>
          <w:trHeight w:val="278"/>
        </w:trPr>
        <w:tc>
          <w:tcPr>
            <w:tcW w:w="520" w:type="dxa"/>
            <w:tcBorders>
              <w:left w:val="single" w:sz="8" w:space="0" w:color="auto"/>
              <w:bottom w:val="single" w:sz="8" w:space="0" w:color="auto"/>
            </w:tcBorders>
            <w:shd w:val="clear" w:color="auto" w:fill="000000"/>
            <w:vAlign w:val="bottom"/>
          </w:tcPr>
          <w:p w:rsidR="004A73C7" w:rsidRPr="004A73C7" w:rsidRDefault="004A73C7" w:rsidP="004A73C7">
            <w:pPr>
              <w:spacing w:after="0" w:line="240" w:lineRule="auto"/>
              <w:ind w:left="6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No</w:t>
            </w:r>
          </w:p>
        </w:tc>
        <w:tc>
          <w:tcPr>
            <w:tcW w:w="560" w:type="dxa"/>
            <w:gridSpan w:val="2"/>
            <w:tcBorders>
              <w:bottom w:val="single" w:sz="8" w:space="0" w:color="auto"/>
            </w:tcBorders>
            <w:shd w:val="clear" w:color="auto" w:fill="000000"/>
            <w:vAlign w:val="bottom"/>
          </w:tcPr>
          <w:p w:rsidR="004A73C7" w:rsidRPr="004A73C7" w:rsidRDefault="004A73C7" w:rsidP="004A73C7">
            <w:pPr>
              <w:spacing w:after="0" w:line="240" w:lineRule="auto"/>
              <w:ind w:left="20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1</w:t>
            </w:r>
          </w:p>
        </w:tc>
        <w:tc>
          <w:tcPr>
            <w:tcW w:w="680" w:type="dxa"/>
            <w:gridSpan w:val="2"/>
            <w:tcBorders>
              <w:bottom w:val="single" w:sz="8" w:space="0" w:color="auto"/>
            </w:tcBorders>
            <w:shd w:val="clear" w:color="auto" w:fill="000000"/>
            <w:vAlign w:val="bottom"/>
          </w:tcPr>
          <w:p w:rsidR="004A73C7" w:rsidRPr="004A73C7" w:rsidRDefault="004A73C7" w:rsidP="004A73C7">
            <w:pPr>
              <w:spacing w:after="0" w:line="240" w:lineRule="auto"/>
              <w:ind w:right="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2</w:t>
            </w:r>
          </w:p>
        </w:tc>
        <w:tc>
          <w:tcPr>
            <w:tcW w:w="660" w:type="dxa"/>
            <w:gridSpan w:val="2"/>
            <w:tcBorders>
              <w:bottom w:val="single" w:sz="8" w:space="0" w:color="auto"/>
            </w:tcBorders>
            <w:shd w:val="clear" w:color="auto" w:fill="000000"/>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3</w:t>
            </w:r>
          </w:p>
        </w:tc>
        <w:tc>
          <w:tcPr>
            <w:tcW w:w="640" w:type="dxa"/>
            <w:gridSpan w:val="2"/>
            <w:tcBorders>
              <w:bottom w:val="single" w:sz="8" w:space="0" w:color="auto"/>
            </w:tcBorders>
            <w:shd w:val="clear" w:color="auto" w:fill="000000"/>
            <w:vAlign w:val="bottom"/>
          </w:tcPr>
          <w:p w:rsidR="004A73C7" w:rsidRPr="004A73C7" w:rsidRDefault="004A73C7" w:rsidP="004A73C7">
            <w:pPr>
              <w:spacing w:after="0" w:line="240" w:lineRule="auto"/>
              <w:ind w:right="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4</w:t>
            </w:r>
          </w:p>
        </w:tc>
        <w:tc>
          <w:tcPr>
            <w:tcW w:w="640" w:type="dxa"/>
            <w:gridSpan w:val="2"/>
            <w:tcBorders>
              <w:bottom w:val="single" w:sz="8" w:space="0" w:color="auto"/>
            </w:tcBorders>
            <w:shd w:val="clear" w:color="auto" w:fill="000000"/>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5</w:t>
            </w:r>
          </w:p>
        </w:tc>
        <w:tc>
          <w:tcPr>
            <w:tcW w:w="580" w:type="dxa"/>
            <w:gridSpan w:val="2"/>
            <w:tcBorders>
              <w:bottom w:val="single" w:sz="8" w:space="0" w:color="auto"/>
            </w:tcBorders>
            <w:shd w:val="clear" w:color="auto" w:fill="000000"/>
            <w:vAlign w:val="bottom"/>
          </w:tcPr>
          <w:p w:rsidR="004A73C7" w:rsidRPr="004A73C7" w:rsidRDefault="004A73C7" w:rsidP="004A73C7">
            <w:pPr>
              <w:spacing w:after="0" w:line="240" w:lineRule="auto"/>
              <w:ind w:right="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n</w:t>
            </w:r>
          </w:p>
        </w:tc>
        <w:tc>
          <w:tcPr>
            <w:tcW w:w="420" w:type="dxa"/>
            <w:tcBorders>
              <w:bottom w:val="single" w:sz="8" w:space="0" w:color="auto"/>
            </w:tcBorders>
            <w:shd w:val="clear" w:color="auto" w:fill="000000"/>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740" w:type="dxa"/>
            <w:gridSpan w:val="2"/>
            <w:tcBorders>
              <w:bottom w:val="single" w:sz="8" w:space="0" w:color="auto"/>
            </w:tcBorders>
            <w:shd w:val="clear" w:color="auto" w:fill="000000"/>
            <w:vAlign w:val="bottom"/>
          </w:tcPr>
          <w:p w:rsidR="004A73C7" w:rsidRPr="004A73C7" w:rsidRDefault="004A73C7" w:rsidP="004A73C7">
            <w:pPr>
              <w:spacing w:after="0" w:line="240" w:lineRule="auto"/>
              <w:ind w:right="4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w:t>
            </w:r>
          </w:p>
        </w:tc>
        <w:tc>
          <w:tcPr>
            <w:tcW w:w="1080" w:type="dxa"/>
            <w:gridSpan w:val="2"/>
            <w:tcBorders>
              <w:bottom w:val="single" w:sz="8" w:space="0" w:color="auto"/>
              <w:right w:val="single" w:sz="8" w:space="0" w:color="auto"/>
            </w:tcBorders>
            <w:shd w:val="clear" w:color="auto" w:fill="000000"/>
            <w:vAlign w:val="bottom"/>
          </w:tcPr>
          <w:p w:rsidR="004A73C7" w:rsidRPr="004A73C7" w:rsidRDefault="004A73C7" w:rsidP="004A73C7">
            <w:pPr>
              <w:spacing w:after="0" w:line="240" w:lineRule="auto"/>
              <w:ind w:right="303"/>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Coding</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4" w:lineRule="exact"/>
              <w:ind w:right="363"/>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3"/>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304"/>
        </w:trPr>
        <w:tc>
          <w:tcPr>
            <w:tcW w:w="760" w:type="dxa"/>
            <w:gridSpan w:val="2"/>
            <w:tcBorders>
              <w:top w:val="single" w:sz="8" w:space="0" w:color="auto"/>
              <w:left w:val="single" w:sz="8" w:space="0" w:color="auto"/>
              <w:bottom w:val="single" w:sz="8" w:space="0" w:color="auto"/>
            </w:tcBorders>
            <w:vAlign w:val="bottom"/>
          </w:tcPr>
          <w:p w:rsidR="004A73C7" w:rsidRPr="004A73C7" w:rsidRDefault="004A73C7" w:rsidP="004A73C7">
            <w:pPr>
              <w:spacing w:after="0" w:line="240" w:lineRule="auto"/>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w:t>
            </w:r>
          </w:p>
        </w:tc>
        <w:tc>
          <w:tcPr>
            <w:tcW w:w="860" w:type="dxa"/>
            <w:gridSpan w:val="2"/>
            <w:tcBorders>
              <w:top w:val="single" w:sz="8" w:space="0" w:color="auto"/>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top w:val="single" w:sz="8" w:space="0" w:color="auto"/>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top w:val="single" w:sz="8" w:space="0" w:color="auto"/>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top w:val="single" w:sz="8" w:space="0" w:color="auto"/>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top w:val="single" w:sz="8" w:space="0" w:color="auto"/>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top w:val="single" w:sz="8" w:space="0" w:color="auto"/>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top w:val="single" w:sz="8" w:space="0" w:color="auto"/>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top w:val="single" w:sz="8" w:space="0" w:color="auto"/>
              <w:bottom w:val="single" w:sz="8" w:space="0" w:color="auto"/>
              <w:right w:val="single" w:sz="8" w:space="0" w:color="auto"/>
            </w:tcBorders>
            <w:vAlign w:val="bottom"/>
          </w:tcPr>
          <w:p w:rsidR="004A73C7" w:rsidRPr="004A73C7" w:rsidRDefault="004A73C7" w:rsidP="004A73C7">
            <w:pPr>
              <w:spacing w:after="0" w:line="240" w:lineRule="auto"/>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6</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7</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8</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9</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0</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1</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2</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3</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4</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5</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6</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7</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8</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lastRenderedPageBreak/>
              <w:t>19</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0</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1</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2</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3</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4</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4"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5</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6</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7</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8</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9</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0</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1</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2</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76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3</w:t>
            </w:r>
          </w:p>
        </w:tc>
        <w:tc>
          <w:tcPr>
            <w:tcW w:w="86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gridSpan w:val="3"/>
            <w:tcBorders>
              <w:bottom w:val="single" w:sz="8" w:space="0" w:color="auto"/>
            </w:tcBorders>
            <w:vAlign w:val="bottom"/>
          </w:tcPr>
          <w:p w:rsidR="004A73C7" w:rsidRPr="004A73C7" w:rsidRDefault="004A73C7" w:rsidP="004A73C7">
            <w:pPr>
              <w:spacing w:after="0" w:line="240" w:lineRule="auto"/>
              <w:ind w:right="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800" w:type="dxa"/>
            <w:gridSpan w:val="2"/>
            <w:tcBorders>
              <w:bottom w:val="single" w:sz="8" w:space="0" w:color="auto"/>
            </w:tcBorders>
            <w:vAlign w:val="bottom"/>
          </w:tcPr>
          <w:p w:rsidR="004A73C7" w:rsidRPr="004A73C7" w:rsidRDefault="004A73C7" w:rsidP="004A73C7">
            <w:pPr>
              <w:spacing w:after="0" w:line="240" w:lineRule="auto"/>
              <w:ind w:right="1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860" w:type="dxa"/>
            <w:tcBorders>
              <w:bottom w:val="single" w:sz="8" w:space="0" w:color="auto"/>
              <w:right w:val="single" w:sz="8" w:space="0" w:color="auto"/>
            </w:tcBorders>
            <w:vAlign w:val="bottom"/>
          </w:tcPr>
          <w:p w:rsidR="004A73C7" w:rsidRPr="004A73C7" w:rsidRDefault="004A73C7" w:rsidP="004A73C7">
            <w:pPr>
              <w:spacing w:after="0" w:line="273" w:lineRule="exact"/>
              <w:ind w:right="3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304"/>
        </w:trPr>
        <w:tc>
          <w:tcPr>
            <w:tcW w:w="520" w:type="dxa"/>
            <w:tcBorders>
              <w:top w:val="single" w:sz="8" w:space="0" w:color="auto"/>
              <w:left w:val="single" w:sz="8" w:space="0" w:color="auto"/>
              <w:bottom w:val="single" w:sz="8" w:space="0" w:color="auto"/>
            </w:tcBorders>
            <w:vAlign w:val="bottom"/>
          </w:tcPr>
          <w:p w:rsidR="004A73C7" w:rsidRPr="004A73C7" w:rsidRDefault="004A73C7" w:rsidP="004A73C7">
            <w:pPr>
              <w:spacing w:after="0" w:line="240" w:lineRule="auto"/>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4</w:t>
            </w:r>
          </w:p>
        </w:tc>
        <w:tc>
          <w:tcPr>
            <w:tcW w:w="560" w:type="dxa"/>
            <w:gridSpan w:val="2"/>
            <w:tcBorders>
              <w:top w:val="single" w:sz="8" w:space="0" w:color="auto"/>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top w:val="single" w:sz="8" w:space="0" w:color="auto"/>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top w:val="single" w:sz="8" w:space="0" w:color="auto"/>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top w:val="single" w:sz="8" w:space="0" w:color="auto"/>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top w:val="single" w:sz="8" w:space="0" w:color="auto"/>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top w:val="single" w:sz="8" w:space="0" w:color="auto"/>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top w:val="single" w:sz="8" w:space="0" w:color="auto"/>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top w:val="single" w:sz="8" w:space="0" w:color="auto"/>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top w:val="single" w:sz="8" w:space="0" w:color="auto"/>
              <w:bottom w:val="single" w:sz="8" w:space="0" w:color="auto"/>
              <w:right w:val="single" w:sz="8" w:space="0" w:color="auto"/>
            </w:tcBorders>
            <w:vAlign w:val="bottom"/>
          </w:tcPr>
          <w:p w:rsidR="004A73C7" w:rsidRPr="004A73C7" w:rsidRDefault="004A73C7" w:rsidP="004A73C7">
            <w:pPr>
              <w:spacing w:after="0" w:line="240" w:lineRule="auto"/>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5</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6</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7</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8</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9</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0</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1</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2</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3</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4</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5</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6</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7</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8</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9</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0</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1</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2</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3</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4</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5</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4"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6</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7</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8</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9</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60</w:t>
            </w:r>
          </w:p>
        </w:tc>
        <w:tc>
          <w:tcPr>
            <w:tcW w:w="56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gridSpan w:val="2"/>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gridSpan w:val="2"/>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gridSpan w:val="2"/>
            <w:tcBorders>
              <w:bottom w:val="single" w:sz="8" w:space="0" w:color="auto"/>
              <w:right w:val="single" w:sz="8" w:space="0" w:color="auto"/>
            </w:tcBorders>
            <w:vAlign w:val="bottom"/>
          </w:tcPr>
          <w:p w:rsidR="004A73C7" w:rsidRPr="004A73C7" w:rsidRDefault="004A73C7" w:rsidP="004A73C7">
            <w:pPr>
              <w:spacing w:after="0" w:line="273" w:lineRule="exact"/>
              <w:ind w:right="361"/>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r>
    </w:tbl>
    <w:p w:rsidR="004A73C7" w:rsidRDefault="004A73C7" w:rsidP="004A73C7">
      <w:pPr>
        <w:jc w:val="both"/>
        <w:rPr>
          <w:rFonts w:ascii="Times New Roman" w:hAnsi="Times New Roman" w:cs="Times New Roman"/>
          <w:sz w:val="24"/>
          <w:szCs w:val="24"/>
        </w:rPr>
      </w:pPr>
    </w:p>
    <w:p w:rsidR="004A73C7" w:rsidRDefault="004A73C7" w:rsidP="004A73C7">
      <w:pPr>
        <w:jc w:val="both"/>
        <w:rPr>
          <w:rFonts w:ascii="Times New Roman" w:hAnsi="Times New Roman" w:cs="Times New Roman"/>
          <w:sz w:val="24"/>
          <w:szCs w:val="24"/>
        </w:rPr>
      </w:pPr>
      <w:r>
        <w:rPr>
          <w:rFonts w:ascii="Times New Roman" w:hAnsi="Times New Roman" w:cs="Times New Roman"/>
          <w:sz w:val="24"/>
          <w:szCs w:val="24"/>
        </w:rPr>
        <w:t>LINGKUNGAN KERJA ADMIN RUANGAN</w:t>
      </w:r>
    </w:p>
    <w:tbl>
      <w:tblPr>
        <w:tblW w:w="0" w:type="auto"/>
        <w:tblInd w:w="10" w:type="dxa"/>
        <w:tblLayout w:type="fixed"/>
        <w:tblCellMar>
          <w:left w:w="0" w:type="dxa"/>
          <w:right w:w="0" w:type="dxa"/>
        </w:tblCellMar>
        <w:tblLook w:val="04A0" w:firstRow="1" w:lastRow="0" w:firstColumn="1" w:lastColumn="0" w:noHBand="0" w:noVBand="1"/>
      </w:tblPr>
      <w:tblGrid>
        <w:gridCol w:w="520"/>
        <w:gridCol w:w="560"/>
        <w:gridCol w:w="680"/>
        <w:gridCol w:w="660"/>
        <w:gridCol w:w="640"/>
        <w:gridCol w:w="640"/>
        <w:gridCol w:w="580"/>
        <w:gridCol w:w="420"/>
        <w:gridCol w:w="740"/>
        <w:gridCol w:w="1080"/>
      </w:tblGrid>
      <w:tr w:rsidR="004A73C7" w:rsidRPr="004A73C7" w:rsidTr="004A73C7">
        <w:trPr>
          <w:trHeight w:val="294"/>
        </w:trPr>
        <w:tc>
          <w:tcPr>
            <w:tcW w:w="520" w:type="dxa"/>
            <w:tcBorders>
              <w:left w:val="single" w:sz="8" w:space="0" w:color="auto"/>
              <w:bottom w:val="single" w:sz="8" w:space="0" w:color="auto"/>
            </w:tcBorders>
            <w:shd w:val="clear" w:color="auto" w:fill="000000"/>
            <w:vAlign w:val="bottom"/>
          </w:tcPr>
          <w:p w:rsidR="004A73C7" w:rsidRPr="004A73C7" w:rsidRDefault="004A73C7" w:rsidP="004A73C7">
            <w:pPr>
              <w:spacing w:after="0" w:line="240" w:lineRule="auto"/>
              <w:ind w:left="6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No</w:t>
            </w:r>
          </w:p>
        </w:tc>
        <w:tc>
          <w:tcPr>
            <w:tcW w:w="560" w:type="dxa"/>
            <w:tcBorders>
              <w:bottom w:val="single" w:sz="8" w:space="0" w:color="auto"/>
            </w:tcBorders>
            <w:shd w:val="clear" w:color="auto" w:fill="000000"/>
            <w:vAlign w:val="bottom"/>
          </w:tcPr>
          <w:p w:rsidR="004A73C7" w:rsidRPr="004A73C7" w:rsidRDefault="004A73C7" w:rsidP="004A73C7">
            <w:pPr>
              <w:spacing w:after="0" w:line="240" w:lineRule="auto"/>
              <w:ind w:left="20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1</w:t>
            </w:r>
          </w:p>
        </w:tc>
        <w:tc>
          <w:tcPr>
            <w:tcW w:w="680" w:type="dxa"/>
            <w:tcBorders>
              <w:bottom w:val="single" w:sz="8" w:space="0" w:color="auto"/>
            </w:tcBorders>
            <w:shd w:val="clear" w:color="auto" w:fill="000000"/>
            <w:vAlign w:val="bottom"/>
          </w:tcPr>
          <w:p w:rsidR="004A73C7" w:rsidRPr="004A73C7" w:rsidRDefault="004A73C7" w:rsidP="004A73C7">
            <w:pPr>
              <w:spacing w:after="0" w:line="240" w:lineRule="auto"/>
              <w:ind w:right="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2</w:t>
            </w:r>
          </w:p>
        </w:tc>
        <w:tc>
          <w:tcPr>
            <w:tcW w:w="660" w:type="dxa"/>
            <w:tcBorders>
              <w:bottom w:val="single" w:sz="8" w:space="0" w:color="auto"/>
            </w:tcBorders>
            <w:shd w:val="clear" w:color="auto" w:fill="000000"/>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3</w:t>
            </w:r>
          </w:p>
        </w:tc>
        <w:tc>
          <w:tcPr>
            <w:tcW w:w="640" w:type="dxa"/>
            <w:tcBorders>
              <w:bottom w:val="single" w:sz="8" w:space="0" w:color="auto"/>
            </w:tcBorders>
            <w:shd w:val="clear" w:color="auto" w:fill="000000"/>
            <w:vAlign w:val="bottom"/>
          </w:tcPr>
          <w:p w:rsidR="004A73C7" w:rsidRPr="004A73C7" w:rsidRDefault="004A73C7" w:rsidP="004A73C7">
            <w:pPr>
              <w:spacing w:after="0" w:line="240" w:lineRule="auto"/>
              <w:ind w:right="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4</w:t>
            </w:r>
          </w:p>
        </w:tc>
        <w:tc>
          <w:tcPr>
            <w:tcW w:w="640" w:type="dxa"/>
            <w:tcBorders>
              <w:bottom w:val="single" w:sz="8" w:space="0" w:color="auto"/>
            </w:tcBorders>
            <w:shd w:val="clear" w:color="auto" w:fill="000000"/>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5</w:t>
            </w:r>
          </w:p>
        </w:tc>
        <w:tc>
          <w:tcPr>
            <w:tcW w:w="580" w:type="dxa"/>
            <w:tcBorders>
              <w:bottom w:val="single" w:sz="8" w:space="0" w:color="auto"/>
            </w:tcBorders>
            <w:shd w:val="clear" w:color="auto" w:fill="000000"/>
            <w:vAlign w:val="bottom"/>
          </w:tcPr>
          <w:p w:rsidR="004A73C7" w:rsidRPr="004A73C7" w:rsidRDefault="004A73C7" w:rsidP="004A73C7">
            <w:pPr>
              <w:spacing w:after="0" w:line="240" w:lineRule="auto"/>
              <w:ind w:right="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n</w:t>
            </w:r>
          </w:p>
        </w:tc>
        <w:tc>
          <w:tcPr>
            <w:tcW w:w="420" w:type="dxa"/>
            <w:tcBorders>
              <w:bottom w:val="single" w:sz="8" w:space="0" w:color="auto"/>
            </w:tcBorders>
            <w:shd w:val="clear" w:color="auto" w:fill="000000"/>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shd w:val="clear" w:color="auto" w:fill="000000"/>
            <w:vAlign w:val="bottom"/>
          </w:tcPr>
          <w:p w:rsidR="004A73C7" w:rsidRPr="004A73C7" w:rsidRDefault="004A73C7" w:rsidP="004A73C7">
            <w:pPr>
              <w:spacing w:after="0" w:line="240" w:lineRule="auto"/>
              <w:ind w:right="4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w:t>
            </w:r>
          </w:p>
        </w:tc>
        <w:tc>
          <w:tcPr>
            <w:tcW w:w="1080" w:type="dxa"/>
            <w:tcBorders>
              <w:bottom w:val="single" w:sz="8" w:space="0" w:color="auto"/>
              <w:right w:val="single" w:sz="8" w:space="0" w:color="auto"/>
            </w:tcBorders>
            <w:shd w:val="clear" w:color="auto" w:fill="000000"/>
            <w:vAlign w:val="bottom"/>
          </w:tcPr>
          <w:p w:rsidR="004A73C7" w:rsidRPr="004A73C7" w:rsidRDefault="004A73C7" w:rsidP="004A73C7">
            <w:pPr>
              <w:spacing w:after="0" w:line="240" w:lineRule="auto"/>
              <w:ind w:right="301"/>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Coding</w:t>
            </w:r>
          </w:p>
        </w:tc>
      </w:tr>
      <w:tr w:rsidR="004A73C7" w:rsidRPr="004A73C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w:t>
            </w:r>
          </w:p>
        </w:tc>
        <w:tc>
          <w:tcPr>
            <w:tcW w:w="560" w:type="dxa"/>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tcBorders>
              <w:bottom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9E13A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sidRPr="009E13A7">
              <w:rPr>
                <w:rFonts w:ascii="Times New Roman" w:eastAsia="Times New Roman" w:hAnsi="Times New Roman" w:cs="Times New Roman"/>
                <w:sz w:val="24"/>
                <w:szCs w:val="24"/>
                <w:lang w:eastAsia="id-ID"/>
              </w:rPr>
              <w:t>2</w:t>
            </w:r>
          </w:p>
        </w:tc>
        <w:tc>
          <w:tcPr>
            <w:tcW w:w="560" w:type="dxa"/>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w:t>
            </w:r>
          </w:p>
        </w:tc>
        <w:tc>
          <w:tcPr>
            <w:tcW w:w="66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w:t>
            </w:r>
          </w:p>
        </w:tc>
        <w:tc>
          <w:tcPr>
            <w:tcW w:w="640" w:type="dxa"/>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w:t>
            </w:r>
          </w:p>
        </w:tc>
        <w:tc>
          <w:tcPr>
            <w:tcW w:w="580" w:type="dxa"/>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6</w:t>
            </w:r>
          </w:p>
        </w:tc>
        <w:tc>
          <w:tcPr>
            <w:tcW w:w="74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60</w:t>
            </w:r>
          </w:p>
        </w:tc>
        <w:tc>
          <w:tcPr>
            <w:tcW w:w="10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w:t>
            </w:r>
          </w:p>
        </w:tc>
      </w:tr>
      <w:tr w:rsidR="004A73C7" w:rsidRPr="009E13A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sidRPr="009E13A7">
              <w:rPr>
                <w:rFonts w:ascii="Times New Roman" w:eastAsia="Times New Roman" w:hAnsi="Times New Roman" w:cs="Times New Roman"/>
                <w:sz w:val="24"/>
                <w:szCs w:val="24"/>
                <w:lang w:eastAsia="id-ID"/>
              </w:rPr>
              <w:t>3</w:t>
            </w:r>
          </w:p>
        </w:tc>
        <w:tc>
          <w:tcPr>
            <w:tcW w:w="560" w:type="dxa"/>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0</w:t>
            </w:r>
          </w:p>
        </w:tc>
        <w:tc>
          <w:tcPr>
            <w:tcW w:w="74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00</w:t>
            </w:r>
          </w:p>
        </w:tc>
        <w:tc>
          <w:tcPr>
            <w:tcW w:w="10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r>
      <w:tr w:rsidR="004A73C7" w:rsidRPr="009E13A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sidRPr="009E13A7">
              <w:rPr>
                <w:rFonts w:ascii="Times New Roman" w:eastAsia="Times New Roman" w:hAnsi="Times New Roman" w:cs="Times New Roman"/>
                <w:sz w:val="24"/>
                <w:szCs w:val="24"/>
                <w:lang w:eastAsia="id-ID"/>
              </w:rPr>
              <w:t>4</w:t>
            </w:r>
          </w:p>
        </w:tc>
        <w:tc>
          <w:tcPr>
            <w:tcW w:w="560" w:type="dxa"/>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w:t>
            </w:r>
          </w:p>
        </w:tc>
        <w:tc>
          <w:tcPr>
            <w:tcW w:w="640" w:type="dxa"/>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9</w:t>
            </w:r>
          </w:p>
        </w:tc>
        <w:tc>
          <w:tcPr>
            <w:tcW w:w="74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90</w:t>
            </w:r>
          </w:p>
        </w:tc>
        <w:tc>
          <w:tcPr>
            <w:tcW w:w="10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r>
      <w:tr w:rsidR="004A73C7" w:rsidRPr="009E13A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sidRPr="009E13A7">
              <w:rPr>
                <w:rFonts w:ascii="Times New Roman" w:eastAsia="Times New Roman" w:hAnsi="Times New Roman" w:cs="Times New Roman"/>
                <w:sz w:val="24"/>
                <w:szCs w:val="24"/>
                <w:lang w:eastAsia="id-ID"/>
              </w:rPr>
              <w:t>5</w:t>
            </w:r>
          </w:p>
        </w:tc>
        <w:tc>
          <w:tcPr>
            <w:tcW w:w="560" w:type="dxa"/>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0</w:t>
            </w:r>
          </w:p>
        </w:tc>
        <w:tc>
          <w:tcPr>
            <w:tcW w:w="74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00</w:t>
            </w:r>
          </w:p>
        </w:tc>
        <w:tc>
          <w:tcPr>
            <w:tcW w:w="10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r>
      <w:tr w:rsidR="004A73C7" w:rsidRPr="009E13A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sidRPr="009E13A7">
              <w:rPr>
                <w:rFonts w:ascii="Times New Roman" w:eastAsia="Times New Roman" w:hAnsi="Times New Roman" w:cs="Times New Roman"/>
                <w:sz w:val="24"/>
                <w:szCs w:val="24"/>
                <w:lang w:eastAsia="id-ID"/>
              </w:rPr>
              <w:t>6</w:t>
            </w:r>
          </w:p>
        </w:tc>
        <w:tc>
          <w:tcPr>
            <w:tcW w:w="560" w:type="dxa"/>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w:t>
            </w:r>
          </w:p>
        </w:tc>
        <w:tc>
          <w:tcPr>
            <w:tcW w:w="640" w:type="dxa"/>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w:t>
            </w:r>
          </w:p>
        </w:tc>
        <w:tc>
          <w:tcPr>
            <w:tcW w:w="580" w:type="dxa"/>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8</w:t>
            </w:r>
          </w:p>
        </w:tc>
        <w:tc>
          <w:tcPr>
            <w:tcW w:w="74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80</w:t>
            </w:r>
          </w:p>
        </w:tc>
        <w:tc>
          <w:tcPr>
            <w:tcW w:w="10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r>
      <w:tr w:rsidR="004A73C7" w:rsidRPr="009E13A7" w:rsidTr="004A73C7">
        <w:trPr>
          <w:trHeight w:val="285"/>
        </w:trPr>
        <w:tc>
          <w:tcPr>
            <w:tcW w:w="520" w:type="dxa"/>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imes New Roman" w:hAnsi="Times New Roman" w:cs="Times New Roman"/>
                <w:sz w:val="24"/>
                <w:szCs w:val="24"/>
                <w:lang w:eastAsia="id-ID"/>
              </w:rPr>
            </w:pPr>
            <w:r w:rsidRPr="009E13A7">
              <w:rPr>
                <w:rFonts w:ascii="Times New Roman" w:eastAsia="Times New Roman" w:hAnsi="Times New Roman" w:cs="Times New Roman"/>
                <w:sz w:val="24"/>
                <w:szCs w:val="24"/>
                <w:lang w:eastAsia="id-ID"/>
              </w:rPr>
              <w:t>7</w:t>
            </w:r>
          </w:p>
        </w:tc>
        <w:tc>
          <w:tcPr>
            <w:tcW w:w="560" w:type="dxa"/>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8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40" w:lineRule="auto"/>
              <w:ind w:right="31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4A73C7" w:rsidRPr="004A73C7" w:rsidRDefault="004A73C7" w:rsidP="004A73C7">
            <w:pPr>
              <w:spacing w:after="0" w:line="240" w:lineRule="auto"/>
              <w:ind w:right="33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4A73C7" w:rsidRPr="004A73C7" w:rsidRDefault="004A73C7" w:rsidP="004A73C7">
            <w:pPr>
              <w:spacing w:after="0" w:line="240" w:lineRule="auto"/>
              <w:ind w:right="250"/>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0</w:t>
            </w:r>
          </w:p>
        </w:tc>
        <w:tc>
          <w:tcPr>
            <w:tcW w:w="740" w:type="dxa"/>
            <w:tcBorders>
              <w:bottom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100</w:t>
            </w:r>
          </w:p>
        </w:tc>
        <w:tc>
          <w:tcPr>
            <w:tcW w:w="108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Calibri" w:hAnsi="Times New Roman" w:cs="Times New Roman"/>
                <w:sz w:val="24"/>
                <w:szCs w:val="24"/>
                <w:lang w:eastAsia="id-ID"/>
              </w:rPr>
            </w:pPr>
            <w:r w:rsidRPr="009E13A7">
              <w:rPr>
                <w:rFonts w:ascii="Times New Roman" w:eastAsia="Calibri" w:hAnsi="Times New Roman" w:cs="Times New Roman"/>
                <w:sz w:val="24"/>
                <w:szCs w:val="24"/>
                <w:lang w:eastAsia="id-ID"/>
              </w:rPr>
              <w:t>2</w:t>
            </w:r>
          </w:p>
        </w:tc>
      </w:tr>
    </w:tbl>
    <w:p w:rsidR="004A73C7" w:rsidRDefault="004A73C7" w:rsidP="004A73C7">
      <w:pPr>
        <w:jc w:val="both"/>
        <w:rPr>
          <w:rFonts w:ascii="Times New Roman" w:hAnsi="Times New Roman" w:cs="Times New Roman"/>
          <w:sz w:val="24"/>
          <w:szCs w:val="24"/>
        </w:rPr>
      </w:pPr>
      <w:r>
        <w:rPr>
          <w:rFonts w:ascii="Times New Roman" w:hAnsi="Times New Roman" w:cs="Times New Roman"/>
          <w:sz w:val="24"/>
          <w:szCs w:val="24"/>
        </w:rPr>
        <w:t>LINGKUNGAN KERJA PETUGAS RM</w:t>
      </w:r>
    </w:p>
    <w:tbl>
      <w:tblPr>
        <w:tblW w:w="0" w:type="auto"/>
        <w:tblInd w:w="10" w:type="dxa"/>
        <w:tblLayout w:type="fixed"/>
        <w:tblCellMar>
          <w:left w:w="0" w:type="dxa"/>
          <w:right w:w="0" w:type="dxa"/>
        </w:tblCellMar>
        <w:tblLook w:val="04A0" w:firstRow="1" w:lastRow="0" w:firstColumn="1" w:lastColumn="0" w:noHBand="0" w:noVBand="1"/>
      </w:tblPr>
      <w:tblGrid>
        <w:gridCol w:w="420"/>
        <w:gridCol w:w="660"/>
        <w:gridCol w:w="680"/>
        <w:gridCol w:w="660"/>
        <w:gridCol w:w="740"/>
        <w:gridCol w:w="540"/>
        <w:gridCol w:w="580"/>
        <w:gridCol w:w="420"/>
        <w:gridCol w:w="740"/>
        <w:gridCol w:w="1080"/>
      </w:tblGrid>
      <w:tr w:rsidR="004A73C7" w:rsidRPr="004A73C7" w:rsidTr="004A73C7">
        <w:trPr>
          <w:trHeight w:val="294"/>
        </w:trPr>
        <w:tc>
          <w:tcPr>
            <w:tcW w:w="420" w:type="dxa"/>
            <w:tcBorders>
              <w:left w:val="single" w:sz="8" w:space="0" w:color="auto"/>
              <w:bottom w:val="single" w:sz="8" w:space="0" w:color="auto"/>
            </w:tcBorders>
            <w:shd w:val="clear" w:color="auto" w:fill="000000"/>
            <w:vAlign w:val="bottom"/>
          </w:tcPr>
          <w:p w:rsidR="004A73C7" w:rsidRPr="004A73C7" w:rsidRDefault="004A73C7" w:rsidP="004A73C7">
            <w:pPr>
              <w:spacing w:after="0" w:line="240" w:lineRule="auto"/>
              <w:ind w:left="6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No</w:t>
            </w:r>
          </w:p>
        </w:tc>
        <w:tc>
          <w:tcPr>
            <w:tcW w:w="660" w:type="dxa"/>
            <w:tcBorders>
              <w:bottom w:val="single" w:sz="8" w:space="0" w:color="auto"/>
            </w:tcBorders>
            <w:shd w:val="clear" w:color="auto" w:fill="000000"/>
            <w:vAlign w:val="bottom"/>
          </w:tcPr>
          <w:p w:rsidR="004A73C7" w:rsidRPr="004A73C7" w:rsidRDefault="004A73C7" w:rsidP="004A73C7">
            <w:pPr>
              <w:spacing w:after="0" w:line="240" w:lineRule="auto"/>
              <w:ind w:right="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1</w:t>
            </w:r>
          </w:p>
        </w:tc>
        <w:tc>
          <w:tcPr>
            <w:tcW w:w="680" w:type="dxa"/>
            <w:tcBorders>
              <w:bottom w:val="single" w:sz="8" w:space="0" w:color="auto"/>
            </w:tcBorders>
            <w:shd w:val="clear" w:color="auto" w:fill="000000"/>
            <w:vAlign w:val="bottom"/>
          </w:tcPr>
          <w:p w:rsidR="004A73C7" w:rsidRPr="004A73C7" w:rsidRDefault="004A73C7" w:rsidP="004A73C7">
            <w:pPr>
              <w:spacing w:after="0" w:line="240" w:lineRule="auto"/>
              <w:ind w:right="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2</w:t>
            </w:r>
          </w:p>
        </w:tc>
        <w:tc>
          <w:tcPr>
            <w:tcW w:w="660" w:type="dxa"/>
            <w:tcBorders>
              <w:bottom w:val="single" w:sz="8" w:space="0" w:color="auto"/>
            </w:tcBorders>
            <w:shd w:val="clear" w:color="auto" w:fill="000000"/>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3</w:t>
            </w:r>
          </w:p>
        </w:tc>
        <w:tc>
          <w:tcPr>
            <w:tcW w:w="740" w:type="dxa"/>
            <w:tcBorders>
              <w:bottom w:val="single" w:sz="8" w:space="0" w:color="auto"/>
            </w:tcBorders>
            <w:shd w:val="clear" w:color="auto" w:fill="000000"/>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4</w:t>
            </w:r>
          </w:p>
        </w:tc>
        <w:tc>
          <w:tcPr>
            <w:tcW w:w="540" w:type="dxa"/>
            <w:tcBorders>
              <w:bottom w:val="single" w:sz="8" w:space="0" w:color="auto"/>
            </w:tcBorders>
            <w:shd w:val="clear" w:color="auto" w:fill="000000"/>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5</w:t>
            </w:r>
          </w:p>
        </w:tc>
        <w:tc>
          <w:tcPr>
            <w:tcW w:w="580" w:type="dxa"/>
            <w:tcBorders>
              <w:bottom w:val="single" w:sz="8" w:space="0" w:color="auto"/>
            </w:tcBorders>
            <w:shd w:val="clear" w:color="auto" w:fill="000000"/>
            <w:vAlign w:val="bottom"/>
          </w:tcPr>
          <w:p w:rsidR="004A73C7" w:rsidRPr="004A73C7" w:rsidRDefault="004A73C7" w:rsidP="004A73C7">
            <w:pPr>
              <w:spacing w:after="0" w:line="240" w:lineRule="auto"/>
              <w:ind w:right="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n</w:t>
            </w:r>
          </w:p>
        </w:tc>
        <w:tc>
          <w:tcPr>
            <w:tcW w:w="420" w:type="dxa"/>
            <w:tcBorders>
              <w:bottom w:val="single" w:sz="8" w:space="0" w:color="auto"/>
            </w:tcBorders>
            <w:shd w:val="clear" w:color="auto" w:fill="000000"/>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shd w:val="clear" w:color="auto" w:fill="000000"/>
            <w:vAlign w:val="bottom"/>
          </w:tcPr>
          <w:p w:rsidR="004A73C7" w:rsidRPr="004A73C7" w:rsidRDefault="004A73C7" w:rsidP="004A73C7">
            <w:pPr>
              <w:spacing w:after="0" w:line="240" w:lineRule="auto"/>
              <w:ind w:right="4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w:t>
            </w:r>
          </w:p>
        </w:tc>
        <w:tc>
          <w:tcPr>
            <w:tcW w:w="1080" w:type="dxa"/>
            <w:tcBorders>
              <w:bottom w:val="single" w:sz="8" w:space="0" w:color="auto"/>
              <w:right w:val="single" w:sz="8" w:space="0" w:color="auto"/>
            </w:tcBorders>
            <w:shd w:val="clear" w:color="auto" w:fill="000000"/>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Coding</w:t>
            </w:r>
          </w:p>
        </w:tc>
      </w:tr>
      <w:tr w:rsidR="004A73C7" w:rsidRPr="004A73C7" w:rsidTr="004A73C7">
        <w:trPr>
          <w:trHeight w:val="270"/>
        </w:trPr>
        <w:tc>
          <w:tcPr>
            <w:tcW w:w="420" w:type="dxa"/>
            <w:tcBorders>
              <w:left w:val="single" w:sz="8" w:space="0" w:color="auto"/>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60" w:type="dxa"/>
            <w:tcBorders>
              <w:bottom w:val="single" w:sz="8" w:space="0" w:color="auto"/>
            </w:tcBorders>
            <w:vAlign w:val="bottom"/>
          </w:tcPr>
          <w:p w:rsidR="004A73C7" w:rsidRPr="004A73C7" w:rsidRDefault="004A73C7" w:rsidP="004A73C7">
            <w:pPr>
              <w:spacing w:after="0" w:line="262" w:lineRule="exact"/>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8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40" w:type="dxa"/>
            <w:tcBorders>
              <w:bottom w:val="single" w:sz="8" w:space="0" w:color="auto"/>
            </w:tcBorders>
            <w:vAlign w:val="bottom"/>
          </w:tcPr>
          <w:p w:rsidR="004A73C7" w:rsidRPr="004A73C7" w:rsidRDefault="004A73C7" w:rsidP="004A73C7">
            <w:pPr>
              <w:spacing w:after="0" w:line="262" w:lineRule="exact"/>
              <w:ind w:right="4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40" w:type="dxa"/>
            <w:tcBorders>
              <w:bottom w:val="single" w:sz="8" w:space="0" w:color="auto"/>
            </w:tcBorders>
            <w:vAlign w:val="bottom"/>
          </w:tcPr>
          <w:p w:rsidR="004A73C7" w:rsidRPr="004A73C7" w:rsidRDefault="004A73C7" w:rsidP="004A73C7">
            <w:pPr>
              <w:spacing w:after="0" w:line="262" w:lineRule="exact"/>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4A73C7" w:rsidRPr="004A73C7" w:rsidRDefault="004A73C7" w:rsidP="004A73C7">
            <w:pPr>
              <w:spacing w:after="0" w:line="262" w:lineRule="exact"/>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tcBorders>
              <w:bottom w:val="single" w:sz="8" w:space="0" w:color="auto"/>
              <w:right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70"/>
        </w:trPr>
        <w:tc>
          <w:tcPr>
            <w:tcW w:w="420" w:type="dxa"/>
            <w:tcBorders>
              <w:left w:val="single" w:sz="8" w:space="0" w:color="auto"/>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60" w:type="dxa"/>
            <w:tcBorders>
              <w:bottom w:val="single" w:sz="8" w:space="0" w:color="auto"/>
            </w:tcBorders>
            <w:vAlign w:val="bottom"/>
          </w:tcPr>
          <w:p w:rsidR="004A73C7" w:rsidRPr="004A73C7" w:rsidRDefault="004A73C7" w:rsidP="004A73C7">
            <w:pPr>
              <w:spacing w:after="0" w:line="262" w:lineRule="exact"/>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8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6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40" w:type="dxa"/>
            <w:tcBorders>
              <w:bottom w:val="single" w:sz="8" w:space="0" w:color="auto"/>
            </w:tcBorders>
            <w:vAlign w:val="bottom"/>
          </w:tcPr>
          <w:p w:rsidR="004A73C7" w:rsidRPr="004A73C7" w:rsidRDefault="004A73C7" w:rsidP="004A73C7">
            <w:pPr>
              <w:spacing w:after="0" w:line="262" w:lineRule="exact"/>
              <w:ind w:right="4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540" w:type="dxa"/>
            <w:tcBorders>
              <w:bottom w:val="single" w:sz="8" w:space="0" w:color="auto"/>
            </w:tcBorders>
            <w:vAlign w:val="bottom"/>
          </w:tcPr>
          <w:p w:rsidR="004A73C7" w:rsidRPr="004A73C7" w:rsidRDefault="004A73C7" w:rsidP="004A73C7">
            <w:pPr>
              <w:spacing w:after="0" w:line="262" w:lineRule="exact"/>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580" w:type="dxa"/>
            <w:tcBorders>
              <w:bottom w:val="single" w:sz="8" w:space="0" w:color="auto"/>
            </w:tcBorders>
            <w:vAlign w:val="bottom"/>
          </w:tcPr>
          <w:p w:rsidR="004A73C7" w:rsidRPr="004A73C7" w:rsidRDefault="004A73C7" w:rsidP="004A73C7">
            <w:pPr>
              <w:spacing w:after="0" w:line="262" w:lineRule="exact"/>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7</w:t>
            </w:r>
          </w:p>
        </w:tc>
        <w:tc>
          <w:tcPr>
            <w:tcW w:w="74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70</w:t>
            </w:r>
          </w:p>
        </w:tc>
        <w:tc>
          <w:tcPr>
            <w:tcW w:w="1080" w:type="dxa"/>
            <w:tcBorders>
              <w:bottom w:val="single" w:sz="8" w:space="0" w:color="auto"/>
              <w:right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r>
      <w:tr w:rsidR="004A73C7" w:rsidRPr="004A73C7" w:rsidTr="004A73C7">
        <w:trPr>
          <w:trHeight w:val="270"/>
        </w:trPr>
        <w:tc>
          <w:tcPr>
            <w:tcW w:w="420" w:type="dxa"/>
            <w:tcBorders>
              <w:left w:val="single" w:sz="8" w:space="0" w:color="auto"/>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60" w:type="dxa"/>
            <w:tcBorders>
              <w:bottom w:val="single" w:sz="8" w:space="0" w:color="auto"/>
            </w:tcBorders>
            <w:vAlign w:val="bottom"/>
          </w:tcPr>
          <w:p w:rsidR="004A73C7" w:rsidRPr="004A73C7" w:rsidRDefault="004A73C7" w:rsidP="004A73C7">
            <w:pPr>
              <w:spacing w:after="0" w:line="262" w:lineRule="exact"/>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3</w:t>
            </w:r>
          </w:p>
        </w:tc>
        <w:tc>
          <w:tcPr>
            <w:tcW w:w="68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6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40" w:type="dxa"/>
            <w:tcBorders>
              <w:bottom w:val="single" w:sz="8" w:space="0" w:color="auto"/>
            </w:tcBorders>
            <w:vAlign w:val="bottom"/>
          </w:tcPr>
          <w:p w:rsidR="004A73C7" w:rsidRPr="004A73C7" w:rsidRDefault="004A73C7" w:rsidP="004A73C7">
            <w:pPr>
              <w:spacing w:after="0" w:line="262" w:lineRule="exact"/>
              <w:ind w:right="4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40" w:type="dxa"/>
            <w:tcBorders>
              <w:bottom w:val="single" w:sz="8" w:space="0" w:color="auto"/>
            </w:tcBorders>
            <w:vAlign w:val="bottom"/>
          </w:tcPr>
          <w:p w:rsidR="004A73C7" w:rsidRPr="004A73C7" w:rsidRDefault="004A73C7" w:rsidP="004A73C7">
            <w:pPr>
              <w:spacing w:after="0" w:line="262" w:lineRule="exact"/>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580" w:type="dxa"/>
            <w:tcBorders>
              <w:bottom w:val="single" w:sz="8" w:space="0" w:color="auto"/>
            </w:tcBorders>
            <w:vAlign w:val="bottom"/>
          </w:tcPr>
          <w:p w:rsidR="004A73C7" w:rsidRPr="004A73C7" w:rsidRDefault="004A73C7" w:rsidP="004A73C7">
            <w:pPr>
              <w:spacing w:after="0" w:line="262" w:lineRule="exact"/>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w:t>
            </w:r>
          </w:p>
        </w:tc>
        <w:tc>
          <w:tcPr>
            <w:tcW w:w="74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0</w:t>
            </w:r>
          </w:p>
        </w:tc>
        <w:tc>
          <w:tcPr>
            <w:tcW w:w="1080" w:type="dxa"/>
            <w:tcBorders>
              <w:bottom w:val="single" w:sz="8" w:space="0" w:color="auto"/>
              <w:right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71"/>
        </w:trPr>
        <w:tc>
          <w:tcPr>
            <w:tcW w:w="420" w:type="dxa"/>
            <w:tcBorders>
              <w:left w:val="single" w:sz="8" w:space="0" w:color="auto"/>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60" w:type="dxa"/>
            <w:tcBorders>
              <w:bottom w:val="single" w:sz="8" w:space="0" w:color="auto"/>
            </w:tcBorders>
            <w:vAlign w:val="bottom"/>
          </w:tcPr>
          <w:p w:rsidR="004A73C7" w:rsidRPr="004A73C7" w:rsidRDefault="004A73C7" w:rsidP="004A73C7">
            <w:pPr>
              <w:spacing w:after="0" w:line="263" w:lineRule="exact"/>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4</w:t>
            </w:r>
          </w:p>
        </w:tc>
        <w:tc>
          <w:tcPr>
            <w:tcW w:w="680" w:type="dxa"/>
            <w:tcBorders>
              <w:bottom w:val="single" w:sz="8" w:space="0" w:color="auto"/>
            </w:tcBorders>
            <w:vAlign w:val="bottom"/>
          </w:tcPr>
          <w:p w:rsidR="004A73C7" w:rsidRPr="004A73C7" w:rsidRDefault="004A73C7" w:rsidP="004A73C7">
            <w:pPr>
              <w:spacing w:after="0" w:line="263"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63"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40" w:type="dxa"/>
            <w:tcBorders>
              <w:bottom w:val="single" w:sz="8" w:space="0" w:color="auto"/>
            </w:tcBorders>
            <w:vAlign w:val="bottom"/>
          </w:tcPr>
          <w:p w:rsidR="004A73C7" w:rsidRPr="004A73C7" w:rsidRDefault="004A73C7" w:rsidP="004A73C7">
            <w:pPr>
              <w:spacing w:after="0" w:line="263" w:lineRule="exact"/>
              <w:ind w:right="4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40" w:type="dxa"/>
            <w:tcBorders>
              <w:bottom w:val="single" w:sz="8" w:space="0" w:color="auto"/>
            </w:tcBorders>
            <w:vAlign w:val="bottom"/>
          </w:tcPr>
          <w:p w:rsidR="004A73C7" w:rsidRPr="004A73C7" w:rsidRDefault="004A73C7" w:rsidP="004A73C7">
            <w:pPr>
              <w:spacing w:after="0" w:line="263" w:lineRule="exact"/>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4A73C7" w:rsidRPr="004A73C7" w:rsidRDefault="004A73C7" w:rsidP="004A73C7">
            <w:pPr>
              <w:spacing w:after="0" w:line="263" w:lineRule="exact"/>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63"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tcBorders>
              <w:bottom w:val="single" w:sz="8" w:space="0" w:color="auto"/>
            </w:tcBorders>
            <w:vAlign w:val="bottom"/>
          </w:tcPr>
          <w:p w:rsidR="004A73C7" w:rsidRPr="004A73C7" w:rsidRDefault="004A73C7" w:rsidP="004A73C7">
            <w:pPr>
              <w:spacing w:after="0" w:line="263"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tcBorders>
              <w:bottom w:val="single" w:sz="8" w:space="0" w:color="auto"/>
              <w:right w:val="single" w:sz="8" w:space="0" w:color="auto"/>
            </w:tcBorders>
            <w:vAlign w:val="bottom"/>
          </w:tcPr>
          <w:p w:rsidR="004A73C7" w:rsidRPr="004A73C7" w:rsidRDefault="004A73C7" w:rsidP="004A73C7">
            <w:pPr>
              <w:spacing w:after="0" w:line="263"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70"/>
        </w:trPr>
        <w:tc>
          <w:tcPr>
            <w:tcW w:w="420" w:type="dxa"/>
            <w:tcBorders>
              <w:left w:val="single" w:sz="8" w:space="0" w:color="auto"/>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60" w:type="dxa"/>
            <w:tcBorders>
              <w:bottom w:val="single" w:sz="8" w:space="0" w:color="auto"/>
            </w:tcBorders>
            <w:vAlign w:val="bottom"/>
          </w:tcPr>
          <w:p w:rsidR="004A73C7" w:rsidRPr="004A73C7" w:rsidRDefault="004A73C7" w:rsidP="004A73C7">
            <w:pPr>
              <w:spacing w:after="0" w:line="262" w:lineRule="exact"/>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5</w:t>
            </w:r>
          </w:p>
        </w:tc>
        <w:tc>
          <w:tcPr>
            <w:tcW w:w="68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40" w:type="dxa"/>
            <w:tcBorders>
              <w:bottom w:val="single" w:sz="8" w:space="0" w:color="auto"/>
            </w:tcBorders>
            <w:vAlign w:val="bottom"/>
          </w:tcPr>
          <w:p w:rsidR="004A73C7" w:rsidRPr="004A73C7" w:rsidRDefault="004A73C7" w:rsidP="004A73C7">
            <w:pPr>
              <w:spacing w:after="0" w:line="262" w:lineRule="exact"/>
              <w:ind w:right="4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40" w:type="dxa"/>
            <w:tcBorders>
              <w:bottom w:val="single" w:sz="8" w:space="0" w:color="auto"/>
            </w:tcBorders>
            <w:vAlign w:val="bottom"/>
          </w:tcPr>
          <w:p w:rsidR="004A73C7" w:rsidRPr="004A73C7" w:rsidRDefault="004A73C7" w:rsidP="004A73C7">
            <w:pPr>
              <w:spacing w:after="0" w:line="262" w:lineRule="exact"/>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4A73C7" w:rsidRPr="004A73C7" w:rsidRDefault="004A73C7" w:rsidP="004A73C7">
            <w:pPr>
              <w:spacing w:after="0" w:line="262" w:lineRule="exact"/>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tcBorders>
              <w:bottom w:val="single" w:sz="8" w:space="0" w:color="auto"/>
              <w:right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70"/>
        </w:trPr>
        <w:tc>
          <w:tcPr>
            <w:tcW w:w="420" w:type="dxa"/>
            <w:tcBorders>
              <w:left w:val="single" w:sz="8" w:space="0" w:color="auto"/>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60" w:type="dxa"/>
            <w:tcBorders>
              <w:bottom w:val="single" w:sz="8" w:space="0" w:color="auto"/>
            </w:tcBorders>
            <w:vAlign w:val="bottom"/>
          </w:tcPr>
          <w:p w:rsidR="004A73C7" w:rsidRPr="004A73C7" w:rsidRDefault="004A73C7" w:rsidP="004A73C7">
            <w:pPr>
              <w:spacing w:after="0" w:line="262" w:lineRule="exact"/>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6</w:t>
            </w:r>
          </w:p>
        </w:tc>
        <w:tc>
          <w:tcPr>
            <w:tcW w:w="68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40" w:type="dxa"/>
            <w:tcBorders>
              <w:bottom w:val="single" w:sz="8" w:space="0" w:color="auto"/>
            </w:tcBorders>
            <w:vAlign w:val="bottom"/>
          </w:tcPr>
          <w:p w:rsidR="004A73C7" w:rsidRPr="004A73C7" w:rsidRDefault="004A73C7" w:rsidP="004A73C7">
            <w:pPr>
              <w:spacing w:after="0" w:line="262" w:lineRule="exact"/>
              <w:ind w:right="4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540" w:type="dxa"/>
            <w:tcBorders>
              <w:bottom w:val="single" w:sz="8" w:space="0" w:color="auto"/>
            </w:tcBorders>
            <w:vAlign w:val="bottom"/>
          </w:tcPr>
          <w:p w:rsidR="004A73C7" w:rsidRPr="004A73C7" w:rsidRDefault="004A73C7" w:rsidP="004A73C7">
            <w:pPr>
              <w:spacing w:after="0" w:line="262" w:lineRule="exact"/>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580" w:type="dxa"/>
            <w:tcBorders>
              <w:bottom w:val="single" w:sz="8" w:space="0" w:color="auto"/>
            </w:tcBorders>
            <w:vAlign w:val="bottom"/>
          </w:tcPr>
          <w:p w:rsidR="004A73C7" w:rsidRPr="004A73C7" w:rsidRDefault="004A73C7" w:rsidP="004A73C7">
            <w:pPr>
              <w:spacing w:after="0" w:line="262" w:lineRule="exact"/>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w:t>
            </w:r>
          </w:p>
        </w:tc>
        <w:tc>
          <w:tcPr>
            <w:tcW w:w="74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0</w:t>
            </w:r>
          </w:p>
        </w:tc>
        <w:tc>
          <w:tcPr>
            <w:tcW w:w="1080" w:type="dxa"/>
            <w:tcBorders>
              <w:bottom w:val="single" w:sz="8" w:space="0" w:color="auto"/>
              <w:right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70"/>
        </w:trPr>
        <w:tc>
          <w:tcPr>
            <w:tcW w:w="420" w:type="dxa"/>
            <w:tcBorders>
              <w:left w:val="single" w:sz="8" w:space="0" w:color="auto"/>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660" w:type="dxa"/>
            <w:tcBorders>
              <w:bottom w:val="single" w:sz="8" w:space="0" w:color="auto"/>
            </w:tcBorders>
            <w:vAlign w:val="bottom"/>
          </w:tcPr>
          <w:p w:rsidR="004A73C7" w:rsidRPr="004A73C7" w:rsidRDefault="004A73C7" w:rsidP="004A73C7">
            <w:pPr>
              <w:spacing w:after="0" w:line="262" w:lineRule="exact"/>
              <w:ind w:right="3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7</w:t>
            </w:r>
          </w:p>
        </w:tc>
        <w:tc>
          <w:tcPr>
            <w:tcW w:w="68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60" w:type="dxa"/>
            <w:tcBorders>
              <w:bottom w:val="single" w:sz="8" w:space="0" w:color="auto"/>
            </w:tcBorders>
            <w:vAlign w:val="bottom"/>
          </w:tcPr>
          <w:p w:rsidR="004A73C7" w:rsidRPr="004A73C7" w:rsidRDefault="004A73C7" w:rsidP="004A73C7">
            <w:pPr>
              <w:spacing w:after="0" w:line="262" w:lineRule="exact"/>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40" w:type="dxa"/>
            <w:tcBorders>
              <w:bottom w:val="single" w:sz="8" w:space="0" w:color="auto"/>
            </w:tcBorders>
            <w:vAlign w:val="bottom"/>
          </w:tcPr>
          <w:p w:rsidR="004A73C7" w:rsidRPr="004A73C7" w:rsidRDefault="004A73C7" w:rsidP="004A73C7">
            <w:pPr>
              <w:spacing w:after="0" w:line="262" w:lineRule="exact"/>
              <w:ind w:right="4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40" w:type="dxa"/>
            <w:tcBorders>
              <w:bottom w:val="single" w:sz="8" w:space="0" w:color="auto"/>
            </w:tcBorders>
            <w:vAlign w:val="bottom"/>
          </w:tcPr>
          <w:p w:rsidR="004A73C7" w:rsidRPr="004A73C7" w:rsidRDefault="004A73C7" w:rsidP="004A73C7">
            <w:pPr>
              <w:spacing w:after="0" w:line="262" w:lineRule="exact"/>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4A73C7" w:rsidRPr="004A73C7" w:rsidRDefault="004A73C7" w:rsidP="004A73C7">
            <w:pPr>
              <w:spacing w:after="0" w:line="262" w:lineRule="exact"/>
              <w:ind w:right="2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w:t>
            </w:r>
          </w:p>
        </w:tc>
        <w:tc>
          <w:tcPr>
            <w:tcW w:w="740" w:type="dxa"/>
            <w:tcBorders>
              <w:bottom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0</w:t>
            </w:r>
          </w:p>
        </w:tc>
        <w:tc>
          <w:tcPr>
            <w:tcW w:w="1080" w:type="dxa"/>
            <w:tcBorders>
              <w:bottom w:val="single" w:sz="8" w:space="0" w:color="auto"/>
              <w:right w:val="single" w:sz="8" w:space="0" w:color="auto"/>
            </w:tcBorders>
            <w:vAlign w:val="bottom"/>
          </w:tcPr>
          <w:p w:rsidR="004A73C7" w:rsidRPr="004A73C7" w:rsidRDefault="004A73C7" w:rsidP="004A73C7">
            <w:pPr>
              <w:spacing w:after="0" w:line="262" w:lineRule="exact"/>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bl>
    <w:p w:rsidR="004A73C7" w:rsidRPr="004A73C7" w:rsidRDefault="004A73C7" w:rsidP="004A73C7">
      <w:pPr>
        <w:jc w:val="both"/>
        <w:rPr>
          <w:rFonts w:ascii="Times New Roman" w:hAnsi="Times New Roman" w:cs="Times New Roman"/>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B1295D" w:rsidRDefault="004A73C7" w:rsidP="004A73C7">
      <w:pPr>
        <w:jc w:val="both"/>
        <w:rPr>
          <w:rFonts w:ascii="Times New Roman" w:hAnsi="Times New Roman" w:cs="Times New Roman"/>
          <w:sz w:val="24"/>
          <w:szCs w:val="24"/>
        </w:rPr>
      </w:pPr>
      <w:r>
        <w:rPr>
          <w:rFonts w:ascii="Times New Roman" w:hAnsi="Times New Roman" w:cs="Times New Roman"/>
          <w:sz w:val="24"/>
          <w:szCs w:val="24"/>
        </w:rPr>
        <w:lastRenderedPageBreak/>
        <w:t>KETEPATAN DOKTER</w:t>
      </w:r>
    </w:p>
    <w:tbl>
      <w:tblPr>
        <w:tblW w:w="0" w:type="auto"/>
        <w:tblInd w:w="10" w:type="dxa"/>
        <w:tblLayout w:type="fixed"/>
        <w:tblCellMar>
          <w:left w:w="0" w:type="dxa"/>
          <w:right w:w="0" w:type="dxa"/>
        </w:tblCellMar>
        <w:tblLook w:val="04A0" w:firstRow="1" w:lastRow="0" w:firstColumn="1" w:lastColumn="0" w:noHBand="0" w:noVBand="1"/>
      </w:tblPr>
      <w:tblGrid>
        <w:gridCol w:w="580"/>
        <w:gridCol w:w="40"/>
        <w:gridCol w:w="20"/>
        <w:gridCol w:w="600"/>
        <w:gridCol w:w="40"/>
        <w:gridCol w:w="60"/>
        <w:gridCol w:w="200"/>
        <w:gridCol w:w="380"/>
        <w:gridCol w:w="60"/>
        <w:gridCol w:w="140"/>
        <w:gridCol w:w="360"/>
        <w:gridCol w:w="40"/>
        <w:gridCol w:w="60"/>
        <w:gridCol w:w="480"/>
        <w:gridCol w:w="40"/>
        <w:gridCol w:w="60"/>
        <w:gridCol w:w="540"/>
        <w:gridCol w:w="80"/>
        <w:gridCol w:w="80"/>
        <w:gridCol w:w="340"/>
        <w:gridCol w:w="740"/>
        <w:gridCol w:w="200"/>
        <w:gridCol w:w="200"/>
        <w:gridCol w:w="320"/>
        <w:gridCol w:w="920"/>
      </w:tblGrid>
      <w:tr w:rsidR="004A73C7" w:rsidRPr="004A73C7" w:rsidTr="004A73C7">
        <w:trPr>
          <w:trHeight w:val="278"/>
        </w:trPr>
        <w:tc>
          <w:tcPr>
            <w:tcW w:w="620" w:type="dxa"/>
            <w:gridSpan w:val="2"/>
            <w:tcBorders>
              <w:left w:val="single" w:sz="8" w:space="0" w:color="auto"/>
              <w:bottom w:val="single" w:sz="8" w:space="0" w:color="auto"/>
            </w:tcBorders>
            <w:shd w:val="clear" w:color="auto" w:fill="000000"/>
            <w:vAlign w:val="bottom"/>
          </w:tcPr>
          <w:p w:rsidR="004A73C7" w:rsidRPr="004A73C7" w:rsidRDefault="004A73C7" w:rsidP="004A73C7">
            <w:pPr>
              <w:spacing w:after="0" w:line="240" w:lineRule="auto"/>
              <w:ind w:left="6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NO</w:t>
            </w:r>
          </w:p>
        </w:tc>
        <w:tc>
          <w:tcPr>
            <w:tcW w:w="720" w:type="dxa"/>
            <w:gridSpan w:val="4"/>
            <w:tcBorders>
              <w:bottom w:val="single" w:sz="8" w:space="0" w:color="auto"/>
            </w:tcBorders>
            <w:shd w:val="clear" w:color="auto" w:fill="000000"/>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1</w:t>
            </w:r>
          </w:p>
        </w:tc>
        <w:tc>
          <w:tcPr>
            <w:tcW w:w="640" w:type="dxa"/>
            <w:gridSpan w:val="3"/>
            <w:tcBorders>
              <w:bottom w:val="single" w:sz="8" w:space="0" w:color="auto"/>
            </w:tcBorders>
            <w:shd w:val="clear" w:color="auto" w:fill="000000"/>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2</w:t>
            </w:r>
          </w:p>
        </w:tc>
        <w:tc>
          <w:tcPr>
            <w:tcW w:w="600" w:type="dxa"/>
            <w:gridSpan w:val="4"/>
            <w:tcBorders>
              <w:bottom w:val="single" w:sz="8" w:space="0" w:color="auto"/>
            </w:tcBorders>
            <w:shd w:val="clear" w:color="auto" w:fill="000000"/>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3</w:t>
            </w:r>
          </w:p>
        </w:tc>
        <w:tc>
          <w:tcPr>
            <w:tcW w:w="580" w:type="dxa"/>
            <w:gridSpan w:val="3"/>
            <w:tcBorders>
              <w:bottom w:val="single" w:sz="8" w:space="0" w:color="auto"/>
            </w:tcBorders>
            <w:shd w:val="clear" w:color="auto" w:fill="000000"/>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4</w:t>
            </w:r>
          </w:p>
        </w:tc>
        <w:tc>
          <w:tcPr>
            <w:tcW w:w="620" w:type="dxa"/>
            <w:gridSpan w:val="2"/>
            <w:tcBorders>
              <w:bottom w:val="single" w:sz="8" w:space="0" w:color="auto"/>
            </w:tcBorders>
            <w:shd w:val="clear" w:color="auto" w:fill="000000"/>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P5</w:t>
            </w:r>
          </w:p>
        </w:tc>
        <w:tc>
          <w:tcPr>
            <w:tcW w:w="420" w:type="dxa"/>
            <w:gridSpan w:val="2"/>
            <w:tcBorders>
              <w:bottom w:val="single" w:sz="8" w:space="0" w:color="auto"/>
            </w:tcBorders>
            <w:shd w:val="clear" w:color="auto" w:fill="000000"/>
            <w:vAlign w:val="bottom"/>
          </w:tcPr>
          <w:p w:rsidR="004A73C7" w:rsidRPr="004A73C7" w:rsidRDefault="004A73C7" w:rsidP="004A73C7">
            <w:pPr>
              <w:spacing w:after="0" w:line="240" w:lineRule="auto"/>
              <w:ind w:left="220"/>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n</w:t>
            </w:r>
          </w:p>
        </w:tc>
        <w:tc>
          <w:tcPr>
            <w:tcW w:w="940" w:type="dxa"/>
            <w:gridSpan w:val="2"/>
            <w:tcBorders>
              <w:bottom w:val="single" w:sz="8" w:space="0" w:color="auto"/>
            </w:tcBorders>
            <w:shd w:val="clear" w:color="auto" w:fill="000000"/>
            <w:vAlign w:val="bottom"/>
          </w:tcPr>
          <w:p w:rsidR="004A73C7" w:rsidRPr="004A73C7" w:rsidRDefault="004A73C7" w:rsidP="004A73C7">
            <w:pPr>
              <w:spacing w:after="0" w:line="240" w:lineRule="auto"/>
              <w:ind w:right="31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w:t>
            </w:r>
          </w:p>
        </w:tc>
        <w:tc>
          <w:tcPr>
            <w:tcW w:w="1440" w:type="dxa"/>
            <w:gridSpan w:val="3"/>
            <w:tcBorders>
              <w:bottom w:val="single" w:sz="8" w:space="0" w:color="auto"/>
              <w:right w:val="single" w:sz="8" w:space="0" w:color="auto"/>
            </w:tcBorders>
            <w:shd w:val="clear" w:color="auto" w:fill="000000"/>
            <w:vAlign w:val="bottom"/>
          </w:tcPr>
          <w:p w:rsidR="004A73C7" w:rsidRPr="004A73C7" w:rsidRDefault="004A73C7" w:rsidP="004A73C7">
            <w:pPr>
              <w:spacing w:after="0" w:line="240" w:lineRule="auto"/>
              <w:ind w:right="47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b/>
                <w:bCs/>
                <w:color w:val="FFFFFF"/>
                <w:sz w:val="24"/>
                <w:szCs w:val="24"/>
                <w:lang w:eastAsia="id-ID"/>
              </w:rPr>
              <w:t>Coding</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6</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7</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8</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9</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0</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1</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 8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2</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3</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4</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5</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6</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7</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8</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19</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0</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1</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2</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 8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3</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 8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4</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5</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7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6</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 8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7</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8</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4"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29</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620" w:type="dxa"/>
            <w:gridSpan w:val="2"/>
            <w:tcBorders>
              <w:left w:val="single" w:sz="8" w:space="0" w:color="auto"/>
              <w:bottom w:val="single" w:sz="8" w:space="0" w:color="auto"/>
            </w:tcBorders>
            <w:vAlign w:val="bottom"/>
          </w:tcPr>
          <w:p w:rsidR="004A73C7" w:rsidRPr="004A73C7" w:rsidRDefault="004A73C7" w:rsidP="004A73C7">
            <w:pPr>
              <w:spacing w:after="0" w:line="273" w:lineRule="exact"/>
              <w:ind w:left="60"/>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0</w:t>
            </w:r>
          </w:p>
        </w:tc>
        <w:tc>
          <w:tcPr>
            <w:tcW w:w="720" w:type="dxa"/>
            <w:gridSpan w:val="4"/>
            <w:tcBorders>
              <w:bottom w:val="single" w:sz="8" w:space="0" w:color="auto"/>
            </w:tcBorders>
            <w:vAlign w:val="bottom"/>
          </w:tcPr>
          <w:p w:rsidR="004A73C7" w:rsidRPr="004A73C7" w:rsidRDefault="004A73C7" w:rsidP="004A73C7">
            <w:pPr>
              <w:spacing w:after="0" w:line="240" w:lineRule="auto"/>
              <w:ind w:left="2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left="24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00" w:type="dxa"/>
            <w:gridSpan w:val="4"/>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left="16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4A73C7" w:rsidRPr="004A73C7" w:rsidRDefault="004A73C7" w:rsidP="004A73C7">
            <w:pPr>
              <w:spacing w:after="0" w:line="240" w:lineRule="auto"/>
              <w:ind w:left="180"/>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420" w:type="dxa"/>
            <w:gridSpan w:val="2"/>
            <w:tcBorders>
              <w:bottom w:val="single" w:sz="8" w:space="0" w:color="auto"/>
            </w:tcBorders>
            <w:vAlign w:val="bottom"/>
          </w:tcPr>
          <w:p w:rsidR="004A73C7" w:rsidRPr="004A73C7" w:rsidRDefault="004A73C7" w:rsidP="004A73C7">
            <w:pPr>
              <w:spacing w:after="0" w:line="240" w:lineRule="auto"/>
              <w:rPr>
                <w:rFonts w:ascii="Times New Roman" w:eastAsiaTheme="minorEastAsia" w:hAnsi="Times New Roman" w:cs="Times New Roman"/>
                <w:sz w:val="24"/>
                <w:szCs w:val="24"/>
                <w:lang w:eastAsia="id-ID"/>
              </w:rPr>
            </w:pPr>
          </w:p>
        </w:tc>
        <w:tc>
          <w:tcPr>
            <w:tcW w:w="940" w:type="dxa"/>
            <w:gridSpan w:val="2"/>
            <w:tcBorders>
              <w:bottom w:val="single" w:sz="8" w:space="0" w:color="auto"/>
            </w:tcBorders>
            <w:vAlign w:val="bottom"/>
          </w:tcPr>
          <w:p w:rsidR="004A73C7" w:rsidRPr="004A73C7" w:rsidRDefault="004A73C7" w:rsidP="004A73C7">
            <w:pPr>
              <w:spacing w:after="0" w:line="240" w:lineRule="auto"/>
              <w:ind w:right="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 80</w:t>
            </w:r>
          </w:p>
        </w:tc>
        <w:tc>
          <w:tcPr>
            <w:tcW w:w="1440" w:type="dxa"/>
            <w:gridSpan w:val="3"/>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304"/>
        </w:trPr>
        <w:tc>
          <w:tcPr>
            <w:tcW w:w="580" w:type="dxa"/>
            <w:tcBorders>
              <w:top w:val="single" w:sz="8" w:space="0" w:color="auto"/>
              <w:left w:val="single" w:sz="8" w:space="0" w:color="auto"/>
              <w:bottom w:val="single" w:sz="8" w:space="0" w:color="auto"/>
            </w:tcBorders>
            <w:vAlign w:val="bottom"/>
          </w:tcPr>
          <w:p w:rsidR="004A73C7" w:rsidRPr="004A73C7" w:rsidRDefault="004A73C7" w:rsidP="004A73C7">
            <w:pPr>
              <w:spacing w:after="0" w:line="240" w:lineRule="auto"/>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1</w:t>
            </w:r>
          </w:p>
        </w:tc>
        <w:tc>
          <w:tcPr>
            <w:tcW w:w="700" w:type="dxa"/>
            <w:gridSpan w:val="4"/>
            <w:tcBorders>
              <w:top w:val="single" w:sz="8" w:space="0" w:color="auto"/>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top w:val="single" w:sz="8" w:space="0" w:color="auto"/>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top w:val="single" w:sz="8" w:space="0" w:color="auto"/>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top w:val="single" w:sz="8" w:space="0" w:color="auto"/>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760" w:type="dxa"/>
            <w:gridSpan w:val="4"/>
            <w:tcBorders>
              <w:top w:val="single" w:sz="8" w:space="0" w:color="auto"/>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top w:val="single" w:sz="8" w:space="0" w:color="auto"/>
              <w:bottom w:val="single" w:sz="8" w:space="0" w:color="auto"/>
            </w:tcBorders>
            <w:vAlign w:val="bottom"/>
          </w:tcPr>
          <w:p w:rsidR="004A73C7" w:rsidRPr="004A73C7" w:rsidRDefault="004A73C7" w:rsidP="004A73C7">
            <w:pPr>
              <w:spacing w:after="0" w:line="240" w:lineRule="auto"/>
              <w:ind w:right="23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920" w:type="dxa"/>
            <w:tcBorders>
              <w:top w:val="single" w:sz="8" w:space="0" w:color="auto"/>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2</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3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3</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4</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5</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6</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7</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8</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3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39</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lastRenderedPageBreak/>
              <w:t>40</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3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1</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1800" w:type="dxa"/>
            <w:gridSpan w:val="5"/>
            <w:tcBorders>
              <w:bottom w:val="single" w:sz="8" w:space="0" w:color="auto"/>
            </w:tcBorders>
            <w:vAlign w:val="bottom"/>
          </w:tcPr>
          <w:p w:rsidR="004A73C7" w:rsidRPr="004A73C7" w:rsidRDefault="004A73C7" w:rsidP="004A73C7">
            <w:pPr>
              <w:spacing w:after="0" w:line="240" w:lineRule="auto"/>
              <w:ind w:right="23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7 7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2</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3</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4</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3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5</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3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6</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7</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8</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49</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1800" w:type="dxa"/>
            <w:gridSpan w:val="5"/>
            <w:tcBorders>
              <w:bottom w:val="single" w:sz="8" w:space="0" w:color="auto"/>
            </w:tcBorders>
            <w:vAlign w:val="bottom"/>
          </w:tcPr>
          <w:p w:rsidR="004A73C7" w:rsidRPr="004A73C7" w:rsidRDefault="004A73C7" w:rsidP="004A73C7">
            <w:pPr>
              <w:spacing w:after="0" w:line="240" w:lineRule="auto"/>
              <w:ind w:right="23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0</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3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1</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3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8 8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4"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2</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3</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4</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5</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75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6</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3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7</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8</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59</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60</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4A73C7" w:rsidRPr="004A73C7" w:rsidTr="004A73C7">
        <w:trPr>
          <w:trHeight w:val="285"/>
        </w:trPr>
        <w:tc>
          <w:tcPr>
            <w:tcW w:w="580" w:type="dxa"/>
            <w:tcBorders>
              <w:left w:val="single" w:sz="8" w:space="0" w:color="auto"/>
              <w:bottom w:val="single" w:sz="8" w:space="0" w:color="auto"/>
            </w:tcBorders>
            <w:vAlign w:val="bottom"/>
          </w:tcPr>
          <w:p w:rsidR="004A73C7" w:rsidRPr="004A73C7" w:rsidRDefault="004A73C7" w:rsidP="004A73C7">
            <w:pPr>
              <w:spacing w:after="0" w:line="273" w:lineRule="exact"/>
              <w:ind w:right="160"/>
              <w:jc w:val="right"/>
              <w:rPr>
                <w:rFonts w:ascii="Times New Roman" w:eastAsiaTheme="minorEastAsia" w:hAnsi="Times New Roman" w:cs="Times New Roman"/>
                <w:sz w:val="24"/>
                <w:szCs w:val="24"/>
                <w:lang w:eastAsia="id-ID"/>
              </w:rPr>
            </w:pPr>
            <w:r w:rsidRPr="004A73C7">
              <w:rPr>
                <w:rFonts w:ascii="Times New Roman" w:eastAsia="Times New Roman" w:hAnsi="Times New Roman" w:cs="Times New Roman"/>
                <w:sz w:val="24"/>
                <w:szCs w:val="24"/>
                <w:lang w:eastAsia="id-ID"/>
              </w:rPr>
              <w:t>61</w:t>
            </w:r>
          </w:p>
        </w:tc>
        <w:tc>
          <w:tcPr>
            <w:tcW w:w="700" w:type="dxa"/>
            <w:gridSpan w:val="4"/>
            <w:tcBorders>
              <w:bottom w:val="single" w:sz="8" w:space="0" w:color="auto"/>
            </w:tcBorders>
            <w:vAlign w:val="bottom"/>
          </w:tcPr>
          <w:p w:rsidR="004A73C7" w:rsidRPr="004A73C7" w:rsidRDefault="004A73C7" w:rsidP="004A73C7">
            <w:pPr>
              <w:spacing w:after="0" w:line="240" w:lineRule="auto"/>
              <w:ind w:right="1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4A73C7" w:rsidRPr="004A73C7" w:rsidRDefault="004A73C7" w:rsidP="004A73C7">
            <w:pPr>
              <w:spacing w:after="0" w:line="240" w:lineRule="auto"/>
              <w:ind w:right="13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4A73C7" w:rsidRPr="004A73C7" w:rsidRDefault="004A73C7" w:rsidP="004A73C7">
            <w:pPr>
              <w:spacing w:after="0" w:line="240" w:lineRule="auto"/>
              <w:ind w:right="290"/>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4A73C7" w:rsidRPr="004A73C7" w:rsidRDefault="004A73C7" w:rsidP="004A73C7">
            <w:pPr>
              <w:spacing w:after="0" w:line="240" w:lineRule="auto"/>
              <w:ind w:right="250"/>
              <w:jc w:val="center"/>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4A73C7" w:rsidRPr="004A73C7" w:rsidRDefault="004A73C7" w:rsidP="004A73C7">
            <w:pPr>
              <w:spacing w:after="0" w:line="240" w:lineRule="auto"/>
              <w:jc w:val="right"/>
              <w:rPr>
                <w:rFonts w:ascii="Times New Roman" w:eastAsiaTheme="minorEastAsia" w:hAnsi="Times New Roman" w:cs="Times New Roman"/>
                <w:sz w:val="24"/>
                <w:szCs w:val="24"/>
                <w:lang w:eastAsia="id-ID"/>
              </w:rPr>
            </w:pPr>
            <w:r w:rsidRPr="004A73C7">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62</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63</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64</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65</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66</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67</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68</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69</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70</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71</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72</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73</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74</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75</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76</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77</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78</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8 8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79</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80</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81</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lastRenderedPageBreak/>
              <w:t>82</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83</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84</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85</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86</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87</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8 8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88</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89</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8 8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90</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 9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91</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580" w:type="dxa"/>
            <w:tcBorders>
              <w:left w:val="single" w:sz="8" w:space="0" w:color="auto"/>
              <w:bottom w:val="single" w:sz="8" w:space="0" w:color="auto"/>
            </w:tcBorders>
            <w:vAlign w:val="bottom"/>
          </w:tcPr>
          <w:p w:rsidR="00EA7BBC" w:rsidRPr="00EA7BBC" w:rsidRDefault="00EA7BBC" w:rsidP="00EA7BBC">
            <w:pPr>
              <w:spacing w:after="0" w:line="273" w:lineRule="exact"/>
              <w:ind w:right="160"/>
              <w:jc w:val="right"/>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92</w:t>
            </w:r>
          </w:p>
        </w:tc>
        <w:tc>
          <w:tcPr>
            <w:tcW w:w="700" w:type="dxa"/>
            <w:gridSpan w:val="4"/>
            <w:tcBorders>
              <w:bottom w:val="single" w:sz="8" w:space="0" w:color="auto"/>
            </w:tcBorders>
            <w:vAlign w:val="bottom"/>
          </w:tcPr>
          <w:p w:rsidR="00EA7BBC" w:rsidRPr="00EA7BBC" w:rsidRDefault="00EA7BBC" w:rsidP="00EA7BBC">
            <w:pPr>
              <w:spacing w:after="0" w:line="240" w:lineRule="auto"/>
              <w:ind w:right="1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4"/>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760" w:type="dxa"/>
            <w:gridSpan w:val="4"/>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1800" w:type="dxa"/>
            <w:gridSpan w:val="5"/>
            <w:tcBorders>
              <w:bottom w:val="single" w:sz="8" w:space="0" w:color="auto"/>
            </w:tcBorders>
            <w:vAlign w:val="bottom"/>
          </w:tcPr>
          <w:p w:rsidR="00EA7BBC" w:rsidRPr="00EA7BBC" w:rsidRDefault="00EA7BBC" w:rsidP="00EA7BBC">
            <w:pPr>
              <w:spacing w:after="0" w:line="240" w:lineRule="auto"/>
              <w:ind w:right="250"/>
              <w:jc w:val="center"/>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 100</w:t>
            </w:r>
          </w:p>
        </w:tc>
        <w:tc>
          <w:tcPr>
            <w:tcW w:w="9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EA7BBC" w:rsidTr="002D0FE5">
        <w:trPr>
          <w:trHeight w:val="304"/>
        </w:trPr>
        <w:tc>
          <w:tcPr>
            <w:tcW w:w="640" w:type="dxa"/>
            <w:gridSpan w:val="3"/>
            <w:tcBorders>
              <w:top w:val="single" w:sz="8" w:space="0" w:color="auto"/>
              <w:left w:val="single" w:sz="8" w:space="0" w:color="auto"/>
              <w:bottom w:val="single" w:sz="8" w:space="0" w:color="auto"/>
            </w:tcBorders>
            <w:vAlign w:val="bottom"/>
          </w:tcPr>
          <w:p w:rsidR="00EA7BBC" w:rsidRPr="00EA7BBC" w:rsidRDefault="00EA7BBC" w:rsidP="00EA7BBC">
            <w:pPr>
              <w:spacing w:after="0" w:line="240" w:lineRule="auto"/>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93</w:t>
            </w:r>
          </w:p>
        </w:tc>
        <w:tc>
          <w:tcPr>
            <w:tcW w:w="600" w:type="dxa"/>
            <w:tcBorders>
              <w:top w:val="single" w:sz="8" w:space="0" w:color="auto"/>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top w:val="single" w:sz="8" w:space="0" w:color="auto"/>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top w:val="single" w:sz="8" w:space="0" w:color="auto"/>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top w:val="single" w:sz="8" w:space="0" w:color="auto"/>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top w:val="single" w:sz="8" w:space="0" w:color="auto"/>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top w:val="single" w:sz="8" w:space="0" w:color="auto"/>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top w:val="single" w:sz="8" w:space="0" w:color="auto"/>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top w:val="single" w:sz="8" w:space="0" w:color="auto"/>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top w:val="single" w:sz="8" w:space="0" w:color="auto"/>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top w:val="single" w:sz="8" w:space="0" w:color="auto"/>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94</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95</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 9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96</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 9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97</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 9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98</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 9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99</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00</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01</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02</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03</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04</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05</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06</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07</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 9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08</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 9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09</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 9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10</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11</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 8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12</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13</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4"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14</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 9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15</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16</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gridSpan w:val="3"/>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17</w:t>
            </w:r>
          </w:p>
        </w:tc>
        <w:tc>
          <w:tcPr>
            <w:tcW w:w="600" w:type="dxa"/>
            <w:tcBorders>
              <w:bottom w:val="single" w:sz="8" w:space="0" w:color="auto"/>
            </w:tcBorders>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3"/>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tcBorders>
              <w:bottom w:val="single" w:sz="8" w:space="0" w:color="auto"/>
            </w:tcBorders>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3"/>
            <w:tcBorders>
              <w:bottom w:val="single" w:sz="8" w:space="0" w:color="auto"/>
            </w:tcBorders>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3"/>
            <w:tcBorders>
              <w:bottom w:val="single" w:sz="8" w:space="0" w:color="auto"/>
            </w:tcBorders>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3"/>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740" w:type="dxa"/>
            <w:tcBorders>
              <w:bottom w:val="single" w:sz="8" w:space="0" w:color="auto"/>
            </w:tcBorders>
            <w:vAlign w:val="bottom"/>
          </w:tcPr>
          <w:p w:rsidR="00EA7BBC" w:rsidRPr="00EA7BBC" w:rsidRDefault="00EA7BBC" w:rsidP="00EA7BBC">
            <w:pPr>
              <w:spacing w:after="0" w:line="240" w:lineRule="auto"/>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 100</w:t>
            </w:r>
          </w:p>
        </w:tc>
        <w:tc>
          <w:tcPr>
            <w:tcW w:w="4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bl>
    <w:p w:rsidR="004A73C7" w:rsidRDefault="004A73C7" w:rsidP="004A73C7">
      <w:pPr>
        <w:jc w:val="both"/>
        <w:rPr>
          <w:rFonts w:ascii="Times New Roman" w:hAnsi="Times New Roman" w:cs="Times New Roman"/>
          <w:sz w:val="24"/>
          <w:szCs w:val="24"/>
        </w:rPr>
      </w:pPr>
    </w:p>
    <w:p w:rsidR="00EA7BBC" w:rsidRDefault="00EA7BBC" w:rsidP="004A73C7">
      <w:pPr>
        <w:jc w:val="both"/>
        <w:rPr>
          <w:rFonts w:ascii="Times New Roman" w:hAnsi="Times New Roman" w:cs="Times New Roman"/>
          <w:sz w:val="24"/>
          <w:szCs w:val="24"/>
        </w:rPr>
      </w:pPr>
    </w:p>
    <w:p w:rsidR="00EA7BBC" w:rsidRDefault="00EA7BBC" w:rsidP="004A73C7">
      <w:pPr>
        <w:jc w:val="both"/>
        <w:rPr>
          <w:rFonts w:ascii="Times New Roman" w:hAnsi="Times New Roman" w:cs="Times New Roman"/>
          <w:sz w:val="24"/>
          <w:szCs w:val="24"/>
        </w:rPr>
      </w:pPr>
    </w:p>
    <w:p w:rsidR="00EA7BBC" w:rsidRDefault="00EA7BBC" w:rsidP="004A73C7">
      <w:pPr>
        <w:jc w:val="both"/>
        <w:rPr>
          <w:rFonts w:ascii="Times New Roman" w:hAnsi="Times New Roman" w:cs="Times New Roman"/>
          <w:sz w:val="24"/>
          <w:szCs w:val="24"/>
        </w:rPr>
      </w:pPr>
    </w:p>
    <w:p w:rsidR="00EA7BBC" w:rsidRDefault="00EA7BBC" w:rsidP="004A73C7">
      <w:pPr>
        <w:jc w:val="both"/>
        <w:rPr>
          <w:rFonts w:ascii="Times New Roman" w:hAnsi="Times New Roman" w:cs="Times New Roman"/>
          <w:sz w:val="24"/>
          <w:szCs w:val="24"/>
        </w:rPr>
      </w:pPr>
      <w:r>
        <w:rPr>
          <w:rFonts w:ascii="Times New Roman" w:hAnsi="Times New Roman" w:cs="Times New Roman"/>
          <w:sz w:val="24"/>
          <w:szCs w:val="24"/>
        </w:rPr>
        <w:lastRenderedPageBreak/>
        <w:t>KETEPATAN PERAWAT</w:t>
      </w:r>
    </w:p>
    <w:tbl>
      <w:tblPr>
        <w:tblW w:w="0" w:type="auto"/>
        <w:tblInd w:w="10" w:type="dxa"/>
        <w:tblLayout w:type="fixed"/>
        <w:tblCellMar>
          <w:left w:w="0" w:type="dxa"/>
          <w:right w:w="0" w:type="dxa"/>
        </w:tblCellMar>
        <w:tblLook w:val="04A0" w:firstRow="1" w:lastRow="0" w:firstColumn="1" w:lastColumn="0" w:noHBand="0" w:noVBand="1"/>
      </w:tblPr>
      <w:tblGrid>
        <w:gridCol w:w="640"/>
        <w:gridCol w:w="200"/>
        <w:gridCol w:w="400"/>
        <w:gridCol w:w="300"/>
        <w:gridCol w:w="200"/>
        <w:gridCol w:w="380"/>
        <w:gridCol w:w="200"/>
        <w:gridCol w:w="160"/>
        <w:gridCol w:w="440"/>
        <w:gridCol w:w="140"/>
        <w:gridCol w:w="480"/>
        <w:gridCol w:w="160"/>
        <w:gridCol w:w="400"/>
        <w:gridCol w:w="100"/>
        <w:gridCol w:w="520"/>
        <w:gridCol w:w="220"/>
        <w:gridCol w:w="400"/>
        <w:gridCol w:w="520"/>
        <w:gridCol w:w="720"/>
      </w:tblGrid>
      <w:tr w:rsidR="00EA7BBC" w:rsidRPr="00EA7BBC" w:rsidTr="002D0FE5">
        <w:trPr>
          <w:trHeight w:val="294"/>
        </w:trPr>
        <w:tc>
          <w:tcPr>
            <w:tcW w:w="640" w:type="dxa"/>
            <w:tcBorders>
              <w:left w:val="single" w:sz="8" w:space="0" w:color="auto"/>
              <w:bottom w:val="single" w:sz="8" w:space="0" w:color="auto"/>
            </w:tcBorders>
            <w:shd w:val="clear" w:color="auto" w:fill="000000"/>
            <w:vAlign w:val="bottom"/>
          </w:tcPr>
          <w:p w:rsidR="00EA7BBC" w:rsidRPr="00EA7BBC" w:rsidRDefault="00EA7BBC" w:rsidP="00EA7BBC">
            <w:pPr>
              <w:spacing w:after="0" w:line="240" w:lineRule="auto"/>
              <w:ind w:left="60"/>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No</w:t>
            </w:r>
          </w:p>
        </w:tc>
        <w:tc>
          <w:tcPr>
            <w:tcW w:w="600" w:type="dxa"/>
            <w:gridSpan w:val="2"/>
            <w:tcBorders>
              <w:bottom w:val="single" w:sz="8" w:space="0" w:color="auto"/>
            </w:tcBorders>
            <w:shd w:val="clear" w:color="auto" w:fill="000000"/>
            <w:vAlign w:val="bottom"/>
          </w:tcPr>
          <w:p w:rsidR="00EA7BBC" w:rsidRPr="00EA7BBC" w:rsidRDefault="00EA7BBC" w:rsidP="00EA7BBC">
            <w:pPr>
              <w:spacing w:after="0" w:line="240" w:lineRule="auto"/>
              <w:ind w:left="240"/>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1</w:t>
            </w:r>
          </w:p>
        </w:tc>
        <w:tc>
          <w:tcPr>
            <w:tcW w:w="300" w:type="dxa"/>
            <w:tcBorders>
              <w:bottom w:val="single" w:sz="8" w:space="0" w:color="auto"/>
            </w:tcBorders>
            <w:shd w:val="clear" w:color="auto" w:fill="000000"/>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2"/>
            <w:tcBorders>
              <w:bottom w:val="single" w:sz="8" w:space="0" w:color="auto"/>
            </w:tcBorders>
            <w:shd w:val="clear" w:color="auto" w:fill="000000"/>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2</w:t>
            </w:r>
          </w:p>
        </w:tc>
        <w:tc>
          <w:tcPr>
            <w:tcW w:w="360" w:type="dxa"/>
            <w:gridSpan w:val="2"/>
            <w:tcBorders>
              <w:bottom w:val="single" w:sz="8" w:space="0" w:color="auto"/>
            </w:tcBorders>
            <w:shd w:val="clear" w:color="auto" w:fill="000000"/>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3</w:t>
            </w:r>
          </w:p>
        </w:tc>
        <w:tc>
          <w:tcPr>
            <w:tcW w:w="580" w:type="dxa"/>
            <w:gridSpan w:val="2"/>
            <w:tcBorders>
              <w:bottom w:val="single" w:sz="8" w:space="0" w:color="auto"/>
            </w:tcBorders>
            <w:shd w:val="clear" w:color="auto" w:fill="000000"/>
            <w:vAlign w:val="bottom"/>
          </w:tcPr>
          <w:p w:rsidR="00EA7BBC" w:rsidRPr="00EA7BBC" w:rsidRDefault="00EA7BBC" w:rsidP="00EA7BBC">
            <w:pPr>
              <w:spacing w:after="0" w:line="240" w:lineRule="auto"/>
              <w:ind w:left="260"/>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4</w:t>
            </w:r>
          </w:p>
        </w:tc>
        <w:tc>
          <w:tcPr>
            <w:tcW w:w="640" w:type="dxa"/>
            <w:gridSpan w:val="2"/>
            <w:tcBorders>
              <w:bottom w:val="single" w:sz="8" w:space="0" w:color="auto"/>
            </w:tcBorders>
            <w:shd w:val="clear" w:color="auto" w:fill="000000"/>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5</w:t>
            </w:r>
          </w:p>
        </w:tc>
        <w:tc>
          <w:tcPr>
            <w:tcW w:w="500" w:type="dxa"/>
            <w:gridSpan w:val="2"/>
            <w:tcBorders>
              <w:bottom w:val="single" w:sz="8" w:space="0" w:color="auto"/>
            </w:tcBorders>
            <w:shd w:val="clear" w:color="auto" w:fill="000000"/>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n</w:t>
            </w:r>
          </w:p>
        </w:tc>
        <w:tc>
          <w:tcPr>
            <w:tcW w:w="740" w:type="dxa"/>
            <w:gridSpan w:val="2"/>
            <w:tcBorders>
              <w:bottom w:val="single" w:sz="8" w:space="0" w:color="auto"/>
            </w:tcBorders>
            <w:shd w:val="clear" w:color="auto" w:fill="000000"/>
            <w:vAlign w:val="bottom"/>
          </w:tcPr>
          <w:p w:rsidR="00EA7BBC" w:rsidRPr="00EA7BBC" w:rsidRDefault="00EA7BBC" w:rsidP="00EA7BBC">
            <w:pPr>
              <w:spacing w:after="0" w:line="240" w:lineRule="auto"/>
              <w:ind w:right="11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w:t>
            </w:r>
          </w:p>
        </w:tc>
        <w:tc>
          <w:tcPr>
            <w:tcW w:w="400" w:type="dxa"/>
            <w:tcBorders>
              <w:bottom w:val="single" w:sz="8" w:space="0" w:color="auto"/>
            </w:tcBorders>
            <w:shd w:val="clear" w:color="auto" w:fill="000000"/>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1240" w:type="dxa"/>
            <w:gridSpan w:val="2"/>
            <w:tcBorders>
              <w:bottom w:val="single" w:sz="8" w:space="0" w:color="auto"/>
              <w:right w:val="single" w:sz="8" w:space="0" w:color="auto"/>
            </w:tcBorders>
            <w:shd w:val="clear" w:color="auto" w:fill="000000"/>
            <w:vAlign w:val="bottom"/>
          </w:tcPr>
          <w:p w:rsidR="00EA7BBC" w:rsidRPr="00EA7BBC" w:rsidRDefault="00EA7BBC" w:rsidP="00EA7BBC">
            <w:pPr>
              <w:spacing w:after="0" w:line="240" w:lineRule="auto"/>
              <w:ind w:right="4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Coding</w:t>
            </w:r>
          </w:p>
        </w:tc>
      </w:tr>
      <w:tr w:rsidR="00EA7BBC" w:rsidRPr="00EA7BBC" w:rsidTr="002D0FE5">
        <w:trPr>
          <w:trHeight w:val="285"/>
        </w:trPr>
        <w:tc>
          <w:tcPr>
            <w:tcW w:w="64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w:t>
            </w:r>
          </w:p>
        </w:tc>
        <w:tc>
          <w:tcPr>
            <w:tcW w:w="6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30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left="4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2"/>
            <w:tcBorders>
              <w:bottom w:val="single" w:sz="8" w:space="0" w:color="auto"/>
            </w:tcBorders>
            <w:vAlign w:val="bottom"/>
          </w:tcPr>
          <w:p w:rsidR="00EA7BBC" w:rsidRPr="00EA7BBC" w:rsidRDefault="00EA7BBC" w:rsidP="00EA7BBC">
            <w:pPr>
              <w:spacing w:after="0" w:line="240" w:lineRule="auto"/>
              <w:ind w:left="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EA7BBC" w:rsidRPr="00EA7BBC" w:rsidRDefault="00EA7BBC" w:rsidP="00EA7BBC">
            <w:pPr>
              <w:spacing w:after="0" w:line="240" w:lineRule="auto"/>
              <w:ind w:left="10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740" w:type="dxa"/>
            <w:gridSpan w:val="2"/>
            <w:tcBorders>
              <w:bottom w:val="single" w:sz="8" w:space="0" w:color="auto"/>
            </w:tcBorders>
            <w:vAlign w:val="bottom"/>
          </w:tcPr>
          <w:p w:rsidR="00EA7BBC" w:rsidRPr="00EA7BBC" w:rsidRDefault="00EA7BBC" w:rsidP="00EA7BBC">
            <w:pPr>
              <w:spacing w:after="0" w:line="240" w:lineRule="auto"/>
              <w:ind w:right="3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40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tcBorders>
              <w:left w:val="single" w:sz="8" w:space="0" w:color="auto"/>
              <w:bottom w:val="single" w:sz="8" w:space="0" w:color="auto"/>
            </w:tcBorders>
            <w:vAlign w:val="bottom"/>
          </w:tcPr>
          <w:p w:rsidR="00EA7BBC" w:rsidRPr="00EA7BBC" w:rsidRDefault="00EA7BBC" w:rsidP="00EA7BBC">
            <w:pPr>
              <w:spacing w:after="0" w:line="274"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30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left="4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2"/>
            <w:tcBorders>
              <w:bottom w:val="single" w:sz="8" w:space="0" w:color="auto"/>
            </w:tcBorders>
            <w:vAlign w:val="bottom"/>
          </w:tcPr>
          <w:p w:rsidR="00EA7BBC" w:rsidRPr="00EA7BBC" w:rsidRDefault="00EA7BBC" w:rsidP="00EA7BBC">
            <w:pPr>
              <w:spacing w:after="0" w:line="240" w:lineRule="auto"/>
              <w:ind w:left="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EA7BBC" w:rsidRPr="00EA7BBC" w:rsidRDefault="00EA7BBC" w:rsidP="00EA7BBC">
            <w:pPr>
              <w:spacing w:after="0" w:line="240" w:lineRule="auto"/>
              <w:ind w:left="10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0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740" w:type="dxa"/>
            <w:gridSpan w:val="2"/>
            <w:tcBorders>
              <w:bottom w:val="single" w:sz="8" w:space="0" w:color="auto"/>
            </w:tcBorders>
            <w:vAlign w:val="bottom"/>
          </w:tcPr>
          <w:p w:rsidR="00EA7BBC" w:rsidRPr="00EA7BBC" w:rsidRDefault="00EA7BBC" w:rsidP="00EA7BBC">
            <w:pPr>
              <w:spacing w:after="0" w:line="240" w:lineRule="auto"/>
              <w:ind w:right="3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40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4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3</w:t>
            </w:r>
          </w:p>
        </w:tc>
        <w:tc>
          <w:tcPr>
            <w:tcW w:w="60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30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left="44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60" w:type="dxa"/>
            <w:gridSpan w:val="2"/>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80" w:type="dxa"/>
            <w:gridSpan w:val="2"/>
            <w:tcBorders>
              <w:bottom w:val="single" w:sz="8" w:space="0" w:color="auto"/>
            </w:tcBorders>
            <w:vAlign w:val="bottom"/>
          </w:tcPr>
          <w:p w:rsidR="00EA7BBC" w:rsidRPr="00EA7BBC" w:rsidRDefault="00EA7BBC" w:rsidP="00EA7BBC">
            <w:pPr>
              <w:spacing w:after="0" w:line="240" w:lineRule="auto"/>
              <w:ind w:left="8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gridSpan w:val="2"/>
            <w:tcBorders>
              <w:bottom w:val="single" w:sz="8" w:space="0" w:color="auto"/>
            </w:tcBorders>
            <w:vAlign w:val="bottom"/>
          </w:tcPr>
          <w:p w:rsidR="00EA7BBC" w:rsidRPr="00EA7BBC" w:rsidRDefault="00EA7BBC" w:rsidP="00EA7BBC">
            <w:pPr>
              <w:spacing w:after="0" w:line="240" w:lineRule="auto"/>
              <w:ind w:left="100"/>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0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740" w:type="dxa"/>
            <w:gridSpan w:val="2"/>
            <w:tcBorders>
              <w:bottom w:val="single" w:sz="8" w:space="0" w:color="auto"/>
            </w:tcBorders>
            <w:vAlign w:val="bottom"/>
          </w:tcPr>
          <w:p w:rsidR="00EA7BBC" w:rsidRPr="00EA7BBC" w:rsidRDefault="00EA7BBC" w:rsidP="00EA7BBC">
            <w:pPr>
              <w:spacing w:after="0" w:line="240" w:lineRule="auto"/>
              <w:ind w:right="3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40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1240" w:type="dxa"/>
            <w:gridSpan w:val="2"/>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304"/>
        </w:trPr>
        <w:tc>
          <w:tcPr>
            <w:tcW w:w="840" w:type="dxa"/>
            <w:gridSpan w:val="2"/>
            <w:tcBorders>
              <w:top w:val="single" w:sz="8" w:space="0" w:color="auto"/>
              <w:left w:val="single" w:sz="8" w:space="0" w:color="auto"/>
              <w:bottom w:val="single" w:sz="8" w:space="0" w:color="auto"/>
            </w:tcBorders>
            <w:vAlign w:val="bottom"/>
          </w:tcPr>
          <w:p w:rsidR="00EA7BBC" w:rsidRPr="00EA7BBC" w:rsidRDefault="00EA7BBC" w:rsidP="00EA7BBC">
            <w:pPr>
              <w:spacing w:after="0" w:line="240" w:lineRule="auto"/>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4</w:t>
            </w:r>
          </w:p>
        </w:tc>
        <w:tc>
          <w:tcPr>
            <w:tcW w:w="900" w:type="dxa"/>
            <w:gridSpan w:val="3"/>
            <w:tcBorders>
              <w:top w:val="single" w:sz="8" w:space="0" w:color="auto"/>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top w:val="single" w:sz="8" w:space="0" w:color="auto"/>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top w:val="single" w:sz="8" w:space="0" w:color="auto"/>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top w:val="single" w:sz="8" w:space="0" w:color="auto"/>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top w:val="single" w:sz="8" w:space="0" w:color="auto"/>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top w:val="single" w:sz="8" w:space="0" w:color="auto"/>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1140" w:type="dxa"/>
            <w:gridSpan w:val="3"/>
            <w:tcBorders>
              <w:top w:val="single" w:sz="8" w:space="0" w:color="auto"/>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720" w:type="dxa"/>
            <w:tcBorders>
              <w:top w:val="single" w:sz="8" w:space="0" w:color="auto"/>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5</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6</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7</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8</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9</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0</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1</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2</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3</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4</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5</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6</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7</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8</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9</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0</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1</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2</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3</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4</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4"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5</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6</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7</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8</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9</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30</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31</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32</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33</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34</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35</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36</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7</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7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37</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38</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39</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lastRenderedPageBreak/>
              <w:t>40</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41</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42</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43</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44</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45</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7</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7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46</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47</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48</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49</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50</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51</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7</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7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52</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8</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8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53</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54</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55</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56</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57</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0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58</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59</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r w:rsidR="00EA7BBC" w:rsidRPr="008515BC" w:rsidTr="00EA7BBC">
        <w:trPr>
          <w:trHeight w:val="285"/>
        </w:trPr>
        <w:tc>
          <w:tcPr>
            <w:tcW w:w="840" w:type="dxa"/>
            <w:gridSpan w:val="2"/>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imes New Roman" w:hAnsi="Times New Roman" w:cs="Times New Roman"/>
                <w:sz w:val="24"/>
                <w:szCs w:val="24"/>
                <w:lang w:eastAsia="id-ID"/>
              </w:rPr>
            </w:pPr>
            <w:r w:rsidRPr="008515BC">
              <w:rPr>
                <w:rFonts w:ascii="Times New Roman" w:eastAsia="Times New Roman" w:hAnsi="Times New Roman" w:cs="Times New Roman"/>
                <w:sz w:val="24"/>
                <w:szCs w:val="24"/>
                <w:lang w:eastAsia="id-ID"/>
              </w:rPr>
              <w:t>60</w:t>
            </w:r>
          </w:p>
        </w:tc>
        <w:tc>
          <w:tcPr>
            <w:tcW w:w="900" w:type="dxa"/>
            <w:gridSpan w:val="3"/>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00" w:type="dxa"/>
            <w:gridSpan w:val="2"/>
            <w:tcBorders>
              <w:bottom w:val="single" w:sz="8" w:space="0" w:color="auto"/>
            </w:tcBorders>
            <w:vAlign w:val="bottom"/>
          </w:tcPr>
          <w:p w:rsidR="00EA7BBC" w:rsidRPr="00EA7BBC" w:rsidRDefault="00EA7BBC" w:rsidP="00EA7BBC">
            <w:pPr>
              <w:spacing w:after="0" w:line="240" w:lineRule="auto"/>
              <w:ind w:right="1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1</w:t>
            </w:r>
          </w:p>
        </w:tc>
        <w:tc>
          <w:tcPr>
            <w:tcW w:w="560" w:type="dxa"/>
            <w:gridSpan w:val="2"/>
            <w:tcBorders>
              <w:bottom w:val="single" w:sz="8" w:space="0" w:color="auto"/>
            </w:tcBorders>
            <w:vAlign w:val="bottom"/>
          </w:tcPr>
          <w:p w:rsidR="00EA7BBC" w:rsidRPr="00EA7BBC" w:rsidRDefault="00EA7BBC" w:rsidP="00EA7BBC">
            <w:pPr>
              <w:spacing w:after="0" w:line="240" w:lineRule="auto"/>
              <w:ind w:right="7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c>
          <w:tcPr>
            <w:tcW w:w="620" w:type="dxa"/>
            <w:gridSpan w:val="2"/>
            <w:tcBorders>
              <w:bottom w:val="single" w:sz="8" w:space="0" w:color="auto"/>
            </w:tcBorders>
            <w:vAlign w:val="bottom"/>
          </w:tcPr>
          <w:p w:rsidR="00EA7BBC" w:rsidRPr="00EA7BBC" w:rsidRDefault="00EA7BBC" w:rsidP="00EA7BBC">
            <w:pPr>
              <w:spacing w:after="0" w:line="240" w:lineRule="auto"/>
              <w:ind w:right="13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w:t>
            </w:r>
          </w:p>
        </w:tc>
        <w:tc>
          <w:tcPr>
            <w:tcW w:w="1140" w:type="dxa"/>
            <w:gridSpan w:val="3"/>
            <w:tcBorders>
              <w:bottom w:val="single" w:sz="8" w:space="0" w:color="auto"/>
            </w:tcBorders>
            <w:vAlign w:val="bottom"/>
          </w:tcPr>
          <w:p w:rsidR="00EA7BBC" w:rsidRPr="00EA7BBC" w:rsidRDefault="00EA7BBC" w:rsidP="00EA7BBC">
            <w:pPr>
              <w:spacing w:after="0" w:line="240" w:lineRule="auto"/>
              <w:ind w:right="450"/>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90</w:t>
            </w:r>
          </w:p>
        </w:tc>
        <w:tc>
          <w:tcPr>
            <w:tcW w:w="72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Calibri" w:hAnsi="Times New Roman" w:cs="Times New Roman"/>
                <w:sz w:val="24"/>
                <w:szCs w:val="24"/>
                <w:lang w:eastAsia="id-ID"/>
              </w:rPr>
            </w:pPr>
            <w:r w:rsidRPr="008515BC">
              <w:rPr>
                <w:rFonts w:ascii="Times New Roman" w:eastAsia="Calibri" w:hAnsi="Times New Roman" w:cs="Times New Roman"/>
                <w:sz w:val="24"/>
                <w:szCs w:val="24"/>
                <w:lang w:eastAsia="id-ID"/>
              </w:rPr>
              <w:t>2</w:t>
            </w:r>
          </w:p>
        </w:tc>
      </w:tr>
    </w:tbl>
    <w:p w:rsidR="00EA7BBC" w:rsidRDefault="00EA7BBC" w:rsidP="004A73C7">
      <w:pPr>
        <w:jc w:val="both"/>
        <w:rPr>
          <w:rFonts w:ascii="Times New Roman" w:hAnsi="Times New Roman" w:cs="Times New Roman"/>
          <w:sz w:val="24"/>
          <w:szCs w:val="24"/>
        </w:rPr>
      </w:pPr>
    </w:p>
    <w:p w:rsidR="00EA7BBC" w:rsidRDefault="00EA7BBC" w:rsidP="004A73C7">
      <w:pPr>
        <w:jc w:val="both"/>
        <w:rPr>
          <w:rFonts w:ascii="Times New Roman" w:hAnsi="Times New Roman" w:cs="Times New Roman"/>
          <w:sz w:val="24"/>
          <w:szCs w:val="24"/>
        </w:rPr>
      </w:pPr>
      <w:r>
        <w:rPr>
          <w:rFonts w:ascii="Times New Roman" w:hAnsi="Times New Roman" w:cs="Times New Roman"/>
          <w:sz w:val="24"/>
          <w:szCs w:val="24"/>
        </w:rPr>
        <w:t>KETEPATAN ADMIN RUANGAN</w:t>
      </w:r>
    </w:p>
    <w:tbl>
      <w:tblPr>
        <w:tblW w:w="0" w:type="auto"/>
        <w:tblInd w:w="10" w:type="dxa"/>
        <w:tblLayout w:type="fixed"/>
        <w:tblCellMar>
          <w:left w:w="0" w:type="dxa"/>
          <w:right w:w="0" w:type="dxa"/>
        </w:tblCellMar>
        <w:tblLook w:val="04A0" w:firstRow="1" w:lastRow="0" w:firstColumn="1" w:lastColumn="0" w:noHBand="0" w:noVBand="1"/>
      </w:tblPr>
      <w:tblGrid>
        <w:gridCol w:w="600"/>
        <w:gridCol w:w="940"/>
        <w:gridCol w:w="340"/>
        <w:gridCol w:w="240"/>
        <w:gridCol w:w="360"/>
        <w:gridCol w:w="580"/>
        <w:gridCol w:w="640"/>
        <w:gridCol w:w="260"/>
        <w:gridCol w:w="560"/>
        <w:gridCol w:w="820"/>
        <w:gridCol w:w="1240"/>
      </w:tblGrid>
      <w:tr w:rsidR="00EA7BBC" w:rsidRPr="00EA7BBC" w:rsidTr="002D0FE5">
        <w:trPr>
          <w:trHeight w:val="294"/>
        </w:trPr>
        <w:tc>
          <w:tcPr>
            <w:tcW w:w="600" w:type="dxa"/>
            <w:tcBorders>
              <w:left w:val="single" w:sz="8" w:space="0" w:color="auto"/>
              <w:bottom w:val="single" w:sz="8" w:space="0" w:color="auto"/>
            </w:tcBorders>
            <w:shd w:val="clear" w:color="auto" w:fill="000000"/>
            <w:vAlign w:val="bottom"/>
          </w:tcPr>
          <w:p w:rsidR="00EA7BBC" w:rsidRPr="00EA7BBC" w:rsidRDefault="00EA7BBC" w:rsidP="00EA7BBC">
            <w:pPr>
              <w:spacing w:after="0" w:line="240" w:lineRule="auto"/>
              <w:ind w:left="60"/>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No</w:t>
            </w:r>
          </w:p>
        </w:tc>
        <w:tc>
          <w:tcPr>
            <w:tcW w:w="940" w:type="dxa"/>
            <w:tcBorders>
              <w:bottom w:val="single" w:sz="8" w:space="0" w:color="auto"/>
            </w:tcBorders>
            <w:shd w:val="clear" w:color="auto" w:fill="000000"/>
            <w:vAlign w:val="bottom"/>
          </w:tcPr>
          <w:p w:rsidR="00EA7BBC" w:rsidRPr="00EA7BBC" w:rsidRDefault="00EA7BBC" w:rsidP="00EA7BBC">
            <w:pPr>
              <w:spacing w:after="0" w:line="240" w:lineRule="auto"/>
              <w:ind w:left="280"/>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1</w:t>
            </w:r>
          </w:p>
        </w:tc>
        <w:tc>
          <w:tcPr>
            <w:tcW w:w="580" w:type="dxa"/>
            <w:gridSpan w:val="2"/>
            <w:tcBorders>
              <w:bottom w:val="single" w:sz="8" w:space="0" w:color="auto"/>
            </w:tcBorders>
            <w:shd w:val="clear" w:color="auto" w:fill="000000"/>
            <w:vAlign w:val="bottom"/>
          </w:tcPr>
          <w:p w:rsidR="00EA7BBC" w:rsidRPr="00EA7BBC" w:rsidRDefault="00EA7BBC" w:rsidP="00EA7BBC">
            <w:pPr>
              <w:spacing w:after="0" w:line="240" w:lineRule="auto"/>
              <w:ind w:right="21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2</w:t>
            </w:r>
          </w:p>
        </w:tc>
        <w:tc>
          <w:tcPr>
            <w:tcW w:w="940" w:type="dxa"/>
            <w:gridSpan w:val="2"/>
            <w:tcBorders>
              <w:bottom w:val="single" w:sz="8" w:space="0" w:color="auto"/>
            </w:tcBorders>
            <w:shd w:val="clear" w:color="auto" w:fill="000000"/>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3   P4</w:t>
            </w:r>
          </w:p>
        </w:tc>
        <w:tc>
          <w:tcPr>
            <w:tcW w:w="640" w:type="dxa"/>
            <w:tcBorders>
              <w:bottom w:val="single" w:sz="8" w:space="0" w:color="auto"/>
            </w:tcBorders>
            <w:shd w:val="clear" w:color="auto" w:fill="000000"/>
            <w:vAlign w:val="bottom"/>
          </w:tcPr>
          <w:p w:rsidR="00EA7BBC" w:rsidRPr="00EA7BBC" w:rsidRDefault="00EA7BBC" w:rsidP="00EA7BBC">
            <w:pPr>
              <w:spacing w:after="0" w:line="240" w:lineRule="auto"/>
              <w:ind w:right="1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5</w:t>
            </w:r>
          </w:p>
        </w:tc>
        <w:tc>
          <w:tcPr>
            <w:tcW w:w="260" w:type="dxa"/>
            <w:tcBorders>
              <w:bottom w:val="single" w:sz="8" w:space="0" w:color="auto"/>
            </w:tcBorders>
            <w:shd w:val="clear" w:color="auto" w:fill="000000"/>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60" w:type="dxa"/>
            <w:tcBorders>
              <w:bottom w:val="single" w:sz="8" w:space="0" w:color="auto"/>
            </w:tcBorders>
            <w:shd w:val="clear" w:color="auto" w:fill="000000"/>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n</w:t>
            </w:r>
          </w:p>
        </w:tc>
        <w:tc>
          <w:tcPr>
            <w:tcW w:w="820" w:type="dxa"/>
            <w:tcBorders>
              <w:bottom w:val="single" w:sz="8" w:space="0" w:color="auto"/>
            </w:tcBorders>
            <w:shd w:val="clear" w:color="auto" w:fill="000000"/>
            <w:vAlign w:val="bottom"/>
          </w:tcPr>
          <w:p w:rsidR="00EA7BBC" w:rsidRPr="00EA7BBC" w:rsidRDefault="00EA7BBC" w:rsidP="00EA7BBC">
            <w:pPr>
              <w:spacing w:after="0" w:line="240" w:lineRule="auto"/>
              <w:ind w:right="51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w:t>
            </w:r>
          </w:p>
        </w:tc>
        <w:tc>
          <w:tcPr>
            <w:tcW w:w="1240" w:type="dxa"/>
            <w:tcBorders>
              <w:bottom w:val="single" w:sz="8" w:space="0" w:color="auto"/>
              <w:right w:val="single" w:sz="8" w:space="0" w:color="auto"/>
            </w:tcBorders>
            <w:shd w:val="clear" w:color="auto" w:fill="000000"/>
            <w:vAlign w:val="bottom"/>
          </w:tcPr>
          <w:p w:rsidR="00EA7BBC" w:rsidRPr="00EA7BBC" w:rsidRDefault="00EA7BBC" w:rsidP="00EA7BBC">
            <w:pPr>
              <w:spacing w:after="0" w:line="240" w:lineRule="auto"/>
              <w:ind w:right="4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Coding</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4"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w:t>
            </w:r>
          </w:p>
        </w:tc>
        <w:tc>
          <w:tcPr>
            <w:tcW w:w="940" w:type="dxa"/>
            <w:tcBorders>
              <w:bottom w:val="single" w:sz="8" w:space="0" w:color="auto"/>
            </w:tcBorders>
            <w:vAlign w:val="bottom"/>
          </w:tcPr>
          <w:p w:rsidR="00EA7BBC" w:rsidRPr="00EA7BBC" w:rsidRDefault="00EA7BBC" w:rsidP="00EA7BBC">
            <w:pPr>
              <w:spacing w:after="0" w:line="240" w:lineRule="auto"/>
              <w:ind w:left="630"/>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940" w:type="dxa"/>
            <w:gridSpan w:val="2"/>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w:t>
            </w:r>
          </w:p>
        </w:tc>
        <w:tc>
          <w:tcPr>
            <w:tcW w:w="940" w:type="dxa"/>
            <w:tcBorders>
              <w:bottom w:val="single" w:sz="8" w:space="0" w:color="auto"/>
            </w:tcBorders>
            <w:vAlign w:val="bottom"/>
          </w:tcPr>
          <w:p w:rsidR="00EA7BBC" w:rsidRPr="00EA7BBC" w:rsidRDefault="00EA7BBC" w:rsidP="00EA7BBC">
            <w:pPr>
              <w:spacing w:after="0" w:line="240" w:lineRule="auto"/>
              <w:ind w:left="630"/>
              <w:jc w:val="center"/>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gridSpan w:val="2"/>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940" w:type="dxa"/>
            <w:gridSpan w:val="2"/>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304"/>
        </w:trPr>
        <w:tc>
          <w:tcPr>
            <w:tcW w:w="600" w:type="dxa"/>
            <w:tcBorders>
              <w:top w:val="single" w:sz="8" w:space="0" w:color="auto"/>
              <w:left w:val="single" w:sz="8" w:space="0" w:color="auto"/>
              <w:bottom w:val="single" w:sz="8" w:space="0" w:color="auto"/>
            </w:tcBorders>
            <w:vAlign w:val="bottom"/>
          </w:tcPr>
          <w:p w:rsidR="00EA7BBC" w:rsidRPr="00EA7BBC" w:rsidRDefault="00EA7BBC" w:rsidP="00EA7BBC">
            <w:pPr>
              <w:spacing w:after="0" w:line="240" w:lineRule="auto"/>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3</w:t>
            </w:r>
          </w:p>
        </w:tc>
        <w:tc>
          <w:tcPr>
            <w:tcW w:w="940" w:type="dxa"/>
            <w:tcBorders>
              <w:top w:val="single" w:sz="8" w:space="0" w:color="auto"/>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340" w:type="dxa"/>
            <w:tcBorders>
              <w:top w:val="single" w:sz="8" w:space="0" w:color="auto"/>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gridSpan w:val="2"/>
            <w:tcBorders>
              <w:top w:val="single" w:sz="8" w:space="0" w:color="auto"/>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top w:val="single" w:sz="8" w:space="0" w:color="auto"/>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top w:val="single" w:sz="8" w:space="0" w:color="auto"/>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260" w:type="dxa"/>
            <w:tcBorders>
              <w:top w:val="single" w:sz="8" w:space="0" w:color="auto"/>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tcBorders>
              <w:top w:val="single" w:sz="8" w:space="0" w:color="auto"/>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w:t>
            </w:r>
          </w:p>
        </w:tc>
        <w:tc>
          <w:tcPr>
            <w:tcW w:w="820" w:type="dxa"/>
            <w:tcBorders>
              <w:top w:val="single" w:sz="8" w:space="0" w:color="auto"/>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0</w:t>
            </w:r>
          </w:p>
        </w:tc>
        <w:tc>
          <w:tcPr>
            <w:tcW w:w="1240" w:type="dxa"/>
            <w:tcBorders>
              <w:top w:val="single" w:sz="8" w:space="0" w:color="auto"/>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4</w:t>
            </w:r>
          </w:p>
        </w:tc>
        <w:tc>
          <w:tcPr>
            <w:tcW w:w="94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40" w:type="dxa"/>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gridSpan w:val="2"/>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5</w:t>
            </w:r>
          </w:p>
        </w:tc>
        <w:tc>
          <w:tcPr>
            <w:tcW w:w="94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40" w:type="dxa"/>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gridSpan w:val="2"/>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6</w:t>
            </w:r>
          </w:p>
        </w:tc>
        <w:tc>
          <w:tcPr>
            <w:tcW w:w="94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40" w:type="dxa"/>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gridSpan w:val="2"/>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8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7</w:t>
            </w:r>
          </w:p>
        </w:tc>
        <w:tc>
          <w:tcPr>
            <w:tcW w:w="94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340" w:type="dxa"/>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gridSpan w:val="2"/>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6</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6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r>
    </w:tbl>
    <w:p w:rsidR="00EA7BBC" w:rsidRDefault="00EA7BBC" w:rsidP="004A73C7">
      <w:pPr>
        <w:jc w:val="both"/>
        <w:rPr>
          <w:rFonts w:ascii="Times New Roman" w:hAnsi="Times New Roman" w:cs="Times New Roman"/>
          <w:sz w:val="24"/>
          <w:szCs w:val="24"/>
        </w:rPr>
      </w:pPr>
    </w:p>
    <w:p w:rsidR="00EA7BBC" w:rsidRDefault="00EA7BBC" w:rsidP="004A73C7">
      <w:pPr>
        <w:jc w:val="both"/>
        <w:rPr>
          <w:rFonts w:ascii="Times New Roman" w:hAnsi="Times New Roman" w:cs="Times New Roman"/>
          <w:sz w:val="24"/>
          <w:szCs w:val="24"/>
        </w:rPr>
      </w:pPr>
    </w:p>
    <w:p w:rsidR="00EA7BBC" w:rsidRDefault="00EA7BBC" w:rsidP="004A73C7">
      <w:pPr>
        <w:jc w:val="both"/>
        <w:rPr>
          <w:rFonts w:ascii="Times New Roman" w:hAnsi="Times New Roman" w:cs="Times New Roman"/>
          <w:sz w:val="24"/>
          <w:szCs w:val="24"/>
        </w:rPr>
      </w:pPr>
    </w:p>
    <w:p w:rsidR="00EA7BBC" w:rsidRDefault="00EA7BBC" w:rsidP="004A73C7">
      <w:pPr>
        <w:jc w:val="both"/>
        <w:rPr>
          <w:rFonts w:ascii="Times New Roman" w:hAnsi="Times New Roman" w:cs="Times New Roman"/>
          <w:sz w:val="24"/>
          <w:szCs w:val="24"/>
        </w:rPr>
      </w:pPr>
    </w:p>
    <w:p w:rsidR="00EA7BBC" w:rsidRDefault="00EA7BBC" w:rsidP="004A73C7">
      <w:pPr>
        <w:jc w:val="both"/>
        <w:rPr>
          <w:rFonts w:ascii="Times New Roman" w:hAnsi="Times New Roman" w:cs="Times New Roman"/>
          <w:sz w:val="24"/>
          <w:szCs w:val="24"/>
        </w:rPr>
      </w:pPr>
    </w:p>
    <w:p w:rsidR="00EA7BBC" w:rsidRDefault="00EA7BBC" w:rsidP="004A73C7">
      <w:pPr>
        <w:jc w:val="both"/>
        <w:rPr>
          <w:rFonts w:ascii="Times New Roman" w:hAnsi="Times New Roman" w:cs="Times New Roman"/>
          <w:sz w:val="24"/>
          <w:szCs w:val="24"/>
        </w:rPr>
      </w:pPr>
    </w:p>
    <w:p w:rsidR="00EA7BBC" w:rsidRDefault="00EA7BBC" w:rsidP="004A73C7">
      <w:pPr>
        <w:jc w:val="both"/>
        <w:rPr>
          <w:rFonts w:ascii="Times New Roman" w:hAnsi="Times New Roman" w:cs="Times New Roman"/>
          <w:sz w:val="24"/>
          <w:szCs w:val="24"/>
        </w:rPr>
      </w:pPr>
      <w:r>
        <w:rPr>
          <w:rFonts w:ascii="Times New Roman" w:hAnsi="Times New Roman" w:cs="Times New Roman"/>
          <w:sz w:val="24"/>
          <w:szCs w:val="24"/>
        </w:rPr>
        <w:lastRenderedPageBreak/>
        <w:t>KETEPATAN PETUGAS RM</w:t>
      </w:r>
    </w:p>
    <w:tbl>
      <w:tblPr>
        <w:tblW w:w="0" w:type="auto"/>
        <w:tblInd w:w="10" w:type="dxa"/>
        <w:tblLayout w:type="fixed"/>
        <w:tblCellMar>
          <w:left w:w="0" w:type="dxa"/>
          <w:right w:w="0" w:type="dxa"/>
        </w:tblCellMar>
        <w:tblLook w:val="04A0" w:firstRow="1" w:lastRow="0" w:firstColumn="1" w:lastColumn="0" w:noHBand="0" w:noVBand="1"/>
      </w:tblPr>
      <w:tblGrid>
        <w:gridCol w:w="600"/>
        <w:gridCol w:w="940"/>
        <w:gridCol w:w="340"/>
        <w:gridCol w:w="600"/>
        <w:gridCol w:w="580"/>
        <w:gridCol w:w="640"/>
        <w:gridCol w:w="260"/>
        <w:gridCol w:w="560"/>
        <w:gridCol w:w="820"/>
        <w:gridCol w:w="1240"/>
      </w:tblGrid>
      <w:tr w:rsidR="00EA7BBC" w:rsidRPr="00EA7BBC" w:rsidTr="002D0FE5">
        <w:trPr>
          <w:trHeight w:val="294"/>
        </w:trPr>
        <w:tc>
          <w:tcPr>
            <w:tcW w:w="600" w:type="dxa"/>
            <w:tcBorders>
              <w:left w:val="single" w:sz="8" w:space="0" w:color="auto"/>
              <w:bottom w:val="single" w:sz="8" w:space="0" w:color="auto"/>
            </w:tcBorders>
            <w:shd w:val="clear" w:color="auto" w:fill="000000"/>
            <w:vAlign w:val="bottom"/>
          </w:tcPr>
          <w:p w:rsidR="00EA7BBC" w:rsidRPr="00EA7BBC" w:rsidRDefault="00EA7BBC" w:rsidP="00EA7BBC">
            <w:pPr>
              <w:spacing w:after="0" w:line="240" w:lineRule="auto"/>
              <w:ind w:left="60"/>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No</w:t>
            </w:r>
          </w:p>
        </w:tc>
        <w:tc>
          <w:tcPr>
            <w:tcW w:w="940" w:type="dxa"/>
            <w:tcBorders>
              <w:bottom w:val="single" w:sz="8" w:space="0" w:color="auto"/>
            </w:tcBorders>
            <w:shd w:val="clear" w:color="auto" w:fill="000000"/>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1</w:t>
            </w:r>
          </w:p>
        </w:tc>
        <w:tc>
          <w:tcPr>
            <w:tcW w:w="340" w:type="dxa"/>
            <w:tcBorders>
              <w:bottom w:val="single" w:sz="8" w:space="0" w:color="auto"/>
            </w:tcBorders>
            <w:shd w:val="clear" w:color="auto" w:fill="000000"/>
            <w:vAlign w:val="bottom"/>
          </w:tcPr>
          <w:p w:rsidR="00EA7BBC" w:rsidRPr="00EA7BBC" w:rsidRDefault="00EA7BBC" w:rsidP="00EA7BBC">
            <w:pPr>
              <w:spacing w:after="0" w:line="240" w:lineRule="auto"/>
              <w:ind w:left="40"/>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2</w:t>
            </w:r>
          </w:p>
        </w:tc>
        <w:tc>
          <w:tcPr>
            <w:tcW w:w="600" w:type="dxa"/>
            <w:tcBorders>
              <w:bottom w:val="single" w:sz="8" w:space="0" w:color="auto"/>
            </w:tcBorders>
            <w:shd w:val="clear" w:color="auto" w:fill="000000"/>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3</w:t>
            </w:r>
          </w:p>
        </w:tc>
        <w:tc>
          <w:tcPr>
            <w:tcW w:w="580" w:type="dxa"/>
            <w:tcBorders>
              <w:bottom w:val="single" w:sz="8" w:space="0" w:color="auto"/>
            </w:tcBorders>
            <w:shd w:val="clear" w:color="auto" w:fill="000000"/>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4</w:t>
            </w:r>
          </w:p>
        </w:tc>
        <w:tc>
          <w:tcPr>
            <w:tcW w:w="640" w:type="dxa"/>
            <w:tcBorders>
              <w:bottom w:val="single" w:sz="8" w:space="0" w:color="auto"/>
            </w:tcBorders>
            <w:shd w:val="clear" w:color="auto" w:fill="000000"/>
            <w:vAlign w:val="bottom"/>
          </w:tcPr>
          <w:p w:rsidR="00EA7BBC" w:rsidRPr="00EA7BBC" w:rsidRDefault="00EA7BBC" w:rsidP="00EA7BBC">
            <w:pPr>
              <w:spacing w:after="0" w:line="240" w:lineRule="auto"/>
              <w:ind w:right="1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P5</w:t>
            </w:r>
          </w:p>
        </w:tc>
        <w:tc>
          <w:tcPr>
            <w:tcW w:w="260" w:type="dxa"/>
            <w:tcBorders>
              <w:bottom w:val="single" w:sz="8" w:space="0" w:color="auto"/>
            </w:tcBorders>
            <w:shd w:val="clear" w:color="auto" w:fill="000000"/>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560" w:type="dxa"/>
            <w:tcBorders>
              <w:bottom w:val="single" w:sz="8" w:space="0" w:color="auto"/>
            </w:tcBorders>
            <w:shd w:val="clear" w:color="auto" w:fill="000000"/>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n</w:t>
            </w:r>
          </w:p>
        </w:tc>
        <w:tc>
          <w:tcPr>
            <w:tcW w:w="820" w:type="dxa"/>
            <w:tcBorders>
              <w:bottom w:val="single" w:sz="8" w:space="0" w:color="auto"/>
            </w:tcBorders>
            <w:shd w:val="clear" w:color="auto" w:fill="000000"/>
            <w:vAlign w:val="bottom"/>
          </w:tcPr>
          <w:p w:rsidR="00EA7BBC" w:rsidRPr="00EA7BBC" w:rsidRDefault="00EA7BBC" w:rsidP="00EA7BBC">
            <w:pPr>
              <w:spacing w:after="0" w:line="240" w:lineRule="auto"/>
              <w:ind w:right="51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w:t>
            </w:r>
          </w:p>
        </w:tc>
        <w:tc>
          <w:tcPr>
            <w:tcW w:w="1240" w:type="dxa"/>
            <w:tcBorders>
              <w:bottom w:val="single" w:sz="8" w:space="0" w:color="auto"/>
              <w:right w:val="single" w:sz="8" w:space="0" w:color="auto"/>
            </w:tcBorders>
            <w:shd w:val="clear" w:color="auto" w:fill="000000"/>
            <w:vAlign w:val="bottom"/>
          </w:tcPr>
          <w:p w:rsidR="00EA7BBC" w:rsidRPr="00EA7BBC" w:rsidRDefault="00EA7BBC" w:rsidP="00EA7BBC">
            <w:pPr>
              <w:spacing w:after="0" w:line="240" w:lineRule="auto"/>
              <w:ind w:right="47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b/>
                <w:bCs/>
                <w:color w:val="FFFFFF"/>
                <w:sz w:val="24"/>
                <w:szCs w:val="24"/>
                <w:lang w:eastAsia="id-ID"/>
              </w:rPr>
              <w:t>Coding</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1</w:t>
            </w:r>
          </w:p>
        </w:tc>
        <w:tc>
          <w:tcPr>
            <w:tcW w:w="94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40" w:type="dxa"/>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2</w:t>
            </w:r>
          </w:p>
        </w:tc>
        <w:tc>
          <w:tcPr>
            <w:tcW w:w="94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40" w:type="dxa"/>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3</w:t>
            </w:r>
          </w:p>
        </w:tc>
        <w:tc>
          <w:tcPr>
            <w:tcW w:w="94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40" w:type="dxa"/>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4</w:t>
            </w:r>
          </w:p>
        </w:tc>
        <w:tc>
          <w:tcPr>
            <w:tcW w:w="94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40" w:type="dxa"/>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5</w:t>
            </w:r>
          </w:p>
        </w:tc>
        <w:tc>
          <w:tcPr>
            <w:tcW w:w="94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40" w:type="dxa"/>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0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6</w:t>
            </w:r>
          </w:p>
        </w:tc>
        <w:tc>
          <w:tcPr>
            <w:tcW w:w="94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340" w:type="dxa"/>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6</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6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r>
      <w:tr w:rsidR="00EA7BBC" w:rsidRPr="00EA7BBC" w:rsidTr="002D0FE5">
        <w:trPr>
          <w:trHeight w:val="285"/>
        </w:trPr>
        <w:tc>
          <w:tcPr>
            <w:tcW w:w="600" w:type="dxa"/>
            <w:tcBorders>
              <w:left w:val="single" w:sz="8" w:space="0" w:color="auto"/>
              <w:bottom w:val="single" w:sz="8" w:space="0" w:color="auto"/>
            </w:tcBorders>
            <w:vAlign w:val="bottom"/>
          </w:tcPr>
          <w:p w:rsidR="00EA7BBC" w:rsidRPr="00EA7BBC" w:rsidRDefault="00EA7BBC" w:rsidP="00EA7BBC">
            <w:pPr>
              <w:spacing w:after="0" w:line="273" w:lineRule="exact"/>
              <w:ind w:left="60"/>
              <w:rPr>
                <w:rFonts w:ascii="Times New Roman" w:eastAsiaTheme="minorEastAsia" w:hAnsi="Times New Roman" w:cs="Times New Roman"/>
                <w:sz w:val="24"/>
                <w:szCs w:val="24"/>
                <w:lang w:eastAsia="id-ID"/>
              </w:rPr>
            </w:pPr>
            <w:r w:rsidRPr="00EA7BBC">
              <w:rPr>
                <w:rFonts w:ascii="Times New Roman" w:eastAsia="Times New Roman" w:hAnsi="Times New Roman" w:cs="Times New Roman"/>
                <w:sz w:val="24"/>
                <w:szCs w:val="24"/>
                <w:lang w:eastAsia="id-ID"/>
              </w:rPr>
              <w:t>7</w:t>
            </w:r>
          </w:p>
        </w:tc>
        <w:tc>
          <w:tcPr>
            <w:tcW w:w="94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340" w:type="dxa"/>
            <w:tcBorders>
              <w:bottom w:val="single" w:sz="8" w:space="0" w:color="auto"/>
            </w:tcBorders>
            <w:vAlign w:val="bottom"/>
          </w:tcPr>
          <w:p w:rsidR="00EA7BBC" w:rsidRPr="00EA7BBC" w:rsidRDefault="00EA7BBC" w:rsidP="00EA7BBC">
            <w:pPr>
              <w:spacing w:after="0" w:line="240" w:lineRule="auto"/>
              <w:rPr>
                <w:rFonts w:ascii="Times New Roman" w:eastAsiaTheme="minorEastAsia" w:hAnsi="Times New Roman" w:cs="Times New Roman"/>
                <w:sz w:val="24"/>
                <w:szCs w:val="24"/>
                <w:lang w:eastAsia="id-ID"/>
              </w:rPr>
            </w:pPr>
          </w:p>
        </w:tc>
        <w:tc>
          <w:tcPr>
            <w:tcW w:w="60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80" w:type="dxa"/>
            <w:tcBorders>
              <w:bottom w:val="single" w:sz="8" w:space="0" w:color="auto"/>
            </w:tcBorders>
            <w:vAlign w:val="bottom"/>
          </w:tcPr>
          <w:p w:rsidR="00EA7BBC" w:rsidRPr="00EA7BBC" w:rsidRDefault="00EA7BBC" w:rsidP="00EA7BBC">
            <w:pPr>
              <w:spacing w:after="0" w:line="240" w:lineRule="auto"/>
              <w:ind w:right="29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640" w:type="dxa"/>
            <w:tcBorders>
              <w:bottom w:val="single" w:sz="8" w:space="0" w:color="auto"/>
            </w:tcBorders>
            <w:vAlign w:val="bottom"/>
          </w:tcPr>
          <w:p w:rsidR="00EA7BBC" w:rsidRPr="00EA7BBC" w:rsidRDefault="00EA7BBC" w:rsidP="00EA7BBC">
            <w:pPr>
              <w:spacing w:after="0" w:line="240" w:lineRule="auto"/>
              <w:ind w:right="330"/>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1</w:t>
            </w:r>
          </w:p>
        </w:tc>
        <w:tc>
          <w:tcPr>
            <w:tcW w:w="2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c>
          <w:tcPr>
            <w:tcW w:w="56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w:t>
            </w:r>
          </w:p>
        </w:tc>
        <w:tc>
          <w:tcPr>
            <w:tcW w:w="820" w:type="dxa"/>
            <w:tcBorders>
              <w:bottom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90</w:t>
            </w:r>
          </w:p>
        </w:tc>
        <w:tc>
          <w:tcPr>
            <w:tcW w:w="1240" w:type="dxa"/>
            <w:tcBorders>
              <w:bottom w:val="single" w:sz="8" w:space="0" w:color="auto"/>
              <w:right w:val="single" w:sz="8" w:space="0" w:color="auto"/>
            </w:tcBorders>
            <w:vAlign w:val="bottom"/>
          </w:tcPr>
          <w:p w:rsidR="00EA7BBC" w:rsidRPr="00EA7BBC" w:rsidRDefault="00EA7BBC" w:rsidP="00EA7BBC">
            <w:pPr>
              <w:spacing w:after="0" w:line="240" w:lineRule="auto"/>
              <w:jc w:val="right"/>
              <w:rPr>
                <w:rFonts w:ascii="Times New Roman" w:eastAsiaTheme="minorEastAsia" w:hAnsi="Times New Roman" w:cs="Times New Roman"/>
                <w:sz w:val="24"/>
                <w:szCs w:val="24"/>
                <w:lang w:eastAsia="id-ID"/>
              </w:rPr>
            </w:pPr>
            <w:r w:rsidRPr="00EA7BBC">
              <w:rPr>
                <w:rFonts w:ascii="Times New Roman" w:eastAsia="Calibri" w:hAnsi="Times New Roman" w:cs="Times New Roman"/>
                <w:sz w:val="24"/>
                <w:szCs w:val="24"/>
                <w:lang w:eastAsia="id-ID"/>
              </w:rPr>
              <w:t>2</w:t>
            </w:r>
          </w:p>
        </w:tc>
      </w:tr>
    </w:tbl>
    <w:p w:rsidR="00EA7BBC" w:rsidRPr="004A73C7" w:rsidRDefault="00EA7BBC" w:rsidP="004A73C7">
      <w:pPr>
        <w:jc w:val="both"/>
        <w:rPr>
          <w:rFonts w:ascii="Times New Roman" w:hAnsi="Times New Roman" w:cs="Times New Roman"/>
          <w:sz w:val="24"/>
          <w:szCs w:val="24"/>
        </w:rPr>
      </w:pPr>
    </w:p>
    <w:p w:rsidR="00B1295D" w:rsidRPr="00B1295D" w:rsidRDefault="00B1295D" w:rsidP="00B1295D">
      <w:pPr>
        <w:jc w:val="center"/>
        <w:rPr>
          <w:rFonts w:ascii="Times New Roman" w:hAnsi="Times New Roman" w:cs="Times New Roman"/>
          <w:b/>
          <w:sz w:val="24"/>
          <w:szCs w:val="24"/>
        </w:rPr>
      </w:pPr>
    </w:p>
    <w:p w:rsidR="00B1295D" w:rsidRPr="00B1295D" w:rsidRDefault="00B1295D" w:rsidP="00B1295D">
      <w:pPr>
        <w:jc w:val="center"/>
        <w:rPr>
          <w:rFonts w:ascii="Times New Roman" w:hAnsi="Times New Roman" w:cs="Times New Roman"/>
          <w:b/>
          <w:sz w:val="24"/>
          <w:szCs w:val="24"/>
        </w:rPr>
      </w:pPr>
    </w:p>
    <w:p w:rsidR="00D47E42" w:rsidRPr="00B1295D" w:rsidRDefault="00D47E42">
      <w:pPr>
        <w:rPr>
          <w:rFonts w:ascii="Times New Roman" w:hAnsi="Times New Roman" w:cs="Times New Roman"/>
          <w:sz w:val="24"/>
          <w:szCs w:val="24"/>
        </w:rPr>
      </w:pPr>
    </w:p>
    <w:sectPr w:rsidR="00D47E42" w:rsidRPr="00B1295D" w:rsidSect="00353ECD">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2963" w:rsidRDefault="00602963" w:rsidP="00353ECD">
      <w:pPr>
        <w:spacing w:after="0" w:line="240" w:lineRule="auto"/>
      </w:pPr>
      <w:r>
        <w:separator/>
      </w:r>
    </w:p>
  </w:endnote>
  <w:endnote w:type="continuationSeparator" w:id="0">
    <w:p w:rsidR="00602963" w:rsidRDefault="00602963" w:rsidP="00353E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2963" w:rsidRDefault="00602963" w:rsidP="00353ECD">
      <w:pPr>
        <w:spacing w:after="0" w:line="240" w:lineRule="auto"/>
      </w:pPr>
      <w:r>
        <w:separator/>
      </w:r>
    </w:p>
  </w:footnote>
  <w:footnote w:type="continuationSeparator" w:id="0">
    <w:p w:rsidR="00602963" w:rsidRDefault="00602963" w:rsidP="00353E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425761602"/>
      <w:docPartObj>
        <w:docPartGallery w:val="Page Numbers (Top of Page)"/>
        <w:docPartUnique/>
      </w:docPartObj>
    </w:sdtPr>
    <w:sdtEndPr>
      <w:rPr>
        <w:noProof/>
      </w:rPr>
    </w:sdtEndPr>
    <w:sdtContent>
      <w:p w:rsidR="00353ECD" w:rsidRPr="00353ECD" w:rsidRDefault="00353ECD">
        <w:pPr>
          <w:pStyle w:val="Header"/>
          <w:jc w:val="right"/>
          <w:rPr>
            <w:rFonts w:ascii="Times New Roman" w:hAnsi="Times New Roman" w:cs="Times New Roman"/>
            <w:sz w:val="24"/>
          </w:rPr>
        </w:pPr>
        <w:r w:rsidRPr="00353ECD">
          <w:rPr>
            <w:rFonts w:ascii="Times New Roman" w:hAnsi="Times New Roman" w:cs="Times New Roman"/>
            <w:sz w:val="24"/>
          </w:rPr>
          <w:fldChar w:fldCharType="begin"/>
        </w:r>
        <w:r w:rsidRPr="00353ECD">
          <w:rPr>
            <w:rFonts w:ascii="Times New Roman" w:hAnsi="Times New Roman" w:cs="Times New Roman"/>
            <w:sz w:val="24"/>
          </w:rPr>
          <w:instrText xml:space="preserve"> PAGE   \* MERGEFORMAT </w:instrText>
        </w:r>
        <w:r w:rsidRPr="00353ECD">
          <w:rPr>
            <w:rFonts w:ascii="Times New Roman" w:hAnsi="Times New Roman" w:cs="Times New Roman"/>
            <w:sz w:val="24"/>
          </w:rPr>
          <w:fldChar w:fldCharType="separate"/>
        </w:r>
        <w:r w:rsidR="00960414">
          <w:rPr>
            <w:rFonts w:ascii="Times New Roman" w:hAnsi="Times New Roman" w:cs="Times New Roman"/>
            <w:noProof/>
            <w:sz w:val="24"/>
          </w:rPr>
          <w:t>133</w:t>
        </w:r>
        <w:r w:rsidRPr="00353ECD">
          <w:rPr>
            <w:rFonts w:ascii="Times New Roman" w:hAnsi="Times New Roman" w:cs="Times New Roman"/>
            <w:noProof/>
            <w:sz w:val="24"/>
          </w:rPr>
          <w:fldChar w:fldCharType="end"/>
        </w:r>
      </w:p>
    </w:sdtContent>
  </w:sdt>
  <w:p w:rsidR="00353ECD" w:rsidRPr="00353ECD" w:rsidRDefault="00353ECD">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40866"/>
    <w:multiLevelType w:val="hybridMultilevel"/>
    <w:tmpl w:val="DBF286F6"/>
    <w:lvl w:ilvl="0" w:tplc="2AEAC6BE">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A24262"/>
    <w:multiLevelType w:val="hybridMultilevel"/>
    <w:tmpl w:val="87507912"/>
    <w:lvl w:ilvl="0" w:tplc="4300B828">
      <w:start w:val="2"/>
      <w:numFmt w:val="decimal"/>
      <w:lvlText w:val="%1.5."/>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5521DF"/>
    <w:multiLevelType w:val="hybridMultilevel"/>
    <w:tmpl w:val="6284D0D0"/>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3">
    <w:nsid w:val="06726D43"/>
    <w:multiLevelType w:val="hybridMultilevel"/>
    <w:tmpl w:val="3760BF86"/>
    <w:lvl w:ilvl="0" w:tplc="A4387E14">
      <w:start w:val="2"/>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BB27B1"/>
    <w:multiLevelType w:val="hybridMultilevel"/>
    <w:tmpl w:val="91BC68CA"/>
    <w:lvl w:ilvl="0" w:tplc="EEB8A384">
      <w:start w:val="4"/>
      <w:numFmt w:val="decimal"/>
      <w:lvlText w:val="%1.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9CF7AD2"/>
    <w:multiLevelType w:val="hybridMultilevel"/>
    <w:tmpl w:val="297AAAA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09DD0158"/>
    <w:multiLevelType w:val="hybridMultilevel"/>
    <w:tmpl w:val="85D84FE6"/>
    <w:lvl w:ilvl="0" w:tplc="E312D9AC">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E337FBB"/>
    <w:multiLevelType w:val="hybridMultilevel"/>
    <w:tmpl w:val="62605F66"/>
    <w:lvl w:ilvl="0" w:tplc="4220411C">
      <w:start w:val="3"/>
      <w:numFmt w:val="decimal"/>
      <w:lvlText w:val="%1.5.1."/>
      <w:lvlJc w:val="left"/>
      <w:pPr>
        <w:ind w:left="271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FDF075D"/>
    <w:multiLevelType w:val="hybridMultilevel"/>
    <w:tmpl w:val="3040674E"/>
    <w:lvl w:ilvl="0" w:tplc="F2F06536">
      <w:start w:val="4"/>
      <w:numFmt w:val="decimal"/>
      <w:lvlText w:val="%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24B0529"/>
    <w:multiLevelType w:val="hybridMultilevel"/>
    <w:tmpl w:val="489C1D68"/>
    <w:lvl w:ilvl="0" w:tplc="EAC4F73A">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35D072E"/>
    <w:multiLevelType w:val="hybridMultilevel"/>
    <w:tmpl w:val="3752C8E8"/>
    <w:lvl w:ilvl="0" w:tplc="77C067D8">
      <w:start w:val="1"/>
      <w:numFmt w:val="decimal"/>
      <w:lvlText w:val="%1.3."/>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70B4761"/>
    <w:multiLevelType w:val="hybridMultilevel"/>
    <w:tmpl w:val="2D28AD90"/>
    <w:lvl w:ilvl="0" w:tplc="09F20EAE">
      <w:start w:val="3"/>
      <w:numFmt w:val="decimal"/>
      <w:lvlText w:val="%1.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B442A68"/>
    <w:multiLevelType w:val="hybridMultilevel"/>
    <w:tmpl w:val="025CF548"/>
    <w:lvl w:ilvl="0" w:tplc="83F24DA6">
      <w:start w:val="1"/>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B454E6F"/>
    <w:multiLevelType w:val="hybridMultilevel"/>
    <w:tmpl w:val="75A0092C"/>
    <w:lvl w:ilvl="0" w:tplc="289C3E5A">
      <w:start w:val="2"/>
      <w:numFmt w:val="decimal"/>
      <w:lvlText w:val="%1.7."/>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C187DA4"/>
    <w:multiLevelType w:val="hybridMultilevel"/>
    <w:tmpl w:val="D878ECF2"/>
    <w:lvl w:ilvl="0" w:tplc="B8F65E4A">
      <w:start w:val="3"/>
      <w:numFmt w:val="decimal"/>
      <w:lvlText w:val="%1.4."/>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C506DA8"/>
    <w:multiLevelType w:val="hybridMultilevel"/>
    <w:tmpl w:val="C11E522E"/>
    <w:lvl w:ilvl="0" w:tplc="7362F66A">
      <w:start w:val="3"/>
      <w:numFmt w:val="decimal"/>
      <w:lvlText w:val="%1.5.3."/>
      <w:lvlJc w:val="left"/>
      <w:pPr>
        <w:ind w:left="271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CD957B1"/>
    <w:multiLevelType w:val="hybridMultilevel"/>
    <w:tmpl w:val="0EECEB46"/>
    <w:lvl w:ilvl="0" w:tplc="B28ADC04">
      <w:start w:val="3"/>
      <w:numFmt w:val="decimal"/>
      <w:lvlText w:val="%1.7.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0657A45"/>
    <w:multiLevelType w:val="hybridMultilevel"/>
    <w:tmpl w:val="178E212E"/>
    <w:lvl w:ilvl="0" w:tplc="367EF6CA">
      <w:start w:val="1"/>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1946A7D"/>
    <w:multiLevelType w:val="hybridMultilevel"/>
    <w:tmpl w:val="484E4758"/>
    <w:lvl w:ilvl="0" w:tplc="6554BBE8">
      <w:start w:val="2"/>
      <w:numFmt w:val="decimal"/>
      <w:lvlText w:val="%1.10."/>
      <w:lvlJc w:val="left"/>
      <w:pPr>
        <w:ind w:left="1429"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4A7528E"/>
    <w:multiLevelType w:val="hybridMultilevel"/>
    <w:tmpl w:val="B93E17F0"/>
    <w:lvl w:ilvl="0" w:tplc="99E438D8">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6F7109D"/>
    <w:multiLevelType w:val="hybridMultilevel"/>
    <w:tmpl w:val="B5589308"/>
    <w:lvl w:ilvl="0" w:tplc="CF160002">
      <w:start w:val="3"/>
      <w:numFmt w:val="decimal"/>
      <w:lvlText w:val="%1.2.2."/>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7676282"/>
    <w:multiLevelType w:val="hybridMultilevel"/>
    <w:tmpl w:val="28D6EBF2"/>
    <w:lvl w:ilvl="0" w:tplc="4A089D82">
      <w:start w:val="3"/>
      <w:numFmt w:val="decimal"/>
      <w:lvlText w:val="%1.5.2."/>
      <w:lvlJc w:val="left"/>
      <w:pPr>
        <w:ind w:left="271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88D558C"/>
    <w:multiLevelType w:val="hybridMultilevel"/>
    <w:tmpl w:val="2446E71A"/>
    <w:lvl w:ilvl="0" w:tplc="04210019">
      <w:start w:val="1"/>
      <w:numFmt w:val="lowerLetter"/>
      <w:lvlText w:val="%1."/>
      <w:lvlJc w:val="left"/>
      <w:pPr>
        <w:ind w:left="2149" w:hanging="360"/>
      </w:p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23">
    <w:nsid w:val="29560DF1"/>
    <w:multiLevelType w:val="hybridMultilevel"/>
    <w:tmpl w:val="4616186C"/>
    <w:lvl w:ilvl="0" w:tplc="12D6060C">
      <w:start w:val="3"/>
      <w:numFmt w:val="decimal"/>
      <w:lvlText w:val="%1.5.3."/>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D2656A9"/>
    <w:multiLevelType w:val="hybridMultilevel"/>
    <w:tmpl w:val="A0F8C5B0"/>
    <w:lvl w:ilvl="0" w:tplc="CB5AE666">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E122C17"/>
    <w:multiLevelType w:val="hybridMultilevel"/>
    <w:tmpl w:val="D86086D2"/>
    <w:lvl w:ilvl="0" w:tplc="0A746BBE">
      <w:start w:val="1"/>
      <w:numFmt w:val="decimal"/>
      <w:lvlText w:val="%1.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EA7747F"/>
    <w:multiLevelType w:val="hybridMultilevel"/>
    <w:tmpl w:val="50820E6C"/>
    <w:lvl w:ilvl="0" w:tplc="B44A03D4">
      <w:start w:val="3"/>
      <w:numFmt w:val="decimal"/>
      <w:lvlText w:val="%1.6."/>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F0513F1"/>
    <w:multiLevelType w:val="hybridMultilevel"/>
    <w:tmpl w:val="6A328952"/>
    <w:lvl w:ilvl="0" w:tplc="D61CA2DC">
      <w:start w:val="1"/>
      <w:numFmt w:val="decimal"/>
      <w:lvlText w:val="%1.4.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1EA10D6"/>
    <w:multiLevelType w:val="hybridMultilevel"/>
    <w:tmpl w:val="1F52CCE6"/>
    <w:lvl w:ilvl="0" w:tplc="AF20F75C">
      <w:start w:val="1"/>
      <w:numFmt w:val="decimal"/>
      <w:lvlText w:val="%1.5."/>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2831B4F"/>
    <w:multiLevelType w:val="hybridMultilevel"/>
    <w:tmpl w:val="A162A432"/>
    <w:lvl w:ilvl="0" w:tplc="4C3CFDD6">
      <w:start w:val="3"/>
      <w:numFmt w:val="decimal"/>
      <w:lvlText w:val="%1.5."/>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4AD165C"/>
    <w:multiLevelType w:val="hybridMultilevel"/>
    <w:tmpl w:val="0012F908"/>
    <w:lvl w:ilvl="0" w:tplc="27DA3854">
      <w:start w:val="1"/>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36504930"/>
    <w:multiLevelType w:val="hybridMultilevel"/>
    <w:tmpl w:val="57642D84"/>
    <w:lvl w:ilvl="0" w:tplc="10BC5318">
      <w:start w:val="1"/>
      <w:numFmt w:val="decimal"/>
      <w:lvlText w:val="%1.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8CE7B23"/>
    <w:multiLevelType w:val="hybridMultilevel"/>
    <w:tmpl w:val="23B4337E"/>
    <w:lvl w:ilvl="0" w:tplc="83141648">
      <w:start w:val="4"/>
      <w:numFmt w:val="decimal"/>
      <w:lvlText w:val="%1.3."/>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9177851"/>
    <w:multiLevelType w:val="hybridMultilevel"/>
    <w:tmpl w:val="670EF4CA"/>
    <w:lvl w:ilvl="0" w:tplc="EF60FD3A">
      <w:start w:val="3"/>
      <w:numFmt w:val="decimal"/>
      <w:lvlText w:val="%1.4."/>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9761428"/>
    <w:multiLevelType w:val="hybridMultilevel"/>
    <w:tmpl w:val="FE386FBC"/>
    <w:lvl w:ilvl="0" w:tplc="83F24DA6">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5">
    <w:nsid w:val="39912ADD"/>
    <w:multiLevelType w:val="hybridMultilevel"/>
    <w:tmpl w:val="9050D962"/>
    <w:lvl w:ilvl="0" w:tplc="E9B6A10A">
      <w:start w:val="4"/>
      <w:numFmt w:val="decimal"/>
      <w:lvlText w:val="%1.3.4"/>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3A7611C2"/>
    <w:multiLevelType w:val="hybridMultilevel"/>
    <w:tmpl w:val="F9A4C668"/>
    <w:lvl w:ilvl="0" w:tplc="CC72E438">
      <w:start w:val="3"/>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3AF93150"/>
    <w:multiLevelType w:val="hybridMultilevel"/>
    <w:tmpl w:val="C9766CAA"/>
    <w:lvl w:ilvl="0" w:tplc="D5386B5A">
      <w:start w:val="1"/>
      <w:numFmt w:val="decimal"/>
      <w:lvlText w:val="%1.4.3"/>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3CD574B2"/>
    <w:multiLevelType w:val="hybridMultilevel"/>
    <w:tmpl w:val="E6AAAB9C"/>
    <w:lvl w:ilvl="0" w:tplc="D2520F0E">
      <w:start w:val="1"/>
      <w:numFmt w:val="decimal"/>
      <w:lvlText w:val="%1.3.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CE60419"/>
    <w:multiLevelType w:val="hybridMultilevel"/>
    <w:tmpl w:val="F6D048CC"/>
    <w:lvl w:ilvl="0" w:tplc="DA045532">
      <w:start w:val="1"/>
      <w:numFmt w:val="decimal"/>
      <w:lvlText w:val="%1.5."/>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3E5E554D"/>
    <w:multiLevelType w:val="hybridMultilevel"/>
    <w:tmpl w:val="593007EC"/>
    <w:lvl w:ilvl="0" w:tplc="AF222976">
      <w:start w:val="1"/>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3ECA1B4F"/>
    <w:multiLevelType w:val="hybridMultilevel"/>
    <w:tmpl w:val="69A2031C"/>
    <w:lvl w:ilvl="0" w:tplc="04210019">
      <w:start w:val="1"/>
      <w:numFmt w:val="lowerLetter"/>
      <w:lvlText w:val="%1."/>
      <w:lvlJc w:val="left"/>
      <w:pPr>
        <w:ind w:left="2149" w:hanging="360"/>
      </w:p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42">
    <w:nsid w:val="404D148D"/>
    <w:multiLevelType w:val="hybridMultilevel"/>
    <w:tmpl w:val="AA9CC3FC"/>
    <w:lvl w:ilvl="0" w:tplc="BFD01F7E">
      <w:start w:val="3"/>
      <w:numFmt w:val="decimal"/>
      <w:lvlText w:val="%1.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413677DB"/>
    <w:multiLevelType w:val="hybridMultilevel"/>
    <w:tmpl w:val="96189ACC"/>
    <w:lvl w:ilvl="0" w:tplc="BB3EEE68">
      <w:start w:val="3"/>
      <w:numFmt w:val="decimal"/>
      <w:lvlText w:val="%1.5."/>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18C50E3"/>
    <w:multiLevelType w:val="hybridMultilevel"/>
    <w:tmpl w:val="CCF0BA9E"/>
    <w:lvl w:ilvl="0" w:tplc="F87A04C0">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1B0493F"/>
    <w:multiLevelType w:val="hybridMultilevel"/>
    <w:tmpl w:val="8A648AF4"/>
    <w:lvl w:ilvl="0" w:tplc="84FE81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423A5BC6"/>
    <w:multiLevelType w:val="hybridMultilevel"/>
    <w:tmpl w:val="5E844158"/>
    <w:lvl w:ilvl="0" w:tplc="4A201484">
      <w:start w:val="2"/>
      <w:numFmt w:val="decimal"/>
      <w:lvlText w:val="%1.3."/>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429937E7"/>
    <w:multiLevelType w:val="hybridMultilevel"/>
    <w:tmpl w:val="D5246946"/>
    <w:lvl w:ilvl="0" w:tplc="18A61B18">
      <w:start w:val="3"/>
      <w:numFmt w:val="decimal"/>
      <w:lvlText w:val="%1.7.2"/>
      <w:lvlJc w:val="left"/>
      <w:pPr>
        <w:ind w:left="1429"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44B056C5"/>
    <w:multiLevelType w:val="hybridMultilevel"/>
    <w:tmpl w:val="F87C2F6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9">
    <w:nsid w:val="46112DFC"/>
    <w:multiLevelType w:val="hybridMultilevel"/>
    <w:tmpl w:val="0E38C832"/>
    <w:lvl w:ilvl="0" w:tplc="0234C2CC">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462B238D"/>
    <w:multiLevelType w:val="hybridMultilevel"/>
    <w:tmpl w:val="4162A1A6"/>
    <w:lvl w:ilvl="0" w:tplc="16424E48">
      <w:start w:val="2"/>
      <w:numFmt w:val="decimal"/>
      <w:lvlText w:val="%1.4."/>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47721D36"/>
    <w:multiLevelType w:val="hybridMultilevel"/>
    <w:tmpl w:val="BF466F20"/>
    <w:lvl w:ilvl="0" w:tplc="8716C242">
      <w:start w:val="4"/>
      <w:numFmt w:val="decimal"/>
      <w:lvlText w:val="%1.2."/>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8301497"/>
    <w:multiLevelType w:val="hybridMultilevel"/>
    <w:tmpl w:val="327AD1A0"/>
    <w:lvl w:ilvl="0" w:tplc="36CC9F70">
      <w:start w:val="2"/>
      <w:numFmt w:val="decimal"/>
      <w:lvlText w:val="%1.6."/>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49050CB3"/>
    <w:multiLevelType w:val="hybridMultilevel"/>
    <w:tmpl w:val="2796123C"/>
    <w:lvl w:ilvl="0" w:tplc="2264E134">
      <w:start w:val="3"/>
      <w:numFmt w:val="decimal"/>
      <w:lvlText w:val="%1.3.2."/>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49C42980"/>
    <w:multiLevelType w:val="hybridMultilevel"/>
    <w:tmpl w:val="8772A4D4"/>
    <w:lvl w:ilvl="0" w:tplc="83F24DA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4C005472"/>
    <w:multiLevelType w:val="hybridMultilevel"/>
    <w:tmpl w:val="D6E493E0"/>
    <w:lvl w:ilvl="0" w:tplc="5E74DFB4">
      <w:start w:val="1"/>
      <w:numFmt w:val="decimal"/>
      <w:lvlText w:val="%1.4.4"/>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4C120CFD"/>
    <w:multiLevelType w:val="hybridMultilevel"/>
    <w:tmpl w:val="A34C3120"/>
    <w:lvl w:ilvl="0" w:tplc="FCFE53EE">
      <w:start w:val="1"/>
      <w:numFmt w:val="decimal"/>
      <w:lvlText w:val="%1.3."/>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4C78505F"/>
    <w:multiLevelType w:val="hybridMultilevel"/>
    <w:tmpl w:val="878EF5A2"/>
    <w:lvl w:ilvl="0" w:tplc="4A9476B6">
      <w:start w:val="3"/>
      <w:numFmt w:val="decimal"/>
      <w:lvlText w:val="%1.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4D4B6BC2"/>
    <w:multiLevelType w:val="hybridMultilevel"/>
    <w:tmpl w:val="4F26D21C"/>
    <w:lvl w:ilvl="0" w:tplc="83C6BF7A">
      <w:start w:val="3"/>
      <w:numFmt w:val="decimal"/>
      <w:lvlText w:val="%1.3."/>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4E2D64C0"/>
    <w:multiLevelType w:val="hybridMultilevel"/>
    <w:tmpl w:val="E8F49368"/>
    <w:lvl w:ilvl="0" w:tplc="268E7B20">
      <w:start w:val="2"/>
      <w:numFmt w:val="decimal"/>
      <w:lvlText w:val="%1.6."/>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4ED806C7"/>
    <w:multiLevelType w:val="hybridMultilevel"/>
    <w:tmpl w:val="C49AEA1C"/>
    <w:lvl w:ilvl="0" w:tplc="CF4E7436">
      <w:start w:val="1"/>
      <w:numFmt w:val="decimal"/>
      <w:lvlText w:val="%1.4."/>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4F82045F"/>
    <w:multiLevelType w:val="hybridMultilevel"/>
    <w:tmpl w:val="9096604E"/>
    <w:lvl w:ilvl="0" w:tplc="EA94BD4C">
      <w:start w:val="1"/>
      <w:numFmt w:val="decimal"/>
      <w:lvlText w:val="%1.4."/>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505B0364"/>
    <w:multiLevelType w:val="hybridMultilevel"/>
    <w:tmpl w:val="B1B27488"/>
    <w:lvl w:ilvl="0" w:tplc="CA0A7630">
      <w:start w:val="3"/>
      <w:numFmt w:val="decimal"/>
      <w:lvlText w:val="%1.7."/>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515449FB"/>
    <w:multiLevelType w:val="hybridMultilevel"/>
    <w:tmpl w:val="6A1640F8"/>
    <w:lvl w:ilvl="0" w:tplc="F0F8DDD2">
      <w:start w:val="3"/>
      <w:numFmt w:val="decimal"/>
      <w:lvlText w:val="%1.3.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517779C3"/>
    <w:multiLevelType w:val="hybridMultilevel"/>
    <w:tmpl w:val="30F0B772"/>
    <w:lvl w:ilvl="0" w:tplc="F15E2B6C">
      <w:start w:val="3"/>
      <w:numFmt w:val="decimal"/>
      <w:lvlText w:val="%1.5.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51876A15"/>
    <w:multiLevelType w:val="hybridMultilevel"/>
    <w:tmpl w:val="E762606C"/>
    <w:lvl w:ilvl="0" w:tplc="DC5EB2E6">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529A3572"/>
    <w:multiLevelType w:val="hybridMultilevel"/>
    <w:tmpl w:val="6A5CBB82"/>
    <w:lvl w:ilvl="0" w:tplc="B03A0C34">
      <w:start w:val="1"/>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53035DEE"/>
    <w:multiLevelType w:val="hybridMultilevel"/>
    <w:tmpl w:val="32BC9FE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8">
    <w:nsid w:val="53505E6B"/>
    <w:multiLevelType w:val="hybridMultilevel"/>
    <w:tmpl w:val="6D2C87E4"/>
    <w:lvl w:ilvl="0" w:tplc="512C8D7C">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53B91537"/>
    <w:multiLevelType w:val="hybridMultilevel"/>
    <w:tmpl w:val="20A25FE2"/>
    <w:lvl w:ilvl="0" w:tplc="9F3C6676">
      <w:start w:val="4"/>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54A57F68"/>
    <w:multiLevelType w:val="hybridMultilevel"/>
    <w:tmpl w:val="38A437D2"/>
    <w:lvl w:ilvl="0" w:tplc="C214EF32">
      <w:start w:val="2"/>
      <w:numFmt w:val="decimal"/>
      <w:lvlText w:val="%1.9."/>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557C3D8F"/>
    <w:multiLevelType w:val="hybridMultilevel"/>
    <w:tmpl w:val="A126A0F0"/>
    <w:lvl w:ilvl="0" w:tplc="9DD4344C">
      <w:start w:val="3"/>
      <w:numFmt w:val="decimal"/>
      <w:lvlText w:val="%1.3.2"/>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56972FB9"/>
    <w:multiLevelType w:val="hybridMultilevel"/>
    <w:tmpl w:val="A35CA778"/>
    <w:lvl w:ilvl="0" w:tplc="4C5AAF96">
      <w:start w:val="3"/>
      <w:numFmt w:val="decimal"/>
      <w:lvlText w:val="%1.2.2"/>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57952E5A"/>
    <w:multiLevelType w:val="hybridMultilevel"/>
    <w:tmpl w:val="CC06892C"/>
    <w:lvl w:ilvl="0" w:tplc="11428D34">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589B76FD"/>
    <w:multiLevelType w:val="hybridMultilevel"/>
    <w:tmpl w:val="7294343C"/>
    <w:lvl w:ilvl="0" w:tplc="DF0C6E72">
      <w:start w:val="2"/>
      <w:numFmt w:val="decimal"/>
      <w:lvlText w:val="%1.8."/>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58ED53F6"/>
    <w:multiLevelType w:val="hybridMultilevel"/>
    <w:tmpl w:val="399C6E9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6">
    <w:nsid w:val="5ADC009D"/>
    <w:multiLevelType w:val="hybridMultilevel"/>
    <w:tmpl w:val="D9C6FAB0"/>
    <w:lvl w:ilvl="0" w:tplc="C478BE08">
      <w:start w:val="5"/>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nsid w:val="5E691C7C"/>
    <w:multiLevelType w:val="hybridMultilevel"/>
    <w:tmpl w:val="2F9A7B20"/>
    <w:lvl w:ilvl="0" w:tplc="B218E214">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5EA82D40"/>
    <w:multiLevelType w:val="hybridMultilevel"/>
    <w:tmpl w:val="6D0E110C"/>
    <w:lvl w:ilvl="0" w:tplc="6730069A">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5F2E27B0"/>
    <w:multiLevelType w:val="hybridMultilevel"/>
    <w:tmpl w:val="ABFA260C"/>
    <w:lvl w:ilvl="0" w:tplc="40D46010">
      <w:start w:val="3"/>
      <w:numFmt w:val="decimal"/>
      <w:lvlText w:val="%1.5.2."/>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nsid w:val="5F9930A6"/>
    <w:multiLevelType w:val="hybridMultilevel"/>
    <w:tmpl w:val="2BDCECEA"/>
    <w:lvl w:ilvl="0" w:tplc="8036F432">
      <w:start w:val="2"/>
      <w:numFmt w:val="decimal"/>
      <w:lvlText w:val="%1.3."/>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61776339"/>
    <w:multiLevelType w:val="hybridMultilevel"/>
    <w:tmpl w:val="B7E67096"/>
    <w:lvl w:ilvl="0" w:tplc="67F22688">
      <w:start w:val="3"/>
      <w:numFmt w:val="decimal"/>
      <w:lvlText w:val="%1.2."/>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62996639"/>
    <w:multiLevelType w:val="hybridMultilevel"/>
    <w:tmpl w:val="DDB8596E"/>
    <w:lvl w:ilvl="0" w:tplc="13364872">
      <w:start w:val="4"/>
      <w:numFmt w:val="decimal"/>
      <w:lvlText w:val="%1.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nsid w:val="63520204"/>
    <w:multiLevelType w:val="hybridMultilevel"/>
    <w:tmpl w:val="DD4EBB6E"/>
    <w:lvl w:ilvl="0" w:tplc="A5BEF996">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4">
    <w:nsid w:val="65570469"/>
    <w:multiLevelType w:val="hybridMultilevel"/>
    <w:tmpl w:val="3C60B932"/>
    <w:lvl w:ilvl="0" w:tplc="76CAC140">
      <w:start w:val="3"/>
      <w:numFmt w:val="decimal"/>
      <w:lvlText w:val="%1.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65F66671"/>
    <w:multiLevelType w:val="hybridMultilevel"/>
    <w:tmpl w:val="DECCFC00"/>
    <w:lvl w:ilvl="0" w:tplc="02D40206">
      <w:start w:val="4"/>
      <w:numFmt w:val="decimal"/>
      <w:lvlText w:val="%1.3.2."/>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nsid w:val="66576D26"/>
    <w:multiLevelType w:val="hybridMultilevel"/>
    <w:tmpl w:val="394C762A"/>
    <w:lvl w:ilvl="0" w:tplc="90A477E0">
      <w:start w:val="2"/>
      <w:numFmt w:val="decimal"/>
      <w:lvlText w:val="%1.5."/>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nsid w:val="666F770C"/>
    <w:multiLevelType w:val="hybridMultilevel"/>
    <w:tmpl w:val="21FE7234"/>
    <w:lvl w:ilvl="0" w:tplc="5C64BC70">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nsid w:val="67C07C58"/>
    <w:multiLevelType w:val="hybridMultilevel"/>
    <w:tmpl w:val="06ECF532"/>
    <w:lvl w:ilvl="0" w:tplc="621E9A16">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nsid w:val="69814CD9"/>
    <w:multiLevelType w:val="hybridMultilevel"/>
    <w:tmpl w:val="81949C60"/>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0">
    <w:nsid w:val="6ABC0CE9"/>
    <w:multiLevelType w:val="hybridMultilevel"/>
    <w:tmpl w:val="FBCA3C8E"/>
    <w:lvl w:ilvl="0" w:tplc="07221F44">
      <w:start w:val="1"/>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6B183EAB"/>
    <w:multiLevelType w:val="hybridMultilevel"/>
    <w:tmpl w:val="9EEEA74C"/>
    <w:lvl w:ilvl="0" w:tplc="63529500">
      <w:start w:val="5"/>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nsid w:val="6B9C159E"/>
    <w:multiLevelType w:val="hybridMultilevel"/>
    <w:tmpl w:val="14C40380"/>
    <w:lvl w:ilvl="0" w:tplc="A1CC7F2A">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6F596E97"/>
    <w:multiLevelType w:val="hybridMultilevel"/>
    <w:tmpl w:val="6AD85FF0"/>
    <w:lvl w:ilvl="0" w:tplc="2CBC6D10">
      <w:start w:val="3"/>
      <w:numFmt w:val="decimal"/>
      <w:lvlText w:val="%1.3."/>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nsid w:val="6F5A2954"/>
    <w:multiLevelType w:val="hybridMultilevel"/>
    <w:tmpl w:val="1E02A92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5">
    <w:nsid w:val="6FE62C96"/>
    <w:multiLevelType w:val="hybridMultilevel"/>
    <w:tmpl w:val="4BEC2030"/>
    <w:lvl w:ilvl="0" w:tplc="BA98CDE8">
      <w:start w:val="1"/>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nsid w:val="702F1079"/>
    <w:multiLevelType w:val="hybridMultilevel"/>
    <w:tmpl w:val="70168E9A"/>
    <w:lvl w:ilvl="0" w:tplc="60448E10">
      <w:start w:val="3"/>
      <w:numFmt w:val="decimal"/>
      <w:lvlText w:val="%1.4.2."/>
      <w:lvlJc w:val="left"/>
      <w:pPr>
        <w:ind w:left="2716" w:hanging="360"/>
      </w:pPr>
      <w:rPr>
        <w:rFonts w:hint="default"/>
        <w:b w:val="0"/>
      </w:rPr>
    </w:lvl>
    <w:lvl w:ilvl="1" w:tplc="04210019" w:tentative="1">
      <w:start w:val="1"/>
      <w:numFmt w:val="lowerLetter"/>
      <w:lvlText w:val="%2."/>
      <w:lvlJc w:val="left"/>
      <w:pPr>
        <w:ind w:left="3436" w:hanging="360"/>
      </w:pPr>
    </w:lvl>
    <w:lvl w:ilvl="2" w:tplc="0421001B" w:tentative="1">
      <w:start w:val="1"/>
      <w:numFmt w:val="lowerRoman"/>
      <w:lvlText w:val="%3."/>
      <w:lvlJc w:val="right"/>
      <w:pPr>
        <w:ind w:left="4156" w:hanging="180"/>
      </w:pPr>
    </w:lvl>
    <w:lvl w:ilvl="3" w:tplc="0421000F" w:tentative="1">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97">
    <w:nsid w:val="725B53F9"/>
    <w:multiLevelType w:val="hybridMultilevel"/>
    <w:tmpl w:val="E6804792"/>
    <w:lvl w:ilvl="0" w:tplc="B3A2C6F2">
      <w:start w:val="2"/>
      <w:numFmt w:val="decimal"/>
      <w:lvlText w:val="%1.10."/>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nsid w:val="72841379"/>
    <w:multiLevelType w:val="hybridMultilevel"/>
    <w:tmpl w:val="B77811B6"/>
    <w:lvl w:ilvl="0" w:tplc="7E60C08E">
      <w:start w:val="3"/>
      <w:numFmt w:val="decimal"/>
      <w:lvlText w:val="%1.4.2."/>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9">
    <w:nsid w:val="72A317A6"/>
    <w:multiLevelType w:val="hybridMultilevel"/>
    <w:tmpl w:val="FF54CDEE"/>
    <w:lvl w:ilvl="0" w:tplc="5CC468B2">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nsid w:val="731F31CC"/>
    <w:multiLevelType w:val="hybridMultilevel"/>
    <w:tmpl w:val="B290E856"/>
    <w:lvl w:ilvl="0" w:tplc="448E7B5A">
      <w:start w:val="2"/>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nsid w:val="73C75A9C"/>
    <w:multiLevelType w:val="hybridMultilevel"/>
    <w:tmpl w:val="35C08606"/>
    <w:lvl w:ilvl="0" w:tplc="DAD236C2">
      <w:start w:val="4"/>
      <w:numFmt w:val="decimal"/>
      <w:lvlText w:val="%1.3.3."/>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2">
    <w:nsid w:val="73EC6975"/>
    <w:multiLevelType w:val="hybridMultilevel"/>
    <w:tmpl w:val="6B9242A0"/>
    <w:lvl w:ilvl="0" w:tplc="4776EAC6">
      <w:start w:val="2"/>
      <w:numFmt w:val="decimal"/>
      <w:lvlText w:val="%1.9."/>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nsid w:val="76E324C9"/>
    <w:multiLevelType w:val="hybridMultilevel"/>
    <w:tmpl w:val="10D411D8"/>
    <w:lvl w:ilvl="0" w:tplc="7076F47E">
      <w:start w:val="2"/>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nsid w:val="7754242F"/>
    <w:multiLevelType w:val="hybridMultilevel"/>
    <w:tmpl w:val="F6548D96"/>
    <w:lvl w:ilvl="0" w:tplc="C1764254">
      <w:start w:val="3"/>
      <w:numFmt w:val="decimal"/>
      <w:lvlText w:val="%1.7.1"/>
      <w:lvlJc w:val="left"/>
      <w:pPr>
        <w:ind w:left="1429"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nsid w:val="7AB66F34"/>
    <w:multiLevelType w:val="hybridMultilevel"/>
    <w:tmpl w:val="4304871C"/>
    <w:lvl w:ilvl="0" w:tplc="5858798A">
      <w:start w:val="3"/>
      <w:numFmt w:val="decimal"/>
      <w:lvlText w:val="%1.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nsid w:val="7B362598"/>
    <w:multiLevelType w:val="hybridMultilevel"/>
    <w:tmpl w:val="FA2617BA"/>
    <w:lvl w:ilvl="0" w:tplc="6A86FE78">
      <w:start w:val="4"/>
      <w:numFmt w:val="decimal"/>
      <w:lvlText w:val="%1.3."/>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nsid w:val="7C046A7D"/>
    <w:multiLevelType w:val="hybridMultilevel"/>
    <w:tmpl w:val="3D0C8888"/>
    <w:lvl w:ilvl="0" w:tplc="F2BCAA70">
      <w:start w:val="4"/>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nsid w:val="7C180906"/>
    <w:multiLevelType w:val="hybridMultilevel"/>
    <w:tmpl w:val="C4AA2DA4"/>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9">
    <w:nsid w:val="7CB92396"/>
    <w:multiLevelType w:val="hybridMultilevel"/>
    <w:tmpl w:val="5164FEBA"/>
    <w:lvl w:ilvl="0" w:tplc="B86CB4B0">
      <w:start w:val="2"/>
      <w:numFmt w:val="decimal"/>
      <w:lvlText w:val="%1.7."/>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0">
    <w:nsid w:val="7CCE3FE7"/>
    <w:multiLevelType w:val="hybridMultilevel"/>
    <w:tmpl w:val="3926B5CC"/>
    <w:lvl w:ilvl="0" w:tplc="B88AF518">
      <w:start w:val="2"/>
      <w:numFmt w:val="decimal"/>
      <w:lvlText w:val="%1.4."/>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1">
    <w:nsid w:val="7D03212E"/>
    <w:multiLevelType w:val="hybridMultilevel"/>
    <w:tmpl w:val="B170BE8E"/>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12">
    <w:nsid w:val="7E1A76A6"/>
    <w:multiLevelType w:val="hybridMultilevel"/>
    <w:tmpl w:val="455C2876"/>
    <w:lvl w:ilvl="0" w:tplc="795C5524">
      <w:start w:val="3"/>
      <w:numFmt w:val="decimal"/>
      <w:lvlText w:val="%1.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3">
    <w:nsid w:val="7E98564A"/>
    <w:multiLevelType w:val="hybridMultilevel"/>
    <w:tmpl w:val="EFFADADC"/>
    <w:lvl w:ilvl="0" w:tplc="17BE139E">
      <w:start w:val="3"/>
      <w:numFmt w:val="decimal"/>
      <w:lvlText w:val="%1.4.1"/>
      <w:lvlJc w:val="left"/>
      <w:pPr>
        <w:ind w:left="2716" w:hanging="360"/>
      </w:pPr>
      <w:rPr>
        <w:rFonts w:hint="default"/>
        <w:b w:val="0"/>
      </w:rPr>
    </w:lvl>
    <w:lvl w:ilvl="1" w:tplc="04210019" w:tentative="1">
      <w:start w:val="1"/>
      <w:numFmt w:val="lowerLetter"/>
      <w:lvlText w:val="%2."/>
      <w:lvlJc w:val="left"/>
      <w:pPr>
        <w:ind w:left="3436" w:hanging="360"/>
      </w:pPr>
    </w:lvl>
    <w:lvl w:ilvl="2" w:tplc="0421001B" w:tentative="1">
      <w:start w:val="1"/>
      <w:numFmt w:val="lowerRoman"/>
      <w:lvlText w:val="%3."/>
      <w:lvlJc w:val="right"/>
      <w:pPr>
        <w:ind w:left="4156" w:hanging="180"/>
      </w:pPr>
    </w:lvl>
    <w:lvl w:ilvl="3" w:tplc="0421000F" w:tentative="1">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114">
    <w:nsid w:val="7EA54780"/>
    <w:multiLevelType w:val="hybridMultilevel"/>
    <w:tmpl w:val="C27A3434"/>
    <w:lvl w:ilvl="0" w:tplc="A35A5852">
      <w:start w:val="2"/>
      <w:numFmt w:val="decimal"/>
      <w:lvlText w:val="%1.6."/>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5"/>
  </w:num>
  <w:num w:numId="2">
    <w:abstractNumId w:val="48"/>
  </w:num>
  <w:num w:numId="3">
    <w:abstractNumId w:val="68"/>
  </w:num>
  <w:num w:numId="4">
    <w:abstractNumId w:val="66"/>
  </w:num>
  <w:num w:numId="5">
    <w:abstractNumId w:val="10"/>
  </w:num>
  <w:num w:numId="6">
    <w:abstractNumId w:val="61"/>
  </w:num>
  <w:num w:numId="7">
    <w:abstractNumId w:val="100"/>
  </w:num>
  <w:num w:numId="8">
    <w:abstractNumId w:val="81"/>
  </w:num>
  <w:num w:numId="9">
    <w:abstractNumId w:val="33"/>
  </w:num>
  <w:num w:numId="10">
    <w:abstractNumId w:val="58"/>
  </w:num>
  <w:num w:numId="11">
    <w:abstractNumId w:val="91"/>
  </w:num>
  <w:num w:numId="12">
    <w:abstractNumId w:val="46"/>
  </w:num>
  <w:num w:numId="13">
    <w:abstractNumId w:val="110"/>
  </w:num>
  <w:num w:numId="14">
    <w:abstractNumId w:val="1"/>
  </w:num>
  <w:num w:numId="15">
    <w:abstractNumId w:val="52"/>
  </w:num>
  <w:num w:numId="16">
    <w:abstractNumId w:val="43"/>
  </w:num>
  <w:num w:numId="17">
    <w:abstractNumId w:val="51"/>
  </w:num>
  <w:num w:numId="18">
    <w:abstractNumId w:val="39"/>
  </w:num>
  <w:num w:numId="19">
    <w:abstractNumId w:val="109"/>
  </w:num>
  <w:num w:numId="20">
    <w:abstractNumId w:val="74"/>
  </w:num>
  <w:num w:numId="21">
    <w:abstractNumId w:val="102"/>
  </w:num>
  <w:num w:numId="22">
    <w:abstractNumId w:val="26"/>
  </w:num>
  <w:num w:numId="23">
    <w:abstractNumId w:val="62"/>
  </w:num>
  <w:num w:numId="24">
    <w:abstractNumId w:val="20"/>
  </w:num>
  <w:num w:numId="25">
    <w:abstractNumId w:val="84"/>
  </w:num>
  <w:num w:numId="26">
    <w:abstractNumId w:val="63"/>
  </w:num>
  <w:num w:numId="27">
    <w:abstractNumId w:val="53"/>
  </w:num>
  <w:num w:numId="28">
    <w:abstractNumId w:val="113"/>
  </w:num>
  <w:num w:numId="29">
    <w:abstractNumId w:val="96"/>
  </w:num>
  <w:num w:numId="30">
    <w:abstractNumId w:val="7"/>
  </w:num>
  <w:num w:numId="31">
    <w:abstractNumId w:val="21"/>
  </w:num>
  <w:num w:numId="32">
    <w:abstractNumId w:val="15"/>
  </w:num>
  <w:num w:numId="33">
    <w:abstractNumId w:val="105"/>
  </w:num>
  <w:num w:numId="34">
    <w:abstractNumId w:val="16"/>
  </w:num>
  <w:num w:numId="35">
    <w:abstractNumId w:val="97"/>
  </w:num>
  <w:num w:numId="36">
    <w:abstractNumId w:val="32"/>
  </w:num>
  <w:num w:numId="37">
    <w:abstractNumId w:val="44"/>
  </w:num>
  <w:num w:numId="38">
    <w:abstractNumId w:val="40"/>
  </w:num>
  <w:num w:numId="39">
    <w:abstractNumId w:val="56"/>
  </w:num>
  <w:num w:numId="40">
    <w:abstractNumId w:val="31"/>
  </w:num>
  <w:num w:numId="41">
    <w:abstractNumId w:val="38"/>
  </w:num>
  <w:num w:numId="42">
    <w:abstractNumId w:val="2"/>
  </w:num>
  <w:num w:numId="43">
    <w:abstractNumId w:val="60"/>
  </w:num>
  <w:num w:numId="44">
    <w:abstractNumId w:val="25"/>
  </w:num>
  <w:num w:numId="45">
    <w:abstractNumId w:val="27"/>
  </w:num>
  <w:num w:numId="46">
    <w:abstractNumId w:val="37"/>
  </w:num>
  <w:num w:numId="47">
    <w:abstractNumId w:val="55"/>
  </w:num>
  <w:num w:numId="48">
    <w:abstractNumId w:val="67"/>
  </w:num>
  <w:num w:numId="49">
    <w:abstractNumId w:val="75"/>
  </w:num>
  <w:num w:numId="50">
    <w:abstractNumId w:val="111"/>
  </w:num>
  <w:num w:numId="51">
    <w:abstractNumId w:val="5"/>
  </w:num>
  <w:num w:numId="52">
    <w:abstractNumId w:val="28"/>
  </w:num>
  <w:num w:numId="53">
    <w:abstractNumId w:val="3"/>
  </w:num>
  <w:num w:numId="54">
    <w:abstractNumId w:val="103"/>
  </w:num>
  <w:num w:numId="55">
    <w:abstractNumId w:val="108"/>
  </w:num>
  <w:num w:numId="56">
    <w:abstractNumId w:val="22"/>
  </w:num>
  <w:num w:numId="57">
    <w:abstractNumId w:val="80"/>
  </w:num>
  <w:num w:numId="58">
    <w:abstractNumId w:val="90"/>
  </w:num>
  <w:num w:numId="59">
    <w:abstractNumId w:val="50"/>
  </w:num>
  <w:num w:numId="60">
    <w:abstractNumId w:val="83"/>
  </w:num>
  <w:num w:numId="61">
    <w:abstractNumId w:val="86"/>
  </w:num>
  <w:num w:numId="62">
    <w:abstractNumId w:val="114"/>
  </w:num>
  <w:num w:numId="63">
    <w:abstractNumId w:val="89"/>
  </w:num>
  <w:num w:numId="64">
    <w:abstractNumId w:val="6"/>
  </w:num>
  <w:num w:numId="65">
    <w:abstractNumId w:val="41"/>
  </w:num>
  <w:num w:numId="66">
    <w:abstractNumId w:val="59"/>
  </w:num>
  <w:num w:numId="67">
    <w:abstractNumId w:val="73"/>
  </w:num>
  <w:num w:numId="68">
    <w:abstractNumId w:val="24"/>
  </w:num>
  <w:num w:numId="69">
    <w:abstractNumId w:val="13"/>
  </w:num>
  <w:num w:numId="70">
    <w:abstractNumId w:val="19"/>
  </w:num>
  <w:num w:numId="71">
    <w:abstractNumId w:val="94"/>
  </w:num>
  <w:num w:numId="72">
    <w:abstractNumId w:val="12"/>
  </w:num>
  <w:num w:numId="73">
    <w:abstractNumId w:val="30"/>
  </w:num>
  <w:num w:numId="74">
    <w:abstractNumId w:val="70"/>
  </w:num>
  <w:num w:numId="75">
    <w:abstractNumId w:val="18"/>
  </w:num>
  <w:num w:numId="76">
    <w:abstractNumId w:val="36"/>
  </w:num>
  <w:num w:numId="77">
    <w:abstractNumId w:val="112"/>
  </w:num>
  <w:num w:numId="78">
    <w:abstractNumId w:val="72"/>
  </w:num>
  <w:num w:numId="79">
    <w:abstractNumId w:val="93"/>
  </w:num>
  <w:num w:numId="80">
    <w:abstractNumId w:val="11"/>
  </w:num>
  <w:num w:numId="81">
    <w:abstractNumId w:val="71"/>
  </w:num>
  <w:num w:numId="82">
    <w:abstractNumId w:val="0"/>
  </w:num>
  <w:num w:numId="83">
    <w:abstractNumId w:val="14"/>
  </w:num>
  <w:num w:numId="84">
    <w:abstractNumId w:val="57"/>
  </w:num>
  <w:num w:numId="85">
    <w:abstractNumId w:val="98"/>
  </w:num>
  <w:num w:numId="86">
    <w:abstractNumId w:val="64"/>
  </w:num>
  <w:num w:numId="87">
    <w:abstractNumId w:val="79"/>
  </w:num>
  <w:num w:numId="88">
    <w:abstractNumId w:val="17"/>
  </w:num>
  <w:num w:numId="89">
    <w:abstractNumId w:val="29"/>
  </w:num>
  <w:num w:numId="90">
    <w:abstractNumId w:val="23"/>
  </w:num>
  <w:num w:numId="91">
    <w:abstractNumId w:val="95"/>
  </w:num>
  <w:num w:numId="92">
    <w:abstractNumId w:val="104"/>
  </w:num>
  <w:num w:numId="93">
    <w:abstractNumId w:val="42"/>
  </w:num>
  <w:num w:numId="94">
    <w:abstractNumId w:val="34"/>
  </w:num>
  <w:num w:numId="95">
    <w:abstractNumId w:val="99"/>
  </w:num>
  <w:num w:numId="96">
    <w:abstractNumId w:val="54"/>
  </w:num>
  <w:num w:numId="97">
    <w:abstractNumId w:val="47"/>
  </w:num>
  <w:num w:numId="98">
    <w:abstractNumId w:val="82"/>
  </w:num>
  <w:num w:numId="99">
    <w:abstractNumId w:val="92"/>
  </w:num>
  <w:num w:numId="100">
    <w:abstractNumId w:val="88"/>
  </w:num>
  <w:num w:numId="101">
    <w:abstractNumId w:val="8"/>
  </w:num>
  <w:num w:numId="102">
    <w:abstractNumId w:val="69"/>
  </w:num>
  <w:num w:numId="103">
    <w:abstractNumId w:val="76"/>
  </w:num>
  <w:num w:numId="104">
    <w:abstractNumId w:val="65"/>
  </w:num>
  <w:num w:numId="105">
    <w:abstractNumId w:val="9"/>
  </w:num>
  <w:num w:numId="106">
    <w:abstractNumId w:val="106"/>
  </w:num>
  <w:num w:numId="107">
    <w:abstractNumId w:val="4"/>
  </w:num>
  <w:num w:numId="108">
    <w:abstractNumId w:val="85"/>
  </w:num>
  <w:num w:numId="109">
    <w:abstractNumId w:val="101"/>
  </w:num>
  <w:num w:numId="110">
    <w:abstractNumId w:val="35"/>
  </w:num>
  <w:num w:numId="111">
    <w:abstractNumId w:val="49"/>
  </w:num>
  <w:num w:numId="112">
    <w:abstractNumId w:val="77"/>
  </w:num>
  <w:num w:numId="113">
    <w:abstractNumId w:val="87"/>
  </w:num>
  <w:num w:numId="114">
    <w:abstractNumId w:val="78"/>
  </w:num>
  <w:num w:numId="115">
    <w:abstractNumId w:val="107"/>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295D"/>
    <w:rsid w:val="001570BF"/>
    <w:rsid w:val="002E7190"/>
    <w:rsid w:val="00353ECD"/>
    <w:rsid w:val="003D6C19"/>
    <w:rsid w:val="004A73C7"/>
    <w:rsid w:val="0058090F"/>
    <w:rsid w:val="00602963"/>
    <w:rsid w:val="006048B1"/>
    <w:rsid w:val="0065552F"/>
    <w:rsid w:val="00665E4F"/>
    <w:rsid w:val="006E59B2"/>
    <w:rsid w:val="00775BA4"/>
    <w:rsid w:val="00845182"/>
    <w:rsid w:val="008F5425"/>
    <w:rsid w:val="00960414"/>
    <w:rsid w:val="00A41C22"/>
    <w:rsid w:val="00AB3AC6"/>
    <w:rsid w:val="00B1295D"/>
    <w:rsid w:val="00D47E42"/>
    <w:rsid w:val="00EA7BBC"/>
    <w:rsid w:val="00F41CB3"/>
    <w:rsid w:val="00F53A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29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295D"/>
    <w:rPr>
      <w:rFonts w:ascii="Tahoma" w:hAnsi="Tahoma" w:cs="Tahoma"/>
      <w:sz w:val="16"/>
      <w:szCs w:val="16"/>
    </w:rPr>
  </w:style>
  <w:style w:type="paragraph" w:styleId="ListParagraph">
    <w:name w:val="List Paragraph"/>
    <w:basedOn w:val="Normal"/>
    <w:uiPriority w:val="34"/>
    <w:qFormat/>
    <w:rsid w:val="00B1295D"/>
    <w:pPr>
      <w:ind w:left="720"/>
      <w:contextualSpacing/>
    </w:pPr>
  </w:style>
  <w:style w:type="table" w:styleId="TableGrid">
    <w:name w:val="Table Grid"/>
    <w:basedOn w:val="TableNormal"/>
    <w:uiPriority w:val="59"/>
    <w:rsid w:val="00B1295D"/>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B1295D"/>
  </w:style>
  <w:style w:type="paragraph" w:styleId="Header">
    <w:name w:val="header"/>
    <w:basedOn w:val="Normal"/>
    <w:link w:val="HeaderChar"/>
    <w:uiPriority w:val="99"/>
    <w:unhideWhenUsed/>
    <w:rsid w:val="00B1295D"/>
    <w:pPr>
      <w:tabs>
        <w:tab w:val="center" w:pos="4513"/>
        <w:tab w:val="right" w:pos="9026"/>
      </w:tabs>
      <w:spacing w:after="0" w:line="240" w:lineRule="auto"/>
    </w:pPr>
    <w:rPr>
      <w:rFonts w:eastAsiaTheme="minorEastAsia"/>
      <w:lang w:eastAsia="id-ID"/>
    </w:rPr>
  </w:style>
  <w:style w:type="character" w:customStyle="1" w:styleId="HeaderChar">
    <w:name w:val="Header Char"/>
    <w:basedOn w:val="DefaultParagraphFont"/>
    <w:link w:val="Header"/>
    <w:uiPriority w:val="99"/>
    <w:rsid w:val="00B1295D"/>
    <w:rPr>
      <w:rFonts w:eastAsiaTheme="minorEastAsia"/>
      <w:lang w:eastAsia="id-ID"/>
    </w:rPr>
  </w:style>
  <w:style w:type="paragraph" w:styleId="Footer">
    <w:name w:val="footer"/>
    <w:basedOn w:val="Normal"/>
    <w:link w:val="FooterChar"/>
    <w:uiPriority w:val="99"/>
    <w:unhideWhenUsed/>
    <w:rsid w:val="00B1295D"/>
    <w:pPr>
      <w:tabs>
        <w:tab w:val="center" w:pos="4513"/>
        <w:tab w:val="right" w:pos="9026"/>
      </w:tabs>
      <w:spacing w:after="0" w:line="240" w:lineRule="auto"/>
    </w:pPr>
    <w:rPr>
      <w:rFonts w:eastAsiaTheme="minorEastAsia"/>
      <w:lang w:eastAsia="id-ID"/>
    </w:rPr>
  </w:style>
  <w:style w:type="character" w:customStyle="1" w:styleId="FooterChar">
    <w:name w:val="Footer Char"/>
    <w:basedOn w:val="DefaultParagraphFont"/>
    <w:link w:val="Footer"/>
    <w:uiPriority w:val="99"/>
    <w:rsid w:val="00B1295D"/>
    <w:rPr>
      <w:rFonts w:eastAsiaTheme="minorEastAsia"/>
      <w:lang w:eastAsia="id-ID"/>
    </w:rPr>
  </w:style>
  <w:style w:type="table" w:styleId="LightShading">
    <w:name w:val="Light Shading"/>
    <w:basedOn w:val="TableNormal"/>
    <w:uiPriority w:val="60"/>
    <w:rsid w:val="00B1295D"/>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B1295D"/>
    <w:pPr>
      <w:spacing w:after="0" w:line="240" w:lineRule="auto"/>
    </w:pPr>
    <w:rPr>
      <w:rFonts w:eastAsiaTheme="minorEastAsia"/>
      <w:color w:val="365F91" w:themeColor="accent1" w:themeShade="BF"/>
      <w:lang w:eastAsia="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B1295D"/>
    <w:pPr>
      <w:spacing w:after="0" w:line="240" w:lineRule="auto"/>
    </w:pPr>
    <w:rPr>
      <w:rFonts w:eastAsiaTheme="minorEastAsia"/>
      <w:lang w:eastAsia="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ColorfulList">
    <w:name w:val="Colorful List"/>
    <w:basedOn w:val="TableNormal"/>
    <w:uiPriority w:val="72"/>
    <w:rsid w:val="00B1295D"/>
    <w:pPr>
      <w:spacing w:after="0" w:line="240" w:lineRule="auto"/>
    </w:pPr>
    <w:rPr>
      <w:rFonts w:eastAsiaTheme="minorEastAsia"/>
      <w:color w:val="000000" w:themeColor="text1"/>
      <w:lang w:eastAsia="id-ID"/>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B1295D"/>
    <w:pPr>
      <w:spacing w:after="0" w:line="240" w:lineRule="auto"/>
    </w:pPr>
    <w:rPr>
      <w:rFonts w:eastAsiaTheme="minorEastAsia"/>
      <w:color w:val="000000" w:themeColor="text1"/>
      <w:lang w:eastAsia="id-ID"/>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MediumList1-Accent2">
    <w:name w:val="Medium List 1 Accent 2"/>
    <w:basedOn w:val="TableNormal"/>
    <w:uiPriority w:val="65"/>
    <w:rsid w:val="00B1295D"/>
    <w:pPr>
      <w:spacing w:after="0" w:line="240" w:lineRule="auto"/>
    </w:pPr>
    <w:rPr>
      <w:rFonts w:eastAsiaTheme="minorEastAsia"/>
      <w:color w:val="000000" w:themeColor="text1"/>
      <w:lang w:eastAsia="id-ID"/>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
    <w:name w:val="Medium List 1"/>
    <w:basedOn w:val="TableNormal"/>
    <w:uiPriority w:val="65"/>
    <w:rsid w:val="00B1295D"/>
    <w:pPr>
      <w:spacing w:after="0" w:line="240" w:lineRule="auto"/>
    </w:pPr>
    <w:rPr>
      <w:rFonts w:eastAsiaTheme="minorEastAsia"/>
      <w:color w:val="000000" w:themeColor="text1"/>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Grid-Accent2">
    <w:name w:val="Light Grid Accent 2"/>
    <w:basedOn w:val="TableNormal"/>
    <w:uiPriority w:val="62"/>
    <w:rsid w:val="00B1295D"/>
    <w:pPr>
      <w:spacing w:after="0" w:line="240" w:lineRule="auto"/>
    </w:pPr>
    <w:rPr>
      <w:rFonts w:eastAsiaTheme="minorEastAsia"/>
      <w:lang w:eastAsia="id-ID"/>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diumShading2-Accent1">
    <w:name w:val="Medium Shading 2 Accent 1"/>
    <w:basedOn w:val="TableNormal"/>
    <w:uiPriority w:val="64"/>
    <w:rsid w:val="00B1295D"/>
    <w:pPr>
      <w:spacing w:after="0" w:line="240" w:lineRule="auto"/>
    </w:pPr>
    <w:rPr>
      <w:rFonts w:eastAsiaTheme="minorEastAsia"/>
      <w:lang w:eastAsia="id-ID"/>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B1295D"/>
    <w:pPr>
      <w:spacing w:after="0" w:line="240" w:lineRule="auto"/>
    </w:pPr>
    <w:rPr>
      <w:rFonts w:eastAsiaTheme="minorEastAsia"/>
      <w:lang w:eastAsia="id-ID"/>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DarkList-Accent2">
    <w:name w:val="Dark List Accent 2"/>
    <w:basedOn w:val="TableNormal"/>
    <w:uiPriority w:val="70"/>
    <w:rsid w:val="00B1295D"/>
    <w:pPr>
      <w:spacing w:after="0" w:line="240" w:lineRule="auto"/>
    </w:pPr>
    <w:rPr>
      <w:rFonts w:eastAsiaTheme="minorEastAsia"/>
      <w:color w:val="FFFFFF" w:themeColor="background1"/>
      <w:lang w:eastAsia="id-ID"/>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ColorfulShading-Accent2">
    <w:name w:val="Colorful Shading Accent 2"/>
    <w:basedOn w:val="TableNormal"/>
    <w:uiPriority w:val="71"/>
    <w:rsid w:val="00B1295D"/>
    <w:pPr>
      <w:spacing w:after="0" w:line="240" w:lineRule="auto"/>
    </w:pPr>
    <w:rPr>
      <w:rFonts w:eastAsiaTheme="minorEastAsia"/>
      <w:color w:val="000000" w:themeColor="text1"/>
      <w:lang w:eastAsia="id-ID"/>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List-Accent2">
    <w:name w:val="Colorful List Accent 2"/>
    <w:basedOn w:val="TableNormal"/>
    <w:uiPriority w:val="72"/>
    <w:rsid w:val="00B1295D"/>
    <w:pPr>
      <w:spacing w:after="0" w:line="240" w:lineRule="auto"/>
    </w:pPr>
    <w:rPr>
      <w:rFonts w:eastAsiaTheme="minorEastAsia"/>
      <w:color w:val="000000" w:themeColor="text1"/>
      <w:lang w:eastAsia="id-ID"/>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Grid">
    <w:name w:val="Colorful Grid"/>
    <w:basedOn w:val="TableNormal"/>
    <w:uiPriority w:val="73"/>
    <w:rsid w:val="00B1295D"/>
    <w:pPr>
      <w:spacing w:after="0" w:line="240" w:lineRule="auto"/>
    </w:pPr>
    <w:rPr>
      <w:rFonts w:eastAsiaTheme="minorEastAsia"/>
      <w:color w:val="000000" w:themeColor="text1"/>
      <w:lang w:eastAsia="id-ID"/>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
    <w:name w:val="Medium Grid 1"/>
    <w:basedOn w:val="TableNormal"/>
    <w:uiPriority w:val="67"/>
    <w:rsid w:val="00B1295D"/>
    <w:pPr>
      <w:spacing w:after="0" w:line="240" w:lineRule="auto"/>
    </w:pPr>
    <w:rPr>
      <w:rFonts w:eastAsiaTheme="minorEastAsia"/>
      <w:lang w:eastAsia="id-ID"/>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
    <w:name w:val="Medium Grid 2"/>
    <w:basedOn w:val="TableNormal"/>
    <w:uiPriority w:val="68"/>
    <w:rsid w:val="00B1295D"/>
    <w:pPr>
      <w:spacing w:after="0" w:line="240" w:lineRule="auto"/>
    </w:pPr>
    <w:rPr>
      <w:rFonts w:asciiTheme="majorHAnsi" w:eastAsiaTheme="majorEastAsia" w:hAnsiTheme="majorHAnsi" w:cstheme="majorBidi"/>
      <w:color w:val="000000" w:themeColor="text1"/>
      <w:lang w:eastAsia="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Shading2-Accent5">
    <w:name w:val="Medium Shading 2 Accent 5"/>
    <w:basedOn w:val="TableNormal"/>
    <w:uiPriority w:val="64"/>
    <w:rsid w:val="00B1295D"/>
    <w:pPr>
      <w:spacing w:after="0" w:line="240" w:lineRule="auto"/>
    </w:pPr>
    <w:rPr>
      <w:rFonts w:eastAsiaTheme="minorEastAsia"/>
      <w:lang w:eastAsia="id-ID"/>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NoList2">
    <w:name w:val="No List2"/>
    <w:next w:val="NoList"/>
    <w:uiPriority w:val="99"/>
    <w:semiHidden/>
    <w:unhideWhenUsed/>
    <w:rsid w:val="00B1295D"/>
  </w:style>
  <w:style w:type="numbering" w:customStyle="1" w:styleId="NoList3">
    <w:name w:val="No List3"/>
    <w:next w:val="NoList"/>
    <w:uiPriority w:val="99"/>
    <w:semiHidden/>
    <w:unhideWhenUsed/>
    <w:rsid w:val="00B129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29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295D"/>
    <w:rPr>
      <w:rFonts w:ascii="Tahoma" w:hAnsi="Tahoma" w:cs="Tahoma"/>
      <w:sz w:val="16"/>
      <w:szCs w:val="16"/>
    </w:rPr>
  </w:style>
  <w:style w:type="paragraph" w:styleId="ListParagraph">
    <w:name w:val="List Paragraph"/>
    <w:basedOn w:val="Normal"/>
    <w:uiPriority w:val="34"/>
    <w:qFormat/>
    <w:rsid w:val="00B1295D"/>
    <w:pPr>
      <w:ind w:left="720"/>
      <w:contextualSpacing/>
    </w:pPr>
  </w:style>
  <w:style w:type="table" w:styleId="TableGrid">
    <w:name w:val="Table Grid"/>
    <w:basedOn w:val="TableNormal"/>
    <w:uiPriority w:val="59"/>
    <w:rsid w:val="00B1295D"/>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B1295D"/>
  </w:style>
  <w:style w:type="paragraph" w:styleId="Header">
    <w:name w:val="header"/>
    <w:basedOn w:val="Normal"/>
    <w:link w:val="HeaderChar"/>
    <w:uiPriority w:val="99"/>
    <w:unhideWhenUsed/>
    <w:rsid w:val="00B1295D"/>
    <w:pPr>
      <w:tabs>
        <w:tab w:val="center" w:pos="4513"/>
        <w:tab w:val="right" w:pos="9026"/>
      </w:tabs>
      <w:spacing w:after="0" w:line="240" w:lineRule="auto"/>
    </w:pPr>
    <w:rPr>
      <w:rFonts w:eastAsiaTheme="minorEastAsia"/>
      <w:lang w:eastAsia="id-ID"/>
    </w:rPr>
  </w:style>
  <w:style w:type="character" w:customStyle="1" w:styleId="HeaderChar">
    <w:name w:val="Header Char"/>
    <w:basedOn w:val="DefaultParagraphFont"/>
    <w:link w:val="Header"/>
    <w:uiPriority w:val="99"/>
    <w:rsid w:val="00B1295D"/>
    <w:rPr>
      <w:rFonts w:eastAsiaTheme="minorEastAsia"/>
      <w:lang w:eastAsia="id-ID"/>
    </w:rPr>
  </w:style>
  <w:style w:type="paragraph" w:styleId="Footer">
    <w:name w:val="footer"/>
    <w:basedOn w:val="Normal"/>
    <w:link w:val="FooterChar"/>
    <w:uiPriority w:val="99"/>
    <w:unhideWhenUsed/>
    <w:rsid w:val="00B1295D"/>
    <w:pPr>
      <w:tabs>
        <w:tab w:val="center" w:pos="4513"/>
        <w:tab w:val="right" w:pos="9026"/>
      </w:tabs>
      <w:spacing w:after="0" w:line="240" w:lineRule="auto"/>
    </w:pPr>
    <w:rPr>
      <w:rFonts w:eastAsiaTheme="minorEastAsia"/>
      <w:lang w:eastAsia="id-ID"/>
    </w:rPr>
  </w:style>
  <w:style w:type="character" w:customStyle="1" w:styleId="FooterChar">
    <w:name w:val="Footer Char"/>
    <w:basedOn w:val="DefaultParagraphFont"/>
    <w:link w:val="Footer"/>
    <w:uiPriority w:val="99"/>
    <w:rsid w:val="00B1295D"/>
    <w:rPr>
      <w:rFonts w:eastAsiaTheme="minorEastAsia"/>
      <w:lang w:eastAsia="id-ID"/>
    </w:rPr>
  </w:style>
  <w:style w:type="table" w:styleId="LightShading">
    <w:name w:val="Light Shading"/>
    <w:basedOn w:val="TableNormal"/>
    <w:uiPriority w:val="60"/>
    <w:rsid w:val="00B1295D"/>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B1295D"/>
    <w:pPr>
      <w:spacing w:after="0" w:line="240" w:lineRule="auto"/>
    </w:pPr>
    <w:rPr>
      <w:rFonts w:eastAsiaTheme="minorEastAsia"/>
      <w:color w:val="365F91" w:themeColor="accent1" w:themeShade="BF"/>
      <w:lang w:eastAsia="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B1295D"/>
    <w:pPr>
      <w:spacing w:after="0" w:line="240" w:lineRule="auto"/>
    </w:pPr>
    <w:rPr>
      <w:rFonts w:eastAsiaTheme="minorEastAsia"/>
      <w:lang w:eastAsia="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ColorfulList">
    <w:name w:val="Colorful List"/>
    <w:basedOn w:val="TableNormal"/>
    <w:uiPriority w:val="72"/>
    <w:rsid w:val="00B1295D"/>
    <w:pPr>
      <w:spacing w:after="0" w:line="240" w:lineRule="auto"/>
    </w:pPr>
    <w:rPr>
      <w:rFonts w:eastAsiaTheme="minorEastAsia"/>
      <w:color w:val="000000" w:themeColor="text1"/>
      <w:lang w:eastAsia="id-ID"/>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B1295D"/>
    <w:pPr>
      <w:spacing w:after="0" w:line="240" w:lineRule="auto"/>
    </w:pPr>
    <w:rPr>
      <w:rFonts w:eastAsiaTheme="minorEastAsia"/>
      <w:color w:val="000000" w:themeColor="text1"/>
      <w:lang w:eastAsia="id-ID"/>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MediumList1-Accent2">
    <w:name w:val="Medium List 1 Accent 2"/>
    <w:basedOn w:val="TableNormal"/>
    <w:uiPriority w:val="65"/>
    <w:rsid w:val="00B1295D"/>
    <w:pPr>
      <w:spacing w:after="0" w:line="240" w:lineRule="auto"/>
    </w:pPr>
    <w:rPr>
      <w:rFonts w:eastAsiaTheme="minorEastAsia"/>
      <w:color w:val="000000" w:themeColor="text1"/>
      <w:lang w:eastAsia="id-ID"/>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
    <w:name w:val="Medium List 1"/>
    <w:basedOn w:val="TableNormal"/>
    <w:uiPriority w:val="65"/>
    <w:rsid w:val="00B1295D"/>
    <w:pPr>
      <w:spacing w:after="0" w:line="240" w:lineRule="auto"/>
    </w:pPr>
    <w:rPr>
      <w:rFonts w:eastAsiaTheme="minorEastAsia"/>
      <w:color w:val="000000" w:themeColor="text1"/>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Grid-Accent2">
    <w:name w:val="Light Grid Accent 2"/>
    <w:basedOn w:val="TableNormal"/>
    <w:uiPriority w:val="62"/>
    <w:rsid w:val="00B1295D"/>
    <w:pPr>
      <w:spacing w:after="0" w:line="240" w:lineRule="auto"/>
    </w:pPr>
    <w:rPr>
      <w:rFonts w:eastAsiaTheme="minorEastAsia"/>
      <w:lang w:eastAsia="id-ID"/>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diumShading2-Accent1">
    <w:name w:val="Medium Shading 2 Accent 1"/>
    <w:basedOn w:val="TableNormal"/>
    <w:uiPriority w:val="64"/>
    <w:rsid w:val="00B1295D"/>
    <w:pPr>
      <w:spacing w:after="0" w:line="240" w:lineRule="auto"/>
    </w:pPr>
    <w:rPr>
      <w:rFonts w:eastAsiaTheme="minorEastAsia"/>
      <w:lang w:eastAsia="id-ID"/>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B1295D"/>
    <w:pPr>
      <w:spacing w:after="0" w:line="240" w:lineRule="auto"/>
    </w:pPr>
    <w:rPr>
      <w:rFonts w:eastAsiaTheme="minorEastAsia"/>
      <w:lang w:eastAsia="id-ID"/>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DarkList-Accent2">
    <w:name w:val="Dark List Accent 2"/>
    <w:basedOn w:val="TableNormal"/>
    <w:uiPriority w:val="70"/>
    <w:rsid w:val="00B1295D"/>
    <w:pPr>
      <w:spacing w:after="0" w:line="240" w:lineRule="auto"/>
    </w:pPr>
    <w:rPr>
      <w:rFonts w:eastAsiaTheme="minorEastAsia"/>
      <w:color w:val="FFFFFF" w:themeColor="background1"/>
      <w:lang w:eastAsia="id-ID"/>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ColorfulShading-Accent2">
    <w:name w:val="Colorful Shading Accent 2"/>
    <w:basedOn w:val="TableNormal"/>
    <w:uiPriority w:val="71"/>
    <w:rsid w:val="00B1295D"/>
    <w:pPr>
      <w:spacing w:after="0" w:line="240" w:lineRule="auto"/>
    </w:pPr>
    <w:rPr>
      <w:rFonts w:eastAsiaTheme="minorEastAsia"/>
      <w:color w:val="000000" w:themeColor="text1"/>
      <w:lang w:eastAsia="id-ID"/>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List-Accent2">
    <w:name w:val="Colorful List Accent 2"/>
    <w:basedOn w:val="TableNormal"/>
    <w:uiPriority w:val="72"/>
    <w:rsid w:val="00B1295D"/>
    <w:pPr>
      <w:spacing w:after="0" w:line="240" w:lineRule="auto"/>
    </w:pPr>
    <w:rPr>
      <w:rFonts w:eastAsiaTheme="minorEastAsia"/>
      <w:color w:val="000000" w:themeColor="text1"/>
      <w:lang w:eastAsia="id-ID"/>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Grid">
    <w:name w:val="Colorful Grid"/>
    <w:basedOn w:val="TableNormal"/>
    <w:uiPriority w:val="73"/>
    <w:rsid w:val="00B1295D"/>
    <w:pPr>
      <w:spacing w:after="0" w:line="240" w:lineRule="auto"/>
    </w:pPr>
    <w:rPr>
      <w:rFonts w:eastAsiaTheme="minorEastAsia"/>
      <w:color w:val="000000" w:themeColor="text1"/>
      <w:lang w:eastAsia="id-ID"/>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
    <w:name w:val="Medium Grid 1"/>
    <w:basedOn w:val="TableNormal"/>
    <w:uiPriority w:val="67"/>
    <w:rsid w:val="00B1295D"/>
    <w:pPr>
      <w:spacing w:after="0" w:line="240" w:lineRule="auto"/>
    </w:pPr>
    <w:rPr>
      <w:rFonts w:eastAsiaTheme="minorEastAsia"/>
      <w:lang w:eastAsia="id-ID"/>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
    <w:name w:val="Medium Grid 2"/>
    <w:basedOn w:val="TableNormal"/>
    <w:uiPriority w:val="68"/>
    <w:rsid w:val="00B1295D"/>
    <w:pPr>
      <w:spacing w:after="0" w:line="240" w:lineRule="auto"/>
    </w:pPr>
    <w:rPr>
      <w:rFonts w:asciiTheme="majorHAnsi" w:eastAsiaTheme="majorEastAsia" w:hAnsiTheme="majorHAnsi" w:cstheme="majorBidi"/>
      <w:color w:val="000000" w:themeColor="text1"/>
      <w:lang w:eastAsia="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Shading2-Accent5">
    <w:name w:val="Medium Shading 2 Accent 5"/>
    <w:basedOn w:val="TableNormal"/>
    <w:uiPriority w:val="64"/>
    <w:rsid w:val="00B1295D"/>
    <w:pPr>
      <w:spacing w:after="0" w:line="240" w:lineRule="auto"/>
    </w:pPr>
    <w:rPr>
      <w:rFonts w:eastAsiaTheme="minorEastAsia"/>
      <w:lang w:eastAsia="id-ID"/>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NoList2">
    <w:name w:val="No List2"/>
    <w:next w:val="NoList"/>
    <w:uiPriority w:val="99"/>
    <w:semiHidden/>
    <w:unhideWhenUsed/>
    <w:rsid w:val="00B1295D"/>
  </w:style>
  <w:style w:type="numbering" w:customStyle="1" w:styleId="NoList3">
    <w:name w:val="No List3"/>
    <w:next w:val="NoList"/>
    <w:uiPriority w:val="99"/>
    <w:semiHidden/>
    <w:unhideWhenUsed/>
    <w:rsid w:val="00B129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99" Type="http://schemas.openxmlformats.org/officeDocument/2006/relationships/image" Target="media/image290.png"/><Relationship Id="rId303" Type="http://schemas.openxmlformats.org/officeDocument/2006/relationships/image" Target="media/image294.png"/><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4.png"/><Relationship Id="rId84" Type="http://schemas.openxmlformats.org/officeDocument/2006/relationships/image" Target="media/image75.png"/><Relationship Id="rId138" Type="http://schemas.openxmlformats.org/officeDocument/2006/relationships/image" Target="media/image129.png"/><Relationship Id="rId159" Type="http://schemas.openxmlformats.org/officeDocument/2006/relationships/image" Target="media/image150.png"/><Relationship Id="rId170" Type="http://schemas.openxmlformats.org/officeDocument/2006/relationships/image" Target="media/image161.png"/><Relationship Id="rId191" Type="http://schemas.openxmlformats.org/officeDocument/2006/relationships/image" Target="media/image182.png"/><Relationship Id="rId205" Type="http://schemas.openxmlformats.org/officeDocument/2006/relationships/image" Target="media/image196.png"/><Relationship Id="rId226" Type="http://schemas.openxmlformats.org/officeDocument/2006/relationships/image" Target="media/image217.png"/><Relationship Id="rId247" Type="http://schemas.openxmlformats.org/officeDocument/2006/relationships/image" Target="media/image238.png"/><Relationship Id="rId107" Type="http://schemas.openxmlformats.org/officeDocument/2006/relationships/image" Target="media/image98.png"/><Relationship Id="rId268" Type="http://schemas.openxmlformats.org/officeDocument/2006/relationships/image" Target="media/image259.png"/><Relationship Id="rId289" Type="http://schemas.openxmlformats.org/officeDocument/2006/relationships/image" Target="media/image280.png"/><Relationship Id="rId11" Type="http://schemas.openxmlformats.org/officeDocument/2006/relationships/image" Target="media/image2.png"/><Relationship Id="rId32" Type="http://schemas.openxmlformats.org/officeDocument/2006/relationships/image" Target="media/image23.png"/><Relationship Id="rId53" Type="http://schemas.openxmlformats.org/officeDocument/2006/relationships/image" Target="media/image44.png"/><Relationship Id="rId74" Type="http://schemas.openxmlformats.org/officeDocument/2006/relationships/image" Target="media/image65.png"/><Relationship Id="rId128" Type="http://schemas.openxmlformats.org/officeDocument/2006/relationships/image" Target="media/image119.png"/><Relationship Id="rId149" Type="http://schemas.openxmlformats.org/officeDocument/2006/relationships/image" Target="media/image140.png"/><Relationship Id="rId5" Type="http://schemas.openxmlformats.org/officeDocument/2006/relationships/settings" Target="settings.xml"/><Relationship Id="rId95" Type="http://schemas.openxmlformats.org/officeDocument/2006/relationships/image" Target="media/image86.png"/><Relationship Id="rId160" Type="http://schemas.openxmlformats.org/officeDocument/2006/relationships/image" Target="media/image151.png"/><Relationship Id="rId181" Type="http://schemas.openxmlformats.org/officeDocument/2006/relationships/image" Target="media/image172.png"/><Relationship Id="rId216" Type="http://schemas.openxmlformats.org/officeDocument/2006/relationships/image" Target="media/image207.png"/><Relationship Id="rId237" Type="http://schemas.openxmlformats.org/officeDocument/2006/relationships/image" Target="media/image228.png"/><Relationship Id="rId258" Type="http://schemas.openxmlformats.org/officeDocument/2006/relationships/image" Target="media/image249.png"/><Relationship Id="rId279" Type="http://schemas.openxmlformats.org/officeDocument/2006/relationships/image" Target="media/image270.png"/><Relationship Id="rId22" Type="http://schemas.openxmlformats.org/officeDocument/2006/relationships/image" Target="media/image13.png"/><Relationship Id="rId43" Type="http://schemas.openxmlformats.org/officeDocument/2006/relationships/image" Target="media/image34.png"/><Relationship Id="rId64" Type="http://schemas.openxmlformats.org/officeDocument/2006/relationships/image" Target="media/image55.png"/><Relationship Id="rId118" Type="http://schemas.openxmlformats.org/officeDocument/2006/relationships/image" Target="media/image109.png"/><Relationship Id="rId139" Type="http://schemas.openxmlformats.org/officeDocument/2006/relationships/image" Target="media/image130.png"/><Relationship Id="rId290" Type="http://schemas.openxmlformats.org/officeDocument/2006/relationships/image" Target="media/image281.png"/><Relationship Id="rId304" Type="http://schemas.openxmlformats.org/officeDocument/2006/relationships/image" Target="media/image295.png"/><Relationship Id="rId85" Type="http://schemas.openxmlformats.org/officeDocument/2006/relationships/image" Target="media/image76.png"/><Relationship Id="rId150" Type="http://schemas.openxmlformats.org/officeDocument/2006/relationships/image" Target="media/image141.png"/><Relationship Id="rId171" Type="http://schemas.openxmlformats.org/officeDocument/2006/relationships/image" Target="media/image162.png"/><Relationship Id="rId192" Type="http://schemas.openxmlformats.org/officeDocument/2006/relationships/image" Target="media/image183.png"/><Relationship Id="rId206" Type="http://schemas.openxmlformats.org/officeDocument/2006/relationships/image" Target="media/image197.png"/><Relationship Id="rId227" Type="http://schemas.openxmlformats.org/officeDocument/2006/relationships/image" Target="media/image218.png"/><Relationship Id="rId248" Type="http://schemas.openxmlformats.org/officeDocument/2006/relationships/image" Target="media/image239.png"/><Relationship Id="rId269" Type="http://schemas.openxmlformats.org/officeDocument/2006/relationships/image" Target="media/image260.png"/><Relationship Id="rId12" Type="http://schemas.openxmlformats.org/officeDocument/2006/relationships/image" Target="media/image3.png"/><Relationship Id="rId33" Type="http://schemas.openxmlformats.org/officeDocument/2006/relationships/image" Target="media/image24.png"/><Relationship Id="rId108" Type="http://schemas.openxmlformats.org/officeDocument/2006/relationships/image" Target="media/image99.png"/><Relationship Id="rId129" Type="http://schemas.openxmlformats.org/officeDocument/2006/relationships/image" Target="media/image120.png"/><Relationship Id="rId280" Type="http://schemas.openxmlformats.org/officeDocument/2006/relationships/image" Target="media/image271.png"/><Relationship Id="rId54" Type="http://schemas.openxmlformats.org/officeDocument/2006/relationships/image" Target="media/image45.png"/><Relationship Id="rId75" Type="http://schemas.openxmlformats.org/officeDocument/2006/relationships/image" Target="media/image66.png"/><Relationship Id="rId96" Type="http://schemas.openxmlformats.org/officeDocument/2006/relationships/image" Target="media/image87.png"/><Relationship Id="rId140" Type="http://schemas.openxmlformats.org/officeDocument/2006/relationships/image" Target="media/image131.png"/><Relationship Id="rId161" Type="http://schemas.openxmlformats.org/officeDocument/2006/relationships/image" Target="media/image152.png"/><Relationship Id="rId182" Type="http://schemas.openxmlformats.org/officeDocument/2006/relationships/image" Target="media/image173.png"/><Relationship Id="rId217" Type="http://schemas.openxmlformats.org/officeDocument/2006/relationships/image" Target="media/image208.png"/><Relationship Id="rId6" Type="http://schemas.openxmlformats.org/officeDocument/2006/relationships/webSettings" Target="webSettings.xml"/><Relationship Id="rId238" Type="http://schemas.openxmlformats.org/officeDocument/2006/relationships/image" Target="media/image229.png"/><Relationship Id="rId259" Type="http://schemas.openxmlformats.org/officeDocument/2006/relationships/image" Target="media/image250.png"/><Relationship Id="rId23" Type="http://schemas.openxmlformats.org/officeDocument/2006/relationships/image" Target="media/image14.png"/><Relationship Id="rId119" Type="http://schemas.openxmlformats.org/officeDocument/2006/relationships/image" Target="media/image110.png"/><Relationship Id="rId270" Type="http://schemas.openxmlformats.org/officeDocument/2006/relationships/image" Target="media/image261.png"/><Relationship Id="rId291" Type="http://schemas.openxmlformats.org/officeDocument/2006/relationships/image" Target="media/image282.png"/><Relationship Id="rId305" Type="http://schemas.openxmlformats.org/officeDocument/2006/relationships/image" Target="media/image296.png"/><Relationship Id="rId44" Type="http://schemas.openxmlformats.org/officeDocument/2006/relationships/image" Target="media/image35.png"/><Relationship Id="rId65" Type="http://schemas.openxmlformats.org/officeDocument/2006/relationships/image" Target="media/image56.png"/><Relationship Id="rId86" Type="http://schemas.openxmlformats.org/officeDocument/2006/relationships/image" Target="media/image77.png"/><Relationship Id="rId130" Type="http://schemas.openxmlformats.org/officeDocument/2006/relationships/image" Target="media/image121.png"/><Relationship Id="rId151" Type="http://schemas.openxmlformats.org/officeDocument/2006/relationships/image" Target="media/image142.png"/><Relationship Id="rId172" Type="http://schemas.openxmlformats.org/officeDocument/2006/relationships/image" Target="media/image163.png"/><Relationship Id="rId193" Type="http://schemas.openxmlformats.org/officeDocument/2006/relationships/image" Target="media/image184.png"/><Relationship Id="rId207" Type="http://schemas.openxmlformats.org/officeDocument/2006/relationships/image" Target="media/image198.png"/><Relationship Id="rId228" Type="http://schemas.openxmlformats.org/officeDocument/2006/relationships/image" Target="media/image219.png"/><Relationship Id="rId249" Type="http://schemas.openxmlformats.org/officeDocument/2006/relationships/image" Target="media/image240.png"/><Relationship Id="rId13" Type="http://schemas.openxmlformats.org/officeDocument/2006/relationships/image" Target="media/image4.png"/><Relationship Id="rId109" Type="http://schemas.openxmlformats.org/officeDocument/2006/relationships/image" Target="media/image100.png"/><Relationship Id="rId260" Type="http://schemas.openxmlformats.org/officeDocument/2006/relationships/image" Target="media/image251.png"/><Relationship Id="rId281" Type="http://schemas.openxmlformats.org/officeDocument/2006/relationships/image" Target="media/image272.png"/><Relationship Id="rId34" Type="http://schemas.openxmlformats.org/officeDocument/2006/relationships/image" Target="media/image25.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20" Type="http://schemas.openxmlformats.org/officeDocument/2006/relationships/image" Target="media/image111.png"/><Relationship Id="rId141" Type="http://schemas.openxmlformats.org/officeDocument/2006/relationships/image" Target="media/image132.png"/><Relationship Id="rId7" Type="http://schemas.openxmlformats.org/officeDocument/2006/relationships/footnotes" Target="footnotes.xml"/><Relationship Id="rId162" Type="http://schemas.openxmlformats.org/officeDocument/2006/relationships/image" Target="media/image153.png"/><Relationship Id="rId183" Type="http://schemas.openxmlformats.org/officeDocument/2006/relationships/image" Target="media/image174.png"/><Relationship Id="rId218" Type="http://schemas.openxmlformats.org/officeDocument/2006/relationships/image" Target="media/image209.png"/><Relationship Id="rId239" Type="http://schemas.openxmlformats.org/officeDocument/2006/relationships/image" Target="media/image230.png"/><Relationship Id="rId250" Type="http://schemas.openxmlformats.org/officeDocument/2006/relationships/image" Target="media/image241.png"/><Relationship Id="rId271" Type="http://schemas.openxmlformats.org/officeDocument/2006/relationships/image" Target="media/image262.png"/><Relationship Id="rId292" Type="http://schemas.openxmlformats.org/officeDocument/2006/relationships/image" Target="media/image283.png"/><Relationship Id="rId306" Type="http://schemas.openxmlformats.org/officeDocument/2006/relationships/image" Target="media/image297.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157" Type="http://schemas.openxmlformats.org/officeDocument/2006/relationships/image" Target="media/image148.png"/><Relationship Id="rId178" Type="http://schemas.openxmlformats.org/officeDocument/2006/relationships/image" Target="media/image169.png"/><Relationship Id="rId301" Type="http://schemas.openxmlformats.org/officeDocument/2006/relationships/image" Target="media/image292.pn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3.png"/><Relationship Id="rId173" Type="http://schemas.openxmlformats.org/officeDocument/2006/relationships/image" Target="media/image164.png"/><Relationship Id="rId194" Type="http://schemas.openxmlformats.org/officeDocument/2006/relationships/image" Target="media/image185.png"/><Relationship Id="rId199" Type="http://schemas.openxmlformats.org/officeDocument/2006/relationships/image" Target="media/image190.png"/><Relationship Id="rId203" Type="http://schemas.openxmlformats.org/officeDocument/2006/relationships/image" Target="media/image194.png"/><Relationship Id="rId208" Type="http://schemas.openxmlformats.org/officeDocument/2006/relationships/image" Target="media/image199.png"/><Relationship Id="rId229" Type="http://schemas.openxmlformats.org/officeDocument/2006/relationships/image" Target="media/image220.png"/><Relationship Id="rId19" Type="http://schemas.openxmlformats.org/officeDocument/2006/relationships/image" Target="media/image10.png"/><Relationship Id="rId224" Type="http://schemas.openxmlformats.org/officeDocument/2006/relationships/image" Target="media/image215.png"/><Relationship Id="rId240" Type="http://schemas.openxmlformats.org/officeDocument/2006/relationships/image" Target="media/image231.png"/><Relationship Id="rId245" Type="http://schemas.openxmlformats.org/officeDocument/2006/relationships/image" Target="media/image236.png"/><Relationship Id="rId261" Type="http://schemas.openxmlformats.org/officeDocument/2006/relationships/image" Target="media/image252.png"/><Relationship Id="rId266" Type="http://schemas.openxmlformats.org/officeDocument/2006/relationships/image" Target="media/image257.png"/><Relationship Id="rId287" Type="http://schemas.openxmlformats.org/officeDocument/2006/relationships/image" Target="media/image278.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8.png"/><Relationship Id="rId168" Type="http://schemas.openxmlformats.org/officeDocument/2006/relationships/image" Target="media/image159.png"/><Relationship Id="rId282" Type="http://schemas.openxmlformats.org/officeDocument/2006/relationships/image" Target="media/image273.png"/><Relationship Id="rId312"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png"/><Relationship Id="rId163" Type="http://schemas.openxmlformats.org/officeDocument/2006/relationships/image" Target="media/image154.png"/><Relationship Id="rId184" Type="http://schemas.openxmlformats.org/officeDocument/2006/relationships/image" Target="media/image175.png"/><Relationship Id="rId189" Type="http://schemas.openxmlformats.org/officeDocument/2006/relationships/image" Target="media/image180.png"/><Relationship Id="rId219" Type="http://schemas.openxmlformats.org/officeDocument/2006/relationships/image" Target="media/image210.png"/><Relationship Id="rId3" Type="http://schemas.openxmlformats.org/officeDocument/2006/relationships/styles" Target="styles.xml"/><Relationship Id="rId214" Type="http://schemas.openxmlformats.org/officeDocument/2006/relationships/image" Target="media/image205.png"/><Relationship Id="rId230" Type="http://schemas.openxmlformats.org/officeDocument/2006/relationships/image" Target="media/image221.png"/><Relationship Id="rId235" Type="http://schemas.openxmlformats.org/officeDocument/2006/relationships/image" Target="media/image226.png"/><Relationship Id="rId251" Type="http://schemas.openxmlformats.org/officeDocument/2006/relationships/image" Target="media/image242.png"/><Relationship Id="rId256" Type="http://schemas.openxmlformats.org/officeDocument/2006/relationships/image" Target="media/image247.png"/><Relationship Id="rId277" Type="http://schemas.openxmlformats.org/officeDocument/2006/relationships/image" Target="media/image268.png"/><Relationship Id="rId298" Type="http://schemas.openxmlformats.org/officeDocument/2006/relationships/image" Target="media/image289.png"/><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8.png"/><Relationship Id="rId158" Type="http://schemas.openxmlformats.org/officeDocument/2006/relationships/image" Target="media/image149.png"/><Relationship Id="rId272" Type="http://schemas.openxmlformats.org/officeDocument/2006/relationships/image" Target="media/image263.png"/><Relationship Id="rId293" Type="http://schemas.openxmlformats.org/officeDocument/2006/relationships/image" Target="media/image284.png"/><Relationship Id="rId302" Type="http://schemas.openxmlformats.org/officeDocument/2006/relationships/image" Target="media/image293.png"/><Relationship Id="rId307" Type="http://schemas.openxmlformats.org/officeDocument/2006/relationships/image" Target="media/image150.jpe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4.png"/><Relationship Id="rId174" Type="http://schemas.openxmlformats.org/officeDocument/2006/relationships/image" Target="media/image165.png"/><Relationship Id="rId179" Type="http://schemas.openxmlformats.org/officeDocument/2006/relationships/image" Target="media/image170.png"/><Relationship Id="rId195" Type="http://schemas.openxmlformats.org/officeDocument/2006/relationships/image" Target="media/image186.png"/><Relationship Id="rId209" Type="http://schemas.openxmlformats.org/officeDocument/2006/relationships/image" Target="media/image200.png"/><Relationship Id="rId190" Type="http://schemas.openxmlformats.org/officeDocument/2006/relationships/image" Target="media/image181.png"/><Relationship Id="rId204" Type="http://schemas.openxmlformats.org/officeDocument/2006/relationships/image" Target="media/image195.png"/><Relationship Id="rId220" Type="http://schemas.openxmlformats.org/officeDocument/2006/relationships/image" Target="media/image211.png"/><Relationship Id="rId225" Type="http://schemas.openxmlformats.org/officeDocument/2006/relationships/image" Target="media/image216.png"/><Relationship Id="rId241" Type="http://schemas.openxmlformats.org/officeDocument/2006/relationships/image" Target="media/image232.png"/><Relationship Id="rId246" Type="http://schemas.openxmlformats.org/officeDocument/2006/relationships/image" Target="media/image237.png"/><Relationship Id="rId267" Type="http://schemas.openxmlformats.org/officeDocument/2006/relationships/image" Target="media/image258.png"/><Relationship Id="rId288" Type="http://schemas.openxmlformats.org/officeDocument/2006/relationships/image" Target="media/image279.png"/><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262" Type="http://schemas.openxmlformats.org/officeDocument/2006/relationships/image" Target="media/image253.png"/><Relationship Id="rId283" Type="http://schemas.openxmlformats.org/officeDocument/2006/relationships/image" Target="media/image274.png"/><Relationship Id="rId10" Type="http://schemas.openxmlformats.org/officeDocument/2006/relationships/header" Target="header1.xml"/><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4.png"/><Relationship Id="rId148" Type="http://schemas.openxmlformats.org/officeDocument/2006/relationships/image" Target="media/image139.png"/><Relationship Id="rId164" Type="http://schemas.openxmlformats.org/officeDocument/2006/relationships/image" Target="media/image155.png"/><Relationship Id="rId169" Type="http://schemas.openxmlformats.org/officeDocument/2006/relationships/image" Target="media/image160.png"/><Relationship Id="rId185" Type="http://schemas.openxmlformats.org/officeDocument/2006/relationships/image" Target="media/image176.png"/><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171.png"/><Relationship Id="rId210" Type="http://schemas.openxmlformats.org/officeDocument/2006/relationships/image" Target="media/image201.png"/><Relationship Id="rId215" Type="http://schemas.openxmlformats.org/officeDocument/2006/relationships/image" Target="media/image206.png"/><Relationship Id="rId236" Type="http://schemas.openxmlformats.org/officeDocument/2006/relationships/image" Target="media/image227.png"/><Relationship Id="rId257" Type="http://schemas.openxmlformats.org/officeDocument/2006/relationships/image" Target="media/image248.png"/><Relationship Id="rId278" Type="http://schemas.openxmlformats.org/officeDocument/2006/relationships/image" Target="media/image269.png"/><Relationship Id="rId26" Type="http://schemas.openxmlformats.org/officeDocument/2006/relationships/image" Target="media/image17.png"/><Relationship Id="rId231" Type="http://schemas.openxmlformats.org/officeDocument/2006/relationships/image" Target="media/image222.png"/><Relationship Id="rId252" Type="http://schemas.openxmlformats.org/officeDocument/2006/relationships/image" Target="media/image243.png"/><Relationship Id="rId273" Type="http://schemas.openxmlformats.org/officeDocument/2006/relationships/image" Target="media/image264.png"/><Relationship Id="rId294" Type="http://schemas.openxmlformats.org/officeDocument/2006/relationships/image" Target="media/image285.png"/><Relationship Id="rId308" Type="http://schemas.openxmlformats.org/officeDocument/2006/relationships/image" Target="media/image151.jpeg"/><Relationship Id="rId47" Type="http://schemas.openxmlformats.org/officeDocument/2006/relationships/image" Target="media/image38.png"/><Relationship Id="rId68" Type="http://schemas.openxmlformats.org/officeDocument/2006/relationships/image" Target="media/image59.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54" Type="http://schemas.openxmlformats.org/officeDocument/2006/relationships/image" Target="media/image145.png"/><Relationship Id="rId175" Type="http://schemas.openxmlformats.org/officeDocument/2006/relationships/image" Target="media/image166.png"/><Relationship Id="rId196" Type="http://schemas.openxmlformats.org/officeDocument/2006/relationships/image" Target="media/image187.png"/><Relationship Id="rId200" Type="http://schemas.openxmlformats.org/officeDocument/2006/relationships/image" Target="media/image191.png"/><Relationship Id="rId16" Type="http://schemas.openxmlformats.org/officeDocument/2006/relationships/image" Target="media/image7.png"/><Relationship Id="rId221" Type="http://schemas.openxmlformats.org/officeDocument/2006/relationships/image" Target="media/image212.png"/><Relationship Id="rId242" Type="http://schemas.openxmlformats.org/officeDocument/2006/relationships/image" Target="media/image233.png"/><Relationship Id="rId263" Type="http://schemas.openxmlformats.org/officeDocument/2006/relationships/image" Target="media/image254.png"/><Relationship Id="rId284" Type="http://schemas.openxmlformats.org/officeDocument/2006/relationships/image" Target="media/image275.png"/><Relationship Id="rId37" Type="http://schemas.openxmlformats.org/officeDocument/2006/relationships/image" Target="media/image28.png"/><Relationship Id="rId58" Type="http://schemas.openxmlformats.org/officeDocument/2006/relationships/image" Target="media/image49.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44" Type="http://schemas.openxmlformats.org/officeDocument/2006/relationships/image" Target="media/image135.png"/><Relationship Id="rId90" Type="http://schemas.openxmlformats.org/officeDocument/2006/relationships/image" Target="media/image81.png"/><Relationship Id="rId165" Type="http://schemas.openxmlformats.org/officeDocument/2006/relationships/image" Target="media/image156.png"/><Relationship Id="rId186" Type="http://schemas.openxmlformats.org/officeDocument/2006/relationships/image" Target="media/image177.png"/><Relationship Id="rId211" Type="http://schemas.openxmlformats.org/officeDocument/2006/relationships/image" Target="media/image202.png"/><Relationship Id="rId232" Type="http://schemas.openxmlformats.org/officeDocument/2006/relationships/image" Target="media/image223.png"/><Relationship Id="rId253" Type="http://schemas.openxmlformats.org/officeDocument/2006/relationships/image" Target="media/image244.png"/><Relationship Id="rId274" Type="http://schemas.openxmlformats.org/officeDocument/2006/relationships/image" Target="media/image265.png"/><Relationship Id="rId295" Type="http://schemas.openxmlformats.org/officeDocument/2006/relationships/image" Target="media/image286.png"/><Relationship Id="rId309" Type="http://schemas.openxmlformats.org/officeDocument/2006/relationships/image" Target="media/image152.jpeg"/><Relationship Id="rId27" Type="http://schemas.openxmlformats.org/officeDocument/2006/relationships/image" Target="media/image18.png"/><Relationship Id="rId48" Type="http://schemas.openxmlformats.org/officeDocument/2006/relationships/image" Target="media/image39.png"/><Relationship Id="rId69" Type="http://schemas.openxmlformats.org/officeDocument/2006/relationships/image" Target="media/image60.png"/><Relationship Id="rId113" Type="http://schemas.openxmlformats.org/officeDocument/2006/relationships/image" Target="media/image104.png"/><Relationship Id="rId134" Type="http://schemas.openxmlformats.org/officeDocument/2006/relationships/image" Target="media/image125.png"/><Relationship Id="rId80" Type="http://schemas.openxmlformats.org/officeDocument/2006/relationships/image" Target="media/image71.png"/><Relationship Id="rId155" Type="http://schemas.openxmlformats.org/officeDocument/2006/relationships/image" Target="media/image146.png"/><Relationship Id="rId176" Type="http://schemas.openxmlformats.org/officeDocument/2006/relationships/image" Target="media/image167.png"/><Relationship Id="rId197" Type="http://schemas.openxmlformats.org/officeDocument/2006/relationships/image" Target="media/image188.png"/><Relationship Id="rId201" Type="http://schemas.openxmlformats.org/officeDocument/2006/relationships/image" Target="media/image192.png"/><Relationship Id="rId222" Type="http://schemas.openxmlformats.org/officeDocument/2006/relationships/image" Target="media/image213.png"/><Relationship Id="rId243" Type="http://schemas.openxmlformats.org/officeDocument/2006/relationships/image" Target="media/image234.png"/><Relationship Id="rId264" Type="http://schemas.openxmlformats.org/officeDocument/2006/relationships/image" Target="media/image255.png"/><Relationship Id="rId285" Type="http://schemas.openxmlformats.org/officeDocument/2006/relationships/image" Target="media/image276.png"/><Relationship Id="rId17" Type="http://schemas.openxmlformats.org/officeDocument/2006/relationships/image" Target="media/image8.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24" Type="http://schemas.openxmlformats.org/officeDocument/2006/relationships/image" Target="media/image115.png"/><Relationship Id="rId310" Type="http://schemas.openxmlformats.org/officeDocument/2006/relationships/image" Target="media/image153.jpeg"/><Relationship Id="rId70" Type="http://schemas.openxmlformats.org/officeDocument/2006/relationships/image" Target="media/image61.png"/><Relationship Id="rId91" Type="http://schemas.openxmlformats.org/officeDocument/2006/relationships/image" Target="media/image82.png"/><Relationship Id="rId145" Type="http://schemas.openxmlformats.org/officeDocument/2006/relationships/image" Target="media/image136.png"/><Relationship Id="rId166" Type="http://schemas.openxmlformats.org/officeDocument/2006/relationships/image" Target="media/image157.png"/><Relationship Id="rId187" Type="http://schemas.openxmlformats.org/officeDocument/2006/relationships/image" Target="media/image178.png"/><Relationship Id="rId1" Type="http://schemas.openxmlformats.org/officeDocument/2006/relationships/customXml" Target="../customXml/item1.xml"/><Relationship Id="rId212" Type="http://schemas.openxmlformats.org/officeDocument/2006/relationships/image" Target="media/image203.png"/><Relationship Id="rId233" Type="http://schemas.openxmlformats.org/officeDocument/2006/relationships/image" Target="media/image224.png"/><Relationship Id="rId254" Type="http://schemas.openxmlformats.org/officeDocument/2006/relationships/image" Target="media/image245.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275" Type="http://schemas.openxmlformats.org/officeDocument/2006/relationships/image" Target="media/image266.png"/><Relationship Id="rId296" Type="http://schemas.openxmlformats.org/officeDocument/2006/relationships/image" Target="media/image287.png"/><Relationship Id="rId300" Type="http://schemas.openxmlformats.org/officeDocument/2006/relationships/image" Target="media/image291.png"/><Relationship Id="rId60" Type="http://schemas.openxmlformats.org/officeDocument/2006/relationships/image" Target="media/image51.png"/><Relationship Id="rId81" Type="http://schemas.openxmlformats.org/officeDocument/2006/relationships/image" Target="media/image72.png"/><Relationship Id="rId135" Type="http://schemas.openxmlformats.org/officeDocument/2006/relationships/image" Target="media/image126.png"/><Relationship Id="rId156" Type="http://schemas.openxmlformats.org/officeDocument/2006/relationships/image" Target="media/image147.png"/><Relationship Id="rId177" Type="http://schemas.openxmlformats.org/officeDocument/2006/relationships/image" Target="media/image168.png"/><Relationship Id="rId198" Type="http://schemas.openxmlformats.org/officeDocument/2006/relationships/image" Target="media/image189.png"/><Relationship Id="rId202" Type="http://schemas.openxmlformats.org/officeDocument/2006/relationships/image" Target="media/image193.png"/><Relationship Id="rId223" Type="http://schemas.openxmlformats.org/officeDocument/2006/relationships/image" Target="media/image214.png"/><Relationship Id="rId244" Type="http://schemas.openxmlformats.org/officeDocument/2006/relationships/image" Target="media/image235.png"/><Relationship Id="rId18" Type="http://schemas.openxmlformats.org/officeDocument/2006/relationships/image" Target="media/image9.png"/><Relationship Id="rId39" Type="http://schemas.openxmlformats.org/officeDocument/2006/relationships/image" Target="media/image30.png"/><Relationship Id="rId265" Type="http://schemas.openxmlformats.org/officeDocument/2006/relationships/image" Target="media/image256.png"/><Relationship Id="rId286" Type="http://schemas.openxmlformats.org/officeDocument/2006/relationships/image" Target="media/image277.png"/><Relationship Id="rId50" Type="http://schemas.openxmlformats.org/officeDocument/2006/relationships/image" Target="media/image41.png"/><Relationship Id="rId104" Type="http://schemas.openxmlformats.org/officeDocument/2006/relationships/image" Target="media/image95.png"/><Relationship Id="rId125" Type="http://schemas.openxmlformats.org/officeDocument/2006/relationships/image" Target="media/image116.png"/><Relationship Id="rId146" Type="http://schemas.openxmlformats.org/officeDocument/2006/relationships/image" Target="media/image137.png"/><Relationship Id="rId167" Type="http://schemas.openxmlformats.org/officeDocument/2006/relationships/image" Target="media/image158.png"/><Relationship Id="rId188" Type="http://schemas.openxmlformats.org/officeDocument/2006/relationships/image" Target="media/image179.png"/><Relationship Id="rId311" Type="http://schemas.openxmlformats.org/officeDocument/2006/relationships/fontTable" Target="fontTable.xml"/><Relationship Id="rId71" Type="http://schemas.openxmlformats.org/officeDocument/2006/relationships/image" Target="media/image62.png"/><Relationship Id="rId92" Type="http://schemas.openxmlformats.org/officeDocument/2006/relationships/image" Target="media/image83.png"/><Relationship Id="rId213" Type="http://schemas.openxmlformats.org/officeDocument/2006/relationships/image" Target="media/image204.png"/><Relationship Id="rId234" Type="http://schemas.openxmlformats.org/officeDocument/2006/relationships/image" Target="media/image225.png"/><Relationship Id="rId2" Type="http://schemas.openxmlformats.org/officeDocument/2006/relationships/numbering" Target="numbering.xml"/><Relationship Id="rId29" Type="http://schemas.openxmlformats.org/officeDocument/2006/relationships/image" Target="media/image20.png"/><Relationship Id="rId255" Type="http://schemas.openxmlformats.org/officeDocument/2006/relationships/image" Target="media/image246.png"/><Relationship Id="rId276" Type="http://schemas.openxmlformats.org/officeDocument/2006/relationships/image" Target="media/image267.png"/><Relationship Id="rId297" Type="http://schemas.openxmlformats.org/officeDocument/2006/relationships/image" Target="media/image28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755E6-C579-4AE9-B707-D6936216C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8</Pages>
  <Words>19427</Words>
  <Characters>110737</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3</cp:revision>
  <cp:lastPrinted>2018-11-21T05:00:00Z</cp:lastPrinted>
  <dcterms:created xsi:type="dcterms:W3CDTF">2018-11-21T05:00:00Z</dcterms:created>
  <dcterms:modified xsi:type="dcterms:W3CDTF">2018-11-21T05:00:00Z</dcterms:modified>
</cp:coreProperties>
</file>